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F5807D" w14:textId="77777777" w:rsidR="00063B89" w:rsidRPr="00A24EB6" w:rsidRDefault="00063B89" w:rsidP="00404453">
      <w:pPr>
        <w:pStyle w:val="TtuloTDC"/>
        <w:ind w:firstLine="397"/>
        <w:jc w:val="center"/>
        <w:rPr>
          <w:rFonts w:ascii="Times New Roman" w:eastAsiaTheme="minorHAnsi" w:hAnsi="Times New Roman" w:cs="Times New Roman"/>
          <w:color w:val="auto"/>
          <w:sz w:val="28"/>
          <w:szCs w:val="28"/>
          <w:lang w:eastAsia="en-US"/>
        </w:rPr>
      </w:pPr>
      <w:bookmarkStart w:id="0" w:name="_GoBack"/>
      <w:bookmarkEnd w:id="0"/>
      <w:r w:rsidRPr="00A24EB6">
        <w:rPr>
          <w:rFonts w:ascii="Times New Roman" w:hAnsi="Times New Roman" w:cs="Times New Roman"/>
          <w:noProof/>
          <w:lang w:val="en-GB" w:eastAsia="en-GB"/>
        </w:rPr>
        <w:drawing>
          <wp:inline distT="0" distB="0" distL="0" distR="0" wp14:anchorId="7559C013" wp14:editId="0F2A8F5E">
            <wp:extent cx="3208020" cy="877422"/>
            <wp:effectExtent l="0" t="0" r="0" b="0"/>
            <wp:docPr id="34" name="Imagen 34" descr="Universidad de Valencia - LINE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iversidad de Valencia - LINEEX"/>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60918" cy="891890"/>
                    </a:xfrm>
                    <a:prstGeom prst="rect">
                      <a:avLst/>
                    </a:prstGeom>
                    <a:noFill/>
                    <a:ln>
                      <a:noFill/>
                    </a:ln>
                  </pic:spPr>
                </pic:pic>
              </a:graphicData>
            </a:graphic>
          </wp:inline>
        </w:drawing>
      </w:r>
    </w:p>
    <w:p w14:paraId="004F31CD" w14:textId="77777777" w:rsidR="00063B89" w:rsidRPr="00A24EB6" w:rsidRDefault="00063B89" w:rsidP="00404453">
      <w:pPr>
        <w:ind w:firstLine="397"/>
        <w:rPr>
          <w:sz w:val="28"/>
          <w:szCs w:val="28"/>
        </w:rPr>
      </w:pPr>
    </w:p>
    <w:p w14:paraId="793638A5" w14:textId="77777777" w:rsidR="00063B89" w:rsidRPr="00A24EB6" w:rsidRDefault="00063B89" w:rsidP="00404453">
      <w:pPr>
        <w:ind w:firstLine="397"/>
        <w:jc w:val="center"/>
        <w:rPr>
          <w:sz w:val="28"/>
          <w:szCs w:val="28"/>
        </w:rPr>
      </w:pPr>
    </w:p>
    <w:p w14:paraId="30281478" w14:textId="77777777" w:rsidR="00063B89" w:rsidRPr="00A24EB6" w:rsidRDefault="00063B89" w:rsidP="00404453">
      <w:pPr>
        <w:ind w:firstLine="397"/>
        <w:jc w:val="center"/>
        <w:rPr>
          <w:sz w:val="28"/>
          <w:szCs w:val="28"/>
        </w:rPr>
      </w:pPr>
    </w:p>
    <w:p w14:paraId="0CA6117E" w14:textId="77777777" w:rsidR="00063B89" w:rsidRPr="00A24EB6" w:rsidRDefault="00063B89" w:rsidP="00404453">
      <w:pPr>
        <w:ind w:firstLine="397"/>
        <w:jc w:val="center"/>
        <w:rPr>
          <w:sz w:val="28"/>
          <w:szCs w:val="28"/>
        </w:rPr>
      </w:pPr>
    </w:p>
    <w:p w14:paraId="59F9D6B4" w14:textId="77777777" w:rsidR="00063B89" w:rsidRPr="00A24EB6" w:rsidRDefault="00063B89" w:rsidP="00404453">
      <w:pPr>
        <w:ind w:firstLine="397"/>
        <w:jc w:val="center"/>
        <w:rPr>
          <w:sz w:val="36"/>
          <w:szCs w:val="36"/>
        </w:rPr>
      </w:pPr>
      <w:r w:rsidRPr="00A24EB6">
        <w:rPr>
          <w:sz w:val="36"/>
          <w:szCs w:val="36"/>
        </w:rPr>
        <w:t>Máster en Profesor/a de Educación Secundaria: Especialidades Biosanitarias</w:t>
      </w:r>
    </w:p>
    <w:p w14:paraId="60AE9F9D" w14:textId="77777777" w:rsidR="00063B89" w:rsidRPr="00A24EB6" w:rsidRDefault="00063B89" w:rsidP="00404453">
      <w:pPr>
        <w:ind w:firstLine="397"/>
        <w:jc w:val="center"/>
        <w:rPr>
          <w:sz w:val="36"/>
          <w:szCs w:val="36"/>
        </w:rPr>
      </w:pPr>
    </w:p>
    <w:p w14:paraId="262E3D47" w14:textId="77777777" w:rsidR="00063B89" w:rsidRPr="00A24EB6" w:rsidRDefault="00063B89" w:rsidP="00404453">
      <w:pPr>
        <w:ind w:firstLine="397"/>
        <w:rPr>
          <w:sz w:val="36"/>
          <w:szCs w:val="36"/>
        </w:rPr>
      </w:pPr>
    </w:p>
    <w:p w14:paraId="0F6BEAAA" w14:textId="703B3C47" w:rsidR="00063B89" w:rsidRPr="00A24EB6" w:rsidRDefault="00341F02" w:rsidP="00404453">
      <w:pPr>
        <w:ind w:firstLine="397"/>
        <w:jc w:val="center"/>
        <w:rPr>
          <w:sz w:val="36"/>
          <w:szCs w:val="36"/>
        </w:rPr>
      </w:pPr>
      <w:r w:rsidRPr="00A24EB6">
        <w:rPr>
          <w:sz w:val="36"/>
          <w:szCs w:val="36"/>
        </w:rPr>
        <w:t>TRABAJO FIN DE MÁSTER</w:t>
      </w:r>
    </w:p>
    <w:p w14:paraId="3A1644AA" w14:textId="77777777" w:rsidR="00063B89" w:rsidRPr="00A24EB6" w:rsidRDefault="00063B89" w:rsidP="00404453">
      <w:pPr>
        <w:ind w:firstLine="397"/>
        <w:jc w:val="center"/>
        <w:rPr>
          <w:sz w:val="28"/>
          <w:szCs w:val="28"/>
        </w:rPr>
      </w:pPr>
    </w:p>
    <w:p w14:paraId="0354FD7C" w14:textId="77777777" w:rsidR="00063B89" w:rsidRDefault="00063B89" w:rsidP="00404453">
      <w:pPr>
        <w:ind w:firstLine="397"/>
        <w:jc w:val="center"/>
        <w:rPr>
          <w:sz w:val="28"/>
          <w:szCs w:val="28"/>
        </w:rPr>
      </w:pPr>
    </w:p>
    <w:p w14:paraId="5CF3BD45" w14:textId="7113EC96" w:rsidR="00DC02BB" w:rsidRPr="00417FB7" w:rsidRDefault="00DC02BB" w:rsidP="00404453">
      <w:pPr>
        <w:ind w:firstLine="397"/>
        <w:jc w:val="center"/>
        <w:rPr>
          <w:color w:val="FF0000"/>
          <w:sz w:val="52"/>
          <w:szCs w:val="28"/>
        </w:rPr>
      </w:pPr>
      <w:r w:rsidRPr="00202C76">
        <w:rPr>
          <w:b/>
          <w:sz w:val="52"/>
          <w:szCs w:val="28"/>
        </w:rPr>
        <w:t xml:space="preserve">Estudio del grado de motivación en las aulas de Formación Profesional </w:t>
      </w:r>
      <w:r w:rsidR="005F2F95">
        <w:rPr>
          <w:b/>
          <w:sz w:val="52"/>
          <w:szCs w:val="28"/>
        </w:rPr>
        <w:t xml:space="preserve">del </w:t>
      </w:r>
      <w:r w:rsidR="005F2F95" w:rsidRPr="005F2F95">
        <w:rPr>
          <w:b/>
          <w:sz w:val="52"/>
          <w:szCs w:val="28"/>
        </w:rPr>
        <w:t>Ciclo Formativo de Grado Superior de Técnico de Laboratorio Clínico y Biomédico</w:t>
      </w:r>
      <w:r w:rsidRPr="00202C76">
        <w:rPr>
          <w:sz w:val="52"/>
          <w:szCs w:val="28"/>
        </w:rPr>
        <w:t>.</w:t>
      </w:r>
    </w:p>
    <w:p w14:paraId="6E8D3BB6" w14:textId="77777777" w:rsidR="00063B89" w:rsidRPr="00A24EB6" w:rsidRDefault="00063B89" w:rsidP="00404453">
      <w:pPr>
        <w:ind w:firstLine="397"/>
        <w:rPr>
          <w:sz w:val="28"/>
          <w:szCs w:val="28"/>
        </w:rPr>
      </w:pPr>
    </w:p>
    <w:p w14:paraId="3B38A1C4" w14:textId="77777777" w:rsidR="00063B89" w:rsidRPr="00A24EB6" w:rsidRDefault="00063B89" w:rsidP="00404453">
      <w:pPr>
        <w:ind w:firstLine="397"/>
        <w:jc w:val="right"/>
        <w:rPr>
          <w:sz w:val="28"/>
          <w:szCs w:val="28"/>
        </w:rPr>
      </w:pPr>
    </w:p>
    <w:p w14:paraId="06A2B54C" w14:textId="77777777" w:rsidR="00063B89" w:rsidRPr="00A24EB6" w:rsidRDefault="00063B89" w:rsidP="00404453">
      <w:pPr>
        <w:ind w:firstLine="397"/>
        <w:jc w:val="right"/>
        <w:rPr>
          <w:sz w:val="28"/>
          <w:szCs w:val="28"/>
        </w:rPr>
      </w:pPr>
    </w:p>
    <w:p w14:paraId="2B11D6F6" w14:textId="77777777" w:rsidR="00063B89" w:rsidRPr="00A24EB6" w:rsidRDefault="00063B89" w:rsidP="00404453">
      <w:pPr>
        <w:ind w:firstLine="397"/>
        <w:jc w:val="right"/>
        <w:rPr>
          <w:sz w:val="28"/>
          <w:szCs w:val="28"/>
        </w:rPr>
      </w:pPr>
    </w:p>
    <w:p w14:paraId="6670779A" w14:textId="77777777" w:rsidR="00063B89" w:rsidRPr="00A24EB6" w:rsidRDefault="00063B89" w:rsidP="00404453">
      <w:pPr>
        <w:ind w:firstLine="397"/>
        <w:jc w:val="right"/>
        <w:rPr>
          <w:sz w:val="28"/>
          <w:szCs w:val="28"/>
        </w:rPr>
      </w:pPr>
    </w:p>
    <w:p w14:paraId="6BD2F018" w14:textId="77777777" w:rsidR="00DC02BB" w:rsidRDefault="00DC02BB" w:rsidP="00404453">
      <w:pPr>
        <w:ind w:firstLine="397"/>
        <w:jc w:val="right"/>
        <w:rPr>
          <w:sz w:val="28"/>
          <w:szCs w:val="28"/>
        </w:rPr>
      </w:pPr>
    </w:p>
    <w:p w14:paraId="1651BFEF" w14:textId="77777777" w:rsidR="00DC02BB" w:rsidRDefault="00DC02BB" w:rsidP="00404453">
      <w:pPr>
        <w:ind w:firstLine="397"/>
        <w:jc w:val="right"/>
        <w:rPr>
          <w:sz w:val="28"/>
          <w:szCs w:val="28"/>
        </w:rPr>
      </w:pPr>
    </w:p>
    <w:p w14:paraId="593CE700" w14:textId="77777777" w:rsidR="00DC02BB" w:rsidRDefault="00DC02BB" w:rsidP="00404453">
      <w:pPr>
        <w:ind w:firstLine="397"/>
        <w:jc w:val="right"/>
        <w:rPr>
          <w:sz w:val="28"/>
          <w:szCs w:val="28"/>
        </w:rPr>
      </w:pPr>
    </w:p>
    <w:p w14:paraId="79622E25" w14:textId="77777777" w:rsidR="00DC02BB" w:rsidRDefault="00DC02BB" w:rsidP="00D808AD">
      <w:pPr>
        <w:rPr>
          <w:sz w:val="28"/>
          <w:szCs w:val="28"/>
        </w:rPr>
      </w:pPr>
    </w:p>
    <w:p w14:paraId="46913608" w14:textId="77777777" w:rsidR="00DC02BB" w:rsidRDefault="00DC02BB" w:rsidP="00404453">
      <w:pPr>
        <w:ind w:firstLine="397"/>
        <w:jc w:val="right"/>
        <w:rPr>
          <w:sz w:val="28"/>
          <w:szCs w:val="28"/>
        </w:rPr>
      </w:pPr>
    </w:p>
    <w:p w14:paraId="4BD29CA9" w14:textId="77777777" w:rsidR="00DC02BB" w:rsidRDefault="00DC02BB" w:rsidP="00404453">
      <w:pPr>
        <w:ind w:firstLine="397"/>
        <w:jc w:val="right"/>
        <w:rPr>
          <w:sz w:val="28"/>
          <w:szCs w:val="28"/>
        </w:rPr>
      </w:pPr>
    </w:p>
    <w:p w14:paraId="03A93FCB" w14:textId="5984738D" w:rsidR="00063B89" w:rsidRPr="00A24EB6" w:rsidRDefault="00063B89" w:rsidP="00404453">
      <w:pPr>
        <w:ind w:firstLine="397"/>
        <w:jc w:val="right"/>
        <w:rPr>
          <w:sz w:val="28"/>
          <w:szCs w:val="28"/>
        </w:rPr>
      </w:pPr>
      <w:r w:rsidRPr="00A24EB6">
        <w:rPr>
          <w:sz w:val="28"/>
          <w:szCs w:val="28"/>
        </w:rPr>
        <w:t xml:space="preserve">Alumna: </w:t>
      </w:r>
      <w:r w:rsidR="003F22FB" w:rsidRPr="00A24EB6">
        <w:rPr>
          <w:sz w:val="28"/>
          <w:szCs w:val="28"/>
        </w:rPr>
        <w:t>Inés Roger Laparra</w:t>
      </w:r>
    </w:p>
    <w:p w14:paraId="0F00F0FE" w14:textId="20D819D1" w:rsidR="00063B89" w:rsidRPr="00A24EB6" w:rsidRDefault="00063B89" w:rsidP="00404453">
      <w:pPr>
        <w:ind w:firstLine="397"/>
        <w:jc w:val="right"/>
        <w:rPr>
          <w:sz w:val="28"/>
          <w:szCs w:val="28"/>
        </w:rPr>
      </w:pPr>
      <w:r w:rsidRPr="00A24EB6">
        <w:rPr>
          <w:sz w:val="28"/>
          <w:szCs w:val="28"/>
        </w:rPr>
        <w:t xml:space="preserve">Tutor: </w:t>
      </w:r>
      <w:r w:rsidR="003F22FB" w:rsidRPr="00A24EB6">
        <w:rPr>
          <w:sz w:val="28"/>
          <w:szCs w:val="28"/>
        </w:rPr>
        <w:t>Emmanuel Maria Navarro Flores</w:t>
      </w:r>
    </w:p>
    <w:p w14:paraId="3229F420" w14:textId="38EDD8C8" w:rsidR="00063B89" w:rsidRPr="00202C76" w:rsidRDefault="00341F02" w:rsidP="00404453">
      <w:pPr>
        <w:ind w:firstLine="397"/>
        <w:jc w:val="right"/>
        <w:rPr>
          <w:szCs w:val="28"/>
        </w:rPr>
      </w:pPr>
      <w:r w:rsidRPr="00202C76">
        <w:rPr>
          <w:szCs w:val="28"/>
        </w:rPr>
        <w:t>SEPTIEMBRE 2021</w:t>
      </w:r>
    </w:p>
    <w:p w14:paraId="41A8573E" w14:textId="77777777" w:rsidR="003F22FB" w:rsidRPr="00A24EB6" w:rsidRDefault="003F22FB" w:rsidP="00404453">
      <w:pPr>
        <w:ind w:firstLine="397"/>
        <w:jc w:val="right"/>
        <w:rPr>
          <w:sz w:val="28"/>
          <w:szCs w:val="28"/>
        </w:rPr>
      </w:pPr>
    </w:p>
    <w:p w14:paraId="7227CAD3" w14:textId="2B845F23" w:rsidR="00341F02" w:rsidRDefault="00341F02" w:rsidP="00404453">
      <w:pPr>
        <w:ind w:firstLine="397"/>
        <w:jc w:val="right"/>
        <w:rPr>
          <w:sz w:val="28"/>
          <w:szCs w:val="28"/>
        </w:rPr>
      </w:pPr>
      <w:r>
        <w:rPr>
          <w:sz w:val="28"/>
          <w:szCs w:val="28"/>
        </w:rPr>
        <w:br w:type="page"/>
      </w:r>
    </w:p>
    <w:p w14:paraId="1042988F" w14:textId="441EC7DC" w:rsidR="00DC02BB" w:rsidRDefault="00DC02BB" w:rsidP="00404453">
      <w:pPr>
        <w:ind w:firstLine="397"/>
        <w:rPr>
          <w:sz w:val="28"/>
          <w:szCs w:val="28"/>
        </w:rPr>
      </w:pPr>
      <w:r>
        <w:rPr>
          <w:sz w:val="28"/>
          <w:szCs w:val="28"/>
        </w:rPr>
        <w:lastRenderedPageBreak/>
        <w:br w:type="page"/>
      </w:r>
    </w:p>
    <w:p w14:paraId="6BE62287" w14:textId="77777777" w:rsidR="003F22FB" w:rsidRPr="00A24EB6" w:rsidRDefault="003F22FB" w:rsidP="00404453">
      <w:pPr>
        <w:ind w:firstLine="397"/>
        <w:jc w:val="right"/>
        <w:rPr>
          <w:sz w:val="28"/>
          <w:szCs w:val="28"/>
        </w:rPr>
      </w:pPr>
    </w:p>
    <w:p w14:paraId="439A8558" w14:textId="6067F2A2" w:rsidR="003F1B6F" w:rsidRPr="007B6A77" w:rsidRDefault="00DC02BB" w:rsidP="00202C76">
      <w:pPr>
        <w:spacing w:line="360" w:lineRule="auto"/>
        <w:jc w:val="both"/>
        <w:rPr>
          <w:b/>
          <w:sz w:val="28"/>
        </w:rPr>
      </w:pPr>
      <w:r w:rsidRPr="007B6A77">
        <w:rPr>
          <w:b/>
          <w:sz w:val="28"/>
        </w:rPr>
        <w:t>ÍNDICE</w:t>
      </w:r>
    </w:p>
    <w:p w14:paraId="7B419B36" w14:textId="77777777" w:rsidR="003F1B6F" w:rsidRPr="00A24EB6" w:rsidRDefault="003F1B6F" w:rsidP="00404453">
      <w:pPr>
        <w:spacing w:line="360" w:lineRule="auto"/>
        <w:ind w:firstLine="397"/>
        <w:jc w:val="both"/>
      </w:pPr>
    </w:p>
    <w:p w14:paraId="5B06A350" w14:textId="23CB9DD4" w:rsidR="007B6A77" w:rsidRPr="007B6A77" w:rsidRDefault="003F1B6F">
      <w:pPr>
        <w:pStyle w:val="TDC1"/>
        <w:tabs>
          <w:tab w:val="left" w:pos="480"/>
        </w:tabs>
        <w:rPr>
          <w:rFonts w:eastAsiaTheme="minorEastAsia" w:cstheme="minorBidi"/>
          <w:b w:val="0"/>
          <w:bCs w:val="0"/>
          <w:noProof/>
          <w:sz w:val="24"/>
          <w:szCs w:val="24"/>
        </w:rPr>
      </w:pPr>
      <w:r w:rsidRPr="007B6A77">
        <w:rPr>
          <w:rFonts w:ascii="Times New Roman" w:hAnsi="Times New Roman"/>
          <w:sz w:val="24"/>
          <w:szCs w:val="24"/>
        </w:rPr>
        <w:fldChar w:fldCharType="begin"/>
      </w:r>
      <w:r w:rsidRPr="007B6A77">
        <w:rPr>
          <w:rFonts w:ascii="Times New Roman" w:hAnsi="Times New Roman"/>
          <w:sz w:val="24"/>
          <w:szCs w:val="24"/>
        </w:rPr>
        <w:instrText xml:space="preserve"> TOC \o "1-5" </w:instrText>
      </w:r>
      <w:r w:rsidRPr="007B6A77">
        <w:rPr>
          <w:rFonts w:ascii="Times New Roman" w:hAnsi="Times New Roman"/>
          <w:sz w:val="24"/>
          <w:szCs w:val="24"/>
        </w:rPr>
        <w:fldChar w:fldCharType="separate"/>
      </w:r>
      <w:r w:rsidR="007B6A77" w:rsidRPr="007B6A77">
        <w:rPr>
          <w:rFonts w:ascii="Times New Roman" w:hAnsi="Times New Roman"/>
          <w:noProof/>
          <w:sz w:val="24"/>
          <w:szCs w:val="24"/>
        </w:rPr>
        <w:t>1.Justificación</w:t>
      </w:r>
      <w:r w:rsidR="007B6A77" w:rsidRPr="007B6A77">
        <w:rPr>
          <w:noProof/>
          <w:sz w:val="24"/>
          <w:szCs w:val="24"/>
        </w:rPr>
        <w:tab/>
      </w:r>
      <w:r w:rsidR="007B6A77" w:rsidRPr="007B6A77">
        <w:rPr>
          <w:noProof/>
          <w:sz w:val="24"/>
          <w:szCs w:val="24"/>
        </w:rPr>
        <w:fldChar w:fldCharType="begin"/>
      </w:r>
      <w:r w:rsidR="007B6A77" w:rsidRPr="007B6A77">
        <w:rPr>
          <w:noProof/>
          <w:sz w:val="24"/>
          <w:szCs w:val="24"/>
        </w:rPr>
        <w:instrText xml:space="preserve"> PAGEREF _Toc78211908 \h </w:instrText>
      </w:r>
      <w:r w:rsidR="007B6A77" w:rsidRPr="007B6A77">
        <w:rPr>
          <w:noProof/>
          <w:sz w:val="24"/>
          <w:szCs w:val="24"/>
        </w:rPr>
      </w:r>
      <w:r w:rsidR="007B6A77" w:rsidRPr="007B6A77">
        <w:rPr>
          <w:noProof/>
          <w:sz w:val="24"/>
          <w:szCs w:val="24"/>
        </w:rPr>
        <w:fldChar w:fldCharType="separate"/>
      </w:r>
      <w:r w:rsidR="007B6A77" w:rsidRPr="007B6A77">
        <w:rPr>
          <w:noProof/>
          <w:sz w:val="24"/>
          <w:szCs w:val="24"/>
        </w:rPr>
        <w:t>1</w:t>
      </w:r>
      <w:r w:rsidR="007B6A77" w:rsidRPr="007B6A77">
        <w:rPr>
          <w:noProof/>
          <w:sz w:val="24"/>
          <w:szCs w:val="24"/>
        </w:rPr>
        <w:fldChar w:fldCharType="end"/>
      </w:r>
    </w:p>
    <w:p w14:paraId="28B40AFB" w14:textId="77777777" w:rsidR="007B6A77" w:rsidRPr="007B6A77" w:rsidRDefault="007B6A77">
      <w:pPr>
        <w:pStyle w:val="TDC1"/>
        <w:rPr>
          <w:rFonts w:eastAsiaTheme="minorEastAsia" w:cstheme="minorBidi"/>
          <w:b w:val="0"/>
          <w:bCs w:val="0"/>
          <w:noProof/>
          <w:sz w:val="24"/>
          <w:szCs w:val="24"/>
        </w:rPr>
      </w:pPr>
      <w:r w:rsidRPr="007B6A77">
        <w:rPr>
          <w:rFonts w:ascii="Times New Roman" w:hAnsi="Times New Roman"/>
          <w:noProof/>
          <w:sz w:val="24"/>
          <w:szCs w:val="24"/>
        </w:rPr>
        <w:t>2. Marco teórico</w:t>
      </w:r>
      <w:r w:rsidRPr="007B6A77">
        <w:rPr>
          <w:noProof/>
          <w:sz w:val="24"/>
          <w:szCs w:val="24"/>
        </w:rPr>
        <w:tab/>
      </w:r>
      <w:r w:rsidRPr="007B6A77">
        <w:rPr>
          <w:noProof/>
          <w:sz w:val="24"/>
          <w:szCs w:val="24"/>
        </w:rPr>
        <w:fldChar w:fldCharType="begin"/>
      </w:r>
      <w:r w:rsidRPr="007B6A77">
        <w:rPr>
          <w:noProof/>
          <w:sz w:val="24"/>
          <w:szCs w:val="24"/>
        </w:rPr>
        <w:instrText xml:space="preserve"> PAGEREF _Toc78211909 \h </w:instrText>
      </w:r>
      <w:r w:rsidRPr="007B6A77">
        <w:rPr>
          <w:noProof/>
          <w:sz w:val="24"/>
          <w:szCs w:val="24"/>
        </w:rPr>
      </w:r>
      <w:r w:rsidRPr="007B6A77">
        <w:rPr>
          <w:noProof/>
          <w:sz w:val="24"/>
          <w:szCs w:val="24"/>
        </w:rPr>
        <w:fldChar w:fldCharType="separate"/>
      </w:r>
      <w:r w:rsidRPr="007B6A77">
        <w:rPr>
          <w:noProof/>
          <w:sz w:val="24"/>
          <w:szCs w:val="24"/>
        </w:rPr>
        <w:t>2</w:t>
      </w:r>
      <w:r w:rsidRPr="007B6A77">
        <w:rPr>
          <w:noProof/>
          <w:sz w:val="24"/>
          <w:szCs w:val="24"/>
        </w:rPr>
        <w:fldChar w:fldCharType="end"/>
      </w:r>
    </w:p>
    <w:p w14:paraId="1E160DA3" w14:textId="77777777" w:rsidR="007B6A77" w:rsidRPr="007B6A77" w:rsidRDefault="007B6A77">
      <w:pPr>
        <w:pStyle w:val="TDC2"/>
        <w:tabs>
          <w:tab w:val="right" w:pos="8488"/>
        </w:tabs>
        <w:rPr>
          <w:rFonts w:eastAsiaTheme="minorEastAsia" w:cstheme="minorBidi"/>
          <w:i w:val="0"/>
          <w:iCs w:val="0"/>
          <w:noProof/>
          <w:sz w:val="24"/>
          <w:szCs w:val="24"/>
        </w:rPr>
      </w:pPr>
      <w:r w:rsidRPr="007B6A77">
        <w:rPr>
          <w:noProof/>
          <w:sz w:val="24"/>
          <w:szCs w:val="24"/>
        </w:rPr>
        <w:t>2.1 La motivación para aprender</w:t>
      </w:r>
      <w:r w:rsidRPr="007B6A77">
        <w:rPr>
          <w:noProof/>
          <w:sz w:val="24"/>
          <w:szCs w:val="24"/>
        </w:rPr>
        <w:tab/>
      </w:r>
      <w:r w:rsidRPr="007B6A77">
        <w:rPr>
          <w:noProof/>
          <w:sz w:val="24"/>
          <w:szCs w:val="24"/>
        </w:rPr>
        <w:fldChar w:fldCharType="begin"/>
      </w:r>
      <w:r w:rsidRPr="007B6A77">
        <w:rPr>
          <w:noProof/>
          <w:sz w:val="24"/>
          <w:szCs w:val="24"/>
        </w:rPr>
        <w:instrText xml:space="preserve"> PAGEREF _Toc78211910 \h </w:instrText>
      </w:r>
      <w:r w:rsidRPr="007B6A77">
        <w:rPr>
          <w:noProof/>
          <w:sz w:val="24"/>
          <w:szCs w:val="24"/>
        </w:rPr>
      </w:r>
      <w:r w:rsidRPr="007B6A77">
        <w:rPr>
          <w:noProof/>
          <w:sz w:val="24"/>
          <w:szCs w:val="24"/>
        </w:rPr>
        <w:fldChar w:fldCharType="separate"/>
      </w:r>
      <w:r w:rsidRPr="007B6A77">
        <w:rPr>
          <w:noProof/>
          <w:sz w:val="24"/>
          <w:szCs w:val="24"/>
        </w:rPr>
        <w:t>3</w:t>
      </w:r>
      <w:r w:rsidRPr="007B6A77">
        <w:rPr>
          <w:noProof/>
          <w:sz w:val="24"/>
          <w:szCs w:val="24"/>
        </w:rPr>
        <w:fldChar w:fldCharType="end"/>
      </w:r>
    </w:p>
    <w:p w14:paraId="4F15E082" w14:textId="77777777" w:rsidR="007B6A77" w:rsidRPr="007B6A77" w:rsidRDefault="007B6A77">
      <w:pPr>
        <w:pStyle w:val="TDC3"/>
        <w:tabs>
          <w:tab w:val="right" w:pos="8488"/>
        </w:tabs>
        <w:rPr>
          <w:rFonts w:eastAsiaTheme="minorEastAsia" w:cstheme="minorBidi"/>
          <w:noProof/>
          <w:sz w:val="24"/>
          <w:szCs w:val="24"/>
        </w:rPr>
      </w:pPr>
      <w:r w:rsidRPr="007B6A77">
        <w:rPr>
          <w:rFonts w:ascii="Times New Roman" w:hAnsi="Times New Roman"/>
          <w:noProof/>
          <w:sz w:val="24"/>
          <w:szCs w:val="24"/>
        </w:rPr>
        <w:t>2.1.1 Definición</w:t>
      </w:r>
      <w:r w:rsidRPr="007B6A77">
        <w:rPr>
          <w:noProof/>
          <w:sz w:val="24"/>
          <w:szCs w:val="24"/>
        </w:rPr>
        <w:tab/>
      </w:r>
      <w:r w:rsidRPr="007B6A77">
        <w:rPr>
          <w:noProof/>
          <w:sz w:val="24"/>
          <w:szCs w:val="24"/>
        </w:rPr>
        <w:fldChar w:fldCharType="begin"/>
      </w:r>
      <w:r w:rsidRPr="007B6A77">
        <w:rPr>
          <w:noProof/>
          <w:sz w:val="24"/>
          <w:szCs w:val="24"/>
        </w:rPr>
        <w:instrText xml:space="preserve"> PAGEREF _Toc78211911 \h </w:instrText>
      </w:r>
      <w:r w:rsidRPr="007B6A77">
        <w:rPr>
          <w:noProof/>
          <w:sz w:val="24"/>
          <w:szCs w:val="24"/>
        </w:rPr>
      </w:r>
      <w:r w:rsidRPr="007B6A77">
        <w:rPr>
          <w:noProof/>
          <w:sz w:val="24"/>
          <w:szCs w:val="24"/>
        </w:rPr>
        <w:fldChar w:fldCharType="separate"/>
      </w:r>
      <w:r w:rsidRPr="007B6A77">
        <w:rPr>
          <w:noProof/>
          <w:sz w:val="24"/>
          <w:szCs w:val="24"/>
        </w:rPr>
        <w:t>3</w:t>
      </w:r>
      <w:r w:rsidRPr="007B6A77">
        <w:rPr>
          <w:noProof/>
          <w:sz w:val="24"/>
          <w:szCs w:val="24"/>
        </w:rPr>
        <w:fldChar w:fldCharType="end"/>
      </w:r>
    </w:p>
    <w:p w14:paraId="1552C135" w14:textId="77777777" w:rsidR="007B6A77" w:rsidRPr="007B6A77" w:rsidRDefault="007B6A77">
      <w:pPr>
        <w:pStyle w:val="TDC3"/>
        <w:tabs>
          <w:tab w:val="right" w:pos="8488"/>
        </w:tabs>
        <w:rPr>
          <w:rFonts w:eastAsiaTheme="minorEastAsia" w:cstheme="minorBidi"/>
          <w:noProof/>
          <w:sz w:val="24"/>
          <w:szCs w:val="24"/>
        </w:rPr>
      </w:pPr>
      <w:r w:rsidRPr="007B6A77">
        <w:rPr>
          <w:rFonts w:ascii="Times New Roman" w:hAnsi="Times New Roman"/>
          <w:noProof/>
          <w:sz w:val="24"/>
          <w:szCs w:val="24"/>
        </w:rPr>
        <w:t>2.1.2 Tipos de motivación</w:t>
      </w:r>
      <w:r w:rsidRPr="007B6A77">
        <w:rPr>
          <w:noProof/>
          <w:sz w:val="24"/>
          <w:szCs w:val="24"/>
        </w:rPr>
        <w:tab/>
      </w:r>
      <w:r w:rsidRPr="007B6A77">
        <w:rPr>
          <w:noProof/>
          <w:sz w:val="24"/>
          <w:szCs w:val="24"/>
        </w:rPr>
        <w:fldChar w:fldCharType="begin"/>
      </w:r>
      <w:r w:rsidRPr="007B6A77">
        <w:rPr>
          <w:noProof/>
          <w:sz w:val="24"/>
          <w:szCs w:val="24"/>
        </w:rPr>
        <w:instrText xml:space="preserve"> PAGEREF _Toc78211912 \h </w:instrText>
      </w:r>
      <w:r w:rsidRPr="007B6A77">
        <w:rPr>
          <w:noProof/>
          <w:sz w:val="24"/>
          <w:szCs w:val="24"/>
        </w:rPr>
      </w:r>
      <w:r w:rsidRPr="007B6A77">
        <w:rPr>
          <w:noProof/>
          <w:sz w:val="24"/>
          <w:szCs w:val="24"/>
        </w:rPr>
        <w:fldChar w:fldCharType="separate"/>
      </w:r>
      <w:r w:rsidRPr="007B6A77">
        <w:rPr>
          <w:noProof/>
          <w:sz w:val="24"/>
          <w:szCs w:val="24"/>
        </w:rPr>
        <w:t>4</w:t>
      </w:r>
      <w:r w:rsidRPr="007B6A77">
        <w:rPr>
          <w:noProof/>
          <w:sz w:val="24"/>
          <w:szCs w:val="24"/>
        </w:rPr>
        <w:fldChar w:fldCharType="end"/>
      </w:r>
    </w:p>
    <w:p w14:paraId="22CAC9E6" w14:textId="77777777" w:rsidR="007B6A77" w:rsidRPr="007B6A77" w:rsidRDefault="007B6A77">
      <w:pPr>
        <w:pStyle w:val="TDC3"/>
        <w:tabs>
          <w:tab w:val="right" w:pos="8488"/>
        </w:tabs>
        <w:rPr>
          <w:rFonts w:eastAsiaTheme="minorEastAsia" w:cstheme="minorBidi"/>
          <w:noProof/>
          <w:sz w:val="24"/>
          <w:szCs w:val="24"/>
        </w:rPr>
      </w:pPr>
      <w:r w:rsidRPr="007B6A77">
        <w:rPr>
          <w:rFonts w:ascii="Times New Roman" w:hAnsi="Times New Roman"/>
          <w:noProof/>
          <w:sz w:val="24"/>
          <w:szCs w:val="24"/>
        </w:rPr>
        <w:t>2.1.3 Acciones motivadoras en los docentes</w:t>
      </w:r>
      <w:r w:rsidRPr="007B6A77">
        <w:rPr>
          <w:noProof/>
          <w:sz w:val="24"/>
          <w:szCs w:val="24"/>
        </w:rPr>
        <w:tab/>
      </w:r>
      <w:r w:rsidRPr="007B6A77">
        <w:rPr>
          <w:noProof/>
          <w:sz w:val="24"/>
          <w:szCs w:val="24"/>
        </w:rPr>
        <w:fldChar w:fldCharType="begin"/>
      </w:r>
      <w:r w:rsidRPr="007B6A77">
        <w:rPr>
          <w:noProof/>
          <w:sz w:val="24"/>
          <w:szCs w:val="24"/>
        </w:rPr>
        <w:instrText xml:space="preserve"> PAGEREF _Toc78211913 \h </w:instrText>
      </w:r>
      <w:r w:rsidRPr="007B6A77">
        <w:rPr>
          <w:noProof/>
          <w:sz w:val="24"/>
          <w:szCs w:val="24"/>
        </w:rPr>
      </w:r>
      <w:r w:rsidRPr="007B6A77">
        <w:rPr>
          <w:noProof/>
          <w:sz w:val="24"/>
          <w:szCs w:val="24"/>
        </w:rPr>
        <w:fldChar w:fldCharType="separate"/>
      </w:r>
      <w:r w:rsidRPr="007B6A77">
        <w:rPr>
          <w:noProof/>
          <w:sz w:val="24"/>
          <w:szCs w:val="24"/>
        </w:rPr>
        <w:t>5</w:t>
      </w:r>
      <w:r w:rsidRPr="007B6A77">
        <w:rPr>
          <w:noProof/>
          <w:sz w:val="24"/>
          <w:szCs w:val="24"/>
        </w:rPr>
        <w:fldChar w:fldCharType="end"/>
      </w:r>
    </w:p>
    <w:p w14:paraId="58B04682" w14:textId="77777777" w:rsidR="007B6A77" w:rsidRPr="007B6A77" w:rsidRDefault="007B6A77">
      <w:pPr>
        <w:pStyle w:val="TDC3"/>
        <w:tabs>
          <w:tab w:val="right" w:pos="8488"/>
        </w:tabs>
        <w:rPr>
          <w:rFonts w:eastAsiaTheme="minorEastAsia" w:cstheme="minorBidi"/>
          <w:noProof/>
          <w:sz w:val="24"/>
          <w:szCs w:val="24"/>
        </w:rPr>
      </w:pPr>
      <w:r w:rsidRPr="007B6A77">
        <w:rPr>
          <w:rFonts w:ascii="Times New Roman" w:hAnsi="Times New Roman"/>
          <w:noProof/>
          <w:sz w:val="24"/>
          <w:szCs w:val="24"/>
        </w:rPr>
        <w:t>2.1.4 Influencia de las metodologías en la motivación</w:t>
      </w:r>
      <w:r w:rsidRPr="007B6A77">
        <w:rPr>
          <w:noProof/>
          <w:sz w:val="24"/>
          <w:szCs w:val="24"/>
        </w:rPr>
        <w:tab/>
      </w:r>
      <w:r w:rsidRPr="007B6A77">
        <w:rPr>
          <w:noProof/>
          <w:sz w:val="24"/>
          <w:szCs w:val="24"/>
        </w:rPr>
        <w:fldChar w:fldCharType="begin"/>
      </w:r>
      <w:r w:rsidRPr="007B6A77">
        <w:rPr>
          <w:noProof/>
          <w:sz w:val="24"/>
          <w:szCs w:val="24"/>
        </w:rPr>
        <w:instrText xml:space="preserve"> PAGEREF _Toc78211914 \h </w:instrText>
      </w:r>
      <w:r w:rsidRPr="007B6A77">
        <w:rPr>
          <w:noProof/>
          <w:sz w:val="24"/>
          <w:szCs w:val="24"/>
        </w:rPr>
      </w:r>
      <w:r w:rsidRPr="007B6A77">
        <w:rPr>
          <w:noProof/>
          <w:sz w:val="24"/>
          <w:szCs w:val="24"/>
        </w:rPr>
        <w:fldChar w:fldCharType="separate"/>
      </w:r>
      <w:r w:rsidRPr="007B6A77">
        <w:rPr>
          <w:noProof/>
          <w:sz w:val="24"/>
          <w:szCs w:val="24"/>
        </w:rPr>
        <w:t>8</w:t>
      </w:r>
      <w:r w:rsidRPr="007B6A77">
        <w:rPr>
          <w:noProof/>
          <w:sz w:val="24"/>
          <w:szCs w:val="24"/>
        </w:rPr>
        <w:fldChar w:fldCharType="end"/>
      </w:r>
    </w:p>
    <w:p w14:paraId="7D8DCDC7" w14:textId="77777777" w:rsidR="007B6A77" w:rsidRPr="007B6A77" w:rsidRDefault="007B6A77">
      <w:pPr>
        <w:pStyle w:val="TDC3"/>
        <w:tabs>
          <w:tab w:val="right" w:pos="8488"/>
        </w:tabs>
        <w:rPr>
          <w:rFonts w:eastAsiaTheme="minorEastAsia" w:cstheme="minorBidi"/>
          <w:noProof/>
          <w:sz w:val="24"/>
          <w:szCs w:val="24"/>
        </w:rPr>
      </w:pPr>
      <w:r w:rsidRPr="007B6A77">
        <w:rPr>
          <w:rFonts w:ascii="Times New Roman" w:hAnsi="Times New Roman"/>
          <w:noProof/>
          <w:sz w:val="24"/>
          <w:szCs w:val="24"/>
        </w:rPr>
        <w:t>2.1.5 Influencia de la evaluación en la motivación</w:t>
      </w:r>
      <w:r w:rsidRPr="007B6A77">
        <w:rPr>
          <w:noProof/>
          <w:sz w:val="24"/>
          <w:szCs w:val="24"/>
        </w:rPr>
        <w:tab/>
      </w:r>
      <w:r w:rsidRPr="007B6A77">
        <w:rPr>
          <w:noProof/>
          <w:sz w:val="24"/>
          <w:szCs w:val="24"/>
        </w:rPr>
        <w:fldChar w:fldCharType="begin"/>
      </w:r>
      <w:r w:rsidRPr="007B6A77">
        <w:rPr>
          <w:noProof/>
          <w:sz w:val="24"/>
          <w:szCs w:val="24"/>
        </w:rPr>
        <w:instrText xml:space="preserve"> PAGEREF _Toc78211915 \h </w:instrText>
      </w:r>
      <w:r w:rsidRPr="007B6A77">
        <w:rPr>
          <w:noProof/>
          <w:sz w:val="24"/>
          <w:szCs w:val="24"/>
        </w:rPr>
      </w:r>
      <w:r w:rsidRPr="007B6A77">
        <w:rPr>
          <w:noProof/>
          <w:sz w:val="24"/>
          <w:szCs w:val="24"/>
        </w:rPr>
        <w:fldChar w:fldCharType="separate"/>
      </w:r>
      <w:r w:rsidRPr="007B6A77">
        <w:rPr>
          <w:noProof/>
          <w:sz w:val="24"/>
          <w:szCs w:val="24"/>
        </w:rPr>
        <w:t>9</w:t>
      </w:r>
      <w:r w:rsidRPr="007B6A77">
        <w:rPr>
          <w:noProof/>
          <w:sz w:val="24"/>
          <w:szCs w:val="24"/>
        </w:rPr>
        <w:fldChar w:fldCharType="end"/>
      </w:r>
    </w:p>
    <w:p w14:paraId="441C425B" w14:textId="77777777" w:rsidR="007B6A77" w:rsidRPr="007B6A77" w:rsidRDefault="007B6A77">
      <w:pPr>
        <w:pStyle w:val="TDC2"/>
        <w:tabs>
          <w:tab w:val="right" w:pos="8488"/>
        </w:tabs>
        <w:rPr>
          <w:rFonts w:eastAsiaTheme="minorEastAsia" w:cstheme="minorBidi"/>
          <w:i w:val="0"/>
          <w:iCs w:val="0"/>
          <w:noProof/>
          <w:sz w:val="24"/>
          <w:szCs w:val="24"/>
        </w:rPr>
      </w:pPr>
      <w:r w:rsidRPr="007B6A77">
        <w:rPr>
          <w:noProof/>
          <w:sz w:val="24"/>
          <w:szCs w:val="24"/>
        </w:rPr>
        <w:t>2.2. El sistema de formación profesional español</w:t>
      </w:r>
      <w:r w:rsidRPr="007B6A77">
        <w:rPr>
          <w:noProof/>
          <w:sz w:val="24"/>
          <w:szCs w:val="24"/>
        </w:rPr>
        <w:tab/>
      </w:r>
      <w:r w:rsidRPr="007B6A77">
        <w:rPr>
          <w:noProof/>
          <w:sz w:val="24"/>
          <w:szCs w:val="24"/>
        </w:rPr>
        <w:fldChar w:fldCharType="begin"/>
      </w:r>
      <w:r w:rsidRPr="007B6A77">
        <w:rPr>
          <w:noProof/>
          <w:sz w:val="24"/>
          <w:szCs w:val="24"/>
        </w:rPr>
        <w:instrText xml:space="preserve"> PAGEREF _Toc78211916 \h </w:instrText>
      </w:r>
      <w:r w:rsidRPr="007B6A77">
        <w:rPr>
          <w:noProof/>
          <w:sz w:val="24"/>
          <w:szCs w:val="24"/>
        </w:rPr>
      </w:r>
      <w:r w:rsidRPr="007B6A77">
        <w:rPr>
          <w:noProof/>
          <w:sz w:val="24"/>
          <w:szCs w:val="24"/>
        </w:rPr>
        <w:fldChar w:fldCharType="separate"/>
      </w:r>
      <w:r w:rsidRPr="007B6A77">
        <w:rPr>
          <w:noProof/>
          <w:sz w:val="24"/>
          <w:szCs w:val="24"/>
        </w:rPr>
        <w:t>10</w:t>
      </w:r>
      <w:r w:rsidRPr="007B6A77">
        <w:rPr>
          <w:noProof/>
          <w:sz w:val="24"/>
          <w:szCs w:val="24"/>
        </w:rPr>
        <w:fldChar w:fldCharType="end"/>
      </w:r>
    </w:p>
    <w:p w14:paraId="0B2A68AA" w14:textId="77777777" w:rsidR="007B6A77" w:rsidRPr="007B6A77" w:rsidRDefault="007B6A77">
      <w:pPr>
        <w:pStyle w:val="TDC2"/>
        <w:tabs>
          <w:tab w:val="right" w:pos="8488"/>
        </w:tabs>
        <w:rPr>
          <w:rFonts w:eastAsiaTheme="minorEastAsia" w:cstheme="minorBidi"/>
          <w:i w:val="0"/>
          <w:iCs w:val="0"/>
          <w:noProof/>
          <w:sz w:val="24"/>
          <w:szCs w:val="24"/>
        </w:rPr>
      </w:pPr>
      <w:r w:rsidRPr="007B6A77">
        <w:rPr>
          <w:noProof/>
          <w:sz w:val="24"/>
          <w:szCs w:val="24"/>
        </w:rPr>
        <w:t>2.3 Instrumentos de evaluación de la motivación</w:t>
      </w:r>
      <w:r w:rsidRPr="007B6A77">
        <w:rPr>
          <w:noProof/>
          <w:sz w:val="24"/>
          <w:szCs w:val="24"/>
        </w:rPr>
        <w:tab/>
      </w:r>
      <w:r w:rsidRPr="007B6A77">
        <w:rPr>
          <w:noProof/>
          <w:sz w:val="24"/>
          <w:szCs w:val="24"/>
        </w:rPr>
        <w:fldChar w:fldCharType="begin"/>
      </w:r>
      <w:r w:rsidRPr="007B6A77">
        <w:rPr>
          <w:noProof/>
          <w:sz w:val="24"/>
          <w:szCs w:val="24"/>
        </w:rPr>
        <w:instrText xml:space="preserve"> PAGEREF _Toc78211917 \h </w:instrText>
      </w:r>
      <w:r w:rsidRPr="007B6A77">
        <w:rPr>
          <w:noProof/>
          <w:sz w:val="24"/>
          <w:szCs w:val="24"/>
        </w:rPr>
      </w:r>
      <w:r w:rsidRPr="007B6A77">
        <w:rPr>
          <w:noProof/>
          <w:sz w:val="24"/>
          <w:szCs w:val="24"/>
        </w:rPr>
        <w:fldChar w:fldCharType="separate"/>
      </w:r>
      <w:r w:rsidRPr="007B6A77">
        <w:rPr>
          <w:noProof/>
          <w:sz w:val="24"/>
          <w:szCs w:val="24"/>
        </w:rPr>
        <w:t>10</w:t>
      </w:r>
      <w:r w:rsidRPr="007B6A77">
        <w:rPr>
          <w:noProof/>
          <w:sz w:val="24"/>
          <w:szCs w:val="24"/>
        </w:rPr>
        <w:fldChar w:fldCharType="end"/>
      </w:r>
    </w:p>
    <w:p w14:paraId="74FDFFCC" w14:textId="77777777" w:rsidR="007B6A77" w:rsidRPr="007B6A77" w:rsidRDefault="007B6A77">
      <w:pPr>
        <w:pStyle w:val="TDC1"/>
        <w:rPr>
          <w:rFonts w:eastAsiaTheme="minorEastAsia" w:cstheme="minorBidi"/>
          <w:b w:val="0"/>
          <w:bCs w:val="0"/>
          <w:noProof/>
          <w:sz w:val="24"/>
          <w:szCs w:val="24"/>
        </w:rPr>
      </w:pPr>
      <w:r w:rsidRPr="007B6A77">
        <w:rPr>
          <w:rFonts w:ascii="Times New Roman" w:hAnsi="Times New Roman"/>
          <w:noProof/>
          <w:sz w:val="24"/>
          <w:szCs w:val="24"/>
        </w:rPr>
        <w:t>4. Objetivos</w:t>
      </w:r>
      <w:r w:rsidRPr="007B6A77">
        <w:rPr>
          <w:noProof/>
          <w:sz w:val="24"/>
          <w:szCs w:val="24"/>
        </w:rPr>
        <w:tab/>
      </w:r>
      <w:r w:rsidRPr="007B6A77">
        <w:rPr>
          <w:noProof/>
          <w:sz w:val="24"/>
          <w:szCs w:val="24"/>
        </w:rPr>
        <w:fldChar w:fldCharType="begin"/>
      </w:r>
      <w:r w:rsidRPr="007B6A77">
        <w:rPr>
          <w:noProof/>
          <w:sz w:val="24"/>
          <w:szCs w:val="24"/>
        </w:rPr>
        <w:instrText xml:space="preserve"> PAGEREF _Toc78211918 \h </w:instrText>
      </w:r>
      <w:r w:rsidRPr="007B6A77">
        <w:rPr>
          <w:noProof/>
          <w:sz w:val="24"/>
          <w:szCs w:val="24"/>
        </w:rPr>
      </w:r>
      <w:r w:rsidRPr="007B6A77">
        <w:rPr>
          <w:noProof/>
          <w:sz w:val="24"/>
          <w:szCs w:val="24"/>
        </w:rPr>
        <w:fldChar w:fldCharType="separate"/>
      </w:r>
      <w:r w:rsidRPr="007B6A77">
        <w:rPr>
          <w:noProof/>
          <w:sz w:val="24"/>
          <w:szCs w:val="24"/>
        </w:rPr>
        <w:t>12</w:t>
      </w:r>
      <w:r w:rsidRPr="007B6A77">
        <w:rPr>
          <w:noProof/>
          <w:sz w:val="24"/>
          <w:szCs w:val="24"/>
        </w:rPr>
        <w:fldChar w:fldCharType="end"/>
      </w:r>
    </w:p>
    <w:p w14:paraId="4F4B1E3C" w14:textId="77777777" w:rsidR="007B6A77" w:rsidRPr="007B6A77" w:rsidRDefault="007B6A77">
      <w:pPr>
        <w:pStyle w:val="TDC1"/>
        <w:rPr>
          <w:rFonts w:eastAsiaTheme="minorEastAsia" w:cstheme="minorBidi"/>
          <w:b w:val="0"/>
          <w:bCs w:val="0"/>
          <w:noProof/>
          <w:sz w:val="24"/>
          <w:szCs w:val="24"/>
        </w:rPr>
      </w:pPr>
      <w:r w:rsidRPr="007B6A77">
        <w:rPr>
          <w:rFonts w:ascii="Times New Roman" w:hAnsi="Times New Roman"/>
          <w:noProof/>
          <w:sz w:val="24"/>
          <w:szCs w:val="24"/>
        </w:rPr>
        <w:t>5. Material y métodos</w:t>
      </w:r>
      <w:r w:rsidRPr="007B6A77">
        <w:rPr>
          <w:noProof/>
          <w:sz w:val="24"/>
          <w:szCs w:val="24"/>
        </w:rPr>
        <w:tab/>
      </w:r>
      <w:r w:rsidRPr="007B6A77">
        <w:rPr>
          <w:noProof/>
          <w:sz w:val="24"/>
          <w:szCs w:val="24"/>
        </w:rPr>
        <w:fldChar w:fldCharType="begin"/>
      </w:r>
      <w:r w:rsidRPr="007B6A77">
        <w:rPr>
          <w:noProof/>
          <w:sz w:val="24"/>
          <w:szCs w:val="24"/>
        </w:rPr>
        <w:instrText xml:space="preserve"> PAGEREF _Toc78211919 \h </w:instrText>
      </w:r>
      <w:r w:rsidRPr="007B6A77">
        <w:rPr>
          <w:noProof/>
          <w:sz w:val="24"/>
          <w:szCs w:val="24"/>
        </w:rPr>
      </w:r>
      <w:r w:rsidRPr="007B6A77">
        <w:rPr>
          <w:noProof/>
          <w:sz w:val="24"/>
          <w:szCs w:val="24"/>
        </w:rPr>
        <w:fldChar w:fldCharType="separate"/>
      </w:r>
      <w:r w:rsidRPr="007B6A77">
        <w:rPr>
          <w:noProof/>
          <w:sz w:val="24"/>
          <w:szCs w:val="24"/>
        </w:rPr>
        <w:t>13</w:t>
      </w:r>
      <w:r w:rsidRPr="007B6A77">
        <w:rPr>
          <w:noProof/>
          <w:sz w:val="24"/>
          <w:szCs w:val="24"/>
        </w:rPr>
        <w:fldChar w:fldCharType="end"/>
      </w:r>
    </w:p>
    <w:p w14:paraId="0FD3B7A5" w14:textId="77777777" w:rsidR="007B6A77" w:rsidRPr="007B6A77" w:rsidRDefault="007B6A77">
      <w:pPr>
        <w:pStyle w:val="TDC2"/>
        <w:tabs>
          <w:tab w:val="right" w:pos="8488"/>
        </w:tabs>
        <w:rPr>
          <w:rFonts w:eastAsiaTheme="minorEastAsia" w:cstheme="minorBidi"/>
          <w:i w:val="0"/>
          <w:iCs w:val="0"/>
          <w:noProof/>
          <w:sz w:val="24"/>
          <w:szCs w:val="24"/>
        </w:rPr>
      </w:pPr>
      <w:r w:rsidRPr="007B6A77">
        <w:rPr>
          <w:noProof/>
          <w:sz w:val="24"/>
          <w:szCs w:val="24"/>
        </w:rPr>
        <w:t>5.1 Muestra</w:t>
      </w:r>
      <w:r w:rsidRPr="007B6A77">
        <w:rPr>
          <w:noProof/>
          <w:sz w:val="24"/>
          <w:szCs w:val="24"/>
        </w:rPr>
        <w:tab/>
      </w:r>
      <w:r w:rsidRPr="007B6A77">
        <w:rPr>
          <w:noProof/>
          <w:sz w:val="24"/>
          <w:szCs w:val="24"/>
        </w:rPr>
        <w:fldChar w:fldCharType="begin"/>
      </w:r>
      <w:r w:rsidRPr="007B6A77">
        <w:rPr>
          <w:noProof/>
          <w:sz w:val="24"/>
          <w:szCs w:val="24"/>
        </w:rPr>
        <w:instrText xml:space="preserve"> PAGEREF _Toc78211920 \h </w:instrText>
      </w:r>
      <w:r w:rsidRPr="007B6A77">
        <w:rPr>
          <w:noProof/>
          <w:sz w:val="24"/>
          <w:szCs w:val="24"/>
        </w:rPr>
      </w:r>
      <w:r w:rsidRPr="007B6A77">
        <w:rPr>
          <w:noProof/>
          <w:sz w:val="24"/>
          <w:szCs w:val="24"/>
        </w:rPr>
        <w:fldChar w:fldCharType="separate"/>
      </w:r>
      <w:r w:rsidRPr="007B6A77">
        <w:rPr>
          <w:noProof/>
          <w:sz w:val="24"/>
          <w:szCs w:val="24"/>
        </w:rPr>
        <w:t>13</w:t>
      </w:r>
      <w:r w:rsidRPr="007B6A77">
        <w:rPr>
          <w:noProof/>
          <w:sz w:val="24"/>
          <w:szCs w:val="24"/>
        </w:rPr>
        <w:fldChar w:fldCharType="end"/>
      </w:r>
    </w:p>
    <w:p w14:paraId="4838F23C" w14:textId="77777777" w:rsidR="007B6A77" w:rsidRPr="007B6A77" w:rsidRDefault="007B6A77">
      <w:pPr>
        <w:pStyle w:val="TDC3"/>
        <w:tabs>
          <w:tab w:val="right" w:pos="8488"/>
        </w:tabs>
        <w:rPr>
          <w:rFonts w:eastAsiaTheme="minorEastAsia" w:cstheme="minorBidi"/>
          <w:noProof/>
          <w:sz w:val="24"/>
          <w:szCs w:val="24"/>
        </w:rPr>
      </w:pPr>
      <w:r w:rsidRPr="007B6A77">
        <w:rPr>
          <w:rFonts w:ascii="Times New Roman" w:hAnsi="Times New Roman"/>
          <w:noProof/>
          <w:sz w:val="24"/>
          <w:szCs w:val="24"/>
        </w:rPr>
        <w:t>5.1.1 Consideraciones éticas</w:t>
      </w:r>
      <w:r w:rsidRPr="007B6A77">
        <w:rPr>
          <w:noProof/>
          <w:sz w:val="24"/>
          <w:szCs w:val="24"/>
        </w:rPr>
        <w:tab/>
      </w:r>
      <w:r w:rsidRPr="007B6A77">
        <w:rPr>
          <w:noProof/>
          <w:sz w:val="24"/>
          <w:szCs w:val="24"/>
        </w:rPr>
        <w:fldChar w:fldCharType="begin"/>
      </w:r>
      <w:r w:rsidRPr="007B6A77">
        <w:rPr>
          <w:noProof/>
          <w:sz w:val="24"/>
          <w:szCs w:val="24"/>
        </w:rPr>
        <w:instrText xml:space="preserve"> PAGEREF _Toc78211921 \h </w:instrText>
      </w:r>
      <w:r w:rsidRPr="007B6A77">
        <w:rPr>
          <w:noProof/>
          <w:sz w:val="24"/>
          <w:szCs w:val="24"/>
        </w:rPr>
      </w:r>
      <w:r w:rsidRPr="007B6A77">
        <w:rPr>
          <w:noProof/>
          <w:sz w:val="24"/>
          <w:szCs w:val="24"/>
        </w:rPr>
        <w:fldChar w:fldCharType="separate"/>
      </w:r>
      <w:r w:rsidRPr="007B6A77">
        <w:rPr>
          <w:noProof/>
          <w:sz w:val="24"/>
          <w:szCs w:val="24"/>
        </w:rPr>
        <w:t>13</w:t>
      </w:r>
      <w:r w:rsidRPr="007B6A77">
        <w:rPr>
          <w:noProof/>
          <w:sz w:val="24"/>
          <w:szCs w:val="24"/>
        </w:rPr>
        <w:fldChar w:fldCharType="end"/>
      </w:r>
    </w:p>
    <w:p w14:paraId="4BB1B19A" w14:textId="77777777" w:rsidR="007B6A77" w:rsidRPr="007B6A77" w:rsidRDefault="007B6A77">
      <w:pPr>
        <w:pStyle w:val="TDC2"/>
        <w:tabs>
          <w:tab w:val="right" w:pos="8488"/>
        </w:tabs>
        <w:rPr>
          <w:rFonts w:eastAsiaTheme="minorEastAsia" w:cstheme="minorBidi"/>
          <w:i w:val="0"/>
          <w:iCs w:val="0"/>
          <w:noProof/>
          <w:sz w:val="24"/>
          <w:szCs w:val="24"/>
        </w:rPr>
      </w:pPr>
      <w:r w:rsidRPr="007B6A77">
        <w:rPr>
          <w:noProof/>
          <w:sz w:val="24"/>
          <w:szCs w:val="24"/>
        </w:rPr>
        <w:t>5.2 Instrumento de evaluación</w:t>
      </w:r>
      <w:r w:rsidRPr="007B6A77">
        <w:rPr>
          <w:noProof/>
          <w:sz w:val="24"/>
          <w:szCs w:val="24"/>
        </w:rPr>
        <w:tab/>
      </w:r>
      <w:r w:rsidRPr="007B6A77">
        <w:rPr>
          <w:noProof/>
          <w:sz w:val="24"/>
          <w:szCs w:val="24"/>
        </w:rPr>
        <w:fldChar w:fldCharType="begin"/>
      </w:r>
      <w:r w:rsidRPr="007B6A77">
        <w:rPr>
          <w:noProof/>
          <w:sz w:val="24"/>
          <w:szCs w:val="24"/>
        </w:rPr>
        <w:instrText xml:space="preserve"> PAGEREF _Toc78211922 \h </w:instrText>
      </w:r>
      <w:r w:rsidRPr="007B6A77">
        <w:rPr>
          <w:noProof/>
          <w:sz w:val="24"/>
          <w:szCs w:val="24"/>
        </w:rPr>
      </w:r>
      <w:r w:rsidRPr="007B6A77">
        <w:rPr>
          <w:noProof/>
          <w:sz w:val="24"/>
          <w:szCs w:val="24"/>
        </w:rPr>
        <w:fldChar w:fldCharType="separate"/>
      </w:r>
      <w:r w:rsidRPr="007B6A77">
        <w:rPr>
          <w:noProof/>
          <w:sz w:val="24"/>
          <w:szCs w:val="24"/>
        </w:rPr>
        <w:t>14</w:t>
      </w:r>
      <w:r w:rsidRPr="007B6A77">
        <w:rPr>
          <w:noProof/>
          <w:sz w:val="24"/>
          <w:szCs w:val="24"/>
        </w:rPr>
        <w:fldChar w:fldCharType="end"/>
      </w:r>
    </w:p>
    <w:p w14:paraId="7AF7378F" w14:textId="77777777" w:rsidR="007B6A77" w:rsidRPr="007B6A77" w:rsidRDefault="007B6A77">
      <w:pPr>
        <w:pStyle w:val="TDC3"/>
        <w:tabs>
          <w:tab w:val="right" w:pos="8488"/>
        </w:tabs>
        <w:rPr>
          <w:rFonts w:eastAsiaTheme="minorEastAsia" w:cstheme="minorBidi"/>
          <w:noProof/>
          <w:sz w:val="24"/>
          <w:szCs w:val="24"/>
        </w:rPr>
      </w:pPr>
      <w:r w:rsidRPr="007B6A77">
        <w:rPr>
          <w:rFonts w:ascii="Times New Roman" w:hAnsi="Times New Roman"/>
          <w:noProof/>
          <w:sz w:val="24"/>
          <w:szCs w:val="24"/>
        </w:rPr>
        <w:t>5.2.1 Variables de estudio</w:t>
      </w:r>
      <w:r w:rsidRPr="007B6A77">
        <w:rPr>
          <w:noProof/>
          <w:sz w:val="24"/>
          <w:szCs w:val="24"/>
        </w:rPr>
        <w:tab/>
      </w:r>
      <w:r w:rsidRPr="007B6A77">
        <w:rPr>
          <w:noProof/>
          <w:sz w:val="24"/>
          <w:szCs w:val="24"/>
        </w:rPr>
        <w:fldChar w:fldCharType="begin"/>
      </w:r>
      <w:r w:rsidRPr="007B6A77">
        <w:rPr>
          <w:noProof/>
          <w:sz w:val="24"/>
          <w:szCs w:val="24"/>
        </w:rPr>
        <w:instrText xml:space="preserve"> PAGEREF _Toc78211923 \h </w:instrText>
      </w:r>
      <w:r w:rsidRPr="007B6A77">
        <w:rPr>
          <w:noProof/>
          <w:sz w:val="24"/>
          <w:szCs w:val="24"/>
        </w:rPr>
      </w:r>
      <w:r w:rsidRPr="007B6A77">
        <w:rPr>
          <w:noProof/>
          <w:sz w:val="24"/>
          <w:szCs w:val="24"/>
        </w:rPr>
        <w:fldChar w:fldCharType="separate"/>
      </w:r>
      <w:r w:rsidRPr="007B6A77">
        <w:rPr>
          <w:noProof/>
          <w:sz w:val="24"/>
          <w:szCs w:val="24"/>
        </w:rPr>
        <w:t>14</w:t>
      </w:r>
      <w:r w:rsidRPr="007B6A77">
        <w:rPr>
          <w:noProof/>
          <w:sz w:val="24"/>
          <w:szCs w:val="24"/>
        </w:rPr>
        <w:fldChar w:fldCharType="end"/>
      </w:r>
    </w:p>
    <w:p w14:paraId="791B6840" w14:textId="77777777" w:rsidR="007B6A77" w:rsidRPr="007B6A77" w:rsidRDefault="007B6A77">
      <w:pPr>
        <w:pStyle w:val="TDC2"/>
        <w:tabs>
          <w:tab w:val="right" w:pos="8488"/>
        </w:tabs>
        <w:rPr>
          <w:rFonts w:eastAsiaTheme="minorEastAsia" w:cstheme="minorBidi"/>
          <w:i w:val="0"/>
          <w:iCs w:val="0"/>
          <w:noProof/>
          <w:sz w:val="24"/>
          <w:szCs w:val="24"/>
        </w:rPr>
      </w:pPr>
      <w:r w:rsidRPr="007B6A77">
        <w:rPr>
          <w:noProof/>
          <w:sz w:val="24"/>
          <w:szCs w:val="24"/>
        </w:rPr>
        <w:t>5.3 Análisis de los datos</w:t>
      </w:r>
      <w:r w:rsidRPr="007B6A77">
        <w:rPr>
          <w:noProof/>
          <w:sz w:val="24"/>
          <w:szCs w:val="24"/>
        </w:rPr>
        <w:tab/>
      </w:r>
      <w:r w:rsidRPr="007B6A77">
        <w:rPr>
          <w:noProof/>
          <w:sz w:val="24"/>
          <w:szCs w:val="24"/>
        </w:rPr>
        <w:fldChar w:fldCharType="begin"/>
      </w:r>
      <w:r w:rsidRPr="007B6A77">
        <w:rPr>
          <w:noProof/>
          <w:sz w:val="24"/>
          <w:szCs w:val="24"/>
        </w:rPr>
        <w:instrText xml:space="preserve"> PAGEREF _Toc78211924 \h </w:instrText>
      </w:r>
      <w:r w:rsidRPr="007B6A77">
        <w:rPr>
          <w:noProof/>
          <w:sz w:val="24"/>
          <w:szCs w:val="24"/>
        </w:rPr>
      </w:r>
      <w:r w:rsidRPr="007B6A77">
        <w:rPr>
          <w:noProof/>
          <w:sz w:val="24"/>
          <w:szCs w:val="24"/>
        </w:rPr>
        <w:fldChar w:fldCharType="separate"/>
      </w:r>
      <w:r w:rsidRPr="007B6A77">
        <w:rPr>
          <w:noProof/>
          <w:sz w:val="24"/>
          <w:szCs w:val="24"/>
        </w:rPr>
        <w:t>14</w:t>
      </w:r>
      <w:r w:rsidRPr="007B6A77">
        <w:rPr>
          <w:noProof/>
          <w:sz w:val="24"/>
          <w:szCs w:val="24"/>
        </w:rPr>
        <w:fldChar w:fldCharType="end"/>
      </w:r>
    </w:p>
    <w:p w14:paraId="2B7B5078" w14:textId="77777777" w:rsidR="007B6A77" w:rsidRPr="007B6A77" w:rsidRDefault="007B6A77">
      <w:pPr>
        <w:pStyle w:val="TDC1"/>
        <w:rPr>
          <w:rFonts w:eastAsiaTheme="minorEastAsia" w:cstheme="minorBidi"/>
          <w:b w:val="0"/>
          <w:bCs w:val="0"/>
          <w:noProof/>
          <w:sz w:val="24"/>
          <w:szCs w:val="24"/>
        </w:rPr>
      </w:pPr>
      <w:r w:rsidRPr="007B6A77">
        <w:rPr>
          <w:rFonts w:ascii="Times New Roman" w:hAnsi="Times New Roman"/>
          <w:noProof/>
          <w:sz w:val="24"/>
          <w:szCs w:val="24"/>
        </w:rPr>
        <w:t>6. Resultados</w:t>
      </w:r>
      <w:r w:rsidRPr="007B6A77">
        <w:rPr>
          <w:noProof/>
          <w:sz w:val="24"/>
          <w:szCs w:val="24"/>
        </w:rPr>
        <w:tab/>
      </w:r>
      <w:r w:rsidRPr="007B6A77">
        <w:rPr>
          <w:noProof/>
          <w:sz w:val="24"/>
          <w:szCs w:val="24"/>
        </w:rPr>
        <w:fldChar w:fldCharType="begin"/>
      </w:r>
      <w:r w:rsidRPr="007B6A77">
        <w:rPr>
          <w:noProof/>
          <w:sz w:val="24"/>
          <w:szCs w:val="24"/>
        </w:rPr>
        <w:instrText xml:space="preserve"> PAGEREF _Toc78211925 \h </w:instrText>
      </w:r>
      <w:r w:rsidRPr="007B6A77">
        <w:rPr>
          <w:noProof/>
          <w:sz w:val="24"/>
          <w:szCs w:val="24"/>
        </w:rPr>
      </w:r>
      <w:r w:rsidRPr="007B6A77">
        <w:rPr>
          <w:noProof/>
          <w:sz w:val="24"/>
          <w:szCs w:val="24"/>
        </w:rPr>
        <w:fldChar w:fldCharType="separate"/>
      </w:r>
      <w:r w:rsidRPr="007B6A77">
        <w:rPr>
          <w:noProof/>
          <w:sz w:val="24"/>
          <w:szCs w:val="24"/>
        </w:rPr>
        <w:t>15</w:t>
      </w:r>
      <w:r w:rsidRPr="007B6A77">
        <w:rPr>
          <w:noProof/>
          <w:sz w:val="24"/>
          <w:szCs w:val="24"/>
        </w:rPr>
        <w:fldChar w:fldCharType="end"/>
      </w:r>
    </w:p>
    <w:p w14:paraId="34CAD0C1" w14:textId="77777777" w:rsidR="007B6A77" w:rsidRPr="007B6A77" w:rsidRDefault="007B6A77">
      <w:pPr>
        <w:pStyle w:val="TDC2"/>
        <w:tabs>
          <w:tab w:val="right" w:pos="8488"/>
        </w:tabs>
        <w:rPr>
          <w:rFonts w:eastAsiaTheme="minorEastAsia" w:cstheme="minorBidi"/>
          <w:i w:val="0"/>
          <w:iCs w:val="0"/>
          <w:noProof/>
          <w:sz w:val="24"/>
          <w:szCs w:val="24"/>
        </w:rPr>
      </w:pPr>
      <w:r w:rsidRPr="007B6A77">
        <w:rPr>
          <w:noProof/>
          <w:sz w:val="24"/>
          <w:szCs w:val="24"/>
        </w:rPr>
        <w:t>6.1 Datos sociodemográficos</w:t>
      </w:r>
      <w:r w:rsidRPr="007B6A77">
        <w:rPr>
          <w:noProof/>
          <w:sz w:val="24"/>
          <w:szCs w:val="24"/>
        </w:rPr>
        <w:tab/>
      </w:r>
      <w:r w:rsidRPr="007B6A77">
        <w:rPr>
          <w:noProof/>
          <w:sz w:val="24"/>
          <w:szCs w:val="24"/>
        </w:rPr>
        <w:fldChar w:fldCharType="begin"/>
      </w:r>
      <w:r w:rsidRPr="007B6A77">
        <w:rPr>
          <w:noProof/>
          <w:sz w:val="24"/>
          <w:szCs w:val="24"/>
        </w:rPr>
        <w:instrText xml:space="preserve"> PAGEREF _Toc78211926 \h </w:instrText>
      </w:r>
      <w:r w:rsidRPr="007B6A77">
        <w:rPr>
          <w:noProof/>
          <w:sz w:val="24"/>
          <w:szCs w:val="24"/>
        </w:rPr>
      </w:r>
      <w:r w:rsidRPr="007B6A77">
        <w:rPr>
          <w:noProof/>
          <w:sz w:val="24"/>
          <w:szCs w:val="24"/>
        </w:rPr>
        <w:fldChar w:fldCharType="separate"/>
      </w:r>
      <w:r w:rsidRPr="007B6A77">
        <w:rPr>
          <w:noProof/>
          <w:sz w:val="24"/>
          <w:szCs w:val="24"/>
        </w:rPr>
        <w:t>15</w:t>
      </w:r>
      <w:r w:rsidRPr="007B6A77">
        <w:rPr>
          <w:noProof/>
          <w:sz w:val="24"/>
          <w:szCs w:val="24"/>
        </w:rPr>
        <w:fldChar w:fldCharType="end"/>
      </w:r>
    </w:p>
    <w:p w14:paraId="63B748B0" w14:textId="77777777" w:rsidR="007B6A77" w:rsidRPr="007B6A77" w:rsidRDefault="007B6A77">
      <w:pPr>
        <w:pStyle w:val="TDC2"/>
        <w:tabs>
          <w:tab w:val="right" w:pos="8488"/>
        </w:tabs>
        <w:rPr>
          <w:rFonts w:eastAsiaTheme="minorEastAsia" w:cstheme="minorBidi"/>
          <w:i w:val="0"/>
          <w:iCs w:val="0"/>
          <w:noProof/>
          <w:sz w:val="24"/>
          <w:szCs w:val="24"/>
        </w:rPr>
      </w:pPr>
      <w:r w:rsidRPr="007B6A77">
        <w:rPr>
          <w:noProof/>
          <w:sz w:val="24"/>
          <w:szCs w:val="24"/>
        </w:rPr>
        <w:t>6.2 Evaluación del grado de motivación</w:t>
      </w:r>
      <w:r w:rsidRPr="007B6A77">
        <w:rPr>
          <w:noProof/>
          <w:sz w:val="24"/>
          <w:szCs w:val="24"/>
        </w:rPr>
        <w:tab/>
      </w:r>
      <w:r w:rsidRPr="007B6A77">
        <w:rPr>
          <w:noProof/>
          <w:sz w:val="24"/>
          <w:szCs w:val="24"/>
        </w:rPr>
        <w:fldChar w:fldCharType="begin"/>
      </w:r>
      <w:r w:rsidRPr="007B6A77">
        <w:rPr>
          <w:noProof/>
          <w:sz w:val="24"/>
          <w:szCs w:val="24"/>
        </w:rPr>
        <w:instrText xml:space="preserve"> PAGEREF _Toc78211927 \h </w:instrText>
      </w:r>
      <w:r w:rsidRPr="007B6A77">
        <w:rPr>
          <w:noProof/>
          <w:sz w:val="24"/>
          <w:szCs w:val="24"/>
        </w:rPr>
      </w:r>
      <w:r w:rsidRPr="007B6A77">
        <w:rPr>
          <w:noProof/>
          <w:sz w:val="24"/>
          <w:szCs w:val="24"/>
        </w:rPr>
        <w:fldChar w:fldCharType="separate"/>
      </w:r>
      <w:r w:rsidRPr="007B6A77">
        <w:rPr>
          <w:noProof/>
          <w:sz w:val="24"/>
          <w:szCs w:val="24"/>
        </w:rPr>
        <w:t>16</w:t>
      </w:r>
      <w:r w:rsidRPr="007B6A77">
        <w:rPr>
          <w:noProof/>
          <w:sz w:val="24"/>
          <w:szCs w:val="24"/>
        </w:rPr>
        <w:fldChar w:fldCharType="end"/>
      </w:r>
    </w:p>
    <w:p w14:paraId="096C7A35" w14:textId="77777777" w:rsidR="007B6A77" w:rsidRPr="007B6A77" w:rsidRDefault="007B6A77">
      <w:pPr>
        <w:pStyle w:val="TDC2"/>
        <w:tabs>
          <w:tab w:val="right" w:pos="8488"/>
        </w:tabs>
        <w:rPr>
          <w:rFonts w:eastAsiaTheme="minorEastAsia" w:cstheme="minorBidi"/>
          <w:i w:val="0"/>
          <w:iCs w:val="0"/>
          <w:noProof/>
          <w:sz w:val="24"/>
          <w:szCs w:val="24"/>
        </w:rPr>
      </w:pPr>
      <w:r w:rsidRPr="007B6A77">
        <w:rPr>
          <w:noProof/>
          <w:sz w:val="24"/>
          <w:szCs w:val="24"/>
        </w:rPr>
        <w:t>6.3 Evaluación de la influencia de las metodologías activas en la motivación</w:t>
      </w:r>
      <w:r w:rsidRPr="007B6A77">
        <w:rPr>
          <w:noProof/>
          <w:sz w:val="24"/>
          <w:szCs w:val="24"/>
        </w:rPr>
        <w:tab/>
      </w:r>
      <w:r w:rsidRPr="007B6A77">
        <w:rPr>
          <w:noProof/>
          <w:sz w:val="24"/>
          <w:szCs w:val="24"/>
        </w:rPr>
        <w:fldChar w:fldCharType="begin"/>
      </w:r>
      <w:r w:rsidRPr="007B6A77">
        <w:rPr>
          <w:noProof/>
          <w:sz w:val="24"/>
          <w:szCs w:val="24"/>
        </w:rPr>
        <w:instrText xml:space="preserve"> PAGEREF _Toc78211928 \h </w:instrText>
      </w:r>
      <w:r w:rsidRPr="007B6A77">
        <w:rPr>
          <w:noProof/>
          <w:sz w:val="24"/>
          <w:szCs w:val="24"/>
        </w:rPr>
      </w:r>
      <w:r w:rsidRPr="007B6A77">
        <w:rPr>
          <w:noProof/>
          <w:sz w:val="24"/>
          <w:szCs w:val="24"/>
        </w:rPr>
        <w:fldChar w:fldCharType="separate"/>
      </w:r>
      <w:r w:rsidRPr="007B6A77">
        <w:rPr>
          <w:noProof/>
          <w:sz w:val="24"/>
          <w:szCs w:val="24"/>
        </w:rPr>
        <w:t>20</w:t>
      </w:r>
      <w:r w:rsidRPr="007B6A77">
        <w:rPr>
          <w:noProof/>
          <w:sz w:val="24"/>
          <w:szCs w:val="24"/>
        </w:rPr>
        <w:fldChar w:fldCharType="end"/>
      </w:r>
    </w:p>
    <w:p w14:paraId="2198F6CF" w14:textId="77777777" w:rsidR="007B6A77" w:rsidRPr="007B6A77" w:rsidRDefault="007B6A77">
      <w:pPr>
        <w:pStyle w:val="TDC2"/>
        <w:tabs>
          <w:tab w:val="right" w:pos="8488"/>
        </w:tabs>
        <w:rPr>
          <w:rFonts w:eastAsiaTheme="minorEastAsia" w:cstheme="minorBidi"/>
          <w:i w:val="0"/>
          <w:iCs w:val="0"/>
          <w:noProof/>
          <w:sz w:val="24"/>
          <w:szCs w:val="24"/>
        </w:rPr>
      </w:pPr>
      <w:r w:rsidRPr="007B6A77">
        <w:rPr>
          <w:noProof/>
          <w:sz w:val="24"/>
          <w:szCs w:val="24"/>
        </w:rPr>
        <w:t>6.4 Evaluación de la influencia de la evaluación en la motivación</w:t>
      </w:r>
      <w:r w:rsidRPr="007B6A77">
        <w:rPr>
          <w:noProof/>
          <w:sz w:val="24"/>
          <w:szCs w:val="24"/>
        </w:rPr>
        <w:tab/>
      </w:r>
      <w:r w:rsidRPr="007B6A77">
        <w:rPr>
          <w:noProof/>
          <w:sz w:val="24"/>
          <w:szCs w:val="24"/>
        </w:rPr>
        <w:fldChar w:fldCharType="begin"/>
      </w:r>
      <w:r w:rsidRPr="007B6A77">
        <w:rPr>
          <w:noProof/>
          <w:sz w:val="24"/>
          <w:szCs w:val="24"/>
        </w:rPr>
        <w:instrText xml:space="preserve"> PAGEREF _Toc78211929 \h </w:instrText>
      </w:r>
      <w:r w:rsidRPr="007B6A77">
        <w:rPr>
          <w:noProof/>
          <w:sz w:val="24"/>
          <w:szCs w:val="24"/>
        </w:rPr>
      </w:r>
      <w:r w:rsidRPr="007B6A77">
        <w:rPr>
          <w:noProof/>
          <w:sz w:val="24"/>
          <w:szCs w:val="24"/>
        </w:rPr>
        <w:fldChar w:fldCharType="separate"/>
      </w:r>
      <w:r w:rsidRPr="007B6A77">
        <w:rPr>
          <w:noProof/>
          <w:sz w:val="24"/>
          <w:szCs w:val="24"/>
        </w:rPr>
        <w:t>25</w:t>
      </w:r>
      <w:r w:rsidRPr="007B6A77">
        <w:rPr>
          <w:noProof/>
          <w:sz w:val="24"/>
          <w:szCs w:val="24"/>
        </w:rPr>
        <w:fldChar w:fldCharType="end"/>
      </w:r>
    </w:p>
    <w:p w14:paraId="0441157B" w14:textId="77777777" w:rsidR="007B6A77" w:rsidRPr="007B6A77" w:rsidRDefault="007B6A77">
      <w:pPr>
        <w:pStyle w:val="TDC2"/>
        <w:tabs>
          <w:tab w:val="right" w:pos="8488"/>
        </w:tabs>
        <w:rPr>
          <w:rFonts w:eastAsiaTheme="minorEastAsia" w:cstheme="minorBidi"/>
          <w:i w:val="0"/>
          <w:iCs w:val="0"/>
          <w:noProof/>
          <w:sz w:val="24"/>
          <w:szCs w:val="24"/>
        </w:rPr>
      </w:pPr>
      <w:r w:rsidRPr="007B6A77">
        <w:rPr>
          <w:noProof/>
          <w:sz w:val="24"/>
          <w:szCs w:val="24"/>
        </w:rPr>
        <w:t>6.5 Estudio de los factores y/o características que consideran a mejorar el alumnado</w:t>
      </w:r>
      <w:r w:rsidRPr="007B6A77">
        <w:rPr>
          <w:noProof/>
          <w:sz w:val="24"/>
          <w:szCs w:val="24"/>
        </w:rPr>
        <w:tab/>
      </w:r>
      <w:r w:rsidRPr="007B6A77">
        <w:rPr>
          <w:noProof/>
          <w:sz w:val="24"/>
          <w:szCs w:val="24"/>
        </w:rPr>
        <w:fldChar w:fldCharType="begin"/>
      </w:r>
      <w:r w:rsidRPr="007B6A77">
        <w:rPr>
          <w:noProof/>
          <w:sz w:val="24"/>
          <w:szCs w:val="24"/>
        </w:rPr>
        <w:instrText xml:space="preserve"> PAGEREF _Toc78211930 \h </w:instrText>
      </w:r>
      <w:r w:rsidRPr="007B6A77">
        <w:rPr>
          <w:noProof/>
          <w:sz w:val="24"/>
          <w:szCs w:val="24"/>
        </w:rPr>
      </w:r>
      <w:r w:rsidRPr="007B6A77">
        <w:rPr>
          <w:noProof/>
          <w:sz w:val="24"/>
          <w:szCs w:val="24"/>
        </w:rPr>
        <w:fldChar w:fldCharType="separate"/>
      </w:r>
      <w:r w:rsidRPr="007B6A77">
        <w:rPr>
          <w:noProof/>
          <w:sz w:val="24"/>
          <w:szCs w:val="24"/>
        </w:rPr>
        <w:t>30</w:t>
      </w:r>
      <w:r w:rsidRPr="007B6A77">
        <w:rPr>
          <w:noProof/>
          <w:sz w:val="24"/>
          <w:szCs w:val="24"/>
        </w:rPr>
        <w:fldChar w:fldCharType="end"/>
      </w:r>
    </w:p>
    <w:p w14:paraId="4FE1BE97" w14:textId="77777777" w:rsidR="007B6A77" w:rsidRPr="007B6A77" w:rsidRDefault="007B6A77">
      <w:pPr>
        <w:pStyle w:val="TDC1"/>
        <w:rPr>
          <w:rFonts w:eastAsiaTheme="minorEastAsia" w:cstheme="minorBidi"/>
          <w:b w:val="0"/>
          <w:bCs w:val="0"/>
          <w:noProof/>
          <w:sz w:val="24"/>
          <w:szCs w:val="24"/>
        </w:rPr>
      </w:pPr>
      <w:r w:rsidRPr="007B6A77">
        <w:rPr>
          <w:noProof/>
          <w:sz w:val="24"/>
          <w:szCs w:val="24"/>
        </w:rPr>
        <w:t>6.Discusión</w:t>
      </w:r>
      <w:r w:rsidRPr="007B6A77">
        <w:rPr>
          <w:noProof/>
          <w:sz w:val="24"/>
          <w:szCs w:val="24"/>
        </w:rPr>
        <w:tab/>
      </w:r>
      <w:r w:rsidRPr="007B6A77">
        <w:rPr>
          <w:noProof/>
          <w:sz w:val="24"/>
          <w:szCs w:val="24"/>
        </w:rPr>
        <w:fldChar w:fldCharType="begin"/>
      </w:r>
      <w:r w:rsidRPr="007B6A77">
        <w:rPr>
          <w:noProof/>
          <w:sz w:val="24"/>
          <w:szCs w:val="24"/>
        </w:rPr>
        <w:instrText xml:space="preserve"> PAGEREF _Toc78211931 \h </w:instrText>
      </w:r>
      <w:r w:rsidRPr="007B6A77">
        <w:rPr>
          <w:noProof/>
          <w:sz w:val="24"/>
          <w:szCs w:val="24"/>
        </w:rPr>
      </w:r>
      <w:r w:rsidRPr="007B6A77">
        <w:rPr>
          <w:noProof/>
          <w:sz w:val="24"/>
          <w:szCs w:val="24"/>
        </w:rPr>
        <w:fldChar w:fldCharType="separate"/>
      </w:r>
      <w:r w:rsidRPr="007B6A77">
        <w:rPr>
          <w:noProof/>
          <w:sz w:val="24"/>
          <w:szCs w:val="24"/>
        </w:rPr>
        <w:t>32</w:t>
      </w:r>
      <w:r w:rsidRPr="007B6A77">
        <w:rPr>
          <w:noProof/>
          <w:sz w:val="24"/>
          <w:szCs w:val="24"/>
        </w:rPr>
        <w:fldChar w:fldCharType="end"/>
      </w:r>
    </w:p>
    <w:p w14:paraId="22597575" w14:textId="77777777" w:rsidR="007B6A77" w:rsidRPr="007B6A77" w:rsidRDefault="007B6A77">
      <w:pPr>
        <w:pStyle w:val="TDC1"/>
        <w:rPr>
          <w:rFonts w:eastAsiaTheme="minorEastAsia" w:cstheme="minorBidi"/>
          <w:b w:val="0"/>
          <w:bCs w:val="0"/>
          <w:noProof/>
          <w:sz w:val="24"/>
          <w:szCs w:val="24"/>
        </w:rPr>
      </w:pPr>
      <w:r w:rsidRPr="007B6A77">
        <w:rPr>
          <w:noProof/>
          <w:sz w:val="24"/>
          <w:szCs w:val="24"/>
        </w:rPr>
        <w:t>7.Limitaciones del estudio</w:t>
      </w:r>
      <w:r w:rsidRPr="007B6A77">
        <w:rPr>
          <w:noProof/>
          <w:sz w:val="24"/>
          <w:szCs w:val="24"/>
        </w:rPr>
        <w:tab/>
      </w:r>
      <w:r w:rsidRPr="007B6A77">
        <w:rPr>
          <w:noProof/>
          <w:sz w:val="24"/>
          <w:szCs w:val="24"/>
        </w:rPr>
        <w:fldChar w:fldCharType="begin"/>
      </w:r>
      <w:r w:rsidRPr="007B6A77">
        <w:rPr>
          <w:noProof/>
          <w:sz w:val="24"/>
          <w:szCs w:val="24"/>
        </w:rPr>
        <w:instrText xml:space="preserve"> PAGEREF _Toc78211932 \h </w:instrText>
      </w:r>
      <w:r w:rsidRPr="007B6A77">
        <w:rPr>
          <w:noProof/>
          <w:sz w:val="24"/>
          <w:szCs w:val="24"/>
        </w:rPr>
      </w:r>
      <w:r w:rsidRPr="007B6A77">
        <w:rPr>
          <w:noProof/>
          <w:sz w:val="24"/>
          <w:szCs w:val="24"/>
        </w:rPr>
        <w:fldChar w:fldCharType="separate"/>
      </w:r>
      <w:r w:rsidRPr="007B6A77">
        <w:rPr>
          <w:noProof/>
          <w:sz w:val="24"/>
          <w:szCs w:val="24"/>
        </w:rPr>
        <w:t>38</w:t>
      </w:r>
      <w:r w:rsidRPr="007B6A77">
        <w:rPr>
          <w:noProof/>
          <w:sz w:val="24"/>
          <w:szCs w:val="24"/>
        </w:rPr>
        <w:fldChar w:fldCharType="end"/>
      </w:r>
    </w:p>
    <w:p w14:paraId="5CFBD1BC" w14:textId="77777777" w:rsidR="007B6A77" w:rsidRPr="007B6A77" w:rsidRDefault="007B6A77">
      <w:pPr>
        <w:pStyle w:val="TDC1"/>
        <w:rPr>
          <w:rFonts w:eastAsiaTheme="minorEastAsia" w:cstheme="minorBidi"/>
          <w:b w:val="0"/>
          <w:bCs w:val="0"/>
          <w:noProof/>
          <w:sz w:val="24"/>
          <w:szCs w:val="24"/>
        </w:rPr>
      </w:pPr>
      <w:r w:rsidRPr="007B6A77">
        <w:rPr>
          <w:noProof/>
          <w:sz w:val="24"/>
          <w:szCs w:val="24"/>
        </w:rPr>
        <w:t>8.Conclusiones</w:t>
      </w:r>
      <w:r w:rsidRPr="007B6A77">
        <w:rPr>
          <w:noProof/>
          <w:sz w:val="24"/>
          <w:szCs w:val="24"/>
        </w:rPr>
        <w:tab/>
      </w:r>
      <w:r w:rsidRPr="007B6A77">
        <w:rPr>
          <w:noProof/>
          <w:sz w:val="24"/>
          <w:szCs w:val="24"/>
        </w:rPr>
        <w:fldChar w:fldCharType="begin"/>
      </w:r>
      <w:r w:rsidRPr="007B6A77">
        <w:rPr>
          <w:noProof/>
          <w:sz w:val="24"/>
          <w:szCs w:val="24"/>
        </w:rPr>
        <w:instrText xml:space="preserve"> PAGEREF _Toc78211933 \h </w:instrText>
      </w:r>
      <w:r w:rsidRPr="007B6A77">
        <w:rPr>
          <w:noProof/>
          <w:sz w:val="24"/>
          <w:szCs w:val="24"/>
        </w:rPr>
      </w:r>
      <w:r w:rsidRPr="007B6A77">
        <w:rPr>
          <w:noProof/>
          <w:sz w:val="24"/>
          <w:szCs w:val="24"/>
        </w:rPr>
        <w:fldChar w:fldCharType="separate"/>
      </w:r>
      <w:r w:rsidRPr="007B6A77">
        <w:rPr>
          <w:noProof/>
          <w:sz w:val="24"/>
          <w:szCs w:val="24"/>
        </w:rPr>
        <w:t>39</w:t>
      </w:r>
      <w:r w:rsidRPr="007B6A77">
        <w:rPr>
          <w:noProof/>
          <w:sz w:val="24"/>
          <w:szCs w:val="24"/>
        </w:rPr>
        <w:fldChar w:fldCharType="end"/>
      </w:r>
    </w:p>
    <w:p w14:paraId="43A9F708" w14:textId="77777777" w:rsidR="007B6A77" w:rsidRPr="007B6A77" w:rsidRDefault="007B6A77">
      <w:pPr>
        <w:pStyle w:val="TDC1"/>
        <w:rPr>
          <w:rFonts w:eastAsiaTheme="minorEastAsia" w:cstheme="minorBidi"/>
          <w:b w:val="0"/>
          <w:bCs w:val="0"/>
          <w:noProof/>
          <w:sz w:val="24"/>
          <w:szCs w:val="24"/>
        </w:rPr>
      </w:pPr>
      <w:r w:rsidRPr="007B6A77">
        <w:rPr>
          <w:noProof/>
          <w:sz w:val="24"/>
          <w:szCs w:val="24"/>
        </w:rPr>
        <w:t>Bibliografía</w:t>
      </w:r>
      <w:r w:rsidRPr="007B6A77">
        <w:rPr>
          <w:noProof/>
          <w:sz w:val="24"/>
          <w:szCs w:val="24"/>
        </w:rPr>
        <w:tab/>
      </w:r>
      <w:r w:rsidRPr="007B6A77">
        <w:rPr>
          <w:noProof/>
          <w:sz w:val="24"/>
          <w:szCs w:val="24"/>
        </w:rPr>
        <w:fldChar w:fldCharType="begin"/>
      </w:r>
      <w:r w:rsidRPr="007B6A77">
        <w:rPr>
          <w:noProof/>
          <w:sz w:val="24"/>
          <w:szCs w:val="24"/>
        </w:rPr>
        <w:instrText xml:space="preserve"> PAGEREF _Toc78211934 \h </w:instrText>
      </w:r>
      <w:r w:rsidRPr="007B6A77">
        <w:rPr>
          <w:noProof/>
          <w:sz w:val="24"/>
          <w:szCs w:val="24"/>
        </w:rPr>
      </w:r>
      <w:r w:rsidRPr="007B6A77">
        <w:rPr>
          <w:noProof/>
          <w:sz w:val="24"/>
          <w:szCs w:val="24"/>
        </w:rPr>
        <w:fldChar w:fldCharType="separate"/>
      </w:r>
      <w:r w:rsidRPr="007B6A77">
        <w:rPr>
          <w:noProof/>
          <w:sz w:val="24"/>
          <w:szCs w:val="24"/>
        </w:rPr>
        <w:t>40</w:t>
      </w:r>
      <w:r w:rsidRPr="007B6A77">
        <w:rPr>
          <w:noProof/>
          <w:sz w:val="24"/>
          <w:szCs w:val="24"/>
        </w:rPr>
        <w:fldChar w:fldCharType="end"/>
      </w:r>
    </w:p>
    <w:p w14:paraId="6A76D0A9" w14:textId="77777777" w:rsidR="007B6A77" w:rsidRPr="007B6A77" w:rsidRDefault="007B6A77">
      <w:pPr>
        <w:pStyle w:val="TDC1"/>
        <w:rPr>
          <w:rFonts w:eastAsiaTheme="minorEastAsia" w:cstheme="minorBidi"/>
          <w:b w:val="0"/>
          <w:bCs w:val="0"/>
          <w:noProof/>
          <w:sz w:val="24"/>
          <w:szCs w:val="24"/>
        </w:rPr>
      </w:pPr>
      <w:r w:rsidRPr="007B6A77">
        <w:rPr>
          <w:rFonts w:ascii="Times New Roman" w:hAnsi="Times New Roman"/>
          <w:noProof/>
          <w:sz w:val="24"/>
          <w:szCs w:val="24"/>
        </w:rPr>
        <w:t>ANEXO I</w:t>
      </w:r>
      <w:r w:rsidRPr="007B6A77">
        <w:rPr>
          <w:noProof/>
          <w:sz w:val="24"/>
          <w:szCs w:val="24"/>
        </w:rPr>
        <w:tab/>
      </w:r>
      <w:r w:rsidRPr="007B6A77">
        <w:rPr>
          <w:noProof/>
          <w:sz w:val="24"/>
          <w:szCs w:val="24"/>
        </w:rPr>
        <w:fldChar w:fldCharType="begin"/>
      </w:r>
      <w:r w:rsidRPr="007B6A77">
        <w:rPr>
          <w:noProof/>
          <w:sz w:val="24"/>
          <w:szCs w:val="24"/>
        </w:rPr>
        <w:instrText xml:space="preserve"> PAGEREF _Toc78211935 \h </w:instrText>
      </w:r>
      <w:r w:rsidRPr="007B6A77">
        <w:rPr>
          <w:noProof/>
          <w:sz w:val="24"/>
          <w:szCs w:val="24"/>
        </w:rPr>
      </w:r>
      <w:r w:rsidRPr="007B6A77">
        <w:rPr>
          <w:noProof/>
          <w:sz w:val="24"/>
          <w:szCs w:val="24"/>
        </w:rPr>
        <w:fldChar w:fldCharType="separate"/>
      </w:r>
      <w:r w:rsidRPr="007B6A77">
        <w:rPr>
          <w:noProof/>
          <w:sz w:val="24"/>
          <w:szCs w:val="24"/>
        </w:rPr>
        <w:t>43</w:t>
      </w:r>
      <w:r w:rsidRPr="007B6A77">
        <w:rPr>
          <w:noProof/>
          <w:sz w:val="24"/>
          <w:szCs w:val="24"/>
        </w:rPr>
        <w:fldChar w:fldCharType="end"/>
      </w:r>
    </w:p>
    <w:p w14:paraId="6B2FCCAB" w14:textId="77777777" w:rsidR="007B6A77" w:rsidRPr="007B6A77" w:rsidRDefault="007B6A77">
      <w:pPr>
        <w:pStyle w:val="TDC1"/>
        <w:rPr>
          <w:rFonts w:eastAsiaTheme="minorEastAsia" w:cstheme="minorBidi"/>
          <w:b w:val="0"/>
          <w:bCs w:val="0"/>
          <w:noProof/>
          <w:sz w:val="24"/>
          <w:szCs w:val="24"/>
        </w:rPr>
      </w:pPr>
      <w:r w:rsidRPr="007B6A77">
        <w:rPr>
          <w:rFonts w:ascii="Times New Roman" w:hAnsi="Times New Roman"/>
          <w:noProof/>
          <w:sz w:val="24"/>
          <w:szCs w:val="24"/>
        </w:rPr>
        <w:t>ANEXO II</w:t>
      </w:r>
      <w:r w:rsidRPr="007B6A77">
        <w:rPr>
          <w:noProof/>
          <w:sz w:val="24"/>
          <w:szCs w:val="24"/>
        </w:rPr>
        <w:tab/>
      </w:r>
      <w:r w:rsidRPr="007B6A77">
        <w:rPr>
          <w:noProof/>
          <w:sz w:val="24"/>
          <w:szCs w:val="24"/>
        </w:rPr>
        <w:fldChar w:fldCharType="begin"/>
      </w:r>
      <w:r w:rsidRPr="007B6A77">
        <w:rPr>
          <w:noProof/>
          <w:sz w:val="24"/>
          <w:szCs w:val="24"/>
        </w:rPr>
        <w:instrText xml:space="preserve"> PAGEREF _Toc78211936 \h </w:instrText>
      </w:r>
      <w:r w:rsidRPr="007B6A77">
        <w:rPr>
          <w:noProof/>
          <w:sz w:val="24"/>
          <w:szCs w:val="24"/>
        </w:rPr>
      </w:r>
      <w:r w:rsidRPr="007B6A77">
        <w:rPr>
          <w:noProof/>
          <w:sz w:val="24"/>
          <w:szCs w:val="24"/>
        </w:rPr>
        <w:fldChar w:fldCharType="separate"/>
      </w:r>
      <w:r w:rsidRPr="007B6A77">
        <w:rPr>
          <w:noProof/>
          <w:sz w:val="24"/>
          <w:szCs w:val="24"/>
        </w:rPr>
        <w:t>48</w:t>
      </w:r>
      <w:r w:rsidRPr="007B6A77">
        <w:rPr>
          <w:noProof/>
          <w:sz w:val="24"/>
          <w:szCs w:val="24"/>
        </w:rPr>
        <w:fldChar w:fldCharType="end"/>
      </w:r>
    </w:p>
    <w:p w14:paraId="1EEC6D7E" w14:textId="77777777" w:rsidR="003F1B6F" w:rsidRPr="007B6A77" w:rsidRDefault="003F1B6F" w:rsidP="00404453">
      <w:pPr>
        <w:spacing w:line="360" w:lineRule="auto"/>
        <w:ind w:firstLine="397"/>
        <w:jc w:val="both"/>
      </w:pPr>
      <w:r w:rsidRPr="007B6A77">
        <w:fldChar w:fldCharType="end"/>
      </w:r>
    </w:p>
    <w:p w14:paraId="6F312C73" w14:textId="77777777" w:rsidR="003F1B6F" w:rsidRPr="007B6A77" w:rsidRDefault="003F1B6F" w:rsidP="00404453">
      <w:pPr>
        <w:spacing w:line="360" w:lineRule="auto"/>
        <w:ind w:firstLine="397"/>
        <w:jc w:val="both"/>
      </w:pPr>
    </w:p>
    <w:p w14:paraId="4C832206" w14:textId="77777777" w:rsidR="003F1B6F" w:rsidRPr="007B6A77" w:rsidRDefault="003F1B6F" w:rsidP="00404453">
      <w:pPr>
        <w:spacing w:line="360" w:lineRule="auto"/>
        <w:ind w:firstLine="397"/>
        <w:jc w:val="both"/>
      </w:pPr>
    </w:p>
    <w:p w14:paraId="0ED422F8" w14:textId="77777777" w:rsidR="00DC02BB" w:rsidRPr="007B6A77" w:rsidRDefault="00DC02BB" w:rsidP="00404453">
      <w:pPr>
        <w:spacing w:line="360" w:lineRule="auto"/>
        <w:ind w:firstLine="397"/>
        <w:jc w:val="both"/>
      </w:pPr>
    </w:p>
    <w:p w14:paraId="7B4E5011" w14:textId="77777777" w:rsidR="00DC02BB" w:rsidRDefault="00DC02BB" w:rsidP="00404453">
      <w:pPr>
        <w:spacing w:line="360" w:lineRule="auto"/>
        <w:ind w:firstLine="397"/>
        <w:jc w:val="both"/>
      </w:pPr>
    </w:p>
    <w:p w14:paraId="0662A36D" w14:textId="77777777" w:rsidR="00DC02BB" w:rsidRDefault="00DC02BB" w:rsidP="00404453">
      <w:pPr>
        <w:spacing w:line="360" w:lineRule="auto"/>
        <w:ind w:firstLine="397"/>
        <w:jc w:val="both"/>
      </w:pPr>
    </w:p>
    <w:p w14:paraId="11243AD5" w14:textId="77777777" w:rsidR="00DC02BB" w:rsidRDefault="00DC02BB" w:rsidP="00404453">
      <w:pPr>
        <w:spacing w:line="360" w:lineRule="auto"/>
        <w:ind w:firstLine="397"/>
        <w:jc w:val="both"/>
      </w:pPr>
    </w:p>
    <w:p w14:paraId="35F1B3A1" w14:textId="77777777" w:rsidR="00DC02BB" w:rsidRDefault="00DC02BB" w:rsidP="00404453">
      <w:pPr>
        <w:spacing w:line="360" w:lineRule="auto"/>
        <w:ind w:firstLine="397"/>
        <w:jc w:val="both"/>
      </w:pPr>
    </w:p>
    <w:p w14:paraId="1484EE73" w14:textId="77777777" w:rsidR="00DC02BB" w:rsidRDefault="00DC02BB" w:rsidP="00404453">
      <w:pPr>
        <w:spacing w:line="360" w:lineRule="auto"/>
        <w:ind w:firstLine="397"/>
        <w:jc w:val="both"/>
      </w:pPr>
    </w:p>
    <w:p w14:paraId="4ABC65C7" w14:textId="77777777" w:rsidR="00DC02BB" w:rsidRDefault="00DC02BB" w:rsidP="00404453">
      <w:pPr>
        <w:spacing w:line="360" w:lineRule="auto"/>
        <w:ind w:firstLine="397"/>
        <w:jc w:val="both"/>
      </w:pPr>
    </w:p>
    <w:p w14:paraId="38995F61" w14:textId="77777777" w:rsidR="00DC02BB" w:rsidRDefault="00DC02BB" w:rsidP="00404453">
      <w:pPr>
        <w:spacing w:line="360" w:lineRule="auto"/>
        <w:ind w:firstLine="397"/>
        <w:jc w:val="both"/>
      </w:pPr>
    </w:p>
    <w:p w14:paraId="6EECEF24" w14:textId="6C0B1211" w:rsidR="00202C76" w:rsidRDefault="00202C76">
      <w:r>
        <w:br w:type="page"/>
      </w:r>
    </w:p>
    <w:p w14:paraId="51593F95" w14:textId="6805DE77" w:rsidR="003F22FB" w:rsidRPr="00811DEA" w:rsidRDefault="00811DEA" w:rsidP="00202C76">
      <w:pPr>
        <w:spacing w:line="360" w:lineRule="auto"/>
        <w:jc w:val="both"/>
        <w:rPr>
          <w:b/>
        </w:rPr>
      </w:pPr>
      <w:r w:rsidRPr="00811DEA">
        <w:rPr>
          <w:b/>
        </w:rPr>
        <w:lastRenderedPageBreak/>
        <w:t xml:space="preserve">Resumen </w:t>
      </w:r>
    </w:p>
    <w:p w14:paraId="28CF6A0F" w14:textId="13789350" w:rsidR="00FD1568" w:rsidRDefault="00FD1568" w:rsidP="003735DA">
      <w:pPr>
        <w:spacing w:line="360" w:lineRule="auto"/>
        <w:ind w:firstLine="397"/>
        <w:jc w:val="both"/>
        <w:rPr>
          <w:lang w:eastAsia="en-US"/>
        </w:rPr>
      </w:pPr>
      <w:r w:rsidRPr="00A24EB6">
        <w:t>El fracaso escolar no es un problema reciente, pero desde hace unas décadas se he convertido en objeto de estudio por parte de diversas instituciones y organizaciones en el ámbito nacional e internacional. Los datos ofrecidos por la Comisión Europea revelan que en España el abandono escolar temprano de la población de 18 a 24 años en 2020 fue del 16%, siendo el mayor porcentaje, después de Malta, en toda la comunidad europea</w:t>
      </w:r>
      <w:r>
        <w:t xml:space="preserve">. </w:t>
      </w:r>
      <w:r w:rsidRPr="00A24EB6">
        <w:rPr>
          <w:lang w:eastAsia="en-US"/>
        </w:rPr>
        <w:t>Hay muchas razones por las que algunos jóvenes abandonan prematurame</w:t>
      </w:r>
      <w:r>
        <w:rPr>
          <w:lang w:eastAsia="en-US"/>
        </w:rPr>
        <w:t xml:space="preserve">nte la educación y entre ellas destacamos la motivación. A pesar de que la relación existente entre el grado de motivación de los alumnos y los logros profesionales y académicos aparece bien documentada, a menudo, en el ámbito escolar se hace referencia a la desmotivación del alumnado y a su falta de interés. </w:t>
      </w:r>
      <w:r>
        <w:t>Por ello el o</w:t>
      </w:r>
      <w:r w:rsidRPr="00F972D6">
        <w:t>bjetivo general del presente</w:t>
      </w:r>
      <w:r>
        <w:t xml:space="preserve"> trabajo</w:t>
      </w:r>
      <w:r w:rsidRPr="00F972D6">
        <w:t xml:space="preserve"> es el estudio del grado de motivación,</w:t>
      </w:r>
      <w:r>
        <w:t xml:space="preserve"> así como los factores que influyen </w:t>
      </w:r>
      <w:r w:rsidRPr="00F972D6">
        <w:t>en alumnos de Ciclo Formativo de Grado Superior (CFGS) de Técnico de Laboratorio Clínico y Biomédico</w:t>
      </w:r>
      <w:r>
        <w:t xml:space="preserve">. Para lograr dicho objetivo se ha evaluado mediante una encuesta el grado de motivación en un total de 18 estudiantes. Entre los resultados obtenidos destacamos </w:t>
      </w:r>
      <w:r w:rsidR="00E02DED">
        <w:t xml:space="preserve">que existe una correlación positiva significativa entre las expectativas alcanzada con el ciclo formativo </w:t>
      </w:r>
      <w:r w:rsidR="00E81D4C">
        <w:t xml:space="preserve">y el grado de ánimo y energía para finalizar dicho ciclo. Además, un 27,78% del alumnado tiene nada o poco ánimo para finalizar el curso y por tanto abandonar el ciclo formativo. </w:t>
      </w:r>
      <w:r w:rsidR="00FC7360">
        <w:t>Por otro lado, se ha obser</w:t>
      </w:r>
      <w:r w:rsidR="00BC5C5D">
        <w:t xml:space="preserve">vado que en general, </w:t>
      </w:r>
      <w:r w:rsidR="00FC7360">
        <w:t xml:space="preserve">las metodologías y los procesos de evaluación influyen </w:t>
      </w:r>
      <w:r w:rsidR="00BC5C5D">
        <w:t>en la motivación del alumnado y la</w:t>
      </w:r>
      <w:r w:rsidR="00FC7360">
        <w:t xml:space="preserve"> mayoría opina</w:t>
      </w:r>
      <w:r w:rsidR="00BC5C5D">
        <w:t>n</w:t>
      </w:r>
      <w:r w:rsidR="00FC7360">
        <w:t xml:space="preserve"> que ni las metodologías ni la evaluación empleadas favorecen la adquisición</w:t>
      </w:r>
      <w:r w:rsidR="00BC5C5D">
        <w:t xml:space="preserve"> de competencias profesionales lo que se traduce en una disminución de la motivación. </w:t>
      </w:r>
    </w:p>
    <w:p w14:paraId="2D993B03" w14:textId="77777777" w:rsidR="00FD1568" w:rsidRPr="00A24EB6" w:rsidRDefault="00FD1568" w:rsidP="00FD1568">
      <w:pPr>
        <w:spacing w:line="360" w:lineRule="auto"/>
        <w:ind w:firstLine="397"/>
        <w:jc w:val="both"/>
      </w:pPr>
    </w:p>
    <w:p w14:paraId="69DBA89E" w14:textId="1BBB5233" w:rsidR="00BC5C5D" w:rsidRPr="0059094E" w:rsidRDefault="003F22FB" w:rsidP="003735DA">
      <w:pPr>
        <w:spacing w:line="360" w:lineRule="auto"/>
        <w:ind w:firstLine="397"/>
        <w:jc w:val="both"/>
        <w:rPr>
          <w:b/>
          <w:lang w:val="en-GB"/>
        </w:rPr>
      </w:pPr>
      <w:r w:rsidRPr="0059094E">
        <w:rPr>
          <w:b/>
          <w:lang w:val="en-GB"/>
        </w:rPr>
        <w:t>Abstract</w:t>
      </w:r>
    </w:p>
    <w:p w14:paraId="7FE6036B" w14:textId="25652B3D" w:rsidR="00DC02BB" w:rsidRPr="00762E9A" w:rsidRDefault="00762E9A" w:rsidP="00404453">
      <w:pPr>
        <w:spacing w:line="360" w:lineRule="auto"/>
        <w:ind w:firstLine="397"/>
        <w:jc w:val="both"/>
        <w:rPr>
          <w:lang w:val="en-US"/>
        </w:rPr>
      </w:pPr>
      <w:r w:rsidRPr="00762E9A">
        <w:rPr>
          <w:lang w:val="en-US"/>
        </w:rPr>
        <w:t>School failure is not a recent problem, but for a few decades, it has become an object of study by various</w:t>
      </w:r>
      <w:r>
        <w:rPr>
          <w:lang w:val="en-US"/>
        </w:rPr>
        <w:t xml:space="preserve"> institutions and organizations.</w:t>
      </w:r>
      <w:r w:rsidR="00D05D4E">
        <w:rPr>
          <w:lang w:val="en-US"/>
        </w:rPr>
        <w:t xml:space="preserve"> </w:t>
      </w:r>
      <w:r w:rsidRPr="00762E9A">
        <w:rPr>
          <w:lang w:val="en-US"/>
        </w:rPr>
        <w:t>The data provided by the European Commission reveal that in Spain the early school leaving of the population aged 18 to 24 in 2020 was 16%, the highest percentage, after Malta, in the entire European community. There are many reasons why some young people drop out of education prematurely, among them</w:t>
      </w:r>
      <w:r w:rsidR="00D05D4E">
        <w:rPr>
          <w:lang w:val="en-US"/>
        </w:rPr>
        <w:t xml:space="preserve"> we would highline the </w:t>
      </w:r>
      <w:r w:rsidRPr="00762E9A">
        <w:rPr>
          <w:lang w:val="en-US"/>
        </w:rPr>
        <w:t xml:space="preserve">motivation. Even though the relationship between the degree of motivation of students and professional and academic achievements is well documented, often, in the school environment, reference is made to the demotivation of students and their lack of interest. For this reason, the general objective of this work is </w:t>
      </w:r>
      <w:r w:rsidRPr="00762E9A">
        <w:rPr>
          <w:lang w:val="en-US"/>
        </w:rPr>
        <w:lastRenderedPageBreak/>
        <w:t xml:space="preserve">the study of the degree of motivation, as well as the factors that </w:t>
      </w:r>
      <w:r w:rsidR="00D05D4E" w:rsidRPr="00762E9A">
        <w:rPr>
          <w:lang w:val="en-US"/>
        </w:rPr>
        <w:t>influence</w:t>
      </w:r>
      <w:r w:rsidR="00D05D4E">
        <w:rPr>
          <w:lang w:val="en-US"/>
        </w:rPr>
        <w:t xml:space="preserve">, </w:t>
      </w:r>
      <w:r w:rsidR="00D05D4E" w:rsidRPr="00762E9A">
        <w:rPr>
          <w:lang w:val="en-US"/>
        </w:rPr>
        <w:t>in</w:t>
      </w:r>
      <w:r w:rsidR="00D05D4E">
        <w:rPr>
          <w:lang w:val="en-US"/>
        </w:rPr>
        <w:t xml:space="preserve"> </w:t>
      </w:r>
      <w:r w:rsidRPr="00762E9A">
        <w:rPr>
          <w:lang w:val="en-US"/>
        </w:rPr>
        <w:t>students of the High</w:t>
      </w:r>
      <w:r w:rsidR="00D05D4E">
        <w:rPr>
          <w:lang w:val="en-US"/>
        </w:rPr>
        <w:t xml:space="preserve">er Degree Training Cycle </w:t>
      </w:r>
      <w:r w:rsidRPr="00762E9A">
        <w:rPr>
          <w:lang w:val="en-US"/>
        </w:rPr>
        <w:t xml:space="preserve">of Clinical and Biomedical Laboratory Technician. To achieve this objective, the degree of motivation in a total of 18 students has been evaluated through a survey. Among the results obtained, we highlight that there is a significant positive correlation between the expectations reached with the training cycle and the degree of spirit and energy to finish the said cycle. In addition, 27.78% of the students have little or no courage to finish the course and therefore abandon the training cycle. On the other hand, it has been observed that in general, evaluation methodologies and processes influence the motivation of students and the majority believe that neither the methodologies nor the evaluation used to favor the acquisition of professional skills, which translates into a decrease in the </w:t>
      </w:r>
      <w:r w:rsidR="00D05D4E" w:rsidRPr="00762E9A">
        <w:rPr>
          <w:lang w:val="en-US"/>
        </w:rPr>
        <w:t>motivation’s</w:t>
      </w:r>
      <w:r w:rsidR="00D05D4E">
        <w:rPr>
          <w:lang w:val="en-US"/>
        </w:rPr>
        <w:t>.</w:t>
      </w:r>
    </w:p>
    <w:p w14:paraId="568F73DF" w14:textId="77777777" w:rsidR="003F1B6F" w:rsidRPr="0059094E" w:rsidRDefault="003F1B6F" w:rsidP="00404453">
      <w:pPr>
        <w:spacing w:line="360" w:lineRule="auto"/>
        <w:ind w:firstLine="397"/>
        <w:jc w:val="both"/>
        <w:rPr>
          <w:lang w:val="en-GB"/>
        </w:rPr>
      </w:pPr>
    </w:p>
    <w:p w14:paraId="5844FA71" w14:textId="252263B2" w:rsidR="003735DA" w:rsidRPr="003735DA" w:rsidRDefault="003735DA" w:rsidP="00404453">
      <w:pPr>
        <w:spacing w:line="360" w:lineRule="auto"/>
        <w:ind w:firstLine="397"/>
        <w:jc w:val="both"/>
        <w:rPr>
          <w:b/>
        </w:rPr>
      </w:pPr>
      <w:r w:rsidRPr="003735DA">
        <w:rPr>
          <w:b/>
        </w:rPr>
        <w:t>Resum</w:t>
      </w:r>
    </w:p>
    <w:p w14:paraId="1D1FD530" w14:textId="1F750000" w:rsidR="00DC02BB" w:rsidRDefault="003735DA" w:rsidP="00E26648">
      <w:pPr>
        <w:spacing w:line="360" w:lineRule="auto"/>
        <w:ind w:firstLine="397"/>
        <w:jc w:val="both"/>
      </w:pPr>
      <w:r w:rsidRPr="003735DA">
        <w:t>El fracàs escolar no és un problema recent, p</w:t>
      </w:r>
      <w:r>
        <w:t>erò des de fa unes dècades s’ha</w:t>
      </w:r>
      <w:r w:rsidRPr="003735DA">
        <w:t xml:space="preserve"> convertit en objecte d'estudi per part de diverses institucions i organitzacions en l'àmbit nacional i </w:t>
      </w:r>
      <w:r>
        <w:t>internacional. Les dades oferides</w:t>
      </w:r>
      <w:r w:rsidRPr="003735DA">
        <w:t xml:space="preserve"> per la Comissió Europea revelen que a Espanya l'abandonament dels estudi</w:t>
      </w:r>
      <w:r>
        <w:t xml:space="preserve">s de la població entre 18 i 24 anys al 2020 va ser de l6%, </w:t>
      </w:r>
      <w:r w:rsidRPr="003735DA">
        <w:t>el major percentatge, després de Malta, en tota la comunitat europea. Hi ha moltes raons per les quals alguns joves abandonen prematurament l'educació i entre elles destaquem la motivació. Tot i que la relació existent entre el grau de motivació dels alumnes i els èxits professionals i acadèmics apareix ben documentada, sovint, en l'àmbit escolar es fa referència a la de</w:t>
      </w:r>
      <w:r>
        <w:t>smotivació de l'alumnat i a la seu</w:t>
      </w:r>
      <w:r w:rsidR="00EA7502">
        <w:t>a falta d'interés</w:t>
      </w:r>
      <w:r w:rsidRPr="003735DA">
        <w:t>. Per això l'objectiu ge</w:t>
      </w:r>
      <w:r>
        <w:t>neral de</w:t>
      </w:r>
      <w:r w:rsidRPr="003735DA">
        <w:t>l p</w:t>
      </w:r>
      <w:r>
        <w:t xml:space="preserve">resent treball és l'estudi del </w:t>
      </w:r>
      <w:r w:rsidRPr="003735DA">
        <w:t>grau de motivació, així com els factors que influeixen en alumnes de Cicle Formatiu de Grau Superior (CFGS) de tècnic de Laboratori Clínic i Biomèdic. Per aconseguir aquest objectiu s'ha avaluat mitjançant una enquesta el grau de motivació en un total de 18 estudiants. Entre els resultats obtinguts destaquem que hi ha una correlació positiva significativa entre les expectatives aconseguida amb el cicle formatiu i el grau d'ànim i energia per finalitzar aquest cicle. A més, un 27,78% de l'alumnat té res o poc ànim per finalitzar el curs i per tant abandonar el cicle formatiu. D'altra banda, s'ha observat que en general, les metodologies i els processos d'avaluació influeixen en la motivació de l'alumnat i la majoria opinen que ni les metodologies ni l'avaluació emprades afavoreixen l'adquisició de competències professionals que es tradueix en una disminució de la motivació.</w:t>
      </w:r>
    </w:p>
    <w:p w14:paraId="694257F8" w14:textId="77777777" w:rsidR="00DC02BB" w:rsidRDefault="00DC02BB" w:rsidP="00404453">
      <w:pPr>
        <w:spacing w:line="360" w:lineRule="auto"/>
        <w:ind w:firstLine="397"/>
        <w:jc w:val="both"/>
      </w:pPr>
    </w:p>
    <w:p w14:paraId="07C43788" w14:textId="324E6331" w:rsidR="003F1B6F" w:rsidRPr="00E26648" w:rsidRDefault="00DC02BB" w:rsidP="00E26648">
      <w:pPr>
        <w:rPr>
          <w:sz w:val="28"/>
        </w:rPr>
      </w:pPr>
      <w:r w:rsidRPr="007B6A77">
        <w:rPr>
          <w:b/>
          <w:sz w:val="28"/>
        </w:rPr>
        <w:lastRenderedPageBreak/>
        <w:t>ÍNDICE DE FIGURAS</w:t>
      </w:r>
    </w:p>
    <w:p w14:paraId="0D930851" w14:textId="77777777" w:rsidR="003F1B6F" w:rsidRPr="000357B0" w:rsidRDefault="003F1B6F" w:rsidP="000357B0">
      <w:pPr>
        <w:spacing w:line="276" w:lineRule="auto"/>
        <w:ind w:firstLine="397"/>
      </w:pPr>
    </w:p>
    <w:p w14:paraId="445729F0" w14:textId="77777777" w:rsidR="00202C76" w:rsidRPr="000357B0" w:rsidRDefault="00EF1E46" w:rsidP="000357B0">
      <w:pPr>
        <w:pStyle w:val="Tabladeilustraciones"/>
        <w:tabs>
          <w:tab w:val="right" w:pos="8488"/>
        </w:tabs>
        <w:spacing w:line="276" w:lineRule="auto"/>
        <w:rPr>
          <w:rFonts w:ascii="Times New Roman" w:eastAsiaTheme="minorEastAsia" w:hAnsi="Times New Roman"/>
          <w:b w:val="0"/>
          <w:bCs w:val="0"/>
          <w:noProof/>
          <w:sz w:val="24"/>
          <w:szCs w:val="24"/>
        </w:rPr>
      </w:pPr>
      <w:r w:rsidRPr="000357B0">
        <w:rPr>
          <w:rFonts w:ascii="Times New Roman" w:hAnsi="Times New Roman"/>
          <w:b w:val="0"/>
          <w:sz w:val="24"/>
          <w:szCs w:val="24"/>
        </w:rPr>
        <w:fldChar w:fldCharType="begin"/>
      </w:r>
      <w:r w:rsidRPr="000357B0">
        <w:rPr>
          <w:rFonts w:ascii="Times New Roman" w:hAnsi="Times New Roman"/>
          <w:b w:val="0"/>
          <w:sz w:val="24"/>
          <w:szCs w:val="24"/>
        </w:rPr>
        <w:instrText xml:space="preserve"> TOC \c "Figura" </w:instrText>
      </w:r>
      <w:r w:rsidRPr="000357B0">
        <w:rPr>
          <w:rFonts w:ascii="Times New Roman" w:hAnsi="Times New Roman"/>
          <w:b w:val="0"/>
          <w:sz w:val="24"/>
          <w:szCs w:val="24"/>
        </w:rPr>
        <w:fldChar w:fldCharType="separate"/>
      </w:r>
      <w:r w:rsidR="00202C76" w:rsidRPr="000357B0">
        <w:rPr>
          <w:rFonts w:ascii="Times New Roman" w:hAnsi="Times New Roman"/>
          <w:b w:val="0"/>
          <w:noProof/>
          <w:color w:val="000000" w:themeColor="text1"/>
          <w:sz w:val="24"/>
          <w:szCs w:val="24"/>
        </w:rPr>
        <w:t>Figura 1</w:t>
      </w:r>
      <w:r w:rsidR="00202C76" w:rsidRPr="000357B0">
        <w:rPr>
          <w:rFonts w:ascii="Times New Roman" w:eastAsia="Times New Roman" w:hAnsi="Times New Roman"/>
          <w:b w:val="0"/>
          <w:noProof/>
          <w:color w:val="000000" w:themeColor="text1"/>
          <w:sz w:val="24"/>
          <w:szCs w:val="24"/>
          <w:shd w:val="clear" w:color="auto" w:fill="FFFFFF"/>
        </w:rPr>
        <w:t>. Porcentaje de abandono escolar temprano en 2020. Adaptada de (3)</w:t>
      </w:r>
      <w:r w:rsidR="00202C76" w:rsidRPr="000357B0">
        <w:rPr>
          <w:rFonts w:ascii="Times New Roman" w:hAnsi="Times New Roman"/>
          <w:b w:val="0"/>
          <w:noProof/>
          <w:sz w:val="24"/>
          <w:szCs w:val="24"/>
        </w:rPr>
        <w:tab/>
      </w:r>
      <w:r w:rsidR="00202C76" w:rsidRPr="000357B0">
        <w:rPr>
          <w:rFonts w:ascii="Times New Roman" w:hAnsi="Times New Roman"/>
          <w:b w:val="0"/>
          <w:noProof/>
          <w:sz w:val="24"/>
          <w:szCs w:val="24"/>
        </w:rPr>
        <w:fldChar w:fldCharType="begin"/>
      </w:r>
      <w:r w:rsidR="00202C76" w:rsidRPr="000357B0">
        <w:rPr>
          <w:rFonts w:ascii="Times New Roman" w:hAnsi="Times New Roman"/>
          <w:b w:val="0"/>
          <w:noProof/>
          <w:sz w:val="24"/>
          <w:szCs w:val="24"/>
        </w:rPr>
        <w:instrText xml:space="preserve"> PAGEREF _Toc77684648 \h </w:instrText>
      </w:r>
      <w:r w:rsidR="00202C76" w:rsidRPr="000357B0">
        <w:rPr>
          <w:rFonts w:ascii="Times New Roman" w:hAnsi="Times New Roman"/>
          <w:b w:val="0"/>
          <w:noProof/>
          <w:sz w:val="24"/>
          <w:szCs w:val="24"/>
        </w:rPr>
      </w:r>
      <w:r w:rsidR="00202C76" w:rsidRPr="000357B0">
        <w:rPr>
          <w:rFonts w:ascii="Times New Roman" w:hAnsi="Times New Roman"/>
          <w:b w:val="0"/>
          <w:noProof/>
          <w:sz w:val="24"/>
          <w:szCs w:val="24"/>
        </w:rPr>
        <w:fldChar w:fldCharType="separate"/>
      </w:r>
      <w:r w:rsidR="00202C76" w:rsidRPr="000357B0">
        <w:rPr>
          <w:rFonts w:ascii="Times New Roman" w:hAnsi="Times New Roman"/>
          <w:b w:val="0"/>
          <w:noProof/>
          <w:sz w:val="24"/>
          <w:szCs w:val="24"/>
        </w:rPr>
        <w:t>9</w:t>
      </w:r>
      <w:r w:rsidR="00202C76" w:rsidRPr="000357B0">
        <w:rPr>
          <w:rFonts w:ascii="Times New Roman" w:hAnsi="Times New Roman"/>
          <w:b w:val="0"/>
          <w:noProof/>
          <w:sz w:val="24"/>
          <w:szCs w:val="24"/>
        </w:rPr>
        <w:fldChar w:fldCharType="end"/>
      </w:r>
    </w:p>
    <w:p w14:paraId="5EF0A970" w14:textId="77777777" w:rsidR="00202C76" w:rsidRPr="000357B0" w:rsidRDefault="00202C76" w:rsidP="000357B0">
      <w:pPr>
        <w:pStyle w:val="Tabladeilustraciones"/>
        <w:tabs>
          <w:tab w:val="right" w:pos="8488"/>
        </w:tabs>
        <w:spacing w:line="276" w:lineRule="auto"/>
        <w:rPr>
          <w:rFonts w:ascii="Times New Roman" w:eastAsiaTheme="minorEastAsia" w:hAnsi="Times New Roman"/>
          <w:b w:val="0"/>
          <w:bCs w:val="0"/>
          <w:noProof/>
          <w:sz w:val="24"/>
          <w:szCs w:val="24"/>
        </w:rPr>
      </w:pPr>
      <w:r w:rsidRPr="000357B0">
        <w:rPr>
          <w:rFonts w:ascii="Times New Roman" w:hAnsi="Times New Roman"/>
          <w:b w:val="0"/>
          <w:noProof/>
          <w:sz w:val="24"/>
          <w:szCs w:val="24"/>
        </w:rPr>
        <w:t>Figura 2. Postulado de enseñanza básico para promover la motivación. Adaptado de (17)</w:t>
      </w:r>
      <w:r w:rsidRPr="000357B0">
        <w:rPr>
          <w:rFonts w:ascii="Times New Roman" w:hAnsi="Times New Roman"/>
          <w:b w:val="0"/>
          <w:noProof/>
          <w:sz w:val="24"/>
          <w:szCs w:val="24"/>
        </w:rPr>
        <w:tab/>
      </w:r>
      <w:r w:rsidRPr="000357B0">
        <w:rPr>
          <w:rFonts w:ascii="Times New Roman" w:hAnsi="Times New Roman"/>
          <w:b w:val="0"/>
          <w:noProof/>
          <w:sz w:val="24"/>
          <w:szCs w:val="24"/>
        </w:rPr>
        <w:fldChar w:fldCharType="begin"/>
      </w:r>
      <w:r w:rsidRPr="000357B0">
        <w:rPr>
          <w:rFonts w:ascii="Times New Roman" w:hAnsi="Times New Roman"/>
          <w:b w:val="0"/>
          <w:noProof/>
          <w:sz w:val="24"/>
          <w:szCs w:val="24"/>
        </w:rPr>
        <w:instrText xml:space="preserve"> PAGEREF _Toc77684649 \h </w:instrText>
      </w:r>
      <w:r w:rsidRPr="000357B0">
        <w:rPr>
          <w:rFonts w:ascii="Times New Roman" w:hAnsi="Times New Roman"/>
          <w:b w:val="0"/>
          <w:noProof/>
          <w:sz w:val="24"/>
          <w:szCs w:val="24"/>
        </w:rPr>
      </w:r>
      <w:r w:rsidRPr="000357B0">
        <w:rPr>
          <w:rFonts w:ascii="Times New Roman" w:hAnsi="Times New Roman"/>
          <w:b w:val="0"/>
          <w:noProof/>
          <w:sz w:val="24"/>
          <w:szCs w:val="24"/>
        </w:rPr>
        <w:fldChar w:fldCharType="separate"/>
      </w:r>
      <w:r w:rsidRPr="000357B0">
        <w:rPr>
          <w:rFonts w:ascii="Times New Roman" w:hAnsi="Times New Roman"/>
          <w:b w:val="0"/>
          <w:noProof/>
          <w:sz w:val="24"/>
          <w:szCs w:val="24"/>
        </w:rPr>
        <w:t>13</w:t>
      </w:r>
      <w:r w:rsidRPr="000357B0">
        <w:rPr>
          <w:rFonts w:ascii="Times New Roman" w:hAnsi="Times New Roman"/>
          <w:b w:val="0"/>
          <w:noProof/>
          <w:sz w:val="24"/>
          <w:szCs w:val="24"/>
        </w:rPr>
        <w:fldChar w:fldCharType="end"/>
      </w:r>
    </w:p>
    <w:p w14:paraId="51A111F1" w14:textId="77777777" w:rsidR="00202C76" w:rsidRPr="000357B0" w:rsidRDefault="00202C76" w:rsidP="000357B0">
      <w:pPr>
        <w:pStyle w:val="Tabladeilustraciones"/>
        <w:tabs>
          <w:tab w:val="right" w:pos="8488"/>
        </w:tabs>
        <w:spacing w:line="276" w:lineRule="auto"/>
        <w:rPr>
          <w:rFonts w:ascii="Times New Roman" w:eastAsiaTheme="minorEastAsia" w:hAnsi="Times New Roman"/>
          <w:b w:val="0"/>
          <w:bCs w:val="0"/>
          <w:noProof/>
          <w:sz w:val="24"/>
          <w:szCs w:val="24"/>
        </w:rPr>
      </w:pPr>
      <w:r w:rsidRPr="000357B0">
        <w:rPr>
          <w:rFonts w:ascii="Times New Roman" w:hAnsi="Times New Roman"/>
          <w:b w:val="0"/>
          <w:noProof/>
          <w:color w:val="000000" w:themeColor="text1"/>
          <w:sz w:val="24"/>
          <w:szCs w:val="24"/>
        </w:rPr>
        <w:t>Figura 3</w:t>
      </w:r>
      <w:r w:rsidRPr="000357B0">
        <w:rPr>
          <w:rFonts w:ascii="Times New Roman" w:eastAsia="Times New Roman" w:hAnsi="Times New Roman"/>
          <w:b w:val="0"/>
          <w:noProof/>
          <w:color w:val="000000" w:themeColor="text1"/>
          <w:sz w:val="24"/>
          <w:szCs w:val="24"/>
        </w:rPr>
        <w:t>. Expectativas del alumnado de primer curso de CFGS de Laboratorio Clínico y Biomédico al finalizar el ciclo formativo.</w:t>
      </w:r>
      <w:r w:rsidRPr="000357B0">
        <w:rPr>
          <w:rFonts w:ascii="Times New Roman" w:hAnsi="Times New Roman"/>
          <w:b w:val="0"/>
          <w:noProof/>
          <w:sz w:val="24"/>
          <w:szCs w:val="24"/>
        </w:rPr>
        <w:tab/>
      </w:r>
      <w:r w:rsidRPr="000357B0">
        <w:rPr>
          <w:rFonts w:ascii="Times New Roman" w:hAnsi="Times New Roman"/>
          <w:b w:val="0"/>
          <w:noProof/>
          <w:sz w:val="24"/>
          <w:szCs w:val="24"/>
        </w:rPr>
        <w:fldChar w:fldCharType="begin"/>
      </w:r>
      <w:r w:rsidRPr="000357B0">
        <w:rPr>
          <w:rFonts w:ascii="Times New Roman" w:hAnsi="Times New Roman"/>
          <w:b w:val="0"/>
          <w:noProof/>
          <w:sz w:val="24"/>
          <w:szCs w:val="24"/>
        </w:rPr>
        <w:instrText xml:space="preserve"> PAGEREF _Toc77684650 \h </w:instrText>
      </w:r>
      <w:r w:rsidRPr="000357B0">
        <w:rPr>
          <w:rFonts w:ascii="Times New Roman" w:hAnsi="Times New Roman"/>
          <w:b w:val="0"/>
          <w:noProof/>
          <w:sz w:val="24"/>
          <w:szCs w:val="24"/>
        </w:rPr>
      </w:r>
      <w:r w:rsidRPr="000357B0">
        <w:rPr>
          <w:rFonts w:ascii="Times New Roman" w:hAnsi="Times New Roman"/>
          <w:b w:val="0"/>
          <w:noProof/>
          <w:sz w:val="24"/>
          <w:szCs w:val="24"/>
        </w:rPr>
        <w:fldChar w:fldCharType="separate"/>
      </w:r>
      <w:r w:rsidRPr="000357B0">
        <w:rPr>
          <w:rFonts w:ascii="Times New Roman" w:hAnsi="Times New Roman"/>
          <w:b w:val="0"/>
          <w:noProof/>
          <w:sz w:val="24"/>
          <w:szCs w:val="24"/>
        </w:rPr>
        <w:t>24</w:t>
      </w:r>
      <w:r w:rsidRPr="000357B0">
        <w:rPr>
          <w:rFonts w:ascii="Times New Roman" w:hAnsi="Times New Roman"/>
          <w:b w:val="0"/>
          <w:noProof/>
          <w:sz w:val="24"/>
          <w:szCs w:val="24"/>
        </w:rPr>
        <w:fldChar w:fldCharType="end"/>
      </w:r>
    </w:p>
    <w:p w14:paraId="2B3A25BD" w14:textId="77777777" w:rsidR="00202C76" w:rsidRPr="000357B0" w:rsidRDefault="00202C76" w:rsidP="000357B0">
      <w:pPr>
        <w:pStyle w:val="Tabladeilustraciones"/>
        <w:tabs>
          <w:tab w:val="right" w:pos="8488"/>
        </w:tabs>
        <w:spacing w:line="276" w:lineRule="auto"/>
        <w:rPr>
          <w:rFonts w:ascii="Times New Roman" w:eastAsiaTheme="minorEastAsia" w:hAnsi="Times New Roman"/>
          <w:b w:val="0"/>
          <w:bCs w:val="0"/>
          <w:noProof/>
          <w:sz w:val="24"/>
          <w:szCs w:val="24"/>
        </w:rPr>
      </w:pPr>
      <w:r w:rsidRPr="000357B0">
        <w:rPr>
          <w:rFonts w:ascii="Times New Roman" w:hAnsi="Times New Roman"/>
          <w:b w:val="0"/>
          <w:noProof/>
          <w:color w:val="000000" w:themeColor="text1"/>
          <w:sz w:val="24"/>
          <w:szCs w:val="24"/>
        </w:rPr>
        <w:t xml:space="preserve">Figura 4. Distribución del alumnado de primer curso </w:t>
      </w:r>
      <w:r w:rsidRPr="000357B0">
        <w:rPr>
          <w:rFonts w:ascii="Times New Roman" w:eastAsia="Times New Roman" w:hAnsi="Times New Roman"/>
          <w:b w:val="0"/>
          <w:noProof/>
          <w:color w:val="000000" w:themeColor="text1"/>
          <w:sz w:val="24"/>
          <w:szCs w:val="24"/>
        </w:rPr>
        <w:t xml:space="preserve">de CFGS de </w:t>
      </w:r>
      <w:r w:rsidRPr="000357B0">
        <w:rPr>
          <w:rFonts w:ascii="Times New Roman" w:hAnsi="Times New Roman"/>
          <w:b w:val="0"/>
          <w:noProof/>
          <w:color w:val="000000" w:themeColor="text1"/>
          <w:sz w:val="24"/>
          <w:szCs w:val="24"/>
        </w:rPr>
        <w:t>Laboratorio Clínico y Biomédico según si preferirían estar trabajando en lugar de estudiando.</w:t>
      </w:r>
      <w:r w:rsidRPr="000357B0">
        <w:rPr>
          <w:rFonts w:ascii="Times New Roman" w:hAnsi="Times New Roman"/>
          <w:b w:val="0"/>
          <w:noProof/>
          <w:sz w:val="24"/>
          <w:szCs w:val="24"/>
        </w:rPr>
        <w:tab/>
      </w:r>
      <w:r w:rsidRPr="000357B0">
        <w:rPr>
          <w:rFonts w:ascii="Times New Roman" w:hAnsi="Times New Roman"/>
          <w:b w:val="0"/>
          <w:noProof/>
          <w:sz w:val="24"/>
          <w:szCs w:val="24"/>
        </w:rPr>
        <w:fldChar w:fldCharType="begin"/>
      </w:r>
      <w:r w:rsidRPr="000357B0">
        <w:rPr>
          <w:rFonts w:ascii="Times New Roman" w:hAnsi="Times New Roman"/>
          <w:b w:val="0"/>
          <w:noProof/>
          <w:sz w:val="24"/>
          <w:szCs w:val="24"/>
        </w:rPr>
        <w:instrText xml:space="preserve"> PAGEREF _Toc77684651 \h </w:instrText>
      </w:r>
      <w:r w:rsidRPr="000357B0">
        <w:rPr>
          <w:rFonts w:ascii="Times New Roman" w:hAnsi="Times New Roman"/>
          <w:b w:val="0"/>
          <w:noProof/>
          <w:sz w:val="24"/>
          <w:szCs w:val="24"/>
        </w:rPr>
      </w:r>
      <w:r w:rsidRPr="000357B0">
        <w:rPr>
          <w:rFonts w:ascii="Times New Roman" w:hAnsi="Times New Roman"/>
          <w:b w:val="0"/>
          <w:noProof/>
          <w:sz w:val="24"/>
          <w:szCs w:val="24"/>
        </w:rPr>
        <w:fldChar w:fldCharType="separate"/>
      </w:r>
      <w:r w:rsidRPr="000357B0">
        <w:rPr>
          <w:rFonts w:ascii="Times New Roman" w:hAnsi="Times New Roman"/>
          <w:b w:val="0"/>
          <w:noProof/>
          <w:sz w:val="24"/>
          <w:szCs w:val="24"/>
        </w:rPr>
        <w:t>25</w:t>
      </w:r>
      <w:r w:rsidRPr="000357B0">
        <w:rPr>
          <w:rFonts w:ascii="Times New Roman" w:hAnsi="Times New Roman"/>
          <w:b w:val="0"/>
          <w:noProof/>
          <w:sz w:val="24"/>
          <w:szCs w:val="24"/>
        </w:rPr>
        <w:fldChar w:fldCharType="end"/>
      </w:r>
    </w:p>
    <w:p w14:paraId="70C69FAB" w14:textId="77777777" w:rsidR="00202C76" w:rsidRPr="000357B0" w:rsidRDefault="00202C76" w:rsidP="000357B0">
      <w:pPr>
        <w:pStyle w:val="Tabladeilustraciones"/>
        <w:tabs>
          <w:tab w:val="right" w:pos="8488"/>
        </w:tabs>
        <w:spacing w:line="276" w:lineRule="auto"/>
        <w:rPr>
          <w:rFonts w:ascii="Times New Roman" w:eastAsiaTheme="minorEastAsia" w:hAnsi="Times New Roman"/>
          <w:b w:val="0"/>
          <w:bCs w:val="0"/>
          <w:noProof/>
          <w:sz w:val="24"/>
          <w:szCs w:val="24"/>
        </w:rPr>
      </w:pPr>
      <w:r w:rsidRPr="000357B0">
        <w:rPr>
          <w:rFonts w:ascii="Times New Roman" w:hAnsi="Times New Roman"/>
          <w:b w:val="0"/>
          <w:noProof/>
          <w:color w:val="000000" w:themeColor="text1"/>
          <w:sz w:val="24"/>
          <w:szCs w:val="24"/>
        </w:rPr>
        <w:t xml:space="preserve">Figura 5. </w:t>
      </w:r>
      <w:r w:rsidRPr="000357B0">
        <w:rPr>
          <w:rFonts w:ascii="Times New Roman" w:eastAsia="Times New Roman" w:hAnsi="Times New Roman"/>
          <w:b w:val="0"/>
          <w:noProof/>
          <w:color w:val="000000" w:themeColor="text1"/>
          <w:sz w:val="24"/>
          <w:szCs w:val="24"/>
        </w:rPr>
        <w:t xml:space="preserve">Valoración en una escala del 1 al 4 (nada, poco, bastante y mucho) de las </w:t>
      </w:r>
      <w:r w:rsidRPr="000357B0">
        <w:rPr>
          <w:rFonts w:ascii="Times New Roman" w:hAnsi="Times New Roman"/>
          <w:b w:val="0"/>
          <w:noProof/>
          <w:color w:val="000000" w:themeColor="text1"/>
          <w:sz w:val="24"/>
          <w:szCs w:val="24"/>
        </w:rPr>
        <w:t>expectativas alcanzadas por el alumnado de primer curso del CFGS de Laboratorio Clínico y Biomédico.</w:t>
      </w:r>
      <w:r w:rsidRPr="000357B0">
        <w:rPr>
          <w:rFonts w:ascii="Times New Roman" w:hAnsi="Times New Roman"/>
          <w:b w:val="0"/>
          <w:noProof/>
          <w:sz w:val="24"/>
          <w:szCs w:val="24"/>
        </w:rPr>
        <w:tab/>
      </w:r>
      <w:r w:rsidRPr="000357B0">
        <w:rPr>
          <w:rFonts w:ascii="Times New Roman" w:hAnsi="Times New Roman"/>
          <w:b w:val="0"/>
          <w:noProof/>
          <w:sz w:val="24"/>
          <w:szCs w:val="24"/>
        </w:rPr>
        <w:fldChar w:fldCharType="begin"/>
      </w:r>
      <w:r w:rsidRPr="000357B0">
        <w:rPr>
          <w:rFonts w:ascii="Times New Roman" w:hAnsi="Times New Roman"/>
          <w:b w:val="0"/>
          <w:noProof/>
          <w:sz w:val="24"/>
          <w:szCs w:val="24"/>
        </w:rPr>
        <w:instrText xml:space="preserve"> PAGEREF _Toc77684652 \h </w:instrText>
      </w:r>
      <w:r w:rsidRPr="000357B0">
        <w:rPr>
          <w:rFonts w:ascii="Times New Roman" w:hAnsi="Times New Roman"/>
          <w:b w:val="0"/>
          <w:noProof/>
          <w:sz w:val="24"/>
          <w:szCs w:val="24"/>
        </w:rPr>
      </w:r>
      <w:r w:rsidRPr="000357B0">
        <w:rPr>
          <w:rFonts w:ascii="Times New Roman" w:hAnsi="Times New Roman"/>
          <w:b w:val="0"/>
          <w:noProof/>
          <w:sz w:val="24"/>
          <w:szCs w:val="24"/>
        </w:rPr>
        <w:fldChar w:fldCharType="separate"/>
      </w:r>
      <w:r w:rsidRPr="000357B0">
        <w:rPr>
          <w:rFonts w:ascii="Times New Roman" w:hAnsi="Times New Roman"/>
          <w:b w:val="0"/>
          <w:noProof/>
          <w:sz w:val="24"/>
          <w:szCs w:val="24"/>
        </w:rPr>
        <w:t>25</w:t>
      </w:r>
      <w:r w:rsidRPr="000357B0">
        <w:rPr>
          <w:rFonts w:ascii="Times New Roman" w:hAnsi="Times New Roman"/>
          <w:b w:val="0"/>
          <w:noProof/>
          <w:sz w:val="24"/>
          <w:szCs w:val="24"/>
        </w:rPr>
        <w:fldChar w:fldCharType="end"/>
      </w:r>
    </w:p>
    <w:p w14:paraId="0EE8656D" w14:textId="77777777" w:rsidR="00202C76" w:rsidRPr="000357B0" w:rsidRDefault="00202C76" w:rsidP="000357B0">
      <w:pPr>
        <w:pStyle w:val="Tabladeilustraciones"/>
        <w:tabs>
          <w:tab w:val="right" w:pos="8488"/>
        </w:tabs>
        <w:spacing w:line="276" w:lineRule="auto"/>
        <w:rPr>
          <w:rFonts w:ascii="Times New Roman" w:eastAsiaTheme="minorEastAsia" w:hAnsi="Times New Roman"/>
          <w:b w:val="0"/>
          <w:bCs w:val="0"/>
          <w:noProof/>
          <w:sz w:val="24"/>
          <w:szCs w:val="24"/>
        </w:rPr>
      </w:pPr>
      <w:r w:rsidRPr="000357B0">
        <w:rPr>
          <w:rFonts w:ascii="Times New Roman" w:eastAsia="Times New Roman" w:hAnsi="Times New Roman"/>
          <w:b w:val="0"/>
          <w:noProof/>
          <w:color w:val="000000" w:themeColor="text1"/>
          <w:sz w:val="24"/>
          <w:szCs w:val="24"/>
        </w:rPr>
        <w:t>Figura 6. Valoración en una escala del 1 al 4 (nada, poco, bastante y mucho) del grado de ánimo y energía para finalizar el ciclo formativo de Técnico de Laboratorio Clínico y Biomédico en el alumnado de primer curso del IES Jorge Juan.</w:t>
      </w:r>
      <w:r w:rsidRPr="000357B0">
        <w:rPr>
          <w:rFonts w:ascii="Times New Roman" w:hAnsi="Times New Roman"/>
          <w:b w:val="0"/>
          <w:noProof/>
          <w:sz w:val="24"/>
          <w:szCs w:val="24"/>
        </w:rPr>
        <w:tab/>
      </w:r>
      <w:r w:rsidRPr="000357B0">
        <w:rPr>
          <w:rFonts w:ascii="Times New Roman" w:hAnsi="Times New Roman"/>
          <w:b w:val="0"/>
          <w:noProof/>
          <w:sz w:val="24"/>
          <w:szCs w:val="24"/>
        </w:rPr>
        <w:fldChar w:fldCharType="begin"/>
      </w:r>
      <w:r w:rsidRPr="000357B0">
        <w:rPr>
          <w:rFonts w:ascii="Times New Roman" w:hAnsi="Times New Roman"/>
          <w:b w:val="0"/>
          <w:noProof/>
          <w:sz w:val="24"/>
          <w:szCs w:val="24"/>
        </w:rPr>
        <w:instrText xml:space="preserve"> PAGEREF _Toc77684653 \h </w:instrText>
      </w:r>
      <w:r w:rsidRPr="000357B0">
        <w:rPr>
          <w:rFonts w:ascii="Times New Roman" w:hAnsi="Times New Roman"/>
          <w:b w:val="0"/>
          <w:noProof/>
          <w:sz w:val="24"/>
          <w:szCs w:val="24"/>
        </w:rPr>
      </w:r>
      <w:r w:rsidRPr="000357B0">
        <w:rPr>
          <w:rFonts w:ascii="Times New Roman" w:hAnsi="Times New Roman"/>
          <w:b w:val="0"/>
          <w:noProof/>
          <w:sz w:val="24"/>
          <w:szCs w:val="24"/>
        </w:rPr>
        <w:fldChar w:fldCharType="separate"/>
      </w:r>
      <w:r w:rsidRPr="000357B0">
        <w:rPr>
          <w:rFonts w:ascii="Times New Roman" w:hAnsi="Times New Roman"/>
          <w:b w:val="0"/>
          <w:noProof/>
          <w:sz w:val="24"/>
          <w:szCs w:val="24"/>
        </w:rPr>
        <w:t>26</w:t>
      </w:r>
      <w:r w:rsidRPr="000357B0">
        <w:rPr>
          <w:rFonts w:ascii="Times New Roman" w:hAnsi="Times New Roman"/>
          <w:b w:val="0"/>
          <w:noProof/>
          <w:sz w:val="24"/>
          <w:szCs w:val="24"/>
        </w:rPr>
        <w:fldChar w:fldCharType="end"/>
      </w:r>
    </w:p>
    <w:p w14:paraId="0487B548" w14:textId="77777777" w:rsidR="00202C76" w:rsidRPr="000357B0" w:rsidRDefault="00202C76" w:rsidP="000357B0">
      <w:pPr>
        <w:pStyle w:val="Tabladeilustraciones"/>
        <w:tabs>
          <w:tab w:val="right" w:pos="8488"/>
        </w:tabs>
        <w:spacing w:line="276" w:lineRule="auto"/>
        <w:rPr>
          <w:rFonts w:ascii="Times New Roman" w:eastAsiaTheme="minorEastAsia" w:hAnsi="Times New Roman"/>
          <w:b w:val="0"/>
          <w:bCs w:val="0"/>
          <w:noProof/>
          <w:sz w:val="24"/>
          <w:szCs w:val="24"/>
        </w:rPr>
      </w:pPr>
      <w:r w:rsidRPr="000357B0">
        <w:rPr>
          <w:rFonts w:ascii="Times New Roman" w:eastAsia="Times New Roman" w:hAnsi="Times New Roman"/>
          <w:b w:val="0"/>
          <w:noProof/>
          <w:color w:val="000000" w:themeColor="text1"/>
          <w:sz w:val="24"/>
          <w:szCs w:val="24"/>
        </w:rPr>
        <w:t>Figura 7. Correlación entre el grado de ánimo y energía para finalizar el ciclo formativo de Técnico de Laboratorio Clínico y Biomédico y las expectativas alcanzadas de este mismo grado. A. Representación de la correlación. B. Tabla descriptiva del Coeficiente de Correlación de Pearson y la P valor.</w:t>
      </w:r>
      <w:r w:rsidRPr="000357B0">
        <w:rPr>
          <w:rFonts w:ascii="Times New Roman" w:hAnsi="Times New Roman"/>
          <w:b w:val="0"/>
          <w:noProof/>
          <w:sz w:val="24"/>
          <w:szCs w:val="24"/>
        </w:rPr>
        <w:tab/>
      </w:r>
      <w:r w:rsidRPr="000357B0">
        <w:rPr>
          <w:rFonts w:ascii="Times New Roman" w:hAnsi="Times New Roman"/>
          <w:b w:val="0"/>
          <w:noProof/>
          <w:sz w:val="24"/>
          <w:szCs w:val="24"/>
        </w:rPr>
        <w:fldChar w:fldCharType="begin"/>
      </w:r>
      <w:r w:rsidRPr="000357B0">
        <w:rPr>
          <w:rFonts w:ascii="Times New Roman" w:hAnsi="Times New Roman"/>
          <w:b w:val="0"/>
          <w:noProof/>
          <w:sz w:val="24"/>
          <w:szCs w:val="24"/>
        </w:rPr>
        <w:instrText xml:space="preserve"> PAGEREF _Toc77684654 \h </w:instrText>
      </w:r>
      <w:r w:rsidRPr="000357B0">
        <w:rPr>
          <w:rFonts w:ascii="Times New Roman" w:hAnsi="Times New Roman"/>
          <w:b w:val="0"/>
          <w:noProof/>
          <w:sz w:val="24"/>
          <w:szCs w:val="24"/>
        </w:rPr>
      </w:r>
      <w:r w:rsidRPr="000357B0">
        <w:rPr>
          <w:rFonts w:ascii="Times New Roman" w:hAnsi="Times New Roman"/>
          <w:b w:val="0"/>
          <w:noProof/>
          <w:sz w:val="24"/>
          <w:szCs w:val="24"/>
        </w:rPr>
        <w:fldChar w:fldCharType="separate"/>
      </w:r>
      <w:r w:rsidRPr="000357B0">
        <w:rPr>
          <w:rFonts w:ascii="Times New Roman" w:hAnsi="Times New Roman"/>
          <w:b w:val="0"/>
          <w:noProof/>
          <w:sz w:val="24"/>
          <w:szCs w:val="24"/>
        </w:rPr>
        <w:t>27</w:t>
      </w:r>
      <w:r w:rsidRPr="000357B0">
        <w:rPr>
          <w:rFonts w:ascii="Times New Roman" w:hAnsi="Times New Roman"/>
          <w:b w:val="0"/>
          <w:noProof/>
          <w:sz w:val="24"/>
          <w:szCs w:val="24"/>
        </w:rPr>
        <w:fldChar w:fldCharType="end"/>
      </w:r>
    </w:p>
    <w:p w14:paraId="654244D9" w14:textId="77777777" w:rsidR="00202C76" w:rsidRPr="000357B0" w:rsidRDefault="00202C76" w:rsidP="000357B0">
      <w:pPr>
        <w:pStyle w:val="Tabladeilustraciones"/>
        <w:tabs>
          <w:tab w:val="right" w:pos="8488"/>
        </w:tabs>
        <w:spacing w:line="276" w:lineRule="auto"/>
        <w:rPr>
          <w:rFonts w:ascii="Times New Roman" w:eastAsiaTheme="minorEastAsia" w:hAnsi="Times New Roman"/>
          <w:b w:val="0"/>
          <w:bCs w:val="0"/>
          <w:noProof/>
          <w:sz w:val="24"/>
          <w:szCs w:val="24"/>
        </w:rPr>
      </w:pPr>
      <w:r w:rsidRPr="000357B0">
        <w:rPr>
          <w:rFonts w:ascii="Times New Roman" w:eastAsia="Times New Roman" w:hAnsi="Times New Roman"/>
          <w:b w:val="0"/>
          <w:noProof/>
          <w:color w:val="000000" w:themeColor="text1"/>
          <w:sz w:val="24"/>
          <w:szCs w:val="24"/>
        </w:rPr>
        <w:t>Figura 8. Opinión del alumnado del primer curso del CFGS de Laboratorio Clínico y Biomédico del IES Jorge Juan sobre cómo les gusta que se desarrollen las clases.</w:t>
      </w:r>
      <w:r w:rsidRPr="000357B0">
        <w:rPr>
          <w:rFonts w:ascii="Times New Roman" w:hAnsi="Times New Roman"/>
          <w:b w:val="0"/>
          <w:noProof/>
          <w:sz w:val="24"/>
          <w:szCs w:val="24"/>
        </w:rPr>
        <w:tab/>
      </w:r>
      <w:r w:rsidRPr="000357B0">
        <w:rPr>
          <w:rFonts w:ascii="Times New Roman" w:hAnsi="Times New Roman"/>
          <w:b w:val="0"/>
          <w:noProof/>
          <w:sz w:val="24"/>
          <w:szCs w:val="24"/>
        </w:rPr>
        <w:fldChar w:fldCharType="begin"/>
      </w:r>
      <w:r w:rsidRPr="000357B0">
        <w:rPr>
          <w:rFonts w:ascii="Times New Roman" w:hAnsi="Times New Roman"/>
          <w:b w:val="0"/>
          <w:noProof/>
          <w:sz w:val="24"/>
          <w:szCs w:val="24"/>
        </w:rPr>
        <w:instrText xml:space="preserve"> PAGEREF _Toc77684655 \h </w:instrText>
      </w:r>
      <w:r w:rsidRPr="000357B0">
        <w:rPr>
          <w:rFonts w:ascii="Times New Roman" w:hAnsi="Times New Roman"/>
          <w:b w:val="0"/>
          <w:noProof/>
          <w:sz w:val="24"/>
          <w:szCs w:val="24"/>
        </w:rPr>
      </w:r>
      <w:r w:rsidRPr="000357B0">
        <w:rPr>
          <w:rFonts w:ascii="Times New Roman" w:hAnsi="Times New Roman"/>
          <w:b w:val="0"/>
          <w:noProof/>
          <w:sz w:val="24"/>
          <w:szCs w:val="24"/>
        </w:rPr>
        <w:fldChar w:fldCharType="separate"/>
      </w:r>
      <w:r w:rsidRPr="000357B0">
        <w:rPr>
          <w:rFonts w:ascii="Times New Roman" w:hAnsi="Times New Roman"/>
          <w:b w:val="0"/>
          <w:noProof/>
          <w:sz w:val="24"/>
          <w:szCs w:val="24"/>
        </w:rPr>
        <w:t>28</w:t>
      </w:r>
      <w:r w:rsidRPr="000357B0">
        <w:rPr>
          <w:rFonts w:ascii="Times New Roman" w:hAnsi="Times New Roman"/>
          <w:b w:val="0"/>
          <w:noProof/>
          <w:sz w:val="24"/>
          <w:szCs w:val="24"/>
        </w:rPr>
        <w:fldChar w:fldCharType="end"/>
      </w:r>
    </w:p>
    <w:p w14:paraId="3A5833CA" w14:textId="77777777" w:rsidR="00202C76" w:rsidRPr="000357B0" w:rsidRDefault="00202C76" w:rsidP="000357B0">
      <w:pPr>
        <w:pStyle w:val="Tabladeilustraciones"/>
        <w:tabs>
          <w:tab w:val="right" w:pos="8488"/>
        </w:tabs>
        <w:spacing w:line="276" w:lineRule="auto"/>
        <w:rPr>
          <w:rFonts w:ascii="Times New Roman" w:eastAsiaTheme="minorEastAsia" w:hAnsi="Times New Roman"/>
          <w:b w:val="0"/>
          <w:bCs w:val="0"/>
          <w:noProof/>
          <w:sz w:val="24"/>
          <w:szCs w:val="24"/>
        </w:rPr>
      </w:pPr>
      <w:r w:rsidRPr="000357B0">
        <w:rPr>
          <w:rFonts w:ascii="Times New Roman" w:eastAsia="Times New Roman" w:hAnsi="Times New Roman"/>
          <w:b w:val="0"/>
          <w:noProof/>
          <w:color w:val="000000" w:themeColor="text1"/>
          <w:sz w:val="24"/>
          <w:szCs w:val="24"/>
        </w:rPr>
        <w:t>Figura 9. Opinión del alumnado del primer curso del CFGS de Laboratorio Clínico y Biomédico del IES Jorge Juan sobre si les gusta que se planteen cuestiones y problemas al inicio del tema.</w:t>
      </w:r>
      <w:r w:rsidRPr="000357B0">
        <w:rPr>
          <w:rFonts w:ascii="Times New Roman" w:hAnsi="Times New Roman"/>
          <w:b w:val="0"/>
          <w:noProof/>
          <w:sz w:val="24"/>
          <w:szCs w:val="24"/>
        </w:rPr>
        <w:tab/>
      </w:r>
      <w:r w:rsidRPr="000357B0">
        <w:rPr>
          <w:rFonts w:ascii="Times New Roman" w:hAnsi="Times New Roman"/>
          <w:b w:val="0"/>
          <w:noProof/>
          <w:sz w:val="24"/>
          <w:szCs w:val="24"/>
        </w:rPr>
        <w:fldChar w:fldCharType="begin"/>
      </w:r>
      <w:r w:rsidRPr="000357B0">
        <w:rPr>
          <w:rFonts w:ascii="Times New Roman" w:hAnsi="Times New Roman"/>
          <w:b w:val="0"/>
          <w:noProof/>
          <w:sz w:val="24"/>
          <w:szCs w:val="24"/>
        </w:rPr>
        <w:instrText xml:space="preserve"> PAGEREF _Toc77684656 \h </w:instrText>
      </w:r>
      <w:r w:rsidRPr="000357B0">
        <w:rPr>
          <w:rFonts w:ascii="Times New Roman" w:hAnsi="Times New Roman"/>
          <w:b w:val="0"/>
          <w:noProof/>
          <w:sz w:val="24"/>
          <w:szCs w:val="24"/>
        </w:rPr>
      </w:r>
      <w:r w:rsidRPr="000357B0">
        <w:rPr>
          <w:rFonts w:ascii="Times New Roman" w:hAnsi="Times New Roman"/>
          <w:b w:val="0"/>
          <w:noProof/>
          <w:sz w:val="24"/>
          <w:szCs w:val="24"/>
        </w:rPr>
        <w:fldChar w:fldCharType="separate"/>
      </w:r>
      <w:r w:rsidRPr="000357B0">
        <w:rPr>
          <w:rFonts w:ascii="Times New Roman" w:hAnsi="Times New Roman"/>
          <w:b w:val="0"/>
          <w:noProof/>
          <w:sz w:val="24"/>
          <w:szCs w:val="24"/>
        </w:rPr>
        <w:t>28</w:t>
      </w:r>
      <w:r w:rsidRPr="000357B0">
        <w:rPr>
          <w:rFonts w:ascii="Times New Roman" w:hAnsi="Times New Roman"/>
          <w:b w:val="0"/>
          <w:noProof/>
          <w:sz w:val="24"/>
          <w:szCs w:val="24"/>
        </w:rPr>
        <w:fldChar w:fldCharType="end"/>
      </w:r>
    </w:p>
    <w:p w14:paraId="64C7A8FE" w14:textId="77777777" w:rsidR="00202C76" w:rsidRPr="000357B0" w:rsidRDefault="00202C76" w:rsidP="000357B0">
      <w:pPr>
        <w:pStyle w:val="Tabladeilustraciones"/>
        <w:tabs>
          <w:tab w:val="right" w:pos="8488"/>
        </w:tabs>
        <w:spacing w:line="276" w:lineRule="auto"/>
        <w:rPr>
          <w:rFonts w:ascii="Times New Roman" w:eastAsiaTheme="minorEastAsia" w:hAnsi="Times New Roman"/>
          <w:b w:val="0"/>
          <w:bCs w:val="0"/>
          <w:noProof/>
          <w:sz w:val="24"/>
          <w:szCs w:val="24"/>
        </w:rPr>
      </w:pPr>
      <w:r w:rsidRPr="000357B0">
        <w:rPr>
          <w:rFonts w:ascii="Times New Roman" w:eastAsia="Times New Roman" w:hAnsi="Times New Roman"/>
          <w:b w:val="0"/>
          <w:noProof/>
          <w:color w:val="000000" w:themeColor="text1"/>
          <w:sz w:val="24"/>
          <w:szCs w:val="24"/>
        </w:rPr>
        <w:t>Figura 10. Grado de conformidad del alumnado del primer curso del ciclo formativo de Técnico de Laboratorio Clínico y Biomédico del IES Jorge Juan sobre si consideran que los profesores del ciclo realizan cuestiones al inicio del tema.</w:t>
      </w:r>
      <w:r w:rsidRPr="000357B0">
        <w:rPr>
          <w:rFonts w:ascii="Times New Roman" w:hAnsi="Times New Roman"/>
          <w:b w:val="0"/>
          <w:noProof/>
          <w:sz w:val="24"/>
          <w:szCs w:val="24"/>
        </w:rPr>
        <w:tab/>
      </w:r>
      <w:r w:rsidRPr="000357B0">
        <w:rPr>
          <w:rFonts w:ascii="Times New Roman" w:hAnsi="Times New Roman"/>
          <w:b w:val="0"/>
          <w:noProof/>
          <w:sz w:val="24"/>
          <w:szCs w:val="24"/>
        </w:rPr>
        <w:fldChar w:fldCharType="begin"/>
      </w:r>
      <w:r w:rsidRPr="000357B0">
        <w:rPr>
          <w:rFonts w:ascii="Times New Roman" w:hAnsi="Times New Roman"/>
          <w:b w:val="0"/>
          <w:noProof/>
          <w:sz w:val="24"/>
          <w:szCs w:val="24"/>
        </w:rPr>
        <w:instrText xml:space="preserve"> PAGEREF _Toc77684657 \h </w:instrText>
      </w:r>
      <w:r w:rsidRPr="000357B0">
        <w:rPr>
          <w:rFonts w:ascii="Times New Roman" w:hAnsi="Times New Roman"/>
          <w:b w:val="0"/>
          <w:noProof/>
          <w:sz w:val="24"/>
          <w:szCs w:val="24"/>
        </w:rPr>
      </w:r>
      <w:r w:rsidRPr="000357B0">
        <w:rPr>
          <w:rFonts w:ascii="Times New Roman" w:hAnsi="Times New Roman"/>
          <w:b w:val="0"/>
          <w:noProof/>
          <w:sz w:val="24"/>
          <w:szCs w:val="24"/>
        </w:rPr>
        <w:fldChar w:fldCharType="separate"/>
      </w:r>
      <w:r w:rsidRPr="000357B0">
        <w:rPr>
          <w:rFonts w:ascii="Times New Roman" w:hAnsi="Times New Roman"/>
          <w:b w:val="0"/>
          <w:noProof/>
          <w:sz w:val="24"/>
          <w:szCs w:val="24"/>
        </w:rPr>
        <w:t>28</w:t>
      </w:r>
      <w:r w:rsidRPr="000357B0">
        <w:rPr>
          <w:rFonts w:ascii="Times New Roman" w:hAnsi="Times New Roman"/>
          <w:b w:val="0"/>
          <w:noProof/>
          <w:sz w:val="24"/>
          <w:szCs w:val="24"/>
        </w:rPr>
        <w:fldChar w:fldCharType="end"/>
      </w:r>
    </w:p>
    <w:p w14:paraId="5AAB0598" w14:textId="77777777" w:rsidR="00202C76" w:rsidRPr="000357B0" w:rsidRDefault="00202C76" w:rsidP="000357B0">
      <w:pPr>
        <w:pStyle w:val="Tabladeilustraciones"/>
        <w:tabs>
          <w:tab w:val="right" w:pos="8488"/>
        </w:tabs>
        <w:spacing w:line="276" w:lineRule="auto"/>
        <w:rPr>
          <w:rFonts w:ascii="Times New Roman" w:eastAsiaTheme="minorEastAsia" w:hAnsi="Times New Roman"/>
          <w:b w:val="0"/>
          <w:bCs w:val="0"/>
          <w:noProof/>
          <w:sz w:val="24"/>
          <w:szCs w:val="24"/>
        </w:rPr>
      </w:pPr>
      <w:r w:rsidRPr="000357B0">
        <w:rPr>
          <w:rFonts w:ascii="Times New Roman" w:eastAsia="Times New Roman" w:hAnsi="Times New Roman"/>
          <w:b w:val="0"/>
          <w:noProof/>
          <w:color w:val="000000" w:themeColor="text1"/>
          <w:sz w:val="24"/>
          <w:szCs w:val="24"/>
        </w:rPr>
        <w:t>Figura 11. Opinión del alumnado del primer curso del CFGS de Laboratorio Clínico y Biomédico del IES Jorge Juan sobre si les gusta que los docentes realicen clases magistrales</w:t>
      </w:r>
      <w:r w:rsidRPr="000357B0">
        <w:rPr>
          <w:rFonts w:ascii="Times New Roman" w:hAnsi="Times New Roman"/>
          <w:b w:val="0"/>
          <w:noProof/>
          <w:sz w:val="24"/>
          <w:szCs w:val="24"/>
        </w:rPr>
        <w:tab/>
      </w:r>
      <w:r w:rsidRPr="000357B0">
        <w:rPr>
          <w:rFonts w:ascii="Times New Roman" w:hAnsi="Times New Roman"/>
          <w:b w:val="0"/>
          <w:noProof/>
          <w:sz w:val="24"/>
          <w:szCs w:val="24"/>
        </w:rPr>
        <w:fldChar w:fldCharType="begin"/>
      </w:r>
      <w:r w:rsidRPr="000357B0">
        <w:rPr>
          <w:rFonts w:ascii="Times New Roman" w:hAnsi="Times New Roman"/>
          <w:b w:val="0"/>
          <w:noProof/>
          <w:sz w:val="24"/>
          <w:szCs w:val="24"/>
        </w:rPr>
        <w:instrText xml:space="preserve"> PAGEREF _Toc77684658 \h </w:instrText>
      </w:r>
      <w:r w:rsidRPr="000357B0">
        <w:rPr>
          <w:rFonts w:ascii="Times New Roman" w:hAnsi="Times New Roman"/>
          <w:b w:val="0"/>
          <w:noProof/>
          <w:sz w:val="24"/>
          <w:szCs w:val="24"/>
        </w:rPr>
      </w:r>
      <w:r w:rsidRPr="000357B0">
        <w:rPr>
          <w:rFonts w:ascii="Times New Roman" w:hAnsi="Times New Roman"/>
          <w:b w:val="0"/>
          <w:noProof/>
          <w:sz w:val="24"/>
          <w:szCs w:val="24"/>
        </w:rPr>
        <w:fldChar w:fldCharType="separate"/>
      </w:r>
      <w:r w:rsidRPr="000357B0">
        <w:rPr>
          <w:rFonts w:ascii="Times New Roman" w:hAnsi="Times New Roman"/>
          <w:b w:val="0"/>
          <w:noProof/>
          <w:sz w:val="24"/>
          <w:szCs w:val="24"/>
        </w:rPr>
        <w:t>29</w:t>
      </w:r>
      <w:r w:rsidRPr="000357B0">
        <w:rPr>
          <w:rFonts w:ascii="Times New Roman" w:hAnsi="Times New Roman"/>
          <w:b w:val="0"/>
          <w:noProof/>
          <w:sz w:val="24"/>
          <w:szCs w:val="24"/>
        </w:rPr>
        <w:fldChar w:fldCharType="end"/>
      </w:r>
    </w:p>
    <w:p w14:paraId="6E027294" w14:textId="77777777" w:rsidR="00202C76" w:rsidRPr="000357B0" w:rsidRDefault="00202C76" w:rsidP="000357B0">
      <w:pPr>
        <w:pStyle w:val="Tabladeilustraciones"/>
        <w:tabs>
          <w:tab w:val="right" w:pos="8488"/>
        </w:tabs>
        <w:spacing w:line="276" w:lineRule="auto"/>
        <w:rPr>
          <w:rFonts w:ascii="Times New Roman" w:eastAsiaTheme="minorEastAsia" w:hAnsi="Times New Roman"/>
          <w:b w:val="0"/>
          <w:bCs w:val="0"/>
          <w:noProof/>
          <w:sz w:val="24"/>
          <w:szCs w:val="24"/>
        </w:rPr>
      </w:pPr>
      <w:r w:rsidRPr="000357B0">
        <w:rPr>
          <w:rFonts w:ascii="Times New Roman" w:eastAsia="Times New Roman" w:hAnsi="Times New Roman"/>
          <w:b w:val="0"/>
          <w:noProof/>
          <w:color w:val="000000" w:themeColor="text1"/>
          <w:sz w:val="24"/>
          <w:szCs w:val="24"/>
        </w:rPr>
        <w:t>Figura 12. Opinión del alumnado del primer curso del CFGS de Laboratorio Clínico y Biomédico del IES Jorge Juan sobre si le gustan más las asignaturas que emplean nuevas tecnologías de la información y la comunicación y metodologías activa</w:t>
      </w:r>
      <w:r w:rsidRPr="000357B0">
        <w:rPr>
          <w:rFonts w:ascii="Times New Roman" w:hAnsi="Times New Roman"/>
          <w:b w:val="0"/>
          <w:noProof/>
          <w:sz w:val="24"/>
          <w:szCs w:val="24"/>
        </w:rPr>
        <w:tab/>
      </w:r>
      <w:r w:rsidRPr="000357B0">
        <w:rPr>
          <w:rFonts w:ascii="Times New Roman" w:hAnsi="Times New Roman"/>
          <w:b w:val="0"/>
          <w:noProof/>
          <w:sz w:val="24"/>
          <w:szCs w:val="24"/>
        </w:rPr>
        <w:fldChar w:fldCharType="begin"/>
      </w:r>
      <w:r w:rsidRPr="000357B0">
        <w:rPr>
          <w:rFonts w:ascii="Times New Roman" w:hAnsi="Times New Roman"/>
          <w:b w:val="0"/>
          <w:noProof/>
          <w:sz w:val="24"/>
          <w:szCs w:val="24"/>
        </w:rPr>
        <w:instrText xml:space="preserve"> PAGEREF _Toc77684659 \h </w:instrText>
      </w:r>
      <w:r w:rsidRPr="000357B0">
        <w:rPr>
          <w:rFonts w:ascii="Times New Roman" w:hAnsi="Times New Roman"/>
          <w:b w:val="0"/>
          <w:noProof/>
          <w:sz w:val="24"/>
          <w:szCs w:val="24"/>
        </w:rPr>
      </w:r>
      <w:r w:rsidRPr="000357B0">
        <w:rPr>
          <w:rFonts w:ascii="Times New Roman" w:hAnsi="Times New Roman"/>
          <w:b w:val="0"/>
          <w:noProof/>
          <w:sz w:val="24"/>
          <w:szCs w:val="24"/>
        </w:rPr>
        <w:fldChar w:fldCharType="separate"/>
      </w:r>
      <w:r w:rsidRPr="000357B0">
        <w:rPr>
          <w:rFonts w:ascii="Times New Roman" w:hAnsi="Times New Roman"/>
          <w:b w:val="0"/>
          <w:noProof/>
          <w:sz w:val="24"/>
          <w:szCs w:val="24"/>
        </w:rPr>
        <w:t>29</w:t>
      </w:r>
      <w:r w:rsidRPr="000357B0">
        <w:rPr>
          <w:rFonts w:ascii="Times New Roman" w:hAnsi="Times New Roman"/>
          <w:b w:val="0"/>
          <w:noProof/>
          <w:sz w:val="24"/>
          <w:szCs w:val="24"/>
        </w:rPr>
        <w:fldChar w:fldCharType="end"/>
      </w:r>
    </w:p>
    <w:p w14:paraId="6EF29A37" w14:textId="77777777" w:rsidR="00202C76" w:rsidRPr="000357B0" w:rsidRDefault="00202C76" w:rsidP="000357B0">
      <w:pPr>
        <w:pStyle w:val="Tabladeilustraciones"/>
        <w:tabs>
          <w:tab w:val="right" w:pos="8488"/>
        </w:tabs>
        <w:spacing w:line="276" w:lineRule="auto"/>
        <w:rPr>
          <w:rFonts w:ascii="Times New Roman" w:eastAsiaTheme="minorEastAsia" w:hAnsi="Times New Roman"/>
          <w:b w:val="0"/>
          <w:bCs w:val="0"/>
          <w:noProof/>
          <w:sz w:val="24"/>
          <w:szCs w:val="24"/>
        </w:rPr>
      </w:pPr>
      <w:r w:rsidRPr="000357B0">
        <w:rPr>
          <w:rFonts w:ascii="Times New Roman" w:eastAsia="Times New Roman" w:hAnsi="Times New Roman"/>
          <w:b w:val="0"/>
          <w:noProof/>
          <w:color w:val="000000" w:themeColor="text1"/>
          <w:sz w:val="24"/>
          <w:szCs w:val="24"/>
        </w:rPr>
        <w:t>Figura 13. Valoración en una escala del 1 al 4 (nada, poco, bastante y mucho) del alumnado del primer curso del CFGS de Laboratorio Clínico y Biomédico del IES Jorge Juan sobre cuanto consideran que los profesores del ciclo hacen uso de las TICS y de las metodologías docentes</w:t>
      </w:r>
      <w:r w:rsidRPr="000357B0">
        <w:rPr>
          <w:rFonts w:ascii="Times New Roman" w:hAnsi="Times New Roman"/>
          <w:b w:val="0"/>
          <w:noProof/>
          <w:sz w:val="24"/>
          <w:szCs w:val="24"/>
        </w:rPr>
        <w:tab/>
      </w:r>
      <w:r w:rsidRPr="000357B0">
        <w:rPr>
          <w:rFonts w:ascii="Times New Roman" w:hAnsi="Times New Roman"/>
          <w:b w:val="0"/>
          <w:noProof/>
          <w:sz w:val="24"/>
          <w:szCs w:val="24"/>
        </w:rPr>
        <w:fldChar w:fldCharType="begin"/>
      </w:r>
      <w:r w:rsidRPr="000357B0">
        <w:rPr>
          <w:rFonts w:ascii="Times New Roman" w:hAnsi="Times New Roman"/>
          <w:b w:val="0"/>
          <w:noProof/>
          <w:sz w:val="24"/>
          <w:szCs w:val="24"/>
        </w:rPr>
        <w:instrText xml:space="preserve"> PAGEREF _Toc77684660 \h </w:instrText>
      </w:r>
      <w:r w:rsidRPr="000357B0">
        <w:rPr>
          <w:rFonts w:ascii="Times New Roman" w:hAnsi="Times New Roman"/>
          <w:b w:val="0"/>
          <w:noProof/>
          <w:sz w:val="24"/>
          <w:szCs w:val="24"/>
        </w:rPr>
      </w:r>
      <w:r w:rsidRPr="000357B0">
        <w:rPr>
          <w:rFonts w:ascii="Times New Roman" w:hAnsi="Times New Roman"/>
          <w:b w:val="0"/>
          <w:noProof/>
          <w:sz w:val="24"/>
          <w:szCs w:val="24"/>
        </w:rPr>
        <w:fldChar w:fldCharType="separate"/>
      </w:r>
      <w:r w:rsidRPr="000357B0">
        <w:rPr>
          <w:rFonts w:ascii="Times New Roman" w:hAnsi="Times New Roman"/>
          <w:b w:val="0"/>
          <w:noProof/>
          <w:sz w:val="24"/>
          <w:szCs w:val="24"/>
        </w:rPr>
        <w:t>30</w:t>
      </w:r>
      <w:r w:rsidRPr="000357B0">
        <w:rPr>
          <w:rFonts w:ascii="Times New Roman" w:hAnsi="Times New Roman"/>
          <w:b w:val="0"/>
          <w:noProof/>
          <w:sz w:val="24"/>
          <w:szCs w:val="24"/>
        </w:rPr>
        <w:fldChar w:fldCharType="end"/>
      </w:r>
    </w:p>
    <w:p w14:paraId="6C1312F5" w14:textId="77777777" w:rsidR="00202C76" w:rsidRPr="000357B0" w:rsidRDefault="00202C76" w:rsidP="000357B0">
      <w:pPr>
        <w:pStyle w:val="Tabladeilustraciones"/>
        <w:tabs>
          <w:tab w:val="right" w:pos="8488"/>
        </w:tabs>
        <w:spacing w:line="276" w:lineRule="auto"/>
        <w:rPr>
          <w:rFonts w:ascii="Times New Roman" w:eastAsiaTheme="minorEastAsia" w:hAnsi="Times New Roman"/>
          <w:b w:val="0"/>
          <w:bCs w:val="0"/>
          <w:noProof/>
          <w:sz w:val="24"/>
          <w:szCs w:val="24"/>
        </w:rPr>
      </w:pPr>
      <w:r w:rsidRPr="000357B0">
        <w:rPr>
          <w:rFonts w:ascii="Times New Roman" w:eastAsia="Times New Roman" w:hAnsi="Times New Roman"/>
          <w:b w:val="0"/>
          <w:noProof/>
          <w:color w:val="000000" w:themeColor="text1"/>
          <w:sz w:val="24"/>
          <w:szCs w:val="24"/>
        </w:rPr>
        <w:t>Figura 14. Valoración en una escala del 1 al 4 (nada, poco, bastante y mucho) del alumnado del CFGS de Laboratorio Clínico y Biomédico del IES Jorge Juan sobre si las metodologías empleadas en las asignaturas les ayudan a adquirir las competencias profesionales.</w:t>
      </w:r>
      <w:r w:rsidRPr="000357B0">
        <w:rPr>
          <w:rFonts w:ascii="Times New Roman" w:hAnsi="Times New Roman"/>
          <w:b w:val="0"/>
          <w:noProof/>
          <w:sz w:val="24"/>
          <w:szCs w:val="24"/>
        </w:rPr>
        <w:tab/>
      </w:r>
      <w:r w:rsidRPr="000357B0">
        <w:rPr>
          <w:rFonts w:ascii="Times New Roman" w:hAnsi="Times New Roman"/>
          <w:b w:val="0"/>
          <w:noProof/>
          <w:sz w:val="24"/>
          <w:szCs w:val="24"/>
        </w:rPr>
        <w:fldChar w:fldCharType="begin"/>
      </w:r>
      <w:r w:rsidRPr="000357B0">
        <w:rPr>
          <w:rFonts w:ascii="Times New Roman" w:hAnsi="Times New Roman"/>
          <w:b w:val="0"/>
          <w:noProof/>
          <w:sz w:val="24"/>
          <w:szCs w:val="24"/>
        </w:rPr>
        <w:instrText xml:space="preserve"> PAGEREF _Toc77684661 \h </w:instrText>
      </w:r>
      <w:r w:rsidRPr="000357B0">
        <w:rPr>
          <w:rFonts w:ascii="Times New Roman" w:hAnsi="Times New Roman"/>
          <w:b w:val="0"/>
          <w:noProof/>
          <w:sz w:val="24"/>
          <w:szCs w:val="24"/>
        </w:rPr>
      </w:r>
      <w:r w:rsidRPr="000357B0">
        <w:rPr>
          <w:rFonts w:ascii="Times New Roman" w:hAnsi="Times New Roman"/>
          <w:b w:val="0"/>
          <w:noProof/>
          <w:sz w:val="24"/>
          <w:szCs w:val="24"/>
        </w:rPr>
        <w:fldChar w:fldCharType="separate"/>
      </w:r>
      <w:r w:rsidRPr="000357B0">
        <w:rPr>
          <w:rFonts w:ascii="Times New Roman" w:hAnsi="Times New Roman"/>
          <w:b w:val="0"/>
          <w:noProof/>
          <w:sz w:val="24"/>
          <w:szCs w:val="24"/>
        </w:rPr>
        <w:t>30</w:t>
      </w:r>
      <w:r w:rsidRPr="000357B0">
        <w:rPr>
          <w:rFonts w:ascii="Times New Roman" w:hAnsi="Times New Roman"/>
          <w:b w:val="0"/>
          <w:noProof/>
          <w:sz w:val="24"/>
          <w:szCs w:val="24"/>
        </w:rPr>
        <w:fldChar w:fldCharType="end"/>
      </w:r>
    </w:p>
    <w:p w14:paraId="32CB3F42" w14:textId="77777777" w:rsidR="00202C76" w:rsidRPr="000357B0" w:rsidRDefault="00202C76" w:rsidP="000357B0">
      <w:pPr>
        <w:pStyle w:val="Tabladeilustraciones"/>
        <w:tabs>
          <w:tab w:val="right" w:pos="8488"/>
        </w:tabs>
        <w:spacing w:line="276" w:lineRule="auto"/>
        <w:rPr>
          <w:rFonts w:ascii="Times New Roman" w:eastAsiaTheme="minorEastAsia" w:hAnsi="Times New Roman"/>
          <w:b w:val="0"/>
          <w:bCs w:val="0"/>
          <w:noProof/>
          <w:sz w:val="24"/>
          <w:szCs w:val="24"/>
        </w:rPr>
      </w:pPr>
      <w:r w:rsidRPr="000357B0">
        <w:rPr>
          <w:rFonts w:ascii="Times New Roman" w:eastAsia="Times New Roman" w:hAnsi="Times New Roman"/>
          <w:b w:val="0"/>
          <w:noProof/>
          <w:color w:val="000000" w:themeColor="text1"/>
          <w:sz w:val="24"/>
          <w:szCs w:val="24"/>
        </w:rPr>
        <w:lastRenderedPageBreak/>
        <w:t>Figura 15. Opinión del alumnado del primer curso del CFGS de Laboratorio Clínico y Biomédico del IES Jorge Juan sobre cómo les gustaría que se evaluase la asignatura</w:t>
      </w:r>
      <w:r w:rsidRPr="000357B0">
        <w:rPr>
          <w:rFonts w:ascii="Times New Roman" w:hAnsi="Times New Roman"/>
          <w:b w:val="0"/>
          <w:noProof/>
          <w:sz w:val="24"/>
          <w:szCs w:val="24"/>
        </w:rPr>
        <w:tab/>
      </w:r>
      <w:r w:rsidRPr="000357B0">
        <w:rPr>
          <w:rFonts w:ascii="Times New Roman" w:hAnsi="Times New Roman"/>
          <w:b w:val="0"/>
          <w:noProof/>
          <w:sz w:val="24"/>
          <w:szCs w:val="24"/>
        </w:rPr>
        <w:fldChar w:fldCharType="begin"/>
      </w:r>
      <w:r w:rsidRPr="000357B0">
        <w:rPr>
          <w:rFonts w:ascii="Times New Roman" w:hAnsi="Times New Roman"/>
          <w:b w:val="0"/>
          <w:noProof/>
          <w:sz w:val="24"/>
          <w:szCs w:val="24"/>
        </w:rPr>
        <w:instrText xml:space="preserve"> PAGEREF _Toc77684662 \h </w:instrText>
      </w:r>
      <w:r w:rsidRPr="000357B0">
        <w:rPr>
          <w:rFonts w:ascii="Times New Roman" w:hAnsi="Times New Roman"/>
          <w:b w:val="0"/>
          <w:noProof/>
          <w:sz w:val="24"/>
          <w:szCs w:val="24"/>
        </w:rPr>
      </w:r>
      <w:r w:rsidRPr="000357B0">
        <w:rPr>
          <w:rFonts w:ascii="Times New Roman" w:hAnsi="Times New Roman"/>
          <w:b w:val="0"/>
          <w:noProof/>
          <w:sz w:val="24"/>
          <w:szCs w:val="24"/>
        </w:rPr>
        <w:fldChar w:fldCharType="separate"/>
      </w:r>
      <w:r w:rsidRPr="000357B0">
        <w:rPr>
          <w:rFonts w:ascii="Times New Roman" w:hAnsi="Times New Roman"/>
          <w:b w:val="0"/>
          <w:noProof/>
          <w:sz w:val="24"/>
          <w:szCs w:val="24"/>
        </w:rPr>
        <w:t>31</w:t>
      </w:r>
      <w:r w:rsidRPr="000357B0">
        <w:rPr>
          <w:rFonts w:ascii="Times New Roman" w:hAnsi="Times New Roman"/>
          <w:b w:val="0"/>
          <w:noProof/>
          <w:sz w:val="24"/>
          <w:szCs w:val="24"/>
        </w:rPr>
        <w:fldChar w:fldCharType="end"/>
      </w:r>
    </w:p>
    <w:p w14:paraId="3A46A35D" w14:textId="77777777" w:rsidR="00202C76" w:rsidRPr="000357B0" w:rsidRDefault="00202C76" w:rsidP="000357B0">
      <w:pPr>
        <w:pStyle w:val="Tabladeilustraciones"/>
        <w:tabs>
          <w:tab w:val="right" w:pos="8488"/>
        </w:tabs>
        <w:spacing w:line="276" w:lineRule="auto"/>
        <w:rPr>
          <w:rFonts w:ascii="Times New Roman" w:eastAsiaTheme="minorEastAsia" w:hAnsi="Times New Roman"/>
          <w:b w:val="0"/>
          <w:bCs w:val="0"/>
          <w:noProof/>
          <w:sz w:val="24"/>
          <w:szCs w:val="24"/>
        </w:rPr>
      </w:pPr>
      <w:r w:rsidRPr="000357B0">
        <w:rPr>
          <w:rFonts w:ascii="Times New Roman" w:eastAsia="Times New Roman" w:hAnsi="Times New Roman"/>
          <w:b w:val="0"/>
          <w:noProof/>
          <w:color w:val="000000" w:themeColor="text1"/>
          <w:sz w:val="24"/>
          <w:szCs w:val="24"/>
        </w:rPr>
        <w:t>Figura 16. Valoración en una escala del 1 al 4 (nada, poco, bastante y mucho) del alumnado del CFGS de Laboratorio Clínico y Biomédico del IES Jorge Juan respecto el empleo de procesos de evaluación formativa (el profesor corrige e informa de cómo mejorar las actividades y/o documentos y da la oportunidad de corregirlos)</w:t>
      </w:r>
      <w:r w:rsidRPr="000357B0">
        <w:rPr>
          <w:rFonts w:ascii="Times New Roman" w:hAnsi="Times New Roman"/>
          <w:b w:val="0"/>
          <w:noProof/>
          <w:sz w:val="24"/>
          <w:szCs w:val="24"/>
        </w:rPr>
        <w:tab/>
      </w:r>
      <w:r w:rsidRPr="000357B0">
        <w:rPr>
          <w:rFonts w:ascii="Times New Roman" w:hAnsi="Times New Roman"/>
          <w:b w:val="0"/>
          <w:noProof/>
          <w:sz w:val="24"/>
          <w:szCs w:val="24"/>
        </w:rPr>
        <w:fldChar w:fldCharType="begin"/>
      </w:r>
      <w:r w:rsidRPr="000357B0">
        <w:rPr>
          <w:rFonts w:ascii="Times New Roman" w:hAnsi="Times New Roman"/>
          <w:b w:val="0"/>
          <w:noProof/>
          <w:sz w:val="24"/>
          <w:szCs w:val="24"/>
        </w:rPr>
        <w:instrText xml:space="preserve"> PAGEREF _Toc77684663 \h </w:instrText>
      </w:r>
      <w:r w:rsidRPr="000357B0">
        <w:rPr>
          <w:rFonts w:ascii="Times New Roman" w:hAnsi="Times New Roman"/>
          <w:b w:val="0"/>
          <w:noProof/>
          <w:sz w:val="24"/>
          <w:szCs w:val="24"/>
        </w:rPr>
      </w:r>
      <w:r w:rsidRPr="000357B0">
        <w:rPr>
          <w:rFonts w:ascii="Times New Roman" w:hAnsi="Times New Roman"/>
          <w:b w:val="0"/>
          <w:noProof/>
          <w:sz w:val="24"/>
          <w:szCs w:val="24"/>
        </w:rPr>
        <w:fldChar w:fldCharType="separate"/>
      </w:r>
      <w:r w:rsidRPr="000357B0">
        <w:rPr>
          <w:rFonts w:ascii="Times New Roman" w:hAnsi="Times New Roman"/>
          <w:b w:val="0"/>
          <w:noProof/>
          <w:sz w:val="24"/>
          <w:szCs w:val="24"/>
        </w:rPr>
        <w:t>31</w:t>
      </w:r>
      <w:r w:rsidRPr="000357B0">
        <w:rPr>
          <w:rFonts w:ascii="Times New Roman" w:hAnsi="Times New Roman"/>
          <w:b w:val="0"/>
          <w:noProof/>
          <w:sz w:val="24"/>
          <w:szCs w:val="24"/>
        </w:rPr>
        <w:fldChar w:fldCharType="end"/>
      </w:r>
    </w:p>
    <w:p w14:paraId="42F5FF33" w14:textId="77777777" w:rsidR="00202C76" w:rsidRPr="000357B0" w:rsidRDefault="00202C76" w:rsidP="000357B0">
      <w:pPr>
        <w:pStyle w:val="Tabladeilustraciones"/>
        <w:tabs>
          <w:tab w:val="right" w:pos="8488"/>
        </w:tabs>
        <w:spacing w:line="276" w:lineRule="auto"/>
        <w:rPr>
          <w:rFonts w:ascii="Times New Roman" w:eastAsiaTheme="minorEastAsia" w:hAnsi="Times New Roman"/>
          <w:b w:val="0"/>
          <w:bCs w:val="0"/>
          <w:noProof/>
          <w:sz w:val="24"/>
          <w:szCs w:val="24"/>
        </w:rPr>
      </w:pPr>
      <w:r w:rsidRPr="000357B0">
        <w:rPr>
          <w:rFonts w:ascii="Times New Roman" w:eastAsia="Times New Roman" w:hAnsi="Times New Roman"/>
          <w:b w:val="0"/>
          <w:noProof/>
          <w:color w:val="000000" w:themeColor="text1"/>
          <w:sz w:val="24"/>
          <w:szCs w:val="24"/>
        </w:rPr>
        <w:t>Figura 17. Distribución del alumnado del CFGS de Laboratorio Clínico y Biomédico del IES Jorge Juan en relación a si opinan que han existido trabajos teórico-prácticos (no exámenes) que han tenido un peso definitivo en la nota final (si no se superaban no se superaba la asignatura) de las asignaturas.</w:t>
      </w:r>
      <w:r w:rsidRPr="000357B0">
        <w:rPr>
          <w:rFonts w:ascii="Times New Roman" w:hAnsi="Times New Roman"/>
          <w:b w:val="0"/>
          <w:noProof/>
          <w:sz w:val="24"/>
          <w:szCs w:val="24"/>
        </w:rPr>
        <w:tab/>
      </w:r>
      <w:r w:rsidRPr="000357B0">
        <w:rPr>
          <w:rFonts w:ascii="Times New Roman" w:hAnsi="Times New Roman"/>
          <w:b w:val="0"/>
          <w:noProof/>
          <w:sz w:val="24"/>
          <w:szCs w:val="24"/>
        </w:rPr>
        <w:fldChar w:fldCharType="begin"/>
      </w:r>
      <w:r w:rsidRPr="000357B0">
        <w:rPr>
          <w:rFonts w:ascii="Times New Roman" w:hAnsi="Times New Roman"/>
          <w:b w:val="0"/>
          <w:noProof/>
          <w:sz w:val="24"/>
          <w:szCs w:val="24"/>
        </w:rPr>
        <w:instrText xml:space="preserve"> PAGEREF _Toc77684664 \h </w:instrText>
      </w:r>
      <w:r w:rsidRPr="000357B0">
        <w:rPr>
          <w:rFonts w:ascii="Times New Roman" w:hAnsi="Times New Roman"/>
          <w:b w:val="0"/>
          <w:noProof/>
          <w:sz w:val="24"/>
          <w:szCs w:val="24"/>
        </w:rPr>
      </w:r>
      <w:r w:rsidRPr="000357B0">
        <w:rPr>
          <w:rFonts w:ascii="Times New Roman" w:hAnsi="Times New Roman"/>
          <w:b w:val="0"/>
          <w:noProof/>
          <w:sz w:val="24"/>
          <w:szCs w:val="24"/>
        </w:rPr>
        <w:fldChar w:fldCharType="separate"/>
      </w:r>
      <w:r w:rsidRPr="000357B0">
        <w:rPr>
          <w:rFonts w:ascii="Times New Roman" w:hAnsi="Times New Roman"/>
          <w:b w:val="0"/>
          <w:noProof/>
          <w:sz w:val="24"/>
          <w:szCs w:val="24"/>
        </w:rPr>
        <w:t>32</w:t>
      </w:r>
      <w:r w:rsidRPr="000357B0">
        <w:rPr>
          <w:rFonts w:ascii="Times New Roman" w:hAnsi="Times New Roman"/>
          <w:b w:val="0"/>
          <w:noProof/>
          <w:sz w:val="24"/>
          <w:szCs w:val="24"/>
        </w:rPr>
        <w:fldChar w:fldCharType="end"/>
      </w:r>
    </w:p>
    <w:p w14:paraId="724C2E40" w14:textId="77777777" w:rsidR="00202C76" w:rsidRPr="000357B0" w:rsidRDefault="00202C76" w:rsidP="000357B0">
      <w:pPr>
        <w:pStyle w:val="Tabladeilustraciones"/>
        <w:tabs>
          <w:tab w:val="right" w:pos="8488"/>
        </w:tabs>
        <w:spacing w:line="276" w:lineRule="auto"/>
        <w:rPr>
          <w:rFonts w:ascii="Times New Roman" w:eastAsiaTheme="minorEastAsia" w:hAnsi="Times New Roman"/>
          <w:b w:val="0"/>
          <w:bCs w:val="0"/>
          <w:noProof/>
          <w:sz w:val="24"/>
          <w:szCs w:val="24"/>
        </w:rPr>
      </w:pPr>
      <w:r w:rsidRPr="000357B0">
        <w:rPr>
          <w:rFonts w:ascii="Times New Roman" w:eastAsia="Times New Roman" w:hAnsi="Times New Roman"/>
          <w:b w:val="0"/>
          <w:noProof/>
          <w:color w:val="000000" w:themeColor="text1"/>
          <w:sz w:val="24"/>
          <w:szCs w:val="24"/>
        </w:rPr>
        <w:t>Figura 18. Distribución del alumnado del CFGS de Laboratorio Clínico y Biomédico del IES Jorge Juan respecto a si opinan que en alguna asignatura los alumnos realizan una valoración de su propio trabajo.</w:t>
      </w:r>
      <w:r w:rsidRPr="000357B0">
        <w:rPr>
          <w:rFonts w:ascii="Times New Roman" w:hAnsi="Times New Roman"/>
          <w:b w:val="0"/>
          <w:noProof/>
          <w:sz w:val="24"/>
          <w:szCs w:val="24"/>
        </w:rPr>
        <w:tab/>
      </w:r>
      <w:r w:rsidRPr="000357B0">
        <w:rPr>
          <w:rFonts w:ascii="Times New Roman" w:hAnsi="Times New Roman"/>
          <w:b w:val="0"/>
          <w:noProof/>
          <w:sz w:val="24"/>
          <w:szCs w:val="24"/>
        </w:rPr>
        <w:fldChar w:fldCharType="begin"/>
      </w:r>
      <w:r w:rsidRPr="000357B0">
        <w:rPr>
          <w:rFonts w:ascii="Times New Roman" w:hAnsi="Times New Roman"/>
          <w:b w:val="0"/>
          <w:noProof/>
          <w:sz w:val="24"/>
          <w:szCs w:val="24"/>
        </w:rPr>
        <w:instrText xml:space="preserve"> PAGEREF _Toc77684665 \h </w:instrText>
      </w:r>
      <w:r w:rsidRPr="000357B0">
        <w:rPr>
          <w:rFonts w:ascii="Times New Roman" w:hAnsi="Times New Roman"/>
          <w:b w:val="0"/>
          <w:noProof/>
          <w:sz w:val="24"/>
          <w:szCs w:val="24"/>
        </w:rPr>
      </w:r>
      <w:r w:rsidRPr="000357B0">
        <w:rPr>
          <w:rFonts w:ascii="Times New Roman" w:hAnsi="Times New Roman"/>
          <w:b w:val="0"/>
          <w:noProof/>
          <w:sz w:val="24"/>
          <w:szCs w:val="24"/>
        </w:rPr>
        <w:fldChar w:fldCharType="separate"/>
      </w:r>
      <w:r w:rsidRPr="000357B0">
        <w:rPr>
          <w:rFonts w:ascii="Times New Roman" w:hAnsi="Times New Roman"/>
          <w:b w:val="0"/>
          <w:noProof/>
          <w:sz w:val="24"/>
          <w:szCs w:val="24"/>
        </w:rPr>
        <w:t>32</w:t>
      </w:r>
      <w:r w:rsidRPr="000357B0">
        <w:rPr>
          <w:rFonts w:ascii="Times New Roman" w:hAnsi="Times New Roman"/>
          <w:b w:val="0"/>
          <w:noProof/>
          <w:sz w:val="24"/>
          <w:szCs w:val="24"/>
        </w:rPr>
        <w:fldChar w:fldCharType="end"/>
      </w:r>
    </w:p>
    <w:p w14:paraId="6F974E93" w14:textId="77777777" w:rsidR="00202C76" w:rsidRPr="000357B0" w:rsidRDefault="00202C76" w:rsidP="000357B0">
      <w:pPr>
        <w:pStyle w:val="Tabladeilustraciones"/>
        <w:tabs>
          <w:tab w:val="right" w:pos="8488"/>
        </w:tabs>
        <w:spacing w:line="276" w:lineRule="auto"/>
        <w:rPr>
          <w:rFonts w:ascii="Times New Roman" w:eastAsiaTheme="minorEastAsia" w:hAnsi="Times New Roman"/>
          <w:b w:val="0"/>
          <w:bCs w:val="0"/>
          <w:noProof/>
          <w:sz w:val="24"/>
          <w:szCs w:val="24"/>
        </w:rPr>
      </w:pPr>
      <w:r w:rsidRPr="000357B0">
        <w:rPr>
          <w:rFonts w:ascii="Times New Roman" w:eastAsia="Times New Roman" w:hAnsi="Times New Roman"/>
          <w:b w:val="0"/>
          <w:noProof/>
          <w:color w:val="000000" w:themeColor="text1"/>
          <w:sz w:val="24"/>
          <w:szCs w:val="24"/>
        </w:rPr>
        <w:t>Figura 19. Número de asignaturas en la que los alumnos y alumnas del CFGS de Laboratorio Clínico y Biomédico del IES Jorge Juan opinan que realizan una valoración de su propio trabajo.</w:t>
      </w:r>
      <w:r w:rsidRPr="000357B0">
        <w:rPr>
          <w:rFonts w:ascii="Times New Roman" w:hAnsi="Times New Roman"/>
          <w:b w:val="0"/>
          <w:noProof/>
          <w:sz w:val="24"/>
          <w:szCs w:val="24"/>
        </w:rPr>
        <w:tab/>
      </w:r>
      <w:r w:rsidRPr="000357B0">
        <w:rPr>
          <w:rFonts w:ascii="Times New Roman" w:hAnsi="Times New Roman"/>
          <w:b w:val="0"/>
          <w:noProof/>
          <w:sz w:val="24"/>
          <w:szCs w:val="24"/>
        </w:rPr>
        <w:fldChar w:fldCharType="begin"/>
      </w:r>
      <w:r w:rsidRPr="000357B0">
        <w:rPr>
          <w:rFonts w:ascii="Times New Roman" w:hAnsi="Times New Roman"/>
          <w:b w:val="0"/>
          <w:noProof/>
          <w:sz w:val="24"/>
          <w:szCs w:val="24"/>
        </w:rPr>
        <w:instrText xml:space="preserve"> PAGEREF _Toc77684666 \h </w:instrText>
      </w:r>
      <w:r w:rsidRPr="000357B0">
        <w:rPr>
          <w:rFonts w:ascii="Times New Roman" w:hAnsi="Times New Roman"/>
          <w:b w:val="0"/>
          <w:noProof/>
          <w:sz w:val="24"/>
          <w:szCs w:val="24"/>
        </w:rPr>
      </w:r>
      <w:r w:rsidRPr="000357B0">
        <w:rPr>
          <w:rFonts w:ascii="Times New Roman" w:hAnsi="Times New Roman"/>
          <w:b w:val="0"/>
          <w:noProof/>
          <w:sz w:val="24"/>
          <w:szCs w:val="24"/>
        </w:rPr>
        <w:fldChar w:fldCharType="separate"/>
      </w:r>
      <w:r w:rsidRPr="000357B0">
        <w:rPr>
          <w:rFonts w:ascii="Times New Roman" w:hAnsi="Times New Roman"/>
          <w:b w:val="0"/>
          <w:noProof/>
          <w:sz w:val="24"/>
          <w:szCs w:val="24"/>
        </w:rPr>
        <w:t>33</w:t>
      </w:r>
      <w:r w:rsidRPr="000357B0">
        <w:rPr>
          <w:rFonts w:ascii="Times New Roman" w:hAnsi="Times New Roman"/>
          <w:b w:val="0"/>
          <w:noProof/>
          <w:sz w:val="24"/>
          <w:szCs w:val="24"/>
        </w:rPr>
        <w:fldChar w:fldCharType="end"/>
      </w:r>
    </w:p>
    <w:p w14:paraId="1AAE4B06" w14:textId="77777777" w:rsidR="00202C76" w:rsidRPr="000357B0" w:rsidRDefault="00202C76" w:rsidP="000357B0">
      <w:pPr>
        <w:pStyle w:val="Tabladeilustraciones"/>
        <w:tabs>
          <w:tab w:val="right" w:pos="8488"/>
        </w:tabs>
        <w:spacing w:line="276" w:lineRule="auto"/>
        <w:rPr>
          <w:rFonts w:ascii="Times New Roman" w:eastAsiaTheme="minorEastAsia" w:hAnsi="Times New Roman"/>
          <w:b w:val="0"/>
          <w:bCs w:val="0"/>
          <w:noProof/>
          <w:sz w:val="24"/>
          <w:szCs w:val="24"/>
        </w:rPr>
      </w:pPr>
      <w:r w:rsidRPr="000357B0">
        <w:rPr>
          <w:rFonts w:ascii="Times New Roman" w:eastAsia="Times New Roman" w:hAnsi="Times New Roman"/>
          <w:b w:val="0"/>
          <w:noProof/>
          <w:color w:val="000000" w:themeColor="text1"/>
          <w:sz w:val="24"/>
          <w:szCs w:val="24"/>
        </w:rPr>
        <w:t>Figura 20. Distribución del alumnado del CFGS de Laboratorio Clínico y Biomédico del IES Jorge Juan respecto a si opinan que en alguna asignatura los alumnos evalúan los trabajos de sus compañeros</w:t>
      </w:r>
      <w:r w:rsidRPr="000357B0">
        <w:rPr>
          <w:rFonts w:ascii="Times New Roman" w:hAnsi="Times New Roman"/>
          <w:b w:val="0"/>
          <w:noProof/>
          <w:sz w:val="24"/>
          <w:szCs w:val="24"/>
        </w:rPr>
        <w:tab/>
      </w:r>
      <w:r w:rsidRPr="000357B0">
        <w:rPr>
          <w:rFonts w:ascii="Times New Roman" w:hAnsi="Times New Roman"/>
          <w:b w:val="0"/>
          <w:noProof/>
          <w:sz w:val="24"/>
          <w:szCs w:val="24"/>
        </w:rPr>
        <w:fldChar w:fldCharType="begin"/>
      </w:r>
      <w:r w:rsidRPr="000357B0">
        <w:rPr>
          <w:rFonts w:ascii="Times New Roman" w:hAnsi="Times New Roman"/>
          <w:b w:val="0"/>
          <w:noProof/>
          <w:sz w:val="24"/>
          <w:szCs w:val="24"/>
        </w:rPr>
        <w:instrText xml:space="preserve"> PAGEREF _Toc77684667 \h </w:instrText>
      </w:r>
      <w:r w:rsidRPr="000357B0">
        <w:rPr>
          <w:rFonts w:ascii="Times New Roman" w:hAnsi="Times New Roman"/>
          <w:b w:val="0"/>
          <w:noProof/>
          <w:sz w:val="24"/>
          <w:szCs w:val="24"/>
        </w:rPr>
      </w:r>
      <w:r w:rsidRPr="000357B0">
        <w:rPr>
          <w:rFonts w:ascii="Times New Roman" w:hAnsi="Times New Roman"/>
          <w:b w:val="0"/>
          <w:noProof/>
          <w:sz w:val="24"/>
          <w:szCs w:val="24"/>
        </w:rPr>
        <w:fldChar w:fldCharType="separate"/>
      </w:r>
      <w:r w:rsidRPr="000357B0">
        <w:rPr>
          <w:rFonts w:ascii="Times New Roman" w:hAnsi="Times New Roman"/>
          <w:b w:val="0"/>
          <w:noProof/>
          <w:sz w:val="24"/>
          <w:szCs w:val="24"/>
        </w:rPr>
        <w:t>33</w:t>
      </w:r>
      <w:r w:rsidRPr="000357B0">
        <w:rPr>
          <w:rFonts w:ascii="Times New Roman" w:hAnsi="Times New Roman"/>
          <w:b w:val="0"/>
          <w:noProof/>
          <w:sz w:val="24"/>
          <w:szCs w:val="24"/>
        </w:rPr>
        <w:fldChar w:fldCharType="end"/>
      </w:r>
    </w:p>
    <w:p w14:paraId="2B80F521" w14:textId="77777777" w:rsidR="00202C76" w:rsidRPr="000357B0" w:rsidRDefault="00202C76" w:rsidP="000357B0">
      <w:pPr>
        <w:pStyle w:val="Tabladeilustraciones"/>
        <w:tabs>
          <w:tab w:val="right" w:pos="8488"/>
        </w:tabs>
        <w:spacing w:line="276" w:lineRule="auto"/>
        <w:rPr>
          <w:rFonts w:ascii="Times New Roman" w:eastAsiaTheme="minorEastAsia" w:hAnsi="Times New Roman"/>
          <w:b w:val="0"/>
          <w:bCs w:val="0"/>
          <w:noProof/>
          <w:sz w:val="24"/>
          <w:szCs w:val="24"/>
        </w:rPr>
      </w:pPr>
      <w:r w:rsidRPr="000357B0">
        <w:rPr>
          <w:rFonts w:ascii="Times New Roman" w:eastAsia="Times New Roman" w:hAnsi="Times New Roman"/>
          <w:b w:val="0"/>
          <w:noProof/>
          <w:color w:val="000000" w:themeColor="text1"/>
          <w:sz w:val="24"/>
          <w:szCs w:val="24"/>
        </w:rPr>
        <w:t>Figura 21. Valoración en una escala del 1 al 4 (nada, poco, bastante y mucho) del alumnado del CFGS de Laboratorio Clínico y Biomédico del IES Jorge Juan respecto si la evaluación empleada en las asignaturas les ayuda a adquirir las competencias profesionales.</w:t>
      </w:r>
      <w:r w:rsidRPr="000357B0">
        <w:rPr>
          <w:rFonts w:ascii="Times New Roman" w:hAnsi="Times New Roman"/>
          <w:b w:val="0"/>
          <w:noProof/>
          <w:sz w:val="24"/>
          <w:szCs w:val="24"/>
        </w:rPr>
        <w:tab/>
      </w:r>
      <w:r w:rsidRPr="000357B0">
        <w:rPr>
          <w:rFonts w:ascii="Times New Roman" w:hAnsi="Times New Roman"/>
          <w:b w:val="0"/>
          <w:noProof/>
          <w:sz w:val="24"/>
          <w:szCs w:val="24"/>
        </w:rPr>
        <w:fldChar w:fldCharType="begin"/>
      </w:r>
      <w:r w:rsidRPr="000357B0">
        <w:rPr>
          <w:rFonts w:ascii="Times New Roman" w:hAnsi="Times New Roman"/>
          <w:b w:val="0"/>
          <w:noProof/>
          <w:sz w:val="24"/>
          <w:szCs w:val="24"/>
        </w:rPr>
        <w:instrText xml:space="preserve"> PAGEREF _Toc77684668 \h </w:instrText>
      </w:r>
      <w:r w:rsidRPr="000357B0">
        <w:rPr>
          <w:rFonts w:ascii="Times New Roman" w:hAnsi="Times New Roman"/>
          <w:b w:val="0"/>
          <w:noProof/>
          <w:sz w:val="24"/>
          <w:szCs w:val="24"/>
        </w:rPr>
      </w:r>
      <w:r w:rsidRPr="000357B0">
        <w:rPr>
          <w:rFonts w:ascii="Times New Roman" w:hAnsi="Times New Roman"/>
          <w:b w:val="0"/>
          <w:noProof/>
          <w:sz w:val="24"/>
          <w:szCs w:val="24"/>
        </w:rPr>
        <w:fldChar w:fldCharType="separate"/>
      </w:r>
      <w:r w:rsidRPr="000357B0">
        <w:rPr>
          <w:rFonts w:ascii="Times New Roman" w:hAnsi="Times New Roman"/>
          <w:b w:val="0"/>
          <w:noProof/>
          <w:sz w:val="24"/>
          <w:szCs w:val="24"/>
        </w:rPr>
        <w:t>34</w:t>
      </w:r>
      <w:r w:rsidRPr="000357B0">
        <w:rPr>
          <w:rFonts w:ascii="Times New Roman" w:hAnsi="Times New Roman"/>
          <w:b w:val="0"/>
          <w:noProof/>
          <w:sz w:val="24"/>
          <w:szCs w:val="24"/>
        </w:rPr>
        <w:fldChar w:fldCharType="end"/>
      </w:r>
    </w:p>
    <w:p w14:paraId="0D48C590" w14:textId="77777777" w:rsidR="00202C76" w:rsidRPr="000357B0" w:rsidRDefault="00202C76" w:rsidP="000357B0">
      <w:pPr>
        <w:pStyle w:val="Tabladeilustraciones"/>
        <w:tabs>
          <w:tab w:val="right" w:pos="8488"/>
        </w:tabs>
        <w:spacing w:line="276" w:lineRule="auto"/>
        <w:rPr>
          <w:rFonts w:ascii="Times New Roman" w:eastAsiaTheme="minorEastAsia" w:hAnsi="Times New Roman"/>
          <w:b w:val="0"/>
          <w:bCs w:val="0"/>
          <w:noProof/>
          <w:sz w:val="24"/>
          <w:szCs w:val="24"/>
        </w:rPr>
      </w:pPr>
      <w:r w:rsidRPr="000357B0">
        <w:rPr>
          <w:rFonts w:ascii="Times New Roman" w:eastAsia="Times New Roman" w:hAnsi="Times New Roman"/>
          <w:b w:val="0"/>
          <w:noProof/>
          <w:color w:val="000000" w:themeColor="text1"/>
          <w:sz w:val="24"/>
          <w:szCs w:val="24"/>
        </w:rPr>
        <w:t>Figura 22. Factores que más motiva al alumnado del CFGS de Laboratorio Clínico y Biomédico del IES Jorge Juan</w:t>
      </w:r>
      <w:r w:rsidRPr="000357B0">
        <w:rPr>
          <w:rFonts w:ascii="Times New Roman" w:hAnsi="Times New Roman"/>
          <w:b w:val="0"/>
          <w:noProof/>
          <w:sz w:val="24"/>
          <w:szCs w:val="24"/>
        </w:rPr>
        <w:tab/>
      </w:r>
      <w:r w:rsidRPr="000357B0">
        <w:rPr>
          <w:rFonts w:ascii="Times New Roman" w:hAnsi="Times New Roman"/>
          <w:b w:val="0"/>
          <w:noProof/>
          <w:sz w:val="24"/>
          <w:szCs w:val="24"/>
        </w:rPr>
        <w:fldChar w:fldCharType="begin"/>
      </w:r>
      <w:r w:rsidRPr="000357B0">
        <w:rPr>
          <w:rFonts w:ascii="Times New Roman" w:hAnsi="Times New Roman"/>
          <w:b w:val="0"/>
          <w:noProof/>
          <w:sz w:val="24"/>
          <w:szCs w:val="24"/>
        </w:rPr>
        <w:instrText xml:space="preserve"> PAGEREF _Toc77684669 \h </w:instrText>
      </w:r>
      <w:r w:rsidRPr="000357B0">
        <w:rPr>
          <w:rFonts w:ascii="Times New Roman" w:hAnsi="Times New Roman"/>
          <w:b w:val="0"/>
          <w:noProof/>
          <w:sz w:val="24"/>
          <w:szCs w:val="24"/>
        </w:rPr>
      </w:r>
      <w:r w:rsidRPr="000357B0">
        <w:rPr>
          <w:rFonts w:ascii="Times New Roman" w:hAnsi="Times New Roman"/>
          <w:b w:val="0"/>
          <w:noProof/>
          <w:sz w:val="24"/>
          <w:szCs w:val="24"/>
        </w:rPr>
        <w:fldChar w:fldCharType="separate"/>
      </w:r>
      <w:r w:rsidRPr="000357B0">
        <w:rPr>
          <w:rFonts w:ascii="Times New Roman" w:hAnsi="Times New Roman"/>
          <w:b w:val="0"/>
          <w:noProof/>
          <w:sz w:val="24"/>
          <w:szCs w:val="24"/>
        </w:rPr>
        <w:t>35</w:t>
      </w:r>
      <w:r w:rsidRPr="000357B0">
        <w:rPr>
          <w:rFonts w:ascii="Times New Roman" w:hAnsi="Times New Roman"/>
          <w:b w:val="0"/>
          <w:noProof/>
          <w:sz w:val="24"/>
          <w:szCs w:val="24"/>
        </w:rPr>
        <w:fldChar w:fldCharType="end"/>
      </w:r>
    </w:p>
    <w:p w14:paraId="3BCFDF3C" w14:textId="77777777" w:rsidR="00202C76" w:rsidRPr="000357B0" w:rsidRDefault="00202C76" w:rsidP="000357B0">
      <w:pPr>
        <w:pStyle w:val="Tabladeilustraciones"/>
        <w:tabs>
          <w:tab w:val="right" w:pos="8488"/>
        </w:tabs>
        <w:spacing w:line="276" w:lineRule="auto"/>
        <w:rPr>
          <w:rFonts w:ascii="Times New Roman" w:eastAsiaTheme="minorEastAsia" w:hAnsi="Times New Roman"/>
          <w:b w:val="0"/>
          <w:bCs w:val="0"/>
          <w:noProof/>
          <w:sz w:val="24"/>
          <w:szCs w:val="24"/>
        </w:rPr>
      </w:pPr>
      <w:r w:rsidRPr="000357B0">
        <w:rPr>
          <w:rFonts w:ascii="Times New Roman" w:eastAsia="Times New Roman" w:hAnsi="Times New Roman"/>
          <w:b w:val="0"/>
          <w:noProof/>
          <w:color w:val="000000" w:themeColor="text1"/>
          <w:sz w:val="24"/>
          <w:szCs w:val="24"/>
        </w:rPr>
        <w:t>Figura 23. Factores que menos motiva al alumnado del CFGS de Laboratorio Clínico y Biomédico del IES Jorge Juan</w:t>
      </w:r>
      <w:r w:rsidRPr="000357B0">
        <w:rPr>
          <w:rFonts w:ascii="Times New Roman" w:hAnsi="Times New Roman"/>
          <w:b w:val="0"/>
          <w:noProof/>
          <w:sz w:val="24"/>
          <w:szCs w:val="24"/>
        </w:rPr>
        <w:tab/>
      </w:r>
      <w:r w:rsidRPr="000357B0">
        <w:rPr>
          <w:rFonts w:ascii="Times New Roman" w:hAnsi="Times New Roman"/>
          <w:b w:val="0"/>
          <w:noProof/>
          <w:sz w:val="24"/>
          <w:szCs w:val="24"/>
        </w:rPr>
        <w:fldChar w:fldCharType="begin"/>
      </w:r>
      <w:r w:rsidRPr="000357B0">
        <w:rPr>
          <w:rFonts w:ascii="Times New Roman" w:hAnsi="Times New Roman"/>
          <w:b w:val="0"/>
          <w:noProof/>
          <w:sz w:val="24"/>
          <w:szCs w:val="24"/>
        </w:rPr>
        <w:instrText xml:space="preserve"> PAGEREF _Toc77684670 \h </w:instrText>
      </w:r>
      <w:r w:rsidRPr="000357B0">
        <w:rPr>
          <w:rFonts w:ascii="Times New Roman" w:hAnsi="Times New Roman"/>
          <w:b w:val="0"/>
          <w:noProof/>
          <w:sz w:val="24"/>
          <w:szCs w:val="24"/>
        </w:rPr>
      </w:r>
      <w:r w:rsidRPr="000357B0">
        <w:rPr>
          <w:rFonts w:ascii="Times New Roman" w:hAnsi="Times New Roman"/>
          <w:b w:val="0"/>
          <w:noProof/>
          <w:sz w:val="24"/>
          <w:szCs w:val="24"/>
        </w:rPr>
        <w:fldChar w:fldCharType="separate"/>
      </w:r>
      <w:r w:rsidRPr="000357B0">
        <w:rPr>
          <w:rFonts w:ascii="Times New Roman" w:hAnsi="Times New Roman"/>
          <w:b w:val="0"/>
          <w:noProof/>
          <w:sz w:val="24"/>
          <w:szCs w:val="24"/>
        </w:rPr>
        <w:t>35</w:t>
      </w:r>
      <w:r w:rsidRPr="000357B0">
        <w:rPr>
          <w:rFonts w:ascii="Times New Roman" w:hAnsi="Times New Roman"/>
          <w:b w:val="0"/>
          <w:noProof/>
          <w:sz w:val="24"/>
          <w:szCs w:val="24"/>
        </w:rPr>
        <w:fldChar w:fldCharType="end"/>
      </w:r>
    </w:p>
    <w:p w14:paraId="5CB2CFD5" w14:textId="77777777" w:rsidR="003F1B6F" w:rsidRPr="00A24EB6" w:rsidRDefault="00EF1E46" w:rsidP="000357B0">
      <w:pPr>
        <w:spacing w:line="276" w:lineRule="auto"/>
        <w:ind w:firstLine="397"/>
      </w:pPr>
      <w:r w:rsidRPr="000357B0">
        <w:fldChar w:fldCharType="end"/>
      </w:r>
    </w:p>
    <w:p w14:paraId="52DC185D" w14:textId="77777777" w:rsidR="003F1B6F" w:rsidRPr="00A24EB6" w:rsidRDefault="003F1B6F" w:rsidP="00404453">
      <w:pPr>
        <w:spacing w:line="360" w:lineRule="auto"/>
        <w:ind w:firstLine="397"/>
        <w:jc w:val="both"/>
      </w:pPr>
    </w:p>
    <w:p w14:paraId="609F7688" w14:textId="77777777" w:rsidR="003F1B6F" w:rsidRPr="00A24EB6" w:rsidRDefault="003F1B6F" w:rsidP="00404453">
      <w:pPr>
        <w:spacing w:line="360" w:lineRule="auto"/>
        <w:ind w:firstLine="397"/>
        <w:jc w:val="both"/>
      </w:pPr>
    </w:p>
    <w:p w14:paraId="637B4B36" w14:textId="0C013A46" w:rsidR="00DC02BB" w:rsidRDefault="00DC02BB" w:rsidP="00404453">
      <w:pPr>
        <w:ind w:firstLine="397"/>
      </w:pPr>
      <w:r>
        <w:br w:type="page"/>
      </w:r>
    </w:p>
    <w:p w14:paraId="5825FF1D" w14:textId="68A3537C" w:rsidR="00555C6E" w:rsidRPr="007B6A77" w:rsidRDefault="00555C6E" w:rsidP="00555C6E">
      <w:pPr>
        <w:spacing w:line="360" w:lineRule="auto"/>
        <w:jc w:val="both"/>
        <w:rPr>
          <w:b/>
          <w:sz w:val="28"/>
        </w:rPr>
      </w:pPr>
      <w:r w:rsidRPr="007B6A77">
        <w:rPr>
          <w:b/>
          <w:sz w:val="28"/>
        </w:rPr>
        <w:lastRenderedPageBreak/>
        <w:t>ÍNDICE DE TABLAS</w:t>
      </w:r>
    </w:p>
    <w:p w14:paraId="75764A5E" w14:textId="77777777" w:rsidR="00555C6E" w:rsidRPr="00555C6E" w:rsidRDefault="00555C6E" w:rsidP="007B6A77">
      <w:pPr>
        <w:pStyle w:val="Tabladeilustraciones"/>
        <w:tabs>
          <w:tab w:val="right" w:pos="8488"/>
        </w:tabs>
        <w:spacing w:before="120" w:line="360" w:lineRule="auto"/>
        <w:ind w:left="482" w:hanging="482"/>
        <w:rPr>
          <w:rFonts w:ascii="Times New Roman" w:eastAsiaTheme="minorEastAsia" w:hAnsi="Times New Roman"/>
          <w:b w:val="0"/>
          <w:bCs w:val="0"/>
          <w:noProof/>
          <w:sz w:val="24"/>
          <w:szCs w:val="24"/>
        </w:rPr>
      </w:pPr>
      <w:r w:rsidRPr="00555C6E">
        <w:rPr>
          <w:rFonts w:ascii="Times New Roman" w:hAnsi="Times New Roman"/>
          <w:b w:val="0"/>
          <w:sz w:val="24"/>
          <w:szCs w:val="24"/>
        </w:rPr>
        <w:fldChar w:fldCharType="begin"/>
      </w:r>
      <w:r w:rsidRPr="00555C6E">
        <w:rPr>
          <w:rFonts w:ascii="Times New Roman" w:hAnsi="Times New Roman"/>
          <w:b w:val="0"/>
          <w:sz w:val="24"/>
          <w:szCs w:val="24"/>
        </w:rPr>
        <w:instrText xml:space="preserve"> TOC \c "Tabla" </w:instrText>
      </w:r>
      <w:r w:rsidRPr="00555C6E">
        <w:rPr>
          <w:rFonts w:ascii="Times New Roman" w:hAnsi="Times New Roman"/>
          <w:b w:val="0"/>
          <w:sz w:val="24"/>
          <w:szCs w:val="24"/>
        </w:rPr>
        <w:fldChar w:fldCharType="separate"/>
      </w:r>
      <w:r w:rsidRPr="00555C6E">
        <w:rPr>
          <w:rFonts w:ascii="Times New Roman" w:hAnsi="Times New Roman"/>
          <w:b w:val="0"/>
          <w:noProof/>
          <w:color w:val="000000" w:themeColor="text1"/>
          <w:sz w:val="24"/>
          <w:szCs w:val="24"/>
        </w:rPr>
        <w:t>Tabla 1 Estrategias para aumentar la motivación intrínseca (17)</w:t>
      </w:r>
      <w:r w:rsidRPr="00555C6E">
        <w:rPr>
          <w:rFonts w:ascii="Times New Roman" w:hAnsi="Times New Roman"/>
          <w:b w:val="0"/>
          <w:noProof/>
          <w:sz w:val="24"/>
          <w:szCs w:val="24"/>
        </w:rPr>
        <w:tab/>
      </w:r>
      <w:r w:rsidRPr="00555C6E">
        <w:rPr>
          <w:rFonts w:ascii="Times New Roman" w:hAnsi="Times New Roman"/>
          <w:b w:val="0"/>
          <w:noProof/>
          <w:sz w:val="24"/>
          <w:szCs w:val="24"/>
        </w:rPr>
        <w:fldChar w:fldCharType="begin"/>
      </w:r>
      <w:r w:rsidRPr="00555C6E">
        <w:rPr>
          <w:rFonts w:ascii="Times New Roman" w:hAnsi="Times New Roman"/>
          <w:b w:val="0"/>
          <w:noProof/>
          <w:sz w:val="24"/>
          <w:szCs w:val="24"/>
        </w:rPr>
        <w:instrText xml:space="preserve"> PAGEREF _Toc78211864 \h </w:instrText>
      </w:r>
      <w:r w:rsidRPr="00555C6E">
        <w:rPr>
          <w:rFonts w:ascii="Times New Roman" w:hAnsi="Times New Roman"/>
          <w:b w:val="0"/>
          <w:noProof/>
          <w:sz w:val="24"/>
          <w:szCs w:val="24"/>
        </w:rPr>
      </w:r>
      <w:r w:rsidRPr="00555C6E">
        <w:rPr>
          <w:rFonts w:ascii="Times New Roman" w:hAnsi="Times New Roman"/>
          <w:b w:val="0"/>
          <w:noProof/>
          <w:sz w:val="24"/>
          <w:szCs w:val="24"/>
        </w:rPr>
        <w:fldChar w:fldCharType="separate"/>
      </w:r>
      <w:r w:rsidRPr="00555C6E">
        <w:rPr>
          <w:rFonts w:ascii="Times New Roman" w:hAnsi="Times New Roman"/>
          <w:b w:val="0"/>
          <w:noProof/>
          <w:sz w:val="24"/>
          <w:szCs w:val="24"/>
        </w:rPr>
        <w:t>7</w:t>
      </w:r>
      <w:r w:rsidRPr="00555C6E">
        <w:rPr>
          <w:rFonts w:ascii="Times New Roman" w:hAnsi="Times New Roman"/>
          <w:b w:val="0"/>
          <w:noProof/>
          <w:sz w:val="24"/>
          <w:szCs w:val="24"/>
        </w:rPr>
        <w:fldChar w:fldCharType="end"/>
      </w:r>
    </w:p>
    <w:p w14:paraId="560FE4DE" w14:textId="77777777" w:rsidR="00555C6E" w:rsidRPr="00555C6E" w:rsidRDefault="00555C6E" w:rsidP="007B6A77">
      <w:pPr>
        <w:pStyle w:val="Tabladeilustraciones"/>
        <w:tabs>
          <w:tab w:val="right" w:pos="8488"/>
        </w:tabs>
        <w:spacing w:before="120" w:line="360" w:lineRule="auto"/>
        <w:ind w:left="482" w:hanging="482"/>
        <w:rPr>
          <w:rFonts w:ascii="Times New Roman" w:eastAsiaTheme="minorEastAsia" w:hAnsi="Times New Roman"/>
          <w:b w:val="0"/>
          <w:bCs w:val="0"/>
          <w:noProof/>
          <w:sz w:val="24"/>
          <w:szCs w:val="24"/>
        </w:rPr>
      </w:pPr>
      <w:r w:rsidRPr="00555C6E">
        <w:rPr>
          <w:rFonts w:ascii="Times New Roman" w:hAnsi="Times New Roman"/>
          <w:b w:val="0"/>
          <w:noProof/>
          <w:color w:val="000000" w:themeColor="text1"/>
          <w:sz w:val="24"/>
          <w:szCs w:val="24"/>
        </w:rPr>
        <w:t>Tabla 2. Datos socioepidemiológicos del alumnado de primer curso del CFGS de Técnico de Laboratorio Clínico y Biomédico.</w:t>
      </w:r>
      <w:r w:rsidRPr="00555C6E">
        <w:rPr>
          <w:rFonts w:ascii="Times New Roman" w:hAnsi="Times New Roman"/>
          <w:b w:val="0"/>
          <w:noProof/>
          <w:sz w:val="24"/>
          <w:szCs w:val="24"/>
        </w:rPr>
        <w:tab/>
      </w:r>
      <w:r w:rsidRPr="00555C6E">
        <w:rPr>
          <w:rFonts w:ascii="Times New Roman" w:hAnsi="Times New Roman"/>
          <w:b w:val="0"/>
          <w:noProof/>
          <w:sz w:val="24"/>
          <w:szCs w:val="24"/>
        </w:rPr>
        <w:fldChar w:fldCharType="begin"/>
      </w:r>
      <w:r w:rsidRPr="00555C6E">
        <w:rPr>
          <w:rFonts w:ascii="Times New Roman" w:hAnsi="Times New Roman"/>
          <w:b w:val="0"/>
          <w:noProof/>
          <w:sz w:val="24"/>
          <w:szCs w:val="24"/>
        </w:rPr>
        <w:instrText xml:space="preserve"> PAGEREF _Toc78211865 \h </w:instrText>
      </w:r>
      <w:r w:rsidRPr="00555C6E">
        <w:rPr>
          <w:rFonts w:ascii="Times New Roman" w:hAnsi="Times New Roman"/>
          <w:b w:val="0"/>
          <w:noProof/>
          <w:sz w:val="24"/>
          <w:szCs w:val="24"/>
        </w:rPr>
      </w:r>
      <w:r w:rsidRPr="00555C6E">
        <w:rPr>
          <w:rFonts w:ascii="Times New Roman" w:hAnsi="Times New Roman"/>
          <w:b w:val="0"/>
          <w:noProof/>
          <w:sz w:val="24"/>
          <w:szCs w:val="24"/>
        </w:rPr>
        <w:fldChar w:fldCharType="separate"/>
      </w:r>
      <w:r w:rsidRPr="00555C6E">
        <w:rPr>
          <w:rFonts w:ascii="Times New Roman" w:hAnsi="Times New Roman"/>
          <w:b w:val="0"/>
          <w:noProof/>
          <w:sz w:val="24"/>
          <w:szCs w:val="24"/>
        </w:rPr>
        <w:t>16</w:t>
      </w:r>
      <w:r w:rsidRPr="00555C6E">
        <w:rPr>
          <w:rFonts w:ascii="Times New Roman" w:hAnsi="Times New Roman"/>
          <w:b w:val="0"/>
          <w:noProof/>
          <w:sz w:val="24"/>
          <w:szCs w:val="24"/>
        </w:rPr>
        <w:fldChar w:fldCharType="end"/>
      </w:r>
    </w:p>
    <w:p w14:paraId="3ACC0811" w14:textId="77777777" w:rsidR="00555C6E" w:rsidRPr="00555C6E" w:rsidRDefault="00555C6E" w:rsidP="007B6A77">
      <w:pPr>
        <w:pStyle w:val="Tabladeilustraciones"/>
        <w:tabs>
          <w:tab w:val="right" w:pos="8488"/>
        </w:tabs>
        <w:spacing w:before="120" w:line="360" w:lineRule="auto"/>
        <w:ind w:left="482" w:hanging="482"/>
        <w:rPr>
          <w:rFonts w:ascii="Times New Roman" w:eastAsiaTheme="minorEastAsia" w:hAnsi="Times New Roman"/>
          <w:b w:val="0"/>
          <w:bCs w:val="0"/>
          <w:noProof/>
          <w:sz w:val="24"/>
          <w:szCs w:val="24"/>
        </w:rPr>
      </w:pPr>
      <w:r w:rsidRPr="00555C6E">
        <w:rPr>
          <w:rFonts w:ascii="Times New Roman" w:hAnsi="Times New Roman"/>
          <w:b w:val="0"/>
          <w:noProof/>
          <w:color w:val="000000" w:themeColor="text1"/>
          <w:sz w:val="24"/>
          <w:szCs w:val="24"/>
        </w:rPr>
        <w:t>Tabla 3. Resultados obtenidos relacionados con el grado de motivación en el alumnado de primer curso del CFGS de Técnico de Laboratorio Clínico y Biomédico.</w:t>
      </w:r>
      <w:r w:rsidRPr="00555C6E">
        <w:rPr>
          <w:rFonts w:ascii="Times New Roman" w:hAnsi="Times New Roman"/>
          <w:b w:val="0"/>
          <w:noProof/>
          <w:sz w:val="24"/>
          <w:szCs w:val="24"/>
        </w:rPr>
        <w:tab/>
      </w:r>
      <w:r w:rsidRPr="00555C6E">
        <w:rPr>
          <w:rFonts w:ascii="Times New Roman" w:hAnsi="Times New Roman"/>
          <w:b w:val="0"/>
          <w:noProof/>
          <w:sz w:val="24"/>
          <w:szCs w:val="24"/>
        </w:rPr>
        <w:fldChar w:fldCharType="begin"/>
      </w:r>
      <w:r w:rsidRPr="00555C6E">
        <w:rPr>
          <w:rFonts w:ascii="Times New Roman" w:hAnsi="Times New Roman"/>
          <w:b w:val="0"/>
          <w:noProof/>
          <w:sz w:val="24"/>
          <w:szCs w:val="24"/>
        </w:rPr>
        <w:instrText xml:space="preserve"> PAGEREF _Toc78211866 \h </w:instrText>
      </w:r>
      <w:r w:rsidRPr="00555C6E">
        <w:rPr>
          <w:rFonts w:ascii="Times New Roman" w:hAnsi="Times New Roman"/>
          <w:b w:val="0"/>
          <w:noProof/>
          <w:sz w:val="24"/>
          <w:szCs w:val="24"/>
        </w:rPr>
      </w:r>
      <w:r w:rsidRPr="00555C6E">
        <w:rPr>
          <w:rFonts w:ascii="Times New Roman" w:hAnsi="Times New Roman"/>
          <w:b w:val="0"/>
          <w:noProof/>
          <w:sz w:val="24"/>
          <w:szCs w:val="24"/>
        </w:rPr>
        <w:fldChar w:fldCharType="separate"/>
      </w:r>
      <w:r w:rsidRPr="00555C6E">
        <w:rPr>
          <w:rFonts w:ascii="Times New Roman" w:hAnsi="Times New Roman"/>
          <w:b w:val="0"/>
          <w:noProof/>
          <w:sz w:val="24"/>
          <w:szCs w:val="24"/>
        </w:rPr>
        <w:t>17</w:t>
      </w:r>
      <w:r w:rsidRPr="00555C6E">
        <w:rPr>
          <w:rFonts w:ascii="Times New Roman" w:hAnsi="Times New Roman"/>
          <w:b w:val="0"/>
          <w:noProof/>
          <w:sz w:val="24"/>
          <w:szCs w:val="24"/>
        </w:rPr>
        <w:fldChar w:fldCharType="end"/>
      </w:r>
    </w:p>
    <w:p w14:paraId="405E51D6" w14:textId="77777777" w:rsidR="00555C6E" w:rsidRPr="00555C6E" w:rsidRDefault="00555C6E" w:rsidP="007B6A77">
      <w:pPr>
        <w:pStyle w:val="Tabladeilustraciones"/>
        <w:tabs>
          <w:tab w:val="right" w:pos="8488"/>
        </w:tabs>
        <w:spacing w:before="120" w:line="360" w:lineRule="auto"/>
        <w:ind w:left="482" w:hanging="482"/>
        <w:rPr>
          <w:rFonts w:ascii="Times New Roman" w:eastAsiaTheme="minorEastAsia" w:hAnsi="Times New Roman"/>
          <w:b w:val="0"/>
          <w:bCs w:val="0"/>
          <w:noProof/>
          <w:sz w:val="24"/>
          <w:szCs w:val="24"/>
        </w:rPr>
      </w:pPr>
      <w:r w:rsidRPr="00555C6E">
        <w:rPr>
          <w:rFonts w:ascii="Times New Roman" w:hAnsi="Times New Roman"/>
          <w:b w:val="0"/>
          <w:noProof/>
          <w:color w:val="000000" w:themeColor="text1"/>
          <w:sz w:val="24"/>
          <w:szCs w:val="24"/>
        </w:rPr>
        <w:t>Tabla 4. Resultados obtenidos relacionados con la influencia de las metodologías activas en la motivación en el alumnado de primer curso del CFGS de Técnico de Laboratorio Clínico y Biomédico.</w:t>
      </w:r>
      <w:r w:rsidRPr="00555C6E">
        <w:rPr>
          <w:rFonts w:ascii="Times New Roman" w:hAnsi="Times New Roman"/>
          <w:b w:val="0"/>
          <w:noProof/>
          <w:sz w:val="24"/>
          <w:szCs w:val="24"/>
        </w:rPr>
        <w:tab/>
      </w:r>
      <w:r w:rsidRPr="00555C6E">
        <w:rPr>
          <w:rFonts w:ascii="Times New Roman" w:hAnsi="Times New Roman"/>
          <w:b w:val="0"/>
          <w:noProof/>
          <w:sz w:val="24"/>
          <w:szCs w:val="24"/>
        </w:rPr>
        <w:fldChar w:fldCharType="begin"/>
      </w:r>
      <w:r w:rsidRPr="00555C6E">
        <w:rPr>
          <w:rFonts w:ascii="Times New Roman" w:hAnsi="Times New Roman"/>
          <w:b w:val="0"/>
          <w:noProof/>
          <w:sz w:val="24"/>
          <w:szCs w:val="24"/>
        </w:rPr>
        <w:instrText xml:space="preserve"> PAGEREF _Toc78211867 \h </w:instrText>
      </w:r>
      <w:r w:rsidRPr="00555C6E">
        <w:rPr>
          <w:rFonts w:ascii="Times New Roman" w:hAnsi="Times New Roman"/>
          <w:b w:val="0"/>
          <w:noProof/>
          <w:sz w:val="24"/>
          <w:szCs w:val="24"/>
        </w:rPr>
      </w:r>
      <w:r w:rsidRPr="00555C6E">
        <w:rPr>
          <w:rFonts w:ascii="Times New Roman" w:hAnsi="Times New Roman"/>
          <w:b w:val="0"/>
          <w:noProof/>
          <w:sz w:val="24"/>
          <w:szCs w:val="24"/>
        </w:rPr>
        <w:fldChar w:fldCharType="separate"/>
      </w:r>
      <w:r w:rsidRPr="00555C6E">
        <w:rPr>
          <w:rFonts w:ascii="Times New Roman" w:hAnsi="Times New Roman"/>
          <w:b w:val="0"/>
          <w:noProof/>
          <w:sz w:val="24"/>
          <w:szCs w:val="24"/>
        </w:rPr>
        <w:t>21</w:t>
      </w:r>
      <w:r w:rsidRPr="00555C6E">
        <w:rPr>
          <w:rFonts w:ascii="Times New Roman" w:hAnsi="Times New Roman"/>
          <w:b w:val="0"/>
          <w:noProof/>
          <w:sz w:val="24"/>
          <w:szCs w:val="24"/>
        </w:rPr>
        <w:fldChar w:fldCharType="end"/>
      </w:r>
    </w:p>
    <w:p w14:paraId="7D765A87" w14:textId="77777777" w:rsidR="00555C6E" w:rsidRPr="00555C6E" w:rsidRDefault="00555C6E" w:rsidP="007B6A77">
      <w:pPr>
        <w:pStyle w:val="Tabladeilustraciones"/>
        <w:tabs>
          <w:tab w:val="right" w:pos="8488"/>
        </w:tabs>
        <w:spacing w:before="120" w:line="360" w:lineRule="auto"/>
        <w:ind w:left="482" w:hanging="482"/>
        <w:rPr>
          <w:rFonts w:ascii="Times New Roman" w:eastAsiaTheme="minorEastAsia" w:hAnsi="Times New Roman"/>
          <w:b w:val="0"/>
          <w:bCs w:val="0"/>
          <w:noProof/>
          <w:sz w:val="24"/>
          <w:szCs w:val="24"/>
        </w:rPr>
      </w:pPr>
      <w:r w:rsidRPr="00555C6E">
        <w:rPr>
          <w:rFonts w:ascii="Times New Roman" w:hAnsi="Times New Roman"/>
          <w:b w:val="0"/>
          <w:noProof/>
          <w:color w:val="000000" w:themeColor="text1"/>
          <w:sz w:val="24"/>
          <w:szCs w:val="24"/>
        </w:rPr>
        <w:t>Tabla 5. Resultados obtenidos relacionados con la influencia de la evaluación en la motivación en el alumnado de primer curso del CFGS de Técnico de Laboratorio Clínico y Biomédico.</w:t>
      </w:r>
      <w:r w:rsidRPr="00555C6E">
        <w:rPr>
          <w:rFonts w:ascii="Times New Roman" w:hAnsi="Times New Roman"/>
          <w:b w:val="0"/>
          <w:noProof/>
          <w:sz w:val="24"/>
          <w:szCs w:val="24"/>
        </w:rPr>
        <w:tab/>
      </w:r>
      <w:r w:rsidRPr="00555C6E">
        <w:rPr>
          <w:rFonts w:ascii="Times New Roman" w:hAnsi="Times New Roman"/>
          <w:b w:val="0"/>
          <w:noProof/>
          <w:sz w:val="24"/>
          <w:szCs w:val="24"/>
        </w:rPr>
        <w:fldChar w:fldCharType="begin"/>
      </w:r>
      <w:r w:rsidRPr="00555C6E">
        <w:rPr>
          <w:rFonts w:ascii="Times New Roman" w:hAnsi="Times New Roman"/>
          <w:b w:val="0"/>
          <w:noProof/>
          <w:sz w:val="24"/>
          <w:szCs w:val="24"/>
        </w:rPr>
        <w:instrText xml:space="preserve"> PAGEREF _Toc78211868 \h </w:instrText>
      </w:r>
      <w:r w:rsidRPr="00555C6E">
        <w:rPr>
          <w:rFonts w:ascii="Times New Roman" w:hAnsi="Times New Roman"/>
          <w:b w:val="0"/>
          <w:noProof/>
          <w:sz w:val="24"/>
          <w:szCs w:val="24"/>
        </w:rPr>
      </w:r>
      <w:r w:rsidRPr="00555C6E">
        <w:rPr>
          <w:rFonts w:ascii="Times New Roman" w:hAnsi="Times New Roman"/>
          <w:b w:val="0"/>
          <w:noProof/>
          <w:sz w:val="24"/>
          <w:szCs w:val="24"/>
        </w:rPr>
        <w:fldChar w:fldCharType="separate"/>
      </w:r>
      <w:r w:rsidRPr="00555C6E">
        <w:rPr>
          <w:rFonts w:ascii="Times New Roman" w:hAnsi="Times New Roman"/>
          <w:b w:val="0"/>
          <w:noProof/>
          <w:sz w:val="24"/>
          <w:szCs w:val="24"/>
        </w:rPr>
        <w:t>26</w:t>
      </w:r>
      <w:r w:rsidRPr="00555C6E">
        <w:rPr>
          <w:rFonts w:ascii="Times New Roman" w:hAnsi="Times New Roman"/>
          <w:b w:val="0"/>
          <w:noProof/>
          <w:sz w:val="24"/>
          <w:szCs w:val="24"/>
        </w:rPr>
        <w:fldChar w:fldCharType="end"/>
      </w:r>
    </w:p>
    <w:p w14:paraId="02AAAC5E" w14:textId="77777777" w:rsidR="00555C6E" w:rsidRPr="00DC02BB" w:rsidRDefault="00555C6E" w:rsidP="00555C6E">
      <w:pPr>
        <w:spacing w:line="360" w:lineRule="auto"/>
        <w:jc w:val="both"/>
        <w:rPr>
          <w:sz w:val="28"/>
        </w:rPr>
      </w:pPr>
      <w:r w:rsidRPr="00555C6E">
        <w:fldChar w:fldCharType="end"/>
      </w:r>
    </w:p>
    <w:p w14:paraId="5C418206" w14:textId="0F6B043C" w:rsidR="007B6A77" w:rsidRDefault="007B6A77">
      <w:pPr>
        <w:rPr>
          <w:sz w:val="28"/>
        </w:rPr>
      </w:pPr>
      <w:r>
        <w:rPr>
          <w:sz w:val="28"/>
        </w:rPr>
        <w:br w:type="page"/>
      </w:r>
    </w:p>
    <w:p w14:paraId="178E1DA2" w14:textId="77777777" w:rsidR="00555C6E" w:rsidRDefault="00555C6E" w:rsidP="00413F38">
      <w:pPr>
        <w:spacing w:line="360" w:lineRule="auto"/>
        <w:jc w:val="both"/>
        <w:rPr>
          <w:sz w:val="28"/>
        </w:rPr>
      </w:pPr>
    </w:p>
    <w:p w14:paraId="60933BEF" w14:textId="1C8AA073" w:rsidR="003F1B6F" w:rsidRPr="007B6A77" w:rsidRDefault="00DC02BB" w:rsidP="00413F38">
      <w:pPr>
        <w:spacing w:line="360" w:lineRule="auto"/>
        <w:jc w:val="both"/>
        <w:rPr>
          <w:b/>
          <w:sz w:val="28"/>
        </w:rPr>
      </w:pPr>
      <w:r w:rsidRPr="007B6A77">
        <w:rPr>
          <w:b/>
          <w:sz w:val="28"/>
        </w:rPr>
        <w:t>ABREVIATURAS</w:t>
      </w:r>
    </w:p>
    <w:p w14:paraId="0B6F3BAF" w14:textId="77777777" w:rsidR="003F1B6F" w:rsidRPr="00A24EB6" w:rsidRDefault="003F1B6F" w:rsidP="00404453">
      <w:pPr>
        <w:spacing w:line="360" w:lineRule="auto"/>
        <w:ind w:firstLine="397"/>
        <w:jc w:val="both"/>
      </w:pPr>
    </w:p>
    <w:p w14:paraId="11DD123C" w14:textId="77777777" w:rsidR="00413F38" w:rsidRDefault="00413F38" w:rsidP="00413F38">
      <w:pPr>
        <w:spacing w:line="360" w:lineRule="auto"/>
        <w:jc w:val="both"/>
      </w:pPr>
      <w:r>
        <w:t>RAE</w:t>
      </w:r>
      <w:r>
        <w:tab/>
        <w:t xml:space="preserve">Real Academia Española </w:t>
      </w:r>
    </w:p>
    <w:p w14:paraId="3548FD4D" w14:textId="6911544C" w:rsidR="00413F38" w:rsidRDefault="00413F38" w:rsidP="00413F38">
      <w:pPr>
        <w:spacing w:line="360" w:lineRule="auto"/>
        <w:jc w:val="both"/>
      </w:pPr>
      <w:r>
        <w:t>CFGS</w:t>
      </w:r>
      <w:r>
        <w:tab/>
        <w:t>Ciclo Formativo de Grado Superior</w:t>
      </w:r>
    </w:p>
    <w:p w14:paraId="4C2A51D5" w14:textId="77777777" w:rsidR="00413F38" w:rsidRDefault="00413F38" w:rsidP="00413F38">
      <w:pPr>
        <w:spacing w:line="360" w:lineRule="auto"/>
        <w:jc w:val="both"/>
      </w:pPr>
      <w:r>
        <w:t>FP</w:t>
      </w:r>
      <w:r>
        <w:tab/>
        <w:t>Formación Profesional</w:t>
      </w:r>
    </w:p>
    <w:p w14:paraId="0E923093" w14:textId="77777777" w:rsidR="00413F38" w:rsidRDefault="00413F38" w:rsidP="00413F38">
      <w:pPr>
        <w:spacing w:line="360" w:lineRule="auto"/>
        <w:jc w:val="both"/>
      </w:pPr>
      <w:r>
        <w:t>TIC</w:t>
      </w:r>
      <w:r>
        <w:tab/>
        <w:t>Tecnologías de la información y la comunicación</w:t>
      </w:r>
    </w:p>
    <w:p w14:paraId="1C1AEB7C" w14:textId="4FC8C5F1" w:rsidR="00CA35A7" w:rsidRDefault="00413F38" w:rsidP="00CA35A7">
      <w:pPr>
        <w:spacing w:line="360" w:lineRule="auto"/>
        <w:jc w:val="both"/>
        <w:sectPr w:rsidR="00CA35A7" w:rsidSect="00413F38">
          <w:footerReference w:type="even" r:id="rId9"/>
          <w:footerReference w:type="default" r:id="rId10"/>
          <w:footerReference w:type="first" r:id="rId11"/>
          <w:pgSz w:w="11900" w:h="16840"/>
          <w:pgMar w:top="1417" w:right="1701" w:bottom="1417" w:left="1701" w:header="708" w:footer="708" w:gutter="0"/>
          <w:pgNumType w:start="1"/>
          <w:cols w:space="708"/>
          <w:titlePg/>
          <w:docGrid w:linePitch="360"/>
        </w:sectPr>
      </w:pPr>
      <w:r>
        <w:t>UFV</w:t>
      </w:r>
      <w:r>
        <w:tab/>
        <w:t>Universidad Francisco de Vitoria</w:t>
      </w:r>
    </w:p>
    <w:p w14:paraId="04476315" w14:textId="6F0B35C6" w:rsidR="00CA35A7" w:rsidRDefault="00CA35A7" w:rsidP="00413F38"/>
    <w:p w14:paraId="107E45B3" w14:textId="5B059D6A" w:rsidR="00436F45" w:rsidRPr="00A24EB6" w:rsidRDefault="003F22FB" w:rsidP="00CA35A7">
      <w:pPr>
        <w:pStyle w:val="Ttulo1"/>
        <w:numPr>
          <w:ilvl w:val="0"/>
          <w:numId w:val="20"/>
        </w:numPr>
        <w:rPr>
          <w:rFonts w:ascii="Times New Roman" w:hAnsi="Times New Roman" w:cs="Times New Roman"/>
        </w:rPr>
      </w:pPr>
      <w:bookmarkStart w:id="1" w:name="_Toc78211908"/>
      <w:r w:rsidRPr="00A24EB6">
        <w:rPr>
          <w:rFonts w:ascii="Times New Roman" w:hAnsi="Times New Roman" w:cs="Times New Roman"/>
        </w:rPr>
        <w:t>Justificación</w:t>
      </w:r>
      <w:bookmarkEnd w:id="1"/>
    </w:p>
    <w:p w14:paraId="3C3D82D7" w14:textId="77777777" w:rsidR="003F22FB" w:rsidRPr="00A24EB6" w:rsidRDefault="003F22FB" w:rsidP="00404453">
      <w:pPr>
        <w:spacing w:line="360" w:lineRule="auto"/>
        <w:ind w:left="360" w:firstLine="397"/>
        <w:jc w:val="both"/>
      </w:pPr>
    </w:p>
    <w:p w14:paraId="02CB3B22" w14:textId="4CB32688" w:rsidR="003F22FB" w:rsidRPr="00A24EB6" w:rsidRDefault="003F22FB" w:rsidP="00404453">
      <w:pPr>
        <w:spacing w:line="360" w:lineRule="auto"/>
        <w:ind w:firstLine="397"/>
        <w:jc w:val="both"/>
      </w:pPr>
      <w:r w:rsidRPr="00A24EB6">
        <w:t>La elevada tasa de abandono temprano en edades comprendidas entre los 18-24 años, en</w:t>
      </w:r>
      <w:r w:rsidR="002D33C4">
        <w:t>tre la</w:t>
      </w:r>
      <w:r w:rsidRPr="00A24EB6">
        <w:t>s cual</w:t>
      </w:r>
      <w:r w:rsidR="002D33C4">
        <w:t xml:space="preserve">es se encuentra el alumnado de Formación </w:t>
      </w:r>
      <w:r w:rsidRPr="00A24EB6">
        <w:t>P</w:t>
      </w:r>
      <w:r w:rsidR="002D33C4">
        <w:t>rofesional (FP)</w:t>
      </w:r>
      <w:r w:rsidRPr="00A24EB6">
        <w:t xml:space="preserve"> de ciclo superior</w:t>
      </w:r>
      <w:r w:rsidR="002D33C4">
        <w:t>,</w:t>
      </w:r>
      <w:r w:rsidRPr="00A24EB6">
        <w:t xml:space="preserve"> y su relación con la motivación, es lo que ha llevado a plantear un análisis en profundidad del origen de este problema y a la búsqueda de soluciones. </w:t>
      </w:r>
    </w:p>
    <w:p w14:paraId="49A835BB" w14:textId="7993E978" w:rsidR="003F22FB" w:rsidRPr="00A24EB6" w:rsidRDefault="003F22FB" w:rsidP="00404453">
      <w:pPr>
        <w:spacing w:line="360" w:lineRule="auto"/>
        <w:ind w:firstLine="397"/>
        <w:jc w:val="both"/>
      </w:pPr>
      <w:r w:rsidRPr="00A24EB6">
        <w:t>El estudio se ha centrado en los alumnos de FP de ciclo superior, los cuales curs</w:t>
      </w:r>
      <w:r w:rsidR="00882726">
        <w:t xml:space="preserve">an estudios no obligatorios. La </w:t>
      </w:r>
      <w:r w:rsidRPr="00A24EB6">
        <w:t xml:space="preserve">escasa bibliografía existente sobre motivación en ciclos formativos </w:t>
      </w:r>
      <w:r w:rsidR="00882726">
        <w:t xml:space="preserve"> ha motivado la realización de este estudio </w:t>
      </w:r>
      <w:r w:rsidRPr="00A24EB6">
        <w:t xml:space="preserve">ya que la mayoría es genérica para todos los niveles educativos </w:t>
      </w:r>
      <w:r w:rsidRPr="00A24EB6">
        <w:fldChar w:fldCharType="begin"/>
      </w:r>
      <w:r w:rsidR="00392820">
        <w:instrText xml:space="preserve"> ADDIN ZOTERO_ITEM CSL_CITATION {"citationID":"bEkRLtrj","properties":{"formattedCitation":"(1)","plainCitation":"(1)","noteIndex":0},"citationItems":[{"id":1989,"uris":["http://zotero.org/users/local/aBWJ72IO/items/LKYDSJQ4"],"uri":["http://zotero.org/users/local/aBWJ72IO/items/LKYDSJQ4"],"itemData":{"id":1989,"type":"article-journal","journalAbbreviation":"Revista Digital, Innovacion y Experiencias Eductivas","page":"2","title":"La motivación en el aula. Funciones del profesor para mejorar la motivación en el aprendizaje.","volume":"15","author":[{"literal":"Belen Navarrete Ruiz De Clavijo"}],"issued":{"date-parts":[["2009"]]}}}],"schema":"https://github.com/citation-style-language/schema/raw/master/csl-citation.json"} </w:instrText>
      </w:r>
      <w:r w:rsidRPr="00A24EB6">
        <w:fldChar w:fldCharType="separate"/>
      </w:r>
      <w:r w:rsidR="00392820">
        <w:rPr>
          <w:noProof/>
        </w:rPr>
        <w:t>(1)</w:t>
      </w:r>
      <w:r w:rsidRPr="00A24EB6">
        <w:fldChar w:fldCharType="end"/>
      </w:r>
      <w:r w:rsidR="00882726">
        <w:t xml:space="preserve">, </w:t>
      </w:r>
      <w:r w:rsidRPr="00A24EB6">
        <w:t xml:space="preserve">se centra en etapas de educación obligatoria </w:t>
      </w:r>
      <w:r w:rsidRPr="00A24EB6">
        <w:fldChar w:fldCharType="begin"/>
      </w:r>
      <w:r w:rsidR="00392820">
        <w:instrText xml:space="preserve"> ADDIN ZOTERO_ITEM CSL_CITATION {"citationID":"p9RUZYGC","properties":{"formattedCitation":"(2)","plainCitation":"(2)","noteIndex":0},"citationItems":[{"id":1991,"uris":["http://zotero.org/users/local/aBWJ72IO/items/ACKL47FE"],"uri":["http://zotero.org/users/local/aBWJ72IO/items/ACKL47FE"],"itemData":{"id":1991,"type":"article-journal","abstract":"Se analizó cómo se genera la motivación de los alumnos de secundaria y cómo esta va evolucionando a lo largo del curso, tomando como referencia el Modelo de Calidad de la Situación Educativa (MOCSE). La muestra está compuesta por 31 profesores de Educación Secundaria. Fue administrado un cuestionario cualitativo a final de curso, cumplimentado por el profesorado, para medir la implicación de los estudiantes y su motivación en el proceso de aprendizaje. Las implicaciones de este estudio en el ámbito de la Educación Secundaria Obligatoria contribuyen a elevar la intención de aprender de los alumnos.","container-title":"Ciencia &amp; Futuro","ISSN":"2306-823X","issue":"2","language":"es-ES","note":"number: 2","page":"111-124","source":"revista.ismm.edu.cu","title":"Motivación escolar y aprendizaje en la Educación Secundaria Obligatoria","volume":"8","author":[{"family":"Abellán-Roselló","given":"Laura"}],"issued":{"date-parts":[["2018",6,4]]}}}],"schema":"https://github.com/citation-style-language/schema/raw/master/csl-citation.json"} </w:instrText>
      </w:r>
      <w:r w:rsidRPr="00A24EB6">
        <w:fldChar w:fldCharType="separate"/>
      </w:r>
      <w:r w:rsidR="00392820">
        <w:rPr>
          <w:noProof/>
        </w:rPr>
        <w:t>(2)</w:t>
      </w:r>
      <w:r w:rsidRPr="00A24EB6">
        <w:fldChar w:fldCharType="end"/>
      </w:r>
      <w:r w:rsidR="00882726">
        <w:t xml:space="preserve"> y en mayor medida en estudios universitarios </w:t>
      </w:r>
      <w:r w:rsidR="0029051C">
        <w:fldChar w:fldCharType="begin"/>
      </w:r>
      <w:r w:rsidR="002A161B">
        <w:instrText xml:space="preserve"> ADDIN ZOTERO_ITEM CSL_CITATION {"citationID":"0MfGoqP1","properties":{"formattedCitation":"(3)","plainCitation":"(3)","noteIndex":0},"citationItems":[{"id":2077,"uris":["http://zotero.org/users/local/aBWJ72IO/items/ALTCLBGS"],"uri":["http://zotero.org/users/local/aBWJ72IO/items/ALTCLBGS"],"itemData":{"id":2077,"type":"article-journal","abstract":"This article deals with the university-level student’s motivation and its complexity. The components and characteristics of the motivational process, and these of the intrinsic and extrinsic motivation, are stated here. The factors that help to motivate students are: linking up the new knowledge with the previously adquired concepts; offering meaningful materials; organizing the learning experiences in function of the students instead of in function of the teachers; giving the students for the fallowing lessons to inspire a greater interest; and finally, preparing the courses content to improve the student’s interest towards the lesson.","container-title":"Actualidades Investigativas en Educación","DOI":"10.15517/aie.v5i2.9157","ISSN":"1409-4703","issue":"2","journalAbbreviation":"Act. Inv. en Educ.","language":"es","page":"1-13","source":"DOI.org (Crossref)","title":"La motivación en los estudiantes universitarios","volume":"5","author":[{"family":"Olanco Hernández","given":"Ana"}],"issued":{"date-parts":[["2005"]]}}}],"schema":"https://github.com/citation-style-language/schema/raw/master/csl-citation.json"} </w:instrText>
      </w:r>
      <w:r w:rsidR="0029051C">
        <w:fldChar w:fldCharType="separate"/>
      </w:r>
      <w:r w:rsidR="002A161B">
        <w:rPr>
          <w:noProof/>
        </w:rPr>
        <w:t>(3)</w:t>
      </w:r>
      <w:r w:rsidR="0029051C">
        <w:fldChar w:fldCharType="end"/>
      </w:r>
      <w:r w:rsidRPr="00A24EB6">
        <w:t xml:space="preserve">. </w:t>
      </w:r>
    </w:p>
    <w:p w14:paraId="4FC61E9B" w14:textId="30862C9A" w:rsidR="00413F38" w:rsidRDefault="00413F38">
      <w:r>
        <w:br w:type="page"/>
      </w:r>
    </w:p>
    <w:p w14:paraId="7C1C110D" w14:textId="1F576A9D" w:rsidR="00436F45" w:rsidRPr="00A24EB6" w:rsidRDefault="003F1B6F" w:rsidP="00413F38">
      <w:pPr>
        <w:pStyle w:val="Ttulo1"/>
        <w:rPr>
          <w:rFonts w:ascii="Times New Roman" w:hAnsi="Times New Roman" w:cs="Times New Roman"/>
        </w:rPr>
      </w:pPr>
      <w:bookmarkStart w:id="2" w:name="_Toc78211909"/>
      <w:r w:rsidRPr="00A24EB6">
        <w:rPr>
          <w:rFonts w:ascii="Times New Roman" w:hAnsi="Times New Roman" w:cs="Times New Roman"/>
        </w:rPr>
        <w:lastRenderedPageBreak/>
        <w:t>2. Marco teórico</w:t>
      </w:r>
      <w:bookmarkEnd w:id="2"/>
    </w:p>
    <w:p w14:paraId="11FB23D3" w14:textId="77777777" w:rsidR="003F1B6F" w:rsidRPr="00A24EB6" w:rsidRDefault="003F1B6F" w:rsidP="00404453">
      <w:pPr>
        <w:spacing w:line="360" w:lineRule="auto"/>
        <w:ind w:firstLine="397"/>
        <w:jc w:val="both"/>
      </w:pPr>
    </w:p>
    <w:p w14:paraId="5BC71B47" w14:textId="528E24A8" w:rsidR="00436F45" w:rsidRPr="00A24EB6" w:rsidRDefault="0012713E" w:rsidP="00404453">
      <w:pPr>
        <w:spacing w:line="360" w:lineRule="auto"/>
        <w:ind w:firstLine="397"/>
        <w:jc w:val="both"/>
      </w:pPr>
      <w:r w:rsidRPr="00A24EB6">
        <w:t>El fracaso escolar no es un problema reciente</w:t>
      </w:r>
      <w:r w:rsidR="002A045F" w:rsidRPr="00A24EB6">
        <w:t>,</w:t>
      </w:r>
      <w:r w:rsidRPr="00A24EB6">
        <w:t xml:space="preserve"> pero </w:t>
      </w:r>
      <w:r w:rsidR="00AC2742" w:rsidRPr="00A24EB6">
        <w:t xml:space="preserve">desde hace </w:t>
      </w:r>
      <w:r w:rsidR="002A045F" w:rsidRPr="00A24EB6">
        <w:t xml:space="preserve">unas décadas se he convertido en objeto de estudio por parte de diversas instituciones y organizaciones en el ámbito nacional e internacional. </w:t>
      </w:r>
    </w:p>
    <w:p w14:paraId="53D029CF" w14:textId="03812586" w:rsidR="002A045F" w:rsidRPr="00A24EB6" w:rsidRDefault="002A045F" w:rsidP="00404453">
      <w:pPr>
        <w:spacing w:line="360" w:lineRule="auto"/>
        <w:ind w:firstLine="397"/>
        <w:jc w:val="both"/>
        <w:rPr>
          <w:lang w:eastAsia="en-US"/>
        </w:rPr>
      </w:pPr>
      <w:r w:rsidRPr="00A24EB6">
        <w:t xml:space="preserve">Respecto al sistema </w:t>
      </w:r>
      <w:r w:rsidR="00AC2742" w:rsidRPr="00A24EB6">
        <w:t>educativo</w:t>
      </w:r>
      <w:r w:rsidRPr="00A24EB6">
        <w:t xml:space="preserve"> español, nos encontramos con una situación cuanto menos preocupante. Los datos ofrecidos por la Comisión Europea revelan que en España el abandono escolar temprano </w:t>
      </w:r>
      <w:r w:rsidR="00AC2742" w:rsidRPr="00A24EB6">
        <w:t xml:space="preserve">de la población de 18 a 24 años </w:t>
      </w:r>
      <w:r w:rsidR="00F83855" w:rsidRPr="00A24EB6">
        <w:t>en 2020 fue</w:t>
      </w:r>
      <w:r w:rsidR="008D22A7" w:rsidRPr="00A24EB6">
        <w:t xml:space="preserve"> del 16</w:t>
      </w:r>
      <w:r w:rsidR="00F83855" w:rsidRPr="00A24EB6">
        <w:t xml:space="preserve">%, siendo el mayor porcentaje, después de Malta, </w:t>
      </w:r>
      <w:r w:rsidRPr="00A24EB6">
        <w:t>en toda la comunidad europea</w:t>
      </w:r>
      <w:r w:rsidR="001869EA" w:rsidRPr="00A24EB6">
        <w:t xml:space="preserve"> (</w:t>
      </w:r>
      <w:r w:rsidR="001869EA" w:rsidRPr="00A24EB6">
        <w:rPr>
          <w:b/>
        </w:rPr>
        <w:t>Figura 1</w:t>
      </w:r>
      <w:r w:rsidR="001869EA" w:rsidRPr="00A24EB6">
        <w:t>)</w:t>
      </w:r>
      <w:r w:rsidR="0046285D" w:rsidRPr="00A24EB6">
        <w:t xml:space="preserve"> </w:t>
      </w:r>
      <w:r w:rsidR="00F96E4D" w:rsidRPr="00A24EB6">
        <w:fldChar w:fldCharType="begin"/>
      </w:r>
      <w:r w:rsidR="002A161B">
        <w:instrText xml:space="preserve"> ADDIN ZOTERO_ITEM CSL_CITATION {"citationID":"BRaniGE3","properties":{"formattedCitation":"(4)","plainCitation":"(4)","noteIndex":0},"citationItems":[{"id":1956,"uris":["http://zotero.org/users/local/aBWJ72IO/items/72HPET9E"],"uri":["http://zotero.org/users/local/aBWJ72IO/items/72HPET9E"],"itemData":{"id":1956,"type":"article-magazine","abstract":"description","container-title":"Bruselas","language":"en","title":"Early leavers from education and training","title-short":"Bruselas","author":[{"family":"Eurostat","given":""}],"issued":{"date-parts":[["2021"]]}}}],"schema":"https://github.com/citation-style-language/schema/raw/master/csl-citation.json"} </w:instrText>
      </w:r>
      <w:r w:rsidR="00F96E4D" w:rsidRPr="00A24EB6">
        <w:fldChar w:fldCharType="separate"/>
      </w:r>
      <w:r w:rsidR="002A161B">
        <w:t>(4)</w:t>
      </w:r>
      <w:r w:rsidR="00F96E4D" w:rsidRPr="00A24EB6">
        <w:fldChar w:fldCharType="end"/>
      </w:r>
      <w:r w:rsidR="00836E49" w:rsidRPr="00A24EB6">
        <w:rPr>
          <w:lang w:eastAsia="en-US"/>
        </w:rPr>
        <w:t xml:space="preserve"> </w:t>
      </w:r>
    </w:p>
    <w:p w14:paraId="2016AF00" w14:textId="1A40508D" w:rsidR="002A045F" w:rsidRPr="00A24EB6" w:rsidRDefault="002A045F" w:rsidP="00404453">
      <w:pPr>
        <w:spacing w:line="360" w:lineRule="auto"/>
        <w:ind w:firstLine="397"/>
        <w:jc w:val="both"/>
      </w:pPr>
      <w:r w:rsidRPr="00A24EB6">
        <w:t xml:space="preserve">El abandono prematuro de la educación y formación genera dificultades considerables en el mercado laboral. Por ello, una de las prioridades de la Unión Europea fue reducir a menos del 10% el abandono escolar en todos los Estados miembros, lo cual no ha sido cumplido en España, que continúa presentando tasas muy elevadas. </w:t>
      </w:r>
      <w:r w:rsidRPr="00A24EB6">
        <w:rPr>
          <w:lang w:eastAsia="en-US"/>
        </w:rPr>
        <w:t>El abandono escolar está vinculado al desempleo, la exclusión social, la pobreza y una mala salud. Hay muchas razones por las que algunos jóvenes abandonan prematuramente la educación y la formación: problemas personales o familiares, dificultades en el aprendizaje o una s</w:t>
      </w:r>
      <w:r w:rsidR="00E2554F">
        <w:rPr>
          <w:lang w:eastAsia="en-US"/>
        </w:rPr>
        <w:t>ituación socioeconómica frágil así como l</w:t>
      </w:r>
      <w:r w:rsidRPr="00A24EB6">
        <w:rPr>
          <w:lang w:eastAsia="en-US"/>
        </w:rPr>
        <w:t>a manera en que está concebido el sistema educativo, la motivación y las relaciones entre profesores y alumnos son otros factores importantes</w:t>
      </w:r>
      <w:r w:rsidR="00746CD5" w:rsidRPr="00A24EB6">
        <w:t xml:space="preserve"> </w:t>
      </w:r>
      <w:r w:rsidR="00746CD5" w:rsidRPr="00A24EB6">
        <w:fldChar w:fldCharType="begin"/>
      </w:r>
      <w:r w:rsidR="002A161B">
        <w:instrText xml:space="preserve"> ADDIN ZOTERO_ITEM CSL_CITATION {"citationID":"kal1HlEf","properties":{"formattedCitation":"(5)","plainCitation":"(5)","noteIndex":0},"citationItems":[{"id":1958,"uris":["http://zotero.org/users/local/aBWJ72IO/items/4J4ECKIJ"],"uri":["http://zotero.org/users/local/aBWJ72IO/items/4J4ECKIJ"],"itemData":{"id":1958,"type":"webpage","abstract":"Abandono escolar","container-title":"Educación y formación - European Commission","genre":"Text","language":"en","title":"Abandono escolar","URL":"https://ec.europa.eu/education/policies/school/early-school-leaving_es","accessed":{"date-parts":[["2021",6,28]]},"issued":{"date-parts":[["2018",8,2]]}}}],"schema":"https://github.com/citation-style-language/schema/raw/master/csl-citation.json"} </w:instrText>
      </w:r>
      <w:r w:rsidR="00746CD5" w:rsidRPr="00A24EB6">
        <w:fldChar w:fldCharType="separate"/>
      </w:r>
      <w:r w:rsidR="002A161B">
        <w:rPr>
          <w:noProof/>
        </w:rPr>
        <w:t>(5)</w:t>
      </w:r>
      <w:r w:rsidR="00746CD5" w:rsidRPr="00A24EB6">
        <w:fldChar w:fldCharType="end"/>
      </w:r>
      <w:r w:rsidRPr="00A24EB6">
        <w:rPr>
          <w:lang w:eastAsia="en-US"/>
        </w:rPr>
        <w:t>.</w:t>
      </w:r>
    </w:p>
    <w:p w14:paraId="393A4827" w14:textId="77777777" w:rsidR="00AE56F3" w:rsidRPr="00A24EB6" w:rsidRDefault="00AE56F3" w:rsidP="00404453">
      <w:pPr>
        <w:spacing w:line="360" w:lineRule="auto"/>
        <w:ind w:firstLine="397"/>
        <w:jc w:val="both"/>
        <w:rPr>
          <w:rFonts w:eastAsia="Times New Roman"/>
        </w:rPr>
      </w:pPr>
      <w:r w:rsidRPr="00A24EB6">
        <w:rPr>
          <w:rFonts w:eastAsia="Times New Roman"/>
          <w:color w:val="404040"/>
          <w:shd w:val="clear" w:color="auto" w:fill="FFFFFF"/>
        </w:rPr>
        <w:t xml:space="preserve">En el presente trabajo nos centraremos en la motivación como causa del abandono escolar. </w:t>
      </w:r>
    </w:p>
    <w:p w14:paraId="0BEEC3AF" w14:textId="77777777" w:rsidR="00AE56F3" w:rsidRPr="00A24EB6" w:rsidRDefault="00AE56F3" w:rsidP="00404453">
      <w:pPr>
        <w:spacing w:line="360" w:lineRule="auto"/>
        <w:ind w:firstLine="397"/>
        <w:jc w:val="both"/>
      </w:pPr>
    </w:p>
    <w:p w14:paraId="080EC222" w14:textId="77777777" w:rsidR="00AE56F3" w:rsidRPr="00A24EB6" w:rsidRDefault="00AE56F3" w:rsidP="00404453">
      <w:pPr>
        <w:spacing w:line="360" w:lineRule="auto"/>
        <w:ind w:firstLine="397"/>
        <w:jc w:val="both"/>
        <w:rPr>
          <w:lang w:eastAsia="en-US"/>
        </w:rPr>
      </w:pPr>
    </w:p>
    <w:p w14:paraId="185E4BEF" w14:textId="76D10348" w:rsidR="002A045F" w:rsidRPr="00A24EB6" w:rsidRDefault="008D22A7" w:rsidP="00404453">
      <w:pPr>
        <w:spacing w:line="360" w:lineRule="auto"/>
        <w:ind w:firstLine="397"/>
        <w:jc w:val="both"/>
        <w:rPr>
          <w:shd w:val="clear" w:color="auto" w:fill="FFFFFF"/>
        </w:rPr>
      </w:pPr>
      <w:r w:rsidRPr="00A24EB6">
        <w:rPr>
          <w:noProof/>
          <w:shd w:val="clear" w:color="auto" w:fill="FFFFFF"/>
          <w:lang w:val="en-GB" w:eastAsia="en-GB"/>
        </w:rPr>
        <w:lastRenderedPageBreak/>
        <w:drawing>
          <wp:inline distT="0" distB="0" distL="0" distR="0" wp14:anchorId="4B77DF7C" wp14:editId="2BB92C61">
            <wp:extent cx="4178365" cy="3215640"/>
            <wp:effectExtent l="0" t="0" r="12700" b="1016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82576" cy="3218881"/>
                    </a:xfrm>
                    <a:prstGeom prst="rect">
                      <a:avLst/>
                    </a:prstGeom>
                  </pic:spPr>
                </pic:pic>
              </a:graphicData>
            </a:graphic>
          </wp:inline>
        </w:drawing>
      </w:r>
    </w:p>
    <w:p w14:paraId="6E743AA6" w14:textId="30D5EDB1" w:rsidR="00016785" w:rsidRPr="00D808AD" w:rsidRDefault="00EF1E46" w:rsidP="00D808AD">
      <w:pPr>
        <w:pStyle w:val="Descripcin"/>
        <w:ind w:firstLine="397"/>
        <w:rPr>
          <w:rFonts w:eastAsia="Times New Roman"/>
          <w:b/>
          <w:i w:val="0"/>
          <w:color w:val="000000" w:themeColor="text1"/>
          <w:sz w:val="22"/>
          <w:szCs w:val="22"/>
          <w:shd w:val="clear" w:color="auto" w:fill="FFFFFF"/>
        </w:rPr>
      </w:pPr>
      <w:bookmarkStart w:id="3" w:name="_Toc77684648"/>
      <w:r w:rsidRPr="00A24EB6">
        <w:rPr>
          <w:b/>
          <w:i w:val="0"/>
          <w:color w:val="000000" w:themeColor="text1"/>
          <w:sz w:val="22"/>
          <w:szCs w:val="22"/>
        </w:rPr>
        <w:t xml:space="preserve">Figura </w:t>
      </w:r>
      <w:r w:rsidRPr="00A24EB6">
        <w:rPr>
          <w:b/>
          <w:i w:val="0"/>
          <w:color w:val="000000" w:themeColor="text1"/>
          <w:sz w:val="22"/>
          <w:szCs w:val="22"/>
        </w:rPr>
        <w:fldChar w:fldCharType="begin"/>
      </w:r>
      <w:r w:rsidRPr="00A24EB6">
        <w:rPr>
          <w:b/>
          <w:i w:val="0"/>
          <w:color w:val="000000" w:themeColor="text1"/>
          <w:sz w:val="22"/>
          <w:szCs w:val="22"/>
        </w:rPr>
        <w:instrText xml:space="preserve"> SEQ Figura \* ARABIC </w:instrText>
      </w:r>
      <w:r w:rsidRPr="00A24EB6">
        <w:rPr>
          <w:b/>
          <w:i w:val="0"/>
          <w:color w:val="000000" w:themeColor="text1"/>
          <w:sz w:val="22"/>
          <w:szCs w:val="22"/>
        </w:rPr>
        <w:fldChar w:fldCharType="separate"/>
      </w:r>
      <w:r w:rsidR="008A2813">
        <w:rPr>
          <w:b/>
          <w:i w:val="0"/>
          <w:noProof/>
          <w:color w:val="000000" w:themeColor="text1"/>
          <w:sz w:val="22"/>
          <w:szCs w:val="22"/>
        </w:rPr>
        <w:t>1</w:t>
      </w:r>
      <w:r w:rsidRPr="00A24EB6">
        <w:rPr>
          <w:b/>
          <w:i w:val="0"/>
          <w:color w:val="000000" w:themeColor="text1"/>
          <w:sz w:val="22"/>
          <w:szCs w:val="22"/>
        </w:rPr>
        <w:fldChar w:fldCharType="end"/>
      </w:r>
      <w:r w:rsidR="00FB4103" w:rsidRPr="00A24EB6">
        <w:rPr>
          <w:rFonts w:eastAsia="Times New Roman"/>
          <w:b/>
          <w:i w:val="0"/>
          <w:color w:val="000000" w:themeColor="text1"/>
          <w:sz w:val="22"/>
          <w:szCs w:val="22"/>
          <w:shd w:val="clear" w:color="auto" w:fill="FFFFFF"/>
        </w:rPr>
        <w:t xml:space="preserve">. </w:t>
      </w:r>
      <w:r w:rsidR="001869EA" w:rsidRPr="00A24EB6">
        <w:rPr>
          <w:rFonts w:eastAsia="Times New Roman"/>
          <w:b/>
          <w:i w:val="0"/>
          <w:color w:val="000000" w:themeColor="text1"/>
          <w:sz w:val="22"/>
          <w:szCs w:val="22"/>
          <w:shd w:val="clear" w:color="auto" w:fill="FFFFFF"/>
        </w:rPr>
        <w:t>Porcentaje de abandono escolar temprano</w:t>
      </w:r>
      <w:r w:rsidR="008D22A7" w:rsidRPr="00A24EB6">
        <w:rPr>
          <w:rFonts w:eastAsia="Times New Roman"/>
          <w:b/>
          <w:i w:val="0"/>
          <w:color w:val="000000" w:themeColor="text1"/>
          <w:sz w:val="22"/>
          <w:szCs w:val="22"/>
          <w:shd w:val="clear" w:color="auto" w:fill="FFFFFF"/>
        </w:rPr>
        <w:t xml:space="preserve"> en 2020</w:t>
      </w:r>
      <w:r w:rsidR="001869EA" w:rsidRPr="00A24EB6">
        <w:rPr>
          <w:rFonts w:eastAsia="Times New Roman"/>
          <w:b/>
          <w:i w:val="0"/>
          <w:color w:val="000000" w:themeColor="text1"/>
          <w:sz w:val="22"/>
          <w:szCs w:val="22"/>
          <w:shd w:val="clear" w:color="auto" w:fill="FFFFFF"/>
        </w:rPr>
        <w:t xml:space="preserve">. </w:t>
      </w:r>
      <w:r w:rsidR="001869EA" w:rsidRPr="0059094E">
        <w:rPr>
          <w:rFonts w:eastAsia="Times New Roman"/>
          <w:b/>
          <w:i w:val="0"/>
          <w:color w:val="000000" w:themeColor="text1"/>
          <w:sz w:val="22"/>
          <w:szCs w:val="22"/>
          <w:shd w:val="clear" w:color="auto" w:fill="FFFFFF"/>
          <w:lang w:val="en-GB"/>
        </w:rPr>
        <w:t>Adaptada de</w:t>
      </w:r>
      <w:r w:rsidR="00D808AD" w:rsidRPr="0059094E">
        <w:rPr>
          <w:rFonts w:eastAsia="Times New Roman"/>
          <w:b/>
          <w:i w:val="0"/>
          <w:color w:val="000000" w:themeColor="text1"/>
          <w:sz w:val="22"/>
          <w:szCs w:val="22"/>
          <w:shd w:val="clear" w:color="auto" w:fill="FFFFFF"/>
          <w:lang w:val="en-GB"/>
        </w:rPr>
        <w:t xml:space="preserve">: Eurostat. Early leavers from education and training. Bruselas. </w:t>
      </w:r>
      <w:r w:rsidR="00D808AD" w:rsidRPr="00D808AD">
        <w:rPr>
          <w:rFonts w:eastAsia="Times New Roman"/>
          <w:b/>
          <w:i w:val="0"/>
          <w:color w:val="000000" w:themeColor="text1"/>
          <w:sz w:val="22"/>
          <w:szCs w:val="22"/>
          <w:shd w:val="clear" w:color="auto" w:fill="FFFFFF"/>
        </w:rPr>
        <w:t>2021</w:t>
      </w:r>
      <w:r w:rsidR="001869EA" w:rsidRPr="00A24EB6">
        <w:rPr>
          <w:rFonts w:eastAsia="Times New Roman"/>
          <w:b/>
          <w:i w:val="0"/>
          <w:color w:val="000000" w:themeColor="text1"/>
          <w:sz w:val="22"/>
          <w:szCs w:val="22"/>
          <w:shd w:val="clear" w:color="auto" w:fill="FFFFFF"/>
        </w:rPr>
        <w:t xml:space="preserve"> </w:t>
      </w:r>
      <w:r w:rsidR="00653D9E" w:rsidRPr="00A24EB6">
        <w:rPr>
          <w:rFonts w:eastAsia="Times New Roman"/>
          <w:b/>
          <w:i w:val="0"/>
          <w:color w:val="000000" w:themeColor="text1"/>
          <w:sz w:val="22"/>
          <w:szCs w:val="22"/>
          <w:shd w:val="clear" w:color="auto" w:fill="FFFFFF"/>
        </w:rPr>
        <w:fldChar w:fldCharType="begin"/>
      </w:r>
      <w:r w:rsidR="002A161B">
        <w:rPr>
          <w:rFonts w:eastAsia="Times New Roman"/>
          <w:b/>
          <w:i w:val="0"/>
          <w:color w:val="000000" w:themeColor="text1"/>
          <w:sz w:val="22"/>
          <w:szCs w:val="22"/>
          <w:shd w:val="clear" w:color="auto" w:fill="FFFFFF"/>
        </w:rPr>
        <w:instrText xml:space="preserve"> ADDIN ZOTERO_ITEM CSL_CITATION {"citationID":"jsI1LsjR","properties":{"formattedCitation":"(4)","plainCitation":"(4)","noteIndex":0},"citationItems":[{"id":1956,"uris":["http://zotero.org/users/local/aBWJ72IO/items/72HPET9E"],"uri":["http://zotero.org/users/local/aBWJ72IO/items/72HPET9E"],"itemData":{"id":1956,"type":"article-magazine","abstract":"description","container-title":"Bruselas","language":"en","title":"Early leavers from education and training","title-short":"Bruselas","author":[{"family":"Eurostat","given":""}],"issued":{"date-parts":[["2021"]]}}}],"schema":"https://github.com/citation-style-language/schema/raw/master/csl-citation.json"} </w:instrText>
      </w:r>
      <w:r w:rsidR="00653D9E" w:rsidRPr="00A24EB6">
        <w:rPr>
          <w:rFonts w:eastAsia="Times New Roman"/>
          <w:b/>
          <w:i w:val="0"/>
          <w:color w:val="000000" w:themeColor="text1"/>
          <w:sz w:val="22"/>
          <w:szCs w:val="22"/>
          <w:shd w:val="clear" w:color="auto" w:fill="FFFFFF"/>
        </w:rPr>
        <w:fldChar w:fldCharType="separate"/>
      </w:r>
      <w:bookmarkEnd w:id="3"/>
      <w:r w:rsidR="002A161B">
        <w:rPr>
          <w:rFonts w:eastAsia="Times New Roman"/>
          <w:b/>
          <w:i w:val="0"/>
          <w:color w:val="000000" w:themeColor="text1"/>
          <w:sz w:val="22"/>
          <w:szCs w:val="22"/>
          <w:shd w:val="clear" w:color="auto" w:fill="FFFFFF"/>
        </w:rPr>
        <w:t>(4)</w:t>
      </w:r>
      <w:r w:rsidR="00653D9E" w:rsidRPr="00A24EB6">
        <w:rPr>
          <w:rFonts w:eastAsia="Times New Roman"/>
          <w:b/>
          <w:i w:val="0"/>
          <w:color w:val="000000" w:themeColor="text1"/>
          <w:sz w:val="22"/>
          <w:szCs w:val="22"/>
          <w:shd w:val="clear" w:color="auto" w:fill="FFFFFF"/>
        </w:rPr>
        <w:fldChar w:fldCharType="end"/>
      </w:r>
    </w:p>
    <w:p w14:paraId="53C3863B" w14:textId="0F4C433E" w:rsidR="00AE56F3" w:rsidRPr="00A24EB6" w:rsidRDefault="003F1B6F" w:rsidP="00404453">
      <w:pPr>
        <w:pStyle w:val="Ttulo2"/>
        <w:ind w:firstLine="397"/>
      </w:pPr>
      <w:bookmarkStart w:id="4" w:name="_Toc78211910"/>
      <w:r w:rsidRPr="00A24EB6">
        <w:t xml:space="preserve">2.1 </w:t>
      </w:r>
      <w:r w:rsidR="00297C8E" w:rsidRPr="00A24EB6">
        <w:t>La motivación para aprender</w:t>
      </w:r>
      <w:bookmarkEnd w:id="4"/>
    </w:p>
    <w:p w14:paraId="0F01651F" w14:textId="77777777" w:rsidR="00AE56F3" w:rsidRPr="00A24EB6" w:rsidRDefault="00AE56F3" w:rsidP="00404453">
      <w:pPr>
        <w:spacing w:line="360" w:lineRule="auto"/>
        <w:ind w:firstLine="397"/>
        <w:jc w:val="both"/>
      </w:pPr>
    </w:p>
    <w:p w14:paraId="43910804" w14:textId="046323AD" w:rsidR="00AE56F3" w:rsidRPr="00A24EB6" w:rsidRDefault="003F1B6F" w:rsidP="00404453">
      <w:pPr>
        <w:pStyle w:val="Ttulo3"/>
        <w:ind w:firstLine="397"/>
        <w:rPr>
          <w:rFonts w:ascii="Times New Roman" w:hAnsi="Times New Roman" w:cs="Times New Roman"/>
        </w:rPr>
      </w:pPr>
      <w:bookmarkStart w:id="5" w:name="_Toc78211911"/>
      <w:r w:rsidRPr="00A24EB6">
        <w:rPr>
          <w:rFonts w:ascii="Times New Roman" w:hAnsi="Times New Roman" w:cs="Times New Roman"/>
        </w:rPr>
        <w:t>2</w:t>
      </w:r>
      <w:r w:rsidR="00297C8E" w:rsidRPr="00A24EB6">
        <w:rPr>
          <w:rFonts w:ascii="Times New Roman" w:hAnsi="Times New Roman" w:cs="Times New Roman"/>
        </w:rPr>
        <w:t>.1.1 Defin</w:t>
      </w:r>
      <w:r w:rsidR="003045D5" w:rsidRPr="00A24EB6">
        <w:rPr>
          <w:rFonts w:ascii="Times New Roman" w:hAnsi="Times New Roman" w:cs="Times New Roman"/>
        </w:rPr>
        <w:t>i</w:t>
      </w:r>
      <w:r w:rsidR="00297C8E" w:rsidRPr="00A24EB6">
        <w:rPr>
          <w:rFonts w:ascii="Times New Roman" w:hAnsi="Times New Roman" w:cs="Times New Roman"/>
        </w:rPr>
        <w:t>ción</w:t>
      </w:r>
      <w:bookmarkEnd w:id="5"/>
    </w:p>
    <w:p w14:paraId="2DED4C4F" w14:textId="77777777" w:rsidR="00AE56F3" w:rsidRPr="00A24EB6" w:rsidRDefault="00AE56F3" w:rsidP="00404453">
      <w:pPr>
        <w:spacing w:line="360" w:lineRule="auto"/>
        <w:ind w:firstLine="397"/>
        <w:jc w:val="both"/>
      </w:pPr>
    </w:p>
    <w:p w14:paraId="289D1334" w14:textId="305EEDFE" w:rsidR="00B83A71" w:rsidRPr="00A24EB6" w:rsidRDefault="005C0874" w:rsidP="00E2554F">
      <w:pPr>
        <w:spacing w:line="360" w:lineRule="auto"/>
        <w:ind w:firstLine="397"/>
        <w:jc w:val="both"/>
      </w:pPr>
      <w:r w:rsidRPr="00A24EB6">
        <w:t>Para poder ha</w:t>
      </w:r>
      <w:r w:rsidR="000364AB" w:rsidRPr="00A24EB6">
        <w:t>blar de motivación o desmotivación p</w:t>
      </w:r>
      <w:r w:rsidR="001C0C9F" w:rsidRPr="00A24EB6">
        <w:t>rimero debemos definirla. La Real Academia Española (RAE) define, en su tercera aceptación, la motivación como “conjunto de factores internos o externos que determinan en parte las acciones de una persona</w:t>
      </w:r>
      <w:r w:rsidR="003045D5" w:rsidRPr="00A24EB6">
        <w:t>”</w:t>
      </w:r>
      <w:r w:rsidR="00B83A71" w:rsidRPr="00A24EB6">
        <w:t>. Mientras que la</w:t>
      </w:r>
      <w:r w:rsidR="001C0C9F" w:rsidRPr="00A24EB6">
        <w:t xml:space="preserve"> desmotivación la define como “Falta o pérdida de motivación” </w:t>
      </w:r>
      <w:r w:rsidR="00B83A71" w:rsidRPr="00A24EB6">
        <w:fldChar w:fldCharType="begin"/>
      </w:r>
      <w:r w:rsidR="002A161B">
        <w:instrText xml:space="preserve"> ADDIN ZOTERO_ITEM CSL_CITATION {"citationID":"yYNaQb9R","properties":{"formattedCitation":"(6)","plainCitation":"(6)","noteIndex":0},"citationItems":[{"id":1960,"uris":["http://zotero.org/users/local/aBWJ72IO/items/X6U7WG24"],"uri":["http://zotero.org/users/local/aBWJ72IO/items/X6U7WG24"],"itemData":{"id":1960,"type":"webpage","abstract":"Versión electrónica 23.4 del «Diccionario de la lengua española», obra lexicográfica académica por excelencia.","container-title":"«Diccionario de la lengua española» - Edición del Tricentenario","language":"es","title":"Diccionario de la lengua española | Edición del Tricentenario","URL":"https://dle.rae.es/","author":[{"family":"ASALE","given":"RAE-"},{"family":"RAE","given":""}],"accessed":{"date-parts":[["2021",6,28]]}}}],"schema":"https://github.com/citation-style-language/schema/raw/master/csl-citation.json"} </w:instrText>
      </w:r>
      <w:r w:rsidR="00B83A71" w:rsidRPr="00A24EB6">
        <w:fldChar w:fldCharType="separate"/>
      </w:r>
      <w:r w:rsidR="002A161B">
        <w:rPr>
          <w:noProof/>
        </w:rPr>
        <w:t>(6)</w:t>
      </w:r>
      <w:r w:rsidR="00B83A71" w:rsidRPr="00A24EB6">
        <w:fldChar w:fldCharType="end"/>
      </w:r>
      <w:r w:rsidR="00B83A71" w:rsidRPr="00A24EB6">
        <w:t xml:space="preserve">. </w:t>
      </w:r>
    </w:p>
    <w:p w14:paraId="29204AA6" w14:textId="4EBA0C76" w:rsidR="006F4578" w:rsidRPr="00A24EB6" w:rsidRDefault="00BB7662" w:rsidP="00404453">
      <w:pPr>
        <w:spacing w:line="360" w:lineRule="auto"/>
        <w:ind w:firstLine="397"/>
        <w:jc w:val="both"/>
      </w:pPr>
      <w:r w:rsidRPr="00A24EB6">
        <w:t xml:space="preserve">Llevada al ámbito de la educación, la motivación en el aprendizaje es el interés que tiene el alumno </w:t>
      </w:r>
      <w:r w:rsidR="00A9740F" w:rsidRPr="00A24EB6">
        <w:t>por su propio aprendizaje o por las actividades que le conducen a é</w:t>
      </w:r>
      <w:r w:rsidR="000B4A70" w:rsidRPr="00A24EB6">
        <w:t xml:space="preserve">l </w:t>
      </w:r>
      <w:r w:rsidR="00CC3494" w:rsidRPr="00A24EB6">
        <w:fldChar w:fldCharType="begin"/>
      </w:r>
      <w:r w:rsidR="002A161B">
        <w:instrText xml:space="preserve"> ADDIN ZOTERO_ITEM CSL_CITATION {"citationID":"Hjuvd3oe","properties":{"formattedCitation":"(7)","plainCitation":"(7)","noteIndex":0},"citationItems":[{"id":1962,"uris":["http://zotero.org/users/local/aBWJ72IO/items/F6CW8ZU5"],"uri":["http://zotero.org/users/local/aBWJ72IO/items/F6CW8ZU5"],"itemData":{"id":1962,"type":"article-journal","journalAbbreviation":"Volver a Educación y Didáctica","title":"La motivación en el aprendizaje","author":[{"family":"E Martinez, S Sánchez","given":""}],"issued":{"date-parts":[["2007"]]}}}],"schema":"https://github.com/citation-style-language/schema/raw/master/csl-citation.json"} </w:instrText>
      </w:r>
      <w:r w:rsidR="00CC3494" w:rsidRPr="00A24EB6">
        <w:fldChar w:fldCharType="separate"/>
      </w:r>
      <w:r w:rsidR="002A161B">
        <w:rPr>
          <w:noProof/>
        </w:rPr>
        <w:t>(7)</w:t>
      </w:r>
      <w:r w:rsidR="00CC3494" w:rsidRPr="00A24EB6">
        <w:fldChar w:fldCharType="end"/>
      </w:r>
      <w:r w:rsidR="00CC3494" w:rsidRPr="00A24EB6">
        <w:t xml:space="preserve">. </w:t>
      </w:r>
      <w:r w:rsidR="006F4578" w:rsidRPr="00A24EB6">
        <w:t xml:space="preserve">Es decir, la motivación está relacionada con las experiencias subjetivas de los estudiantes, en concreto la disposición favorable para participar en las actividades planteadas y los motivos para hacerlas. </w:t>
      </w:r>
    </w:p>
    <w:p w14:paraId="55B082D9" w14:textId="2D85142C" w:rsidR="00BB7662" w:rsidRPr="00A24EB6" w:rsidRDefault="00FC0306" w:rsidP="00404453">
      <w:pPr>
        <w:spacing w:line="360" w:lineRule="auto"/>
        <w:ind w:firstLine="397"/>
        <w:jc w:val="both"/>
      </w:pPr>
      <w:r w:rsidRPr="00A24EB6">
        <w:t>La relación</w:t>
      </w:r>
      <w:r w:rsidR="00CC3494" w:rsidRPr="00A24EB6">
        <w:t xml:space="preserve"> entre las características motivacionales de </w:t>
      </w:r>
      <w:r w:rsidR="00A61660" w:rsidRPr="00A24EB6">
        <w:t>los alumnos</w:t>
      </w:r>
      <w:r w:rsidR="00CC3494" w:rsidRPr="00A24EB6">
        <w:t xml:space="preserve"> y los logros profesionales y académicos</w:t>
      </w:r>
      <w:r w:rsidRPr="00A24EB6">
        <w:t xml:space="preserve"> aparece bien documentada en </w:t>
      </w:r>
      <w:r w:rsidR="007460DB" w:rsidRPr="00A24EB6">
        <w:t>investigaciones</w:t>
      </w:r>
      <w:r w:rsidRPr="00A24EB6">
        <w:t xml:space="preserve"> psicológicas en campo</w:t>
      </w:r>
      <w:r w:rsidR="008B313E" w:rsidRPr="00A24EB6">
        <w:t xml:space="preserve"> </w:t>
      </w:r>
      <w:r w:rsidR="008B313E" w:rsidRPr="00A24EB6">
        <w:fldChar w:fldCharType="begin"/>
      </w:r>
      <w:r w:rsidR="002A161B">
        <w:instrText xml:space="preserve"> ADDIN ZOTERO_ITEM CSL_CITATION {"citationID":"KXqFVMiy","properties":{"formattedCitation":"(8)","plainCitation":"(8)","noteIndex":0},"citationItems":[{"id":1966,"uris":["http://zotero.org/users/local/aBWJ72IO/items/PJ6Q8PZF"],"uri":["http://zotero.org/users/local/aBWJ72IO/items/PJ6Q8PZF"],"itemData":{"id":1966,"type":"article-journal","abstract":"This chapter examines the implications of motivation theory and research for designing instructional programs to maximize students’ motivation. A motivated student is conceptualized as someone who is actively engaged in the learning process. Students who are engaged approach challenging tasks eagerly, exert intense effort using active problem-solving strategies, and persist in","container-title":"Handbook of educational psychology","ISSN":"Macmillan: New York","language":"en","page":"85-113","source":"cepa.stanford.edu","title":"Motivation and instruction","author":[{"family":"Stipek","given":"Deborah"}],"issued":{"date-parts":[["1996"]]}}}],"schema":"https://github.com/citation-style-language/schema/raw/master/csl-citation.json"} </w:instrText>
      </w:r>
      <w:r w:rsidR="008B313E" w:rsidRPr="00A24EB6">
        <w:fldChar w:fldCharType="separate"/>
      </w:r>
      <w:r w:rsidR="002A161B">
        <w:rPr>
          <w:noProof/>
        </w:rPr>
        <w:t>(8)</w:t>
      </w:r>
      <w:r w:rsidR="008B313E" w:rsidRPr="00A24EB6">
        <w:fldChar w:fldCharType="end"/>
      </w:r>
      <w:r w:rsidR="00CC3494" w:rsidRPr="00A24EB6">
        <w:t xml:space="preserve">. </w:t>
      </w:r>
      <w:r w:rsidR="00E6551D" w:rsidRPr="00A24EB6">
        <w:t>Sin embargo, a</w:t>
      </w:r>
      <w:r w:rsidR="00A61660" w:rsidRPr="00A24EB6">
        <w:t xml:space="preserve"> menudo, en el ámbito escolar se hace referencia a la desmotivación del alumnado </w:t>
      </w:r>
      <w:r w:rsidR="00E6551D" w:rsidRPr="00A24EB6">
        <w:t xml:space="preserve">y la falta de interés y esfuerzo </w:t>
      </w:r>
      <w:r w:rsidR="00A61660" w:rsidRPr="00A24EB6">
        <w:t>por adquirir competencias y conocimientos</w:t>
      </w:r>
      <w:r w:rsidR="00E6551D" w:rsidRPr="00A24EB6">
        <w:t xml:space="preserve">. </w:t>
      </w:r>
    </w:p>
    <w:p w14:paraId="41FC8ABE" w14:textId="77777777" w:rsidR="008120CB" w:rsidRPr="00A24EB6" w:rsidRDefault="008120CB" w:rsidP="00404453">
      <w:pPr>
        <w:spacing w:line="360" w:lineRule="auto"/>
        <w:ind w:firstLine="397"/>
        <w:jc w:val="both"/>
      </w:pPr>
    </w:p>
    <w:p w14:paraId="6E137D52" w14:textId="2EE4AE0A" w:rsidR="00CC3494" w:rsidRPr="00A24EB6" w:rsidRDefault="003F1B6F" w:rsidP="00404453">
      <w:pPr>
        <w:pStyle w:val="Ttulo3"/>
        <w:ind w:firstLine="397"/>
        <w:rPr>
          <w:rFonts w:ascii="Times New Roman" w:hAnsi="Times New Roman" w:cs="Times New Roman"/>
        </w:rPr>
      </w:pPr>
      <w:bookmarkStart w:id="6" w:name="_Toc78211912"/>
      <w:r w:rsidRPr="00A24EB6">
        <w:rPr>
          <w:rFonts w:ascii="Times New Roman" w:hAnsi="Times New Roman" w:cs="Times New Roman"/>
        </w:rPr>
        <w:lastRenderedPageBreak/>
        <w:t>2</w:t>
      </w:r>
      <w:r w:rsidR="00CC3494" w:rsidRPr="00A24EB6">
        <w:rPr>
          <w:rFonts w:ascii="Times New Roman" w:hAnsi="Times New Roman" w:cs="Times New Roman"/>
        </w:rPr>
        <w:t>.1.2 Tipos de motivación</w:t>
      </w:r>
      <w:bookmarkEnd w:id="6"/>
    </w:p>
    <w:p w14:paraId="15F58B0E" w14:textId="77777777" w:rsidR="003F1B6F" w:rsidRPr="00A24EB6" w:rsidRDefault="003F1B6F" w:rsidP="00404453">
      <w:pPr>
        <w:spacing w:line="360" w:lineRule="auto"/>
        <w:ind w:firstLine="397"/>
        <w:jc w:val="both"/>
      </w:pPr>
    </w:p>
    <w:p w14:paraId="1DAD9172" w14:textId="5465F6E9" w:rsidR="008938D0" w:rsidRPr="00A24EB6" w:rsidRDefault="008938D0" w:rsidP="00404453">
      <w:pPr>
        <w:spacing w:line="360" w:lineRule="auto"/>
        <w:ind w:firstLine="397"/>
        <w:jc w:val="both"/>
      </w:pPr>
      <w:r w:rsidRPr="00A24EB6">
        <w:t>En los estudiantes podemos distinguir dos tipos de patrones motivacionales: la motivación extrínseca e intrínseca.</w:t>
      </w:r>
    </w:p>
    <w:p w14:paraId="7DF818AF" w14:textId="44DCE8AA" w:rsidR="00335520" w:rsidRPr="00A24EB6" w:rsidRDefault="007460DB" w:rsidP="00404453">
      <w:pPr>
        <w:spacing w:line="360" w:lineRule="auto"/>
        <w:ind w:firstLine="397"/>
        <w:jc w:val="both"/>
      </w:pPr>
      <w:r w:rsidRPr="00A24EB6">
        <w:t>Por motivación extrínseca ent</w:t>
      </w:r>
      <w:r w:rsidR="006A5A0E" w:rsidRPr="00A24EB6">
        <w:t xml:space="preserve">endemos aquella que es ajena a la tarea en sí y se realiza para conseguir premios o evitar castigos, es decir se comprometen con la actividad con el fin de conseguir algo. </w:t>
      </w:r>
      <w:r w:rsidR="00B32994" w:rsidRPr="00A24EB6">
        <w:t xml:space="preserve"> </w:t>
      </w:r>
      <w:r w:rsidR="006A5A0E" w:rsidRPr="00A24EB6">
        <w:t>En contraste, l</w:t>
      </w:r>
      <w:r w:rsidR="00CF5EC0" w:rsidRPr="00A24EB6">
        <w:t>a motivación intrínseca se refiere a la motivación para comprometerse en</w:t>
      </w:r>
      <w:r w:rsidR="006A5A0E" w:rsidRPr="00A24EB6">
        <w:t xml:space="preserve"> una actividad por sí misma, por la satisfacción y placer que se experimenta cuando se alcanza una meta o aprendizaje. Esta motivación se entiende como un signo de competencia y autodeterminación </w:t>
      </w:r>
      <w:r w:rsidR="00283FC2" w:rsidRPr="00A24EB6">
        <w:fldChar w:fldCharType="begin"/>
      </w:r>
      <w:r w:rsidR="002A161B">
        <w:instrText xml:space="preserve"> ADDIN ZOTERO_ITEM CSL_CITATION {"citationID":"u7IPXaTM","properties":{"formattedCitation":"(9)","plainCitation":"(9)","noteIndex":0},"citationItems":[{"id":1971,"uris":["http://zotero.org/users/local/aBWJ72IO/items/X3I43DQR"],"uri":["http://zotero.org/users/local/aBWJ72IO/items/X3I43DQR"],"itemData":{"id":1971,"type":"chapter","container-title":"Handbook of Motivation at School","language":"en","page":"171-196","publisher":"Routledge","source":"acuresearchbank.acu.edu.au","title":"Promoting self-determined school engagement: Motivation, learning and well-being","author":[{"family":"Ryan","given":"Richard Michael"},{"family":"Deci","given":"Edward L."}],"issued":{"date-parts":[["2009"]]}}}],"schema":"https://github.com/citation-style-language/schema/raw/master/csl-citation.json"} </w:instrText>
      </w:r>
      <w:r w:rsidR="00283FC2" w:rsidRPr="00A24EB6">
        <w:fldChar w:fldCharType="separate"/>
      </w:r>
      <w:r w:rsidR="002A161B">
        <w:rPr>
          <w:noProof/>
        </w:rPr>
        <w:t>(9)</w:t>
      </w:r>
      <w:r w:rsidR="00283FC2" w:rsidRPr="00A24EB6">
        <w:fldChar w:fldCharType="end"/>
      </w:r>
      <w:r w:rsidR="00E2554F">
        <w:t>.</w:t>
      </w:r>
    </w:p>
    <w:p w14:paraId="750D83E8" w14:textId="5C4E0B01" w:rsidR="006A5A0E" w:rsidRPr="00D808AD" w:rsidRDefault="00ED0771" w:rsidP="00404453">
      <w:pPr>
        <w:spacing w:line="360" w:lineRule="auto"/>
        <w:ind w:firstLine="397"/>
        <w:jc w:val="both"/>
      </w:pPr>
      <w:r w:rsidRPr="00A24EB6">
        <w:t>En los últimos años, diferentes estudios han mostrado que la motivaci</w:t>
      </w:r>
      <w:r w:rsidR="000F7B83" w:rsidRPr="00A24EB6">
        <w:t xml:space="preserve">ón intrínseca activa el comportamiento hacia el trabajo de forma más eficiente de lo que hacen las </w:t>
      </w:r>
      <w:r w:rsidR="009768FC" w:rsidRPr="00A24EB6">
        <w:t>recompensas</w:t>
      </w:r>
      <w:r w:rsidR="000F7B83" w:rsidRPr="00A24EB6">
        <w:t xml:space="preserve"> externas </w:t>
      </w:r>
      <w:r w:rsidR="00486FAD" w:rsidRPr="00A24EB6">
        <w:fldChar w:fldCharType="begin"/>
      </w:r>
      <w:r w:rsidR="002A161B">
        <w:instrText xml:space="preserve"> ADDIN ZOTERO_ITEM CSL_CITATION {"citationID":"p9IUBco6","properties":{"formattedCitation":"(10)","plainCitation":"(10)","noteIndex":0},"citationItems":[{"id":2033,"uris":["http://zotero.org/users/local/aBWJ72IO/items/AHD7PIL4"],"uri":["http://zotero.org/users/local/aBWJ72IO/items/AHD7PIL4"],"itemData":{"id":2033,"type":"article-journal","journalAbbreviation":"REIFOP","language":"es","page":"81-100","source":"Zotero","title":"Influencia de la motivación en el rendimiento académico de los estudiantes de formación profesional","volume":"14","author":[{"family":"Sánchez","given":"Maquilón"}],"issued":{"date-parts":[["2011"]]}}}],"schema":"https://github.com/citation-style-language/schema/raw/master/csl-citation.json"} </w:instrText>
      </w:r>
      <w:r w:rsidR="00486FAD" w:rsidRPr="00A24EB6">
        <w:fldChar w:fldCharType="separate"/>
      </w:r>
      <w:r w:rsidR="002A161B">
        <w:rPr>
          <w:noProof/>
        </w:rPr>
        <w:t>(10)</w:t>
      </w:r>
      <w:r w:rsidR="00486FAD" w:rsidRPr="00A24EB6">
        <w:fldChar w:fldCharType="end"/>
      </w:r>
      <w:r w:rsidR="000F7B83" w:rsidRPr="00A24EB6">
        <w:t>. La motivación intrínseca s</w:t>
      </w:r>
      <w:r w:rsidR="00313412" w:rsidRPr="00A24EB6">
        <w:t xml:space="preserve">e </w:t>
      </w:r>
      <w:r w:rsidR="006D21F4" w:rsidRPr="00A24EB6">
        <w:t>correlaciona</w:t>
      </w:r>
      <w:r w:rsidR="00313412" w:rsidRPr="00A24EB6">
        <w:t xml:space="preserve"> positivamente con el aprendizaje y el rendimiento y negativamente con la ansiedad </w:t>
      </w:r>
      <w:r w:rsidR="006D21F4" w:rsidRPr="00A24EB6">
        <w:fldChar w:fldCharType="begin"/>
      </w:r>
      <w:r w:rsidR="002A161B">
        <w:instrText xml:space="preserve"> ADDIN ZOTERO_ITEM CSL_CITATION {"citationID":"yvMqkTlq","properties":{"formattedCitation":"(11)","plainCitation":"(11)","noteIndex":0},"citationItems":[{"id":1973,"uris":["http://zotero.org/users/local/aBWJ72IO/items/56FA8UG5"],"uri":["http://zotero.org/users/local/aBWJ72IO/items/56FA8UG5"],"itemData":{"id":1973,"type":"article-journal","abstract":"Age differences in intrinsic and extrinsic motivation and the relationships of each to academic outcomes were examined in an ethnically diverse sample of 797 3rd-grade through 8th-grade children. Using independent measures, the authors found intrinsic and extrinsic motivation to be only moderately correlated, suggesting that they may be largely orthogonal dimensions of motivation in school. Consistent with previous research, intrinsic motivation showed a significant linear decrease from 3rd grade through 8th grade and proved positively correlated with children's grades and standardized test scores at all grade levels. Extrinsic motivation showed few differences across grade levels and proved negatively correlated with academic outcomes. Surprisingly few differences based on children's sex or ethnicity were found. Causes and consequences of the disturbingly low levels of motivation for older, relative to younger, children are discussed. (PsycINFO Database Record (c) 2016 APA, all rights reserved)","container-title":"Journal of Educational Psychology","DOI":"10.1037/0022-0663.97.2.184","ISSN":"1939-2176(Electronic),0022-0663(Print)","issue":"2","note":"publisher-place: US\npublisher: American Psychological Association","page":"184-196","source":"APA PsycNET","title":"Intrinsic and Extrinsic Motivational Orientations in the Classroom: Age Differences and Academic Correlates","title-short":"Intrinsic and Extrinsic Motivational Orientations in the Classroom","volume":"97","author":[{"family":"Lepper","given":"Mark R."},{"family":"Corpus","given":"Jennifer Henderlong"},{"family":"Iyengar","given":"Sheena S."}],"issued":{"date-parts":[["2005"]]}}}],"schema":"https://github.com/citation-style-language/schema/raw/master/csl-citation.json"} </w:instrText>
      </w:r>
      <w:r w:rsidR="006D21F4" w:rsidRPr="00A24EB6">
        <w:fldChar w:fldCharType="separate"/>
      </w:r>
      <w:r w:rsidR="002A161B">
        <w:rPr>
          <w:noProof/>
        </w:rPr>
        <w:t>(11)</w:t>
      </w:r>
      <w:r w:rsidR="006D21F4" w:rsidRPr="00A24EB6">
        <w:fldChar w:fldCharType="end"/>
      </w:r>
      <w:r w:rsidR="006D21F4" w:rsidRPr="00A24EB6">
        <w:t xml:space="preserve">. Esta </w:t>
      </w:r>
      <w:r w:rsidR="00E83961" w:rsidRPr="00A24EB6">
        <w:t>correlación</w:t>
      </w:r>
      <w:r w:rsidR="000F7B83" w:rsidRPr="00A24EB6">
        <w:t xml:space="preserve"> tiene lugar debido a que estos</w:t>
      </w:r>
      <w:r w:rsidR="006D21F4" w:rsidRPr="00A24EB6">
        <w:t xml:space="preserve"> estudiantes </w:t>
      </w:r>
      <w:r w:rsidR="00E83961" w:rsidRPr="00A24EB6">
        <w:t>están más atentos a las instrucciones, repasan la información, se organizan mejor y relacionan los nuevos conocimientos con los conocimientos previos. A su vez, el propio aprendizaje les genera motivación intrínseca, ya que a medida que los estu</w:t>
      </w:r>
      <w:r w:rsidR="00E83961" w:rsidRPr="00D808AD">
        <w:t>diantes desarrollan habilidades cada vez más complejas, perciben sus progresos y se siente</w:t>
      </w:r>
      <w:r w:rsidR="006F055A" w:rsidRPr="00D808AD">
        <w:t>n</w:t>
      </w:r>
      <w:r w:rsidR="00D808AD" w:rsidRPr="00D808AD">
        <w:t xml:space="preserve"> </w:t>
      </w:r>
      <w:r w:rsidR="00E83961" w:rsidRPr="00D808AD">
        <w:t xml:space="preserve">más motivados. </w:t>
      </w:r>
      <w:r w:rsidR="00F3667E" w:rsidRPr="00D808AD">
        <w:t>Otros autores también indican que la motivación académica es</w:t>
      </w:r>
      <w:r w:rsidR="00213492" w:rsidRPr="00D808AD">
        <w:t xml:space="preserve">tá en estrecha relación con el </w:t>
      </w:r>
      <w:r w:rsidR="00F3667E" w:rsidRPr="00D808AD">
        <w:t xml:space="preserve">éxito y el fracaso escolar </w:t>
      </w:r>
      <w:r w:rsidR="00F3667E" w:rsidRPr="00D808AD">
        <w:fldChar w:fldCharType="begin"/>
      </w:r>
      <w:r w:rsidR="002A161B" w:rsidRPr="00D808AD">
        <w:instrText xml:space="preserve"> ADDIN ZOTERO_ITEM CSL_CITATION {"citationID":"UvjbKayu","properties":{"formattedCitation":"(12)","plainCitation":"(12)","noteIndex":0},"citationItems":[{"id":1975,"uris":["http://zotero.org/users/local/aBWJ72IO/items/ZD8XTNSJ"],"uri":["http://zotero.org/users/local/aBWJ72IO/items/ZD8XTNSJ"],"itemData":{"id":1975,"type":"article-journal","abstract":"Este artículo pretende profundizar en el modelo que sobre la motivación académica en el aula, propone Susan Harter (Harter, 1984), en la aplicabilidad de su tipología motivadora a los alumnos de la ESO y Bachillerato, así como en el estudio de si existen diferencias en función del sexo y del nivel educativo a lo largo de estas etapas, continuando con el estudio de posibles «predictores» del rendimiento académico final entre una serie de variables independientes motivadoras relativas a los ítems y subescalas principales del instrumento de medida utilizado, el curso, el género, el rendimiento previo y otras variables de interés. En esta línea, se presentan hallazgos correlacionales iniciales de 521 alumnos que parecen indicar una cierta irrelevancia de dichas variables motivadoras en el rendimiento académico a final de curso, así como elevadas correlaciones observadas durante todo el periodo académico basadas en evaluaciones previas, que implican una cierta continuidad y determinismo en el rendimiento final de los alumnos que puede vislumbrarse ya casi desde el inicio del curso escolar. Se termina con algunas pautas de intervención a introducir por parte de los profesores en sus clases, así como referencias a modelos teóricos que pueden aportar «conceptualizaciones» y tratamientos complementarios a este complejo problema","container-title":"Revista de educación, ISSN 0034-8082, Nº 340, 2006 (Ejemplar dedicado a: La tarea de enseñar: atraer, formar, retener y desarrollar buen profesorado), pags. 379-414","journalAbbreviation":"Revista de educación, ISSN 0034-8082, Nº 340, 2006 (Ejemplar dedicado a: La tarea de enseñar: atraer, formar, retener y desarrollar buen profesorado), pags. 379-414","source":"ResearchGate","title":"Motivación y rendimiento académico en alumnos de educación secundaria obligatoria y bachillerato LOGSE","author":[{"family":"Broc Cavero","given":"Miguel"}],"issued":{"date-parts":[["2006",1,1]]}}}],"schema":"https://github.com/citation-style-language/schema/raw/master/csl-citation.json"} </w:instrText>
      </w:r>
      <w:r w:rsidR="00F3667E" w:rsidRPr="00D808AD">
        <w:fldChar w:fldCharType="separate"/>
      </w:r>
      <w:r w:rsidR="002A161B" w:rsidRPr="00D808AD">
        <w:rPr>
          <w:noProof/>
        </w:rPr>
        <w:t>(12)</w:t>
      </w:r>
      <w:r w:rsidR="00F3667E" w:rsidRPr="00D808AD">
        <w:fldChar w:fldCharType="end"/>
      </w:r>
      <w:r w:rsidR="00FD3A22" w:rsidRPr="00D808AD">
        <w:t xml:space="preserve"> por lo que favorecer la motivación intrínseca favorecería un mayor éxito escolar y la disminución del porcentaje del abandono escolar temprano observadas. </w:t>
      </w:r>
    </w:p>
    <w:p w14:paraId="5D1425DD" w14:textId="77777777" w:rsidR="00E83961" w:rsidRPr="00D808AD" w:rsidRDefault="00E83961" w:rsidP="00404453">
      <w:pPr>
        <w:spacing w:line="360" w:lineRule="auto"/>
        <w:ind w:firstLine="397"/>
        <w:jc w:val="both"/>
      </w:pPr>
    </w:p>
    <w:p w14:paraId="441C7447" w14:textId="77777777" w:rsidR="00311AE0" w:rsidRDefault="002B55C8" w:rsidP="00311AE0">
      <w:pPr>
        <w:spacing w:line="360" w:lineRule="auto"/>
        <w:ind w:firstLine="397"/>
        <w:jc w:val="both"/>
      </w:pPr>
      <w:r w:rsidRPr="00D808AD">
        <w:t>Además de esta clasificación, podemos</w:t>
      </w:r>
      <w:r w:rsidRPr="00A24EB6">
        <w:t xml:space="preserve"> observar dos variables que tienen una gran influencia en la activación, dirección y persistencia </w:t>
      </w:r>
      <w:r w:rsidR="00F957ED" w:rsidRPr="00A24EB6">
        <w:t>d</w:t>
      </w:r>
      <w:r w:rsidRPr="00A24EB6">
        <w:t xml:space="preserve">e la conducta: la variable cognitiva y afectiva. </w:t>
      </w:r>
      <w:r w:rsidR="00F957ED" w:rsidRPr="00A24EB6">
        <w:t>De hecho, una de las propuestas que mejor engloba la complejidad de los procesos motivacionales en el nivel académico es la planteada por Pintrich y De Groot en la que distinguen tres categorías generales que intervienen en la motivación en contextos educativos: la expectativa, el valor y el componente afectivo. La expectativa incluye las creencias de los estudiantes sobre su capacidad para realizar una tarea</w:t>
      </w:r>
      <w:r w:rsidR="0008319E" w:rsidRPr="00A24EB6">
        <w:t xml:space="preserve"> (¿puedo hacer esta tarea? ¿La realizo correctamente?)</w:t>
      </w:r>
      <w:r w:rsidR="00F957ED" w:rsidRPr="00A24EB6">
        <w:t xml:space="preserve">. El componente de valor </w:t>
      </w:r>
      <w:r w:rsidR="007C266B" w:rsidRPr="00A24EB6">
        <w:t>incluye</w:t>
      </w:r>
      <w:r w:rsidR="00F957ED" w:rsidRPr="00A24EB6">
        <w:t xml:space="preserve"> las metas de los alumnos y sus creencias sobre la importancia e interés en la tarea</w:t>
      </w:r>
      <w:r w:rsidR="00091B92" w:rsidRPr="00A24EB6">
        <w:t xml:space="preserve"> (¿Por qué hago yo esta tarea? ¿A qué se debe las calificaciones que he </w:t>
      </w:r>
      <w:r w:rsidR="00213492" w:rsidRPr="00A24EB6">
        <w:t>obtenido?</w:t>
      </w:r>
      <w:r w:rsidR="00091B92" w:rsidRPr="00A24EB6">
        <w:t xml:space="preserve"> Finalmente,</w:t>
      </w:r>
      <w:r w:rsidR="00F957ED" w:rsidRPr="00A24EB6">
        <w:t xml:space="preserve"> el componente </w:t>
      </w:r>
      <w:r w:rsidR="007C266B" w:rsidRPr="00A24EB6">
        <w:t>afectivo</w:t>
      </w:r>
      <w:r w:rsidR="00F957ED" w:rsidRPr="00A24EB6">
        <w:t xml:space="preserve"> está relacionado con las consecuencias </w:t>
      </w:r>
      <w:r w:rsidR="007C266B" w:rsidRPr="00A24EB6">
        <w:t>afectivo</w:t>
      </w:r>
      <w:r w:rsidR="00F957ED" w:rsidRPr="00A24EB6">
        <w:t xml:space="preserve">-emocionales derivadas de la </w:t>
      </w:r>
      <w:r w:rsidR="00F957ED" w:rsidRPr="00A24EB6">
        <w:lastRenderedPageBreak/>
        <w:t>realización de una tarea, como puede ser el éxito o fracaso a nivel académico</w:t>
      </w:r>
      <w:r w:rsidR="005B2AB2" w:rsidRPr="00A24EB6">
        <w:t xml:space="preserve"> lo cual condiciona una emoción</w:t>
      </w:r>
      <w:r w:rsidR="00091B92" w:rsidRPr="00A24EB6">
        <w:t xml:space="preserve"> (¿Cómo me siento con esta tarea?)</w:t>
      </w:r>
      <w:r w:rsidR="009A4A4A" w:rsidRPr="00A24EB6">
        <w:t xml:space="preserve"> </w:t>
      </w:r>
      <w:r w:rsidR="009A4A4A" w:rsidRPr="00A24EB6">
        <w:fldChar w:fldCharType="begin"/>
      </w:r>
      <w:r w:rsidR="002A161B">
        <w:instrText xml:space="preserve"> ADDIN ZOTERO_ITEM CSL_CITATION {"citationID":"RfxuI6p5","properties":{"formattedCitation":"(13)","plainCitation":"(13)","noteIndex":0},"citationItems":[{"id":1968,"uris":["http://zotero.org/users/local/aBWJ72IO/items/TXJH86HJ"],"uri":["http://zotero.org/users/local/aBWJ72IO/items/TXJH86HJ"],"itemData":{"id":1968,"type":"article-journal","abstract":"A correlational study examined relationships between motivational orientation, self-regulated learning, and classroom academic performance for 173 seventh graders from eight science and seven English classes. A self-report measure of student self-efficacy, intrinsic value, test anxiety, self-regulation, and use of learning strategies was administered, and performance data were obtained from work on classroom assignments. Self-efficacy and intrinsic value were positively related to cognitive engagement and performance. Regression analyses revealed that, depending on the outcome measure, self-regulation, self-efficacy, and test anxiety emerged as the best predictors of performance. Intrinsic value did not have a direct influence on performance but was strongly related to self-regulation and cognitive strategy use, regardless of prior achievement level. The implications of individual differences in motivational orientation for cognitive engagement and self-regulation in the classroom are discussed. (PsycINFO Database Record (c) 2016 APA, all rights reserved)","container-title":"Journal of Educational Psychology","DOI":"10.1037/0022-0663.82.1.33","ISSN":"1939-2176(Electronic),0022-0663(Print)","issue":"1","note":"publisher-place: US\npublisher: American Psychological Association","page":"33-40","source":"APA PsycNET","title":"Motivational and self-regulated learning components of classroom academic performance","volume":"82","author":[{"family":"Pintrich","given":"Paul R."},{"family":"Groot","given":"Elisabeth V.","non-dropping-particle":"de"}],"issued":{"date-parts":[["1990"]]}}}],"schema":"https://github.com/citation-style-language/schema/raw/master/csl-citation.json"} </w:instrText>
      </w:r>
      <w:r w:rsidR="009A4A4A" w:rsidRPr="00A24EB6">
        <w:fldChar w:fldCharType="separate"/>
      </w:r>
      <w:r w:rsidR="002A161B">
        <w:rPr>
          <w:noProof/>
        </w:rPr>
        <w:t>(13)</w:t>
      </w:r>
      <w:r w:rsidR="009A4A4A" w:rsidRPr="00A24EB6">
        <w:fldChar w:fldCharType="end"/>
      </w:r>
      <w:r w:rsidR="00F957ED" w:rsidRPr="00A24EB6">
        <w:t xml:space="preserve">. </w:t>
      </w:r>
    </w:p>
    <w:p w14:paraId="6046567F" w14:textId="12A5A575" w:rsidR="00091B92" w:rsidRPr="00A24EB6" w:rsidRDefault="00091B92" w:rsidP="00311AE0">
      <w:pPr>
        <w:spacing w:line="360" w:lineRule="auto"/>
        <w:ind w:firstLine="397"/>
        <w:jc w:val="both"/>
      </w:pPr>
      <w:r w:rsidRPr="00A24EB6">
        <w:t xml:space="preserve">A estas características De caso (2014) </w:t>
      </w:r>
      <w:r w:rsidR="003C12F5" w:rsidRPr="00A24EB6">
        <w:fldChar w:fldCharType="begin"/>
      </w:r>
      <w:r w:rsidR="002A161B">
        <w:instrText xml:space="preserve"> ADDIN ZOTERO_ITEM CSL_CITATION {"citationID":"R7JkQZDI","properties":{"formattedCitation":"(14)","plainCitation":"(14)","noteIndex":0},"citationItems":[{"id":1979,"uris":["http://zotero.org/users/local/aBWJ72IO/items/QZ6M4ZSR"],"uri":["http://zotero.org/users/local/aBWJ72IO/items/QZ6M4ZSR"],"itemData":{"id":1979,"type":"article-journal","journalAbbreviation":"International Journal of Developmental and Educational Psychology","page":"pp. 213-220","title":"Pautas para el estudio de la motivación académica.","volume":"6","author":[{"family":"de Caso Fuertes, Ana María","given":""}],"issued":{"date-parts":[["2014"]]}}}],"schema":"https://github.com/citation-style-language/schema/raw/master/csl-citation.json"} </w:instrText>
      </w:r>
      <w:r w:rsidR="003C12F5" w:rsidRPr="00A24EB6">
        <w:fldChar w:fldCharType="separate"/>
      </w:r>
      <w:r w:rsidR="002A161B">
        <w:rPr>
          <w:noProof/>
        </w:rPr>
        <w:t>(14)</w:t>
      </w:r>
      <w:r w:rsidR="003C12F5" w:rsidRPr="00A24EB6">
        <w:fldChar w:fldCharType="end"/>
      </w:r>
      <w:r w:rsidR="003C12F5" w:rsidRPr="00A24EB6">
        <w:t xml:space="preserve"> </w:t>
      </w:r>
      <w:r w:rsidRPr="00A24EB6">
        <w:t xml:space="preserve">les añade una cuarta que son los niveles de exigencia o estándares de realización. Estos estándares son los marcados por el profesor, por los compañeros o por uno mismo. </w:t>
      </w:r>
      <w:r w:rsidR="005B2AB2" w:rsidRPr="00A24EB6">
        <w:t xml:space="preserve">A medida que la realización de la tarea se aproxima a los ideales exigidos por su entorno, se aumenta la motivación de logro hacia esas tareas. </w:t>
      </w:r>
    </w:p>
    <w:p w14:paraId="6381A1B9" w14:textId="77777777" w:rsidR="006F4578" w:rsidRPr="00A24EB6" w:rsidRDefault="006F4578" w:rsidP="00404453">
      <w:pPr>
        <w:spacing w:line="360" w:lineRule="auto"/>
        <w:ind w:firstLine="397"/>
        <w:jc w:val="both"/>
      </w:pPr>
    </w:p>
    <w:p w14:paraId="21DB5376" w14:textId="50A313B0" w:rsidR="004204EE" w:rsidRPr="00AB5D05" w:rsidRDefault="006F4578" w:rsidP="00AB5D05">
      <w:pPr>
        <w:pStyle w:val="p1"/>
        <w:spacing w:line="360" w:lineRule="auto"/>
        <w:ind w:firstLine="397"/>
        <w:jc w:val="both"/>
        <w:rPr>
          <w:rFonts w:ascii="Times New Roman" w:hAnsi="Times New Roman"/>
          <w:sz w:val="24"/>
          <w:szCs w:val="24"/>
        </w:rPr>
      </w:pPr>
      <w:r w:rsidRPr="00A24EB6">
        <w:rPr>
          <w:rFonts w:ascii="Times New Roman" w:hAnsi="Times New Roman"/>
          <w:sz w:val="24"/>
          <w:szCs w:val="24"/>
        </w:rPr>
        <w:t>Un estudiante motivado está comprometido de manera activa en el proceso</w:t>
      </w:r>
      <w:r w:rsidR="00ED15A5" w:rsidRPr="00A24EB6">
        <w:rPr>
          <w:rFonts w:ascii="Times New Roman" w:hAnsi="Times New Roman"/>
          <w:sz w:val="24"/>
          <w:szCs w:val="24"/>
        </w:rPr>
        <w:t xml:space="preserve"> </w:t>
      </w:r>
      <w:r w:rsidRPr="00A24EB6">
        <w:rPr>
          <w:rFonts w:ascii="Times New Roman" w:hAnsi="Times New Roman"/>
          <w:sz w:val="24"/>
          <w:szCs w:val="24"/>
        </w:rPr>
        <w:t>de aprendizaje, se compromete con las tareas que suponen un reto, se</w:t>
      </w:r>
      <w:r w:rsidR="00ED15A5" w:rsidRPr="00A24EB6">
        <w:rPr>
          <w:rFonts w:ascii="Times New Roman" w:hAnsi="Times New Roman"/>
          <w:sz w:val="24"/>
          <w:szCs w:val="24"/>
        </w:rPr>
        <w:t xml:space="preserve"> </w:t>
      </w:r>
      <w:r w:rsidRPr="00A24EB6">
        <w:rPr>
          <w:rFonts w:ascii="Times New Roman" w:hAnsi="Times New Roman"/>
          <w:sz w:val="24"/>
          <w:szCs w:val="24"/>
        </w:rPr>
        <w:t>esfuerza para llevarlas a cabo y persiste ante las dificultades que se le plantean</w:t>
      </w:r>
      <w:r w:rsidR="00ED15A5" w:rsidRPr="00A24EB6">
        <w:rPr>
          <w:rFonts w:ascii="Times New Roman" w:hAnsi="Times New Roman"/>
          <w:sz w:val="24"/>
          <w:szCs w:val="24"/>
        </w:rPr>
        <w:t xml:space="preserve"> </w:t>
      </w:r>
      <w:r w:rsidRPr="00A24EB6">
        <w:rPr>
          <w:rFonts w:ascii="Times New Roman" w:hAnsi="Times New Roman"/>
          <w:sz w:val="24"/>
          <w:szCs w:val="24"/>
        </w:rPr>
        <w:t xml:space="preserve">en el proceso. </w:t>
      </w:r>
      <w:r w:rsidR="00ED15A5" w:rsidRPr="00A24EB6">
        <w:rPr>
          <w:rFonts w:ascii="Times New Roman" w:hAnsi="Times New Roman"/>
          <w:sz w:val="24"/>
          <w:szCs w:val="24"/>
        </w:rPr>
        <w:t>Estos estudiantes, se centran en la comprensión de los contenidos y muestran entusiasmo</w:t>
      </w:r>
      <w:r w:rsidRPr="00A24EB6">
        <w:rPr>
          <w:rFonts w:ascii="Times New Roman" w:hAnsi="Times New Roman"/>
          <w:sz w:val="24"/>
          <w:szCs w:val="24"/>
        </w:rPr>
        <w:t xml:space="preserve"> ante el aprendizaje</w:t>
      </w:r>
      <w:r w:rsidR="00ED15A5" w:rsidRPr="00A24EB6">
        <w:rPr>
          <w:rFonts w:ascii="Times New Roman" w:hAnsi="Times New Roman"/>
          <w:sz w:val="24"/>
          <w:szCs w:val="24"/>
        </w:rPr>
        <w:t xml:space="preserve"> </w:t>
      </w:r>
      <w:r w:rsidRPr="00A24EB6">
        <w:rPr>
          <w:rFonts w:ascii="Times New Roman" w:hAnsi="Times New Roman"/>
          <w:sz w:val="24"/>
          <w:szCs w:val="24"/>
        </w:rPr>
        <w:t>disfrutan</w:t>
      </w:r>
      <w:r w:rsidR="00ED15A5" w:rsidRPr="00A24EB6">
        <w:rPr>
          <w:rFonts w:ascii="Times New Roman" w:hAnsi="Times New Roman"/>
          <w:sz w:val="24"/>
          <w:szCs w:val="24"/>
        </w:rPr>
        <w:t>do</w:t>
      </w:r>
      <w:r w:rsidRPr="00A24EB6">
        <w:rPr>
          <w:rFonts w:ascii="Times New Roman" w:hAnsi="Times New Roman"/>
          <w:sz w:val="24"/>
          <w:szCs w:val="24"/>
        </w:rPr>
        <w:t xml:space="preserve"> de las tareas académicas y </w:t>
      </w:r>
      <w:r w:rsidR="00ED15A5" w:rsidRPr="00A24EB6">
        <w:rPr>
          <w:rFonts w:ascii="Times New Roman" w:hAnsi="Times New Roman"/>
          <w:sz w:val="24"/>
          <w:szCs w:val="24"/>
        </w:rPr>
        <w:t>sintiéndose</w:t>
      </w:r>
      <w:r w:rsidRPr="00A24EB6">
        <w:rPr>
          <w:rFonts w:ascii="Times New Roman" w:hAnsi="Times New Roman"/>
          <w:sz w:val="24"/>
          <w:szCs w:val="24"/>
        </w:rPr>
        <w:t xml:space="preserve"> orgullosos</w:t>
      </w:r>
      <w:r w:rsidR="00ED15A5" w:rsidRPr="00A24EB6">
        <w:rPr>
          <w:rFonts w:ascii="Times New Roman" w:hAnsi="Times New Roman"/>
          <w:sz w:val="24"/>
          <w:szCs w:val="24"/>
        </w:rPr>
        <w:t xml:space="preserve"> </w:t>
      </w:r>
      <w:r w:rsidRPr="00A24EB6">
        <w:rPr>
          <w:rFonts w:ascii="Times New Roman" w:hAnsi="Times New Roman"/>
          <w:sz w:val="24"/>
          <w:szCs w:val="24"/>
        </w:rPr>
        <w:t>de sus logros. Por el contrario, los estudiantes</w:t>
      </w:r>
      <w:r w:rsidR="00ED15A5" w:rsidRPr="00A24EB6">
        <w:rPr>
          <w:rFonts w:ascii="Times New Roman" w:hAnsi="Times New Roman"/>
          <w:sz w:val="24"/>
          <w:szCs w:val="24"/>
        </w:rPr>
        <w:t xml:space="preserve"> poco motivados son más pasivos, se esfuerzan menos </w:t>
      </w:r>
      <w:r w:rsidRPr="00A24EB6">
        <w:rPr>
          <w:rFonts w:ascii="Times New Roman" w:hAnsi="Times New Roman"/>
          <w:sz w:val="24"/>
          <w:szCs w:val="24"/>
        </w:rPr>
        <w:t xml:space="preserve">y se rinden con </w:t>
      </w:r>
      <w:r w:rsidR="00ED15A5" w:rsidRPr="00A24EB6">
        <w:rPr>
          <w:rFonts w:ascii="Times New Roman" w:hAnsi="Times New Roman"/>
          <w:sz w:val="24"/>
          <w:szCs w:val="24"/>
        </w:rPr>
        <w:t xml:space="preserve">mayor </w:t>
      </w:r>
      <w:r w:rsidRPr="00A24EB6">
        <w:rPr>
          <w:rFonts w:ascii="Times New Roman" w:hAnsi="Times New Roman"/>
          <w:sz w:val="24"/>
          <w:szCs w:val="24"/>
        </w:rPr>
        <w:t>facilidad ante las dificultades.</w:t>
      </w:r>
      <w:r w:rsidR="00ED15A5" w:rsidRPr="00A24EB6">
        <w:rPr>
          <w:rFonts w:ascii="Times New Roman" w:hAnsi="Times New Roman"/>
          <w:sz w:val="24"/>
          <w:szCs w:val="24"/>
        </w:rPr>
        <w:t xml:space="preserve"> </w:t>
      </w:r>
      <w:r w:rsidRPr="00A24EB6">
        <w:rPr>
          <w:rFonts w:ascii="Times New Roman" w:hAnsi="Times New Roman"/>
          <w:sz w:val="24"/>
          <w:szCs w:val="24"/>
        </w:rPr>
        <w:t xml:space="preserve">Cuando se esfuerzan ante las tareas, </w:t>
      </w:r>
      <w:r w:rsidRPr="00AB5D05">
        <w:rPr>
          <w:rFonts w:ascii="Times New Roman" w:hAnsi="Times New Roman"/>
          <w:sz w:val="24"/>
          <w:szCs w:val="24"/>
        </w:rPr>
        <w:t>frecuentemente lo hacen por razones</w:t>
      </w:r>
      <w:r w:rsidR="00ED15A5" w:rsidRPr="00AB5D05">
        <w:rPr>
          <w:rFonts w:ascii="Times New Roman" w:hAnsi="Times New Roman"/>
          <w:sz w:val="24"/>
          <w:szCs w:val="24"/>
        </w:rPr>
        <w:t xml:space="preserve"> </w:t>
      </w:r>
      <w:r w:rsidRPr="00AB5D05">
        <w:rPr>
          <w:rFonts w:ascii="Times New Roman" w:hAnsi="Times New Roman"/>
          <w:sz w:val="24"/>
          <w:szCs w:val="24"/>
        </w:rPr>
        <w:t>extrínsecas, como evitar el castigo u obtener algún premio relacionado</w:t>
      </w:r>
      <w:r w:rsidR="00ED15A5" w:rsidRPr="00AB5D05">
        <w:rPr>
          <w:rFonts w:ascii="Times New Roman" w:hAnsi="Times New Roman"/>
          <w:sz w:val="24"/>
          <w:szCs w:val="24"/>
        </w:rPr>
        <w:t xml:space="preserve"> </w:t>
      </w:r>
      <w:r w:rsidRPr="00AB5D05">
        <w:rPr>
          <w:rFonts w:ascii="Times New Roman" w:hAnsi="Times New Roman"/>
          <w:sz w:val="24"/>
          <w:szCs w:val="24"/>
        </w:rPr>
        <w:t xml:space="preserve">con la tarea. </w:t>
      </w:r>
      <w:r w:rsidR="00ED15A5" w:rsidRPr="00AB5D05">
        <w:rPr>
          <w:rFonts w:ascii="Times New Roman" w:hAnsi="Times New Roman"/>
          <w:sz w:val="24"/>
          <w:szCs w:val="24"/>
        </w:rPr>
        <w:t>Sin embargo, estar motivado o no es responsabilidad únicamente de los estudiantes. El papel del docente es fundamental a la hora de fomentar en sus alumnos la motivación por aprender. A cont</w:t>
      </w:r>
      <w:r w:rsidR="00AB5D05" w:rsidRPr="00AB5D05">
        <w:rPr>
          <w:rFonts w:ascii="Times New Roman" w:hAnsi="Times New Roman"/>
          <w:sz w:val="24"/>
          <w:szCs w:val="24"/>
        </w:rPr>
        <w:t xml:space="preserve">inuación, nos centraremos en </w:t>
      </w:r>
      <w:r w:rsidR="00ED15A5" w:rsidRPr="00AB5D05">
        <w:rPr>
          <w:rFonts w:ascii="Times New Roman" w:hAnsi="Times New Roman"/>
          <w:sz w:val="24"/>
          <w:szCs w:val="24"/>
        </w:rPr>
        <w:t>las acciones motivadoras del profesorado.</w:t>
      </w:r>
      <w:r w:rsidR="00ED15A5" w:rsidRPr="00A24EB6">
        <w:rPr>
          <w:rFonts w:ascii="Times New Roman" w:hAnsi="Times New Roman"/>
          <w:sz w:val="24"/>
          <w:szCs w:val="24"/>
        </w:rPr>
        <w:t xml:space="preserve"> </w:t>
      </w:r>
    </w:p>
    <w:p w14:paraId="03ADE187" w14:textId="77777777" w:rsidR="004204EE" w:rsidRPr="00A24EB6" w:rsidRDefault="004204EE" w:rsidP="00404453">
      <w:pPr>
        <w:spacing w:line="360" w:lineRule="auto"/>
        <w:ind w:firstLine="397"/>
        <w:jc w:val="both"/>
      </w:pPr>
    </w:p>
    <w:p w14:paraId="12640E2E" w14:textId="46341500" w:rsidR="005C0874" w:rsidRPr="00A24EB6" w:rsidRDefault="003F1B6F" w:rsidP="00404453">
      <w:pPr>
        <w:pStyle w:val="Ttulo3"/>
        <w:ind w:firstLine="397"/>
        <w:rPr>
          <w:rFonts w:ascii="Times New Roman" w:hAnsi="Times New Roman" w:cs="Times New Roman"/>
        </w:rPr>
      </w:pPr>
      <w:bookmarkStart w:id="7" w:name="_Toc78211913"/>
      <w:r w:rsidRPr="00A24EB6">
        <w:rPr>
          <w:rFonts w:ascii="Times New Roman" w:hAnsi="Times New Roman" w:cs="Times New Roman"/>
        </w:rPr>
        <w:t>2</w:t>
      </w:r>
      <w:r w:rsidR="00110744" w:rsidRPr="00A24EB6">
        <w:rPr>
          <w:rFonts w:ascii="Times New Roman" w:hAnsi="Times New Roman" w:cs="Times New Roman"/>
        </w:rPr>
        <w:t>.1.3</w:t>
      </w:r>
      <w:r w:rsidRPr="00A24EB6">
        <w:rPr>
          <w:rFonts w:ascii="Times New Roman" w:hAnsi="Times New Roman" w:cs="Times New Roman"/>
        </w:rPr>
        <w:t xml:space="preserve"> </w:t>
      </w:r>
      <w:r w:rsidR="00ED15A5" w:rsidRPr="00A24EB6">
        <w:rPr>
          <w:rFonts w:ascii="Times New Roman" w:hAnsi="Times New Roman" w:cs="Times New Roman"/>
        </w:rPr>
        <w:t>Acciones motivadoras en los docentes</w:t>
      </w:r>
      <w:bookmarkEnd w:id="7"/>
    </w:p>
    <w:p w14:paraId="675EFD64" w14:textId="77777777" w:rsidR="002B55C8" w:rsidRPr="00A24EB6" w:rsidRDefault="002B55C8" w:rsidP="00404453">
      <w:pPr>
        <w:spacing w:line="360" w:lineRule="auto"/>
        <w:ind w:firstLine="397"/>
        <w:jc w:val="both"/>
      </w:pPr>
    </w:p>
    <w:p w14:paraId="24099E05" w14:textId="15A93430" w:rsidR="002B55C8" w:rsidRPr="00A24EB6" w:rsidRDefault="00DF19FA" w:rsidP="00404453">
      <w:pPr>
        <w:pStyle w:val="p1"/>
        <w:spacing w:line="360" w:lineRule="auto"/>
        <w:ind w:firstLine="397"/>
        <w:jc w:val="both"/>
        <w:rPr>
          <w:rFonts w:ascii="Times New Roman" w:hAnsi="Times New Roman"/>
          <w:sz w:val="24"/>
          <w:szCs w:val="24"/>
        </w:rPr>
      </w:pPr>
      <w:r w:rsidRPr="00A24EB6">
        <w:rPr>
          <w:rFonts w:ascii="Times New Roman" w:hAnsi="Times New Roman"/>
          <w:sz w:val="24"/>
          <w:szCs w:val="24"/>
        </w:rPr>
        <w:t xml:space="preserve">La </w:t>
      </w:r>
      <w:r w:rsidR="002B55C8" w:rsidRPr="00A24EB6">
        <w:rPr>
          <w:rFonts w:ascii="Times New Roman" w:hAnsi="Times New Roman"/>
          <w:sz w:val="24"/>
          <w:szCs w:val="24"/>
        </w:rPr>
        <w:t>motivación para el aprendizaje no es sólo un problema</w:t>
      </w:r>
      <w:r w:rsidRPr="00A24EB6">
        <w:rPr>
          <w:rFonts w:ascii="Times New Roman" w:hAnsi="Times New Roman"/>
          <w:sz w:val="24"/>
          <w:szCs w:val="24"/>
        </w:rPr>
        <w:t xml:space="preserve"> del alumnado sino que</w:t>
      </w:r>
      <w:r w:rsidR="002B55C8" w:rsidRPr="00A24EB6">
        <w:rPr>
          <w:rFonts w:ascii="Times New Roman" w:hAnsi="Times New Roman"/>
          <w:sz w:val="24"/>
          <w:szCs w:val="24"/>
        </w:rPr>
        <w:t xml:space="preserve"> lo es también de los profesores, que no deben suponer que sus</w:t>
      </w:r>
      <w:r w:rsidRPr="00A24EB6">
        <w:rPr>
          <w:rFonts w:ascii="Times New Roman" w:hAnsi="Times New Roman"/>
          <w:sz w:val="24"/>
          <w:szCs w:val="24"/>
        </w:rPr>
        <w:t xml:space="preserve"> alumnos están siempre en </w:t>
      </w:r>
      <w:r w:rsidR="005B003F" w:rsidRPr="00A24EB6">
        <w:rPr>
          <w:rFonts w:ascii="Times New Roman" w:hAnsi="Times New Roman"/>
          <w:sz w:val="24"/>
          <w:szCs w:val="24"/>
        </w:rPr>
        <w:t>“</w:t>
      </w:r>
      <w:r w:rsidR="002B55C8" w:rsidRPr="00A24EB6">
        <w:rPr>
          <w:rFonts w:ascii="Times New Roman" w:hAnsi="Times New Roman"/>
          <w:sz w:val="24"/>
          <w:szCs w:val="24"/>
        </w:rPr>
        <w:t>posición</w:t>
      </w:r>
      <w:r w:rsidRPr="00A24EB6">
        <w:rPr>
          <w:rFonts w:ascii="Times New Roman" w:hAnsi="Times New Roman"/>
          <w:sz w:val="24"/>
          <w:szCs w:val="24"/>
        </w:rPr>
        <w:t xml:space="preserve"> </w:t>
      </w:r>
      <w:r w:rsidR="005B003F" w:rsidRPr="00A24EB6">
        <w:rPr>
          <w:rFonts w:ascii="Times New Roman" w:hAnsi="Times New Roman"/>
          <w:sz w:val="24"/>
          <w:szCs w:val="24"/>
        </w:rPr>
        <w:t>de aprendizaje”</w:t>
      </w:r>
      <w:r w:rsidR="002B55C8" w:rsidRPr="00A24EB6">
        <w:rPr>
          <w:rFonts w:ascii="Times New Roman" w:hAnsi="Times New Roman"/>
          <w:sz w:val="24"/>
          <w:szCs w:val="24"/>
        </w:rPr>
        <w:t>, sino que deben asegurarse que los aprendices tienen</w:t>
      </w:r>
      <w:r w:rsidRPr="00A24EB6">
        <w:rPr>
          <w:rFonts w:ascii="Times New Roman" w:hAnsi="Times New Roman"/>
          <w:sz w:val="24"/>
          <w:szCs w:val="24"/>
        </w:rPr>
        <w:t xml:space="preserve"> </w:t>
      </w:r>
      <w:r w:rsidR="005B003F" w:rsidRPr="00A24EB6">
        <w:rPr>
          <w:rFonts w:ascii="Times New Roman" w:hAnsi="Times New Roman"/>
          <w:sz w:val="24"/>
          <w:szCs w:val="24"/>
        </w:rPr>
        <w:t>“motivos”</w:t>
      </w:r>
      <w:r w:rsidR="002B55C8" w:rsidRPr="00A24EB6">
        <w:rPr>
          <w:rFonts w:ascii="Times New Roman" w:hAnsi="Times New Roman"/>
          <w:sz w:val="24"/>
          <w:szCs w:val="24"/>
        </w:rPr>
        <w:t xml:space="preserve"> suficientes para </w:t>
      </w:r>
      <w:r w:rsidR="005B003F" w:rsidRPr="00A24EB6">
        <w:rPr>
          <w:rFonts w:ascii="Times New Roman" w:hAnsi="Times New Roman"/>
          <w:sz w:val="24"/>
          <w:szCs w:val="24"/>
        </w:rPr>
        <w:t>aprender</w:t>
      </w:r>
      <w:r w:rsidR="00914241" w:rsidRPr="00A24EB6">
        <w:rPr>
          <w:rFonts w:ascii="Times New Roman" w:hAnsi="Times New Roman"/>
          <w:sz w:val="24"/>
          <w:szCs w:val="24"/>
        </w:rPr>
        <w:t xml:space="preserve"> </w:t>
      </w:r>
      <w:r w:rsidR="00914241" w:rsidRPr="00A24EB6">
        <w:rPr>
          <w:rFonts w:ascii="Times New Roman" w:hAnsi="Times New Roman"/>
          <w:sz w:val="24"/>
          <w:szCs w:val="24"/>
        </w:rPr>
        <w:fldChar w:fldCharType="begin"/>
      </w:r>
      <w:r w:rsidR="00AB5D05">
        <w:rPr>
          <w:rFonts w:ascii="Times New Roman" w:hAnsi="Times New Roman"/>
          <w:sz w:val="24"/>
          <w:szCs w:val="24"/>
        </w:rPr>
        <w:instrText xml:space="preserve"> ADDIN ZOTERO_ITEM CSL_CITATION {"citationID":"y2G25U2Y","properties":{"formattedCitation":"(15)","plainCitation":"(15)","noteIndex":0},"citationItems":[{"id":1982,"uris":["http://zotero.org/users/local/aBWJ72IO/items/LSA8QYYA"],"uri":["http://zotero.org/users/local/aBWJ72IO/items/LSA8QYYA"],"itemData":{"id":1982,"type":"book","abstract":"¿Qué podemos hacer profesores y profesoras para conseguir que nuestro alumnado se interese y se esfuerce por aprender en lugar de intentar sólo aprobar o, lo que es peor, evitar todo trabajo escolar? ¿Cómo podemos contribuir padres y madres a estimular el interés y el esfuerzo de nuestra prole por avanzar? El presente libro trata […]","event-place":"Madrid","language":"es","publisher":"Morata","publisher-place":"Madrid","title":"Motivar en la escuela, motivar en la familia","URL":"https://edmorata.es/libros/motivar-en-la-escuela-motivar-en-la-familia/","author":[{"family":"Alonso Tapia","given":""}],"issued":{"date-parts":[["1995"]]}}}],"schema":"https://github.com/citation-style-language/schema/raw/master/csl-citation.json"} </w:instrText>
      </w:r>
      <w:r w:rsidR="00914241" w:rsidRPr="00A24EB6">
        <w:rPr>
          <w:rFonts w:ascii="Times New Roman" w:hAnsi="Times New Roman"/>
          <w:sz w:val="24"/>
          <w:szCs w:val="24"/>
        </w:rPr>
        <w:fldChar w:fldCharType="separate"/>
      </w:r>
      <w:r w:rsidR="00AB5D05">
        <w:rPr>
          <w:rFonts w:ascii="Times New Roman" w:hAnsi="Times New Roman"/>
          <w:noProof/>
          <w:sz w:val="24"/>
          <w:szCs w:val="24"/>
        </w:rPr>
        <w:t>(15)</w:t>
      </w:r>
      <w:r w:rsidR="00914241" w:rsidRPr="00A24EB6">
        <w:rPr>
          <w:rFonts w:ascii="Times New Roman" w:hAnsi="Times New Roman"/>
          <w:sz w:val="24"/>
          <w:szCs w:val="24"/>
        </w:rPr>
        <w:fldChar w:fldCharType="end"/>
      </w:r>
      <w:r w:rsidR="005B003F" w:rsidRPr="00A24EB6">
        <w:rPr>
          <w:rFonts w:ascii="Times New Roman" w:hAnsi="Times New Roman"/>
          <w:sz w:val="24"/>
          <w:szCs w:val="24"/>
        </w:rPr>
        <w:t>.</w:t>
      </w:r>
      <w:r w:rsidRPr="00A24EB6">
        <w:rPr>
          <w:rFonts w:ascii="Times New Roman" w:hAnsi="Times New Roman"/>
          <w:sz w:val="24"/>
          <w:szCs w:val="24"/>
        </w:rPr>
        <w:t xml:space="preserve"> </w:t>
      </w:r>
    </w:p>
    <w:p w14:paraId="5DB6D07B" w14:textId="77777777" w:rsidR="00DF19FA" w:rsidRPr="00A24EB6" w:rsidRDefault="00DF19FA" w:rsidP="00404453">
      <w:pPr>
        <w:spacing w:line="360" w:lineRule="auto"/>
        <w:ind w:firstLine="397"/>
        <w:jc w:val="both"/>
      </w:pPr>
    </w:p>
    <w:p w14:paraId="24B53908" w14:textId="7DAE9F7B" w:rsidR="00930C57" w:rsidRPr="00A24EB6" w:rsidRDefault="00930C57" w:rsidP="00404453">
      <w:pPr>
        <w:spacing w:line="360" w:lineRule="auto"/>
        <w:ind w:firstLine="397"/>
        <w:jc w:val="both"/>
      </w:pPr>
      <w:r w:rsidRPr="00A24EB6">
        <w:t>Como hemos descrito, hay muchos factores que se relacionan entre ellos e influyen en la motivación del alumno por aprender</w:t>
      </w:r>
      <w:r w:rsidR="00CA582C" w:rsidRPr="00A24EB6">
        <w:t xml:space="preserve">. Por ello, el docente debe intentar tenerlos en cuenta a la hora de diseñar sus clases teniendo en </w:t>
      </w:r>
      <w:r w:rsidR="00795D21" w:rsidRPr="00A24EB6">
        <w:t>c</w:t>
      </w:r>
      <w:r w:rsidR="00CA582C" w:rsidRPr="00A24EB6">
        <w:t>uenta que la motivación debe de perdurar a lo largo de todo el pr</w:t>
      </w:r>
      <w:r w:rsidR="00795D21" w:rsidRPr="00A24EB6">
        <w:t>oceso de enseñanza-aprendizaje</w:t>
      </w:r>
      <w:r w:rsidR="009F279D" w:rsidRPr="00A24EB6">
        <w:t xml:space="preserve">, es decir, que tanto el alumno como el docente deben de realizar deliberadamente ciertas acciones, antes, durante y al final del proceso </w:t>
      </w:r>
      <w:r w:rsidR="00795D21" w:rsidRPr="00A24EB6">
        <w:fldChar w:fldCharType="begin"/>
      </w:r>
      <w:r w:rsidR="00AB5D05">
        <w:instrText xml:space="preserve"> ADDIN ZOTERO_ITEM CSL_CITATION {"citationID":"k0EM0pHL","properties":{"formattedCitation":"(16)","plainCitation":"(16)","noteIndex":0},"citationItems":[{"id":1985,"uris":["http://zotero.org/users/local/aBWJ72IO/items/JYIN2X5Y"],"uri":["http://zotero.org/users/local/aBWJ72IO/items/JYIN2X5Y"],"itemData":{"id":1985,"type":"book","abstract":"El libro ESTRATEGIAS DOCENTES PARA UN APRENDIZAJE SIGNIFICATIVO de ANGEL DIAZ BARRIGA en Casa del Libro: ¡descubre las mejores ofertas y envíos gratis!","event-place":"México","ISBN":"978-607-15-0293-3","language":"es-es","publisher":"McGraw Hill Interamericana","publisher-place":"México","title":"Estrategias docentes para un aprendizaje significativo.","URL":"https://www.casadellibro.com/libro-estrategias-docentes-para-un-aprendizaje-significativo/9786071502933/2505304","author":[{"literal":"Díaz Barriga, F"},{"literal":"Hernández Rojas, G"}],"accessed":{"date-parts":[["2021",6,29]]},"issued":{"date-parts":[["2004"]]}}}],"schema":"https://github.com/citation-style-language/schema/raw/master/csl-citation.json"} </w:instrText>
      </w:r>
      <w:r w:rsidR="00795D21" w:rsidRPr="00A24EB6">
        <w:fldChar w:fldCharType="separate"/>
      </w:r>
      <w:r w:rsidR="00AB5D05">
        <w:rPr>
          <w:noProof/>
        </w:rPr>
        <w:t>(16)</w:t>
      </w:r>
      <w:r w:rsidR="00795D21" w:rsidRPr="00A24EB6">
        <w:fldChar w:fldCharType="end"/>
      </w:r>
      <w:r w:rsidR="00E17367" w:rsidRPr="00A24EB6">
        <w:t xml:space="preserve">. En consecuencia, el manejo de la motivación para </w:t>
      </w:r>
      <w:r w:rsidR="00E17367" w:rsidRPr="00A24EB6">
        <w:lastRenderedPageBreak/>
        <w:t>aprender debe de estar presente en todos los elementos que definen el proceso de enseñanza-aprendizaje (</w:t>
      </w:r>
      <w:r w:rsidR="00E17367" w:rsidRPr="00A24EB6">
        <w:rPr>
          <w:b/>
        </w:rPr>
        <w:t>Figura 2</w:t>
      </w:r>
      <w:r w:rsidR="00E17367" w:rsidRPr="00A24EB6">
        <w:t>)</w:t>
      </w:r>
      <w:r w:rsidR="003D7B25" w:rsidRPr="00A24EB6">
        <w:t>.</w:t>
      </w:r>
    </w:p>
    <w:p w14:paraId="01800869" w14:textId="43AA4660" w:rsidR="003D7B25" w:rsidRPr="00A24EB6" w:rsidRDefault="003D7B25" w:rsidP="00404453">
      <w:pPr>
        <w:spacing w:line="360" w:lineRule="auto"/>
        <w:ind w:firstLine="397"/>
        <w:jc w:val="both"/>
      </w:pPr>
      <w:r w:rsidRPr="00A24EB6">
        <w:t>Sin embargo, hay que ser conscientes que a todos los alumnos no se les motiva de la misma forma. Los recursos que pueden resultar muy eficaces a la hora de motivar a una parte del alumnado pueden resultar ineficaces para otros. Es decir, debemos de adaptarnos al grupo, a sus necesidades, a sus inquietudes...</w:t>
      </w:r>
    </w:p>
    <w:p w14:paraId="0236A44A" w14:textId="77777777" w:rsidR="00E17367" w:rsidRPr="00A24EB6" w:rsidRDefault="00E17367" w:rsidP="00404453">
      <w:pPr>
        <w:spacing w:line="360" w:lineRule="auto"/>
        <w:ind w:firstLine="397"/>
        <w:jc w:val="both"/>
      </w:pPr>
    </w:p>
    <w:p w14:paraId="05496927" w14:textId="0130FE48" w:rsidR="00E17367" w:rsidRPr="00A24EB6" w:rsidRDefault="00E17367" w:rsidP="00404453">
      <w:pPr>
        <w:spacing w:line="360" w:lineRule="auto"/>
        <w:ind w:firstLine="397"/>
        <w:jc w:val="both"/>
      </w:pPr>
      <w:r w:rsidRPr="00A24EB6">
        <w:rPr>
          <w:noProof/>
          <w:lang w:val="en-GB" w:eastAsia="en-GB"/>
        </w:rPr>
        <w:drawing>
          <wp:inline distT="0" distB="0" distL="0" distR="0" wp14:anchorId="4F97CF9F" wp14:editId="14E2BFE9">
            <wp:extent cx="5396230" cy="3597275"/>
            <wp:effectExtent l="0" t="0" r="0" b="3175"/>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161F436E" w14:textId="2403A0B5" w:rsidR="00E17367" w:rsidRPr="00AB5D05" w:rsidRDefault="00EF1E46" w:rsidP="00404453">
      <w:pPr>
        <w:pStyle w:val="Descripcin"/>
        <w:ind w:firstLine="397"/>
        <w:rPr>
          <w:b/>
          <w:i w:val="0"/>
          <w:color w:val="000000" w:themeColor="text1"/>
          <w:sz w:val="22"/>
          <w:szCs w:val="22"/>
        </w:rPr>
      </w:pPr>
      <w:bookmarkStart w:id="8" w:name="_Toc77684649"/>
      <w:r w:rsidRPr="00AB5D05">
        <w:rPr>
          <w:b/>
          <w:i w:val="0"/>
          <w:color w:val="000000" w:themeColor="text1"/>
          <w:sz w:val="22"/>
          <w:szCs w:val="22"/>
        </w:rPr>
        <w:t xml:space="preserve">Figura </w:t>
      </w:r>
      <w:r w:rsidRPr="00AB5D05">
        <w:rPr>
          <w:b/>
          <w:i w:val="0"/>
          <w:color w:val="000000" w:themeColor="text1"/>
          <w:sz w:val="22"/>
          <w:szCs w:val="22"/>
        </w:rPr>
        <w:fldChar w:fldCharType="begin"/>
      </w:r>
      <w:r w:rsidRPr="00AB5D05">
        <w:rPr>
          <w:b/>
          <w:i w:val="0"/>
          <w:color w:val="000000" w:themeColor="text1"/>
          <w:sz w:val="22"/>
          <w:szCs w:val="22"/>
        </w:rPr>
        <w:instrText xml:space="preserve"> SEQ Figura \* ARABIC </w:instrText>
      </w:r>
      <w:r w:rsidRPr="00AB5D05">
        <w:rPr>
          <w:b/>
          <w:i w:val="0"/>
          <w:color w:val="000000" w:themeColor="text1"/>
          <w:sz w:val="22"/>
          <w:szCs w:val="22"/>
        </w:rPr>
        <w:fldChar w:fldCharType="separate"/>
      </w:r>
      <w:r w:rsidR="008A2813" w:rsidRPr="00AB5D05">
        <w:rPr>
          <w:b/>
          <w:i w:val="0"/>
          <w:noProof/>
          <w:color w:val="000000" w:themeColor="text1"/>
          <w:sz w:val="22"/>
          <w:szCs w:val="22"/>
        </w:rPr>
        <w:t>2</w:t>
      </w:r>
      <w:r w:rsidRPr="00AB5D05">
        <w:rPr>
          <w:b/>
          <w:i w:val="0"/>
          <w:color w:val="000000" w:themeColor="text1"/>
          <w:sz w:val="22"/>
          <w:szCs w:val="22"/>
        </w:rPr>
        <w:fldChar w:fldCharType="end"/>
      </w:r>
      <w:r w:rsidRPr="00AB5D05">
        <w:rPr>
          <w:b/>
          <w:i w:val="0"/>
          <w:color w:val="000000" w:themeColor="text1"/>
          <w:sz w:val="22"/>
          <w:szCs w:val="22"/>
        </w:rPr>
        <w:t xml:space="preserve">. </w:t>
      </w:r>
      <w:r w:rsidR="00E17367" w:rsidRPr="00AB5D05">
        <w:rPr>
          <w:b/>
          <w:i w:val="0"/>
          <w:color w:val="000000" w:themeColor="text1"/>
          <w:sz w:val="22"/>
          <w:szCs w:val="22"/>
        </w:rPr>
        <w:t xml:space="preserve">Postulado de enseñanza básico para promover la motivación. Adaptado de </w:t>
      </w:r>
      <w:r w:rsidR="00E17367" w:rsidRPr="00AB5D05">
        <w:rPr>
          <w:b/>
          <w:i w:val="0"/>
          <w:color w:val="000000" w:themeColor="text1"/>
          <w:sz w:val="22"/>
          <w:szCs w:val="22"/>
        </w:rPr>
        <w:fldChar w:fldCharType="begin"/>
      </w:r>
      <w:r w:rsidR="00AB5D05" w:rsidRPr="00AB5D05">
        <w:rPr>
          <w:b/>
          <w:i w:val="0"/>
          <w:color w:val="000000" w:themeColor="text1"/>
          <w:sz w:val="22"/>
          <w:szCs w:val="22"/>
        </w:rPr>
        <w:instrText xml:space="preserve"> ADDIN ZOTERO_ITEM CSL_CITATION {"citationID":"Z3nldKtH","properties":{"formattedCitation":"(16)","plainCitation":"(16)","noteIndex":0},"citationItems":[{"id":1985,"uris":["http://zotero.org/users/local/aBWJ72IO/items/JYIN2X5Y"],"uri":["http://zotero.org/users/local/aBWJ72IO/items/JYIN2X5Y"],"itemData":{"id":1985,"type":"book","abstract":"El libro ESTRATEGIAS DOCENTES PARA UN APRENDIZAJE SIGNIFICATIVO de ANGEL DIAZ BARRIGA en Casa del Libro: ¡descubre las mejores ofertas y envíos gratis!","event-place":"México","ISBN":"978-607-15-0293-3","language":"es-es","publisher":"McGraw Hill Interamericana","publisher-place":"México","title":"Estrategias docentes para un aprendizaje significativo.","URL":"https://www.casadellibro.com/libro-estrategias-docentes-para-un-aprendizaje-significativo/9786071502933/2505304","author":[{"literal":"Díaz Barriga, F"},{"literal":"Hernández Rojas, G"}],"accessed":{"date-parts":[["2021",6,29]]},"issued":{"date-parts":[["2004"]]}}}],"schema":"https://github.com/citation-style-language/schema/raw/master/csl-citation.json"} </w:instrText>
      </w:r>
      <w:r w:rsidR="00E17367" w:rsidRPr="00AB5D05">
        <w:rPr>
          <w:b/>
          <w:i w:val="0"/>
          <w:color w:val="000000" w:themeColor="text1"/>
          <w:sz w:val="22"/>
          <w:szCs w:val="22"/>
        </w:rPr>
        <w:fldChar w:fldCharType="separate"/>
      </w:r>
      <w:bookmarkEnd w:id="8"/>
      <w:r w:rsidR="00AB5D05" w:rsidRPr="00AB5D05">
        <w:rPr>
          <w:b/>
          <w:i w:val="0"/>
          <w:noProof/>
          <w:color w:val="000000" w:themeColor="text1"/>
          <w:sz w:val="22"/>
          <w:szCs w:val="22"/>
        </w:rPr>
        <w:t>(16)</w:t>
      </w:r>
      <w:r w:rsidR="00E17367" w:rsidRPr="00AB5D05">
        <w:rPr>
          <w:b/>
          <w:i w:val="0"/>
          <w:color w:val="000000" w:themeColor="text1"/>
          <w:sz w:val="22"/>
          <w:szCs w:val="22"/>
        </w:rPr>
        <w:fldChar w:fldCharType="end"/>
      </w:r>
    </w:p>
    <w:p w14:paraId="4968DFCA" w14:textId="77777777" w:rsidR="00DF19FA" w:rsidRPr="00A24EB6" w:rsidRDefault="00DF19FA" w:rsidP="00404453">
      <w:pPr>
        <w:spacing w:line="360" w:lineRule="auto"/>
        <w:ind w:firstLine="397"/>
        <w:jc w:val="both"/>
      </w:pPr>
    </w:p>
    <w:p w14:paraId="2380B6BC" w14:textId="0DF13076" w:rsidR="005C0874" w:rsidRPr="00A24EB6" w:rsidRDefault="003D7B25" w:rsidP="00404453">
      <w:pPr>
        <w:spacing w:line="360" w:lineRule="auto"/>
        <w:ind w:firstLine="397"/>
        <w:jc w:val="both"/>
      </w:pPr>
      <w:r w:rsidRPr="00A24EB6">
        <w:t>Los profesores pueden seguir una serie de orientaciones con la finalidad de</w:t>
      </w:r>
      <w:r w:rsidR="005F0702" w:rsidRPr="00A24EB6">
        <w:t xml:space="preserve"> favorecer la </w:t>
      </w:r>
      <w:r w:rsidR="007C11A6" w:rsidRPr="00A24EB6">
        <w:t>motivación</w:t>
      </w:r>
      <w:r w:rsidR="00C5442D">
        <w:t xml:space="preserve"> intrínseca en los alumnos </w:t>
      </w:r>
      <w:r w:rsidR="00C5442D" w:rsidRPr="00A24EB6">
        <w:t>(</w:t>
      </w:r>
      <w:r w:rsidR="00C5442D" w:rsidRPr="00A24EB6">
        <w:rPr>
          <w:b/>
        </w:rPr>
        <w:t>Tabla 1</w:t>
      </w:r>
      <w:r w:rsidR="00C5442D" w:rsidRPr="00A24EB6">
        <w:t>)</w:t>
      </w:r>
      <w:r w:rsidR="00C5442D">
        <w:t xml:space="preserve">. La motivación intrínseca se puede mejorar favoreciendo el uso de determinadas prácticas de enseñanza que pueden ayudar a mantener y mejorar las creencias de autodeterminación y la sensación de capacidad y habilidad. Por otro lado también influirá en las capacidades de los estudiantes, es decir en la atención, en la comprensión conceptual, la flexibilidad cognitiva, la creatividad y el disfrute  </w:t>
      </w:r>
      <w:r w:rsidR="00534A25" w:rsidRPr="00A24EB6">
        <w:fldChar w:fldCharType="begin"/>
      </w:r>
      <w:r w:rsidR="00AB5D05">
        <w:instrText xml:space="preserve"> ADDIN ZOTERO_ITEM CSL_CITATION {"citationID":"3B4UaLYf","properties":{"formattedCitation":"(17)","plainCitation":"(17)","noteIndex":0},"citationItems":[{"id":1987,"uris":["http://zotero.org/users/local/aBWJ72IO/items/RA4B4VD6"],"uri":["http://zotero.org/users/local/aBWJ72IO/items/RA4B4VD6"],"itemData":{"id":1987,"type":"book","event-place":"Madrid","publisher":"Alianza Editorial","publisher-place":"Madrid","title":"Aprendizaje y desarrollo de la personalidad","author":[{"literal":"Eduardo Vidal-Abarca"},{"literal":"Rafael García Ros"},{"literal":"Francisco Pérez González"}],"issued":{"date-parts":[["2014"]]}}}],"schema":"https://github.com/citation-style-language/schema/raw/master/csl-citation.json"} </w:instrText>
      </w:r>
      <w:r w:rsidR="00534A25" w:rsidRPr="00A24EB6">
        <w:fldChar w:fldCharType="separate"/>
      </w:r>
      <w:r w:rsidR="00AB5D05">
        <w:rPr>
          <w:noProof/>
        </w:rPr>
        <w:t>(17)</w:t>
      </w:r>
      <w:r w:rsidR="00534A25" w:rsidRPr="00A24EB6">
        <w:fldChar w:fldCharType="end"/>
      </w:r>
      <w:r w:rsidR="00534A25" w:rsidRPr="00A24EB6">
        <w:t>.</w:t>
      </w:r>
      <w:r w:rsidR="00C5442D">
        <w:t xml:space="preserve"> </w:t>
      </w:r>
    </w:p>
    <w:p w14:paraId="0EB7268B" w14:textId="77777777" w:rsidR="00A218B2" w:rsidRDefault="00A218B2" w:rsidP="00404453">
      <w:pPr>
        <w:spacing w:line="360" w:lineRule="auto"/>
        <w:ind w:firstLine="397"/>
        <w:jc w:val="both"/>
      </w:pPr>
    </w:p>
    <w:p w14:paraId="390903C6" w14:textId="77777777" w:rsidR="00D808AD" w:rsidRDefault="00D808AD" w:rsidP="00C5442D">
      <w:pPr>
        <w:spacing w:line="360" w:lineRule="auto"/>
        <w:jc w:val="both"/>
      </w:pPr>
    </w:p>
    <w:p w14:paraId="1181BCB3" w14:textId="77777777" w:rsidR="00AB5D05" w:rsidRPr="00A24EB6" w:rsidRDefault="00AB5D05" w:rsidP="00C5442D">
      <w:pPr>
        <w:spacing w:line="360" w:lineRule="auto"/>
        <w:jc w:val="both"/>
      </w:pPr>
    </w:p>
    <w:p w14:paraId="001FA7A2" w14:textId="51A8CF91" w:rsidR="00BE51D0" w:rsidRPr="00555C6E" w:rsidRDefault="00555C6E" w:rsidP="00555C6E">
      <w:pPr>
        <w:pStyle w:val="Descripcin"/>
        <w:rPr>
          <w:i w:val="0"/>
          <w:color w:val="000000" w:themeColor="text1"/>
          <w:sz w:val="22"/>
        </w:rPr>
      </w:pPr>
      <w:bookmarkStart w:id="9" w:name="_Toc78211864"/>
      <w:r w:rsidRPr="00555C6E">
        <w:rPr>
          <w:b/>
          <w:i w:val="0"/>
          <w:color w:val="000000" w:themeColor="text1"/>
          <w:sz w:val="22"/>
        </w:rPr>
        <w:lastRenderedPageBreak/>
        <w:t xml:space="preserve">Tabla </w:t>
      </w:r>
      <w:r w:rsidRPr="00555C6E">
        <w:rPr>
          <w:b/>
          <w:i w:val="0"/>
          <w:color w:val="000000" w:themeColor="text1"/>
          <w:sz w:val="22"/>
        </w:rPr>
        <w:fldChar w:fldCharType="begin"/>
      </w:r>
      <w:r w:rsidRPr="00555C6E">
        <w:rPr>
          <w:b/>
          <w:i w:val="0"/>
          <w:color w:val="000000" w:themeColor="text1"/>
          <w:sz w:val="22"/>
        </w:rPr>
        <w:instrText xml:space="preserve"> SEQ Tabla \* ARABIC </w:instrText>
      </w:r>
      <w:r w:rsidRPr="00555C6E">
        <w:rPr>
          <w:b/>
          <w:i w:val="0"/>
          <w:color w:val="000000" w:themeColor="text1"/>
          <w:sz w:val="22"/>
        </w:rPr>
        <w:fldChar w:fldCharType="separate"/>
      </w:r>
      <w:r>
        <w:rPr>
          <w:b/>
          <w:i w:val="0"/>
          <w:noProof/>
          <w:color w:val="000000" w:themeColor="text1"/>
          <w:sz w:val="22"/>
        </w:rPr>
        <w:t>1</w:t>
      </w:r>
      <w:r w:rsidRPr="00555C6E">
        <w:rPr>
          <w:b/>
          <w:i w:val="0"/>
          <w:color w:val="000000" w:themeColor="text1"/>
          <w:sz w:val="22"/>
        </w:rPr>
        <w:fldChar w:fldCharType="end"/>
      </w:r>
      <w:r w:rsidR="00A218B2" w:rsidRPr="00555C6E">
        <w:rPr>
          <w:i w:val="0"/>
          <w:color w:val="000000" w:themeColor="text1"/>
          <w:sz w:val="22"/>
        </w:rPr>
        <w:t xml:space="preserve"> Estrategias para aumentar la motivación intrínseca </w:t>
      </w:r>
      <w:r w:rsidR="00534A25" w:rsidRPr="00555C6E">
        <w:rPr>
          <w:i w:val="0"/>
          <w:color w:val="000000" w:themeColor="text1"/>
          <w:sz w:val="22"/>
        </w:rPr>
        <w:fldChar w:fldCharType="begin"/>
      </w:r>
      <w:r w:rsidR="00AB5D05" w:rsidRPr="00555C6E">
        <w:rPr>
          <w:i w:val="0"/>
          <w:color w:val="000000" w:themeColor="text1"/>
          <w:sz w:val="22"/>
        </w:rPr>
        <w:instrText xml:space="preserve"> ADDIN ZOTERO_ITEM CSL_CITATION {"citationID":"fkOjYGpV","properties":{"formattedCitation":"(17)","plainCitation":"(17)","noteIndex":0},"citationItems":[{"id":1987,"uris":["http://zotero.org/users/local/aBWJ72IO/items/RA4B4VD6"],"uri":["http://zotero.org/users/local/aBWJ72IO/items/RA4B4VD6"],"itemData":{"id":1987,"type":"book","event-place":"Madrid","publisher":"Alianza Editorial","publisher-place":"Madrid","title":"Aprendizaje y desarrollo de la personalidad","author":[{"literal":"Eduardo Vidal-Abarca"},{"literal":"Rafael García Ros"},{"literal":"Francisco Pérez González"}],"issued":{"date-parts":[["2014"]]}}}],"schema":"https://github.com/citation-style-language/schema/raw/master/csl-citation.json"} </w:instrText>
      </w:r>
      <w:r w:rsidR="00534A25" w:rsidRPr="00555C6E">
        <w:rPr>
          <w:i w:val="0"/>
          <w:color w:val="000000" w:themeColor="text1"/>
          <w:sz w:val="22"/>
        </w:rPr>
        <w:fldChar w:fldCharType="separate"/>
      </w:r>
      <w:r w:rsidR="00AB5D05" w:rsidRPr="00555C6E">
        <w:rPr>
          <w:i w:val="0"/>
          <w:noProof/>
          <w:color w:val="000000" w:themeColor="text1"/>
          <w:sz w:val="22"/>
        </w:rPr>
        <w:t>(17)</w:t>
      </w:r>
      <w:bookmarkEnd w:id="9"/>
      <w:r w:rsidR="00534A25" w:rsidRPr="00555C6E">
        <w:rPr>
          <w:i w:val="0"/>
          <w:color w:val="000000" w:themeColor="text1"/>
          <w:sz w:val="22"/>
        </w:rPr>
        <w:fldChar w:fldCharType="end"/>
      </w:r>
    </w:p>
    <w:tbl>
      <w:tblPr>
        <w:tblStyle w:val="Tablaconcuadrcula"/>
        <w:tblW w:w="8785" w:type="dxa"/>
        <w:tblLook w:val="04A0" w:firstRow="1" w:lastRow="0" w:firstColumn="1" w:lastColumn="0" w:noHBand="0" w:noVBand="1"/>
      </w:tblPr>
      <w:tblGrid>
        <w:gridCol w:w="4107"/>
        <w:gridCol w:w="2410"/>
        <w:gridCol w:w="2268"/>
      </w:tblGrid>
      <w:tr w:rsidR="0079711A" w:rsidRPr="00A24EB6" w14:paraId="3D672B53" w14:textId="77777777" w:rsidTr="003D7B25">
        <w:trPr>
          <w:trHeight w:val="558"/>
        </w:trPr>
        <w:tc>
          <w:tcPr>
            <w:tcW w:w="8785" w:type="dxa"/>
            <w:gridSpan w:val="3"/>
            <w:vAlign w:val="center"/>
          </w:tcPr>
          <w:p w14:paraId="74BB350B" w14:textId="34C8369A" w:rsidR="0079711A" w:rsidRPr="00A24EB6" w:rsidRDefault="0079711A" w:rsidP="00AB5D05">
            <w:pPr>
              <w:spacing w:line="360" w:lineRule="auto"/>
              <w:ind w:firstLine="397"/>
              <w:jc w:val="center"/>
              <w:rPr>
                <w:b/>
              </w:rPr>
            </w:pPr>
            <w:r w:rsidRPr="00A24EB6">
              <w:rPr>
                <w:b/>
              </w:rPr>
              <w:t>Procedimientos dentro del aula</w:t>
            </w:r>
          </w:p>
        </w:tc>
      </w:tr>
      <w:tr w:rsidR="0079711A" w:rsidRPr="00A24EB6" w14:paraId="346B9ADC" w14:textId="77777777" w:rsidTr="00534A25">
        <w:trPr>
          <w:trHeight w:val="454"/>
        </w:trPr>
        <w:tc>
          <w:tcPr>
            <w:tcW w:w="4107" w:type="dxa"/>
            <w:vAlign w:val="center"/>
          </w:tcPr>
          <w:p w14:paraId="39F5DDC9" w14:textId="3A5C8265" w:rsidR="00DE13FA" w:rsidRPr="00A24EB6" w:rsidRDefault="00DE13FA" w:rsidP="00404453">
            <w:pPr>
              <w:spacing w:line="360" w:lineRule="auto"/>
              <w:ind w:firstLine="397"/>
              <w:jc w:val="both"/>
              <w:rPr>
                <w:b/>
              </w:rPr>
            </w:pPr>
            <w:r w:rsidRPr="00A24EB6">
              <w:rPr>
                <w:b/>
              </w:rPr>
              <w:t>El uso de recompensas</w:t>
            </w:r>
          </w:p>
        </w:tc>
        <w:tc>
          <w:tcPr>
            <w:tcW w:w="2410" w:type="dxa"/>
            <w:vAlign w:val="center"/>
          </w:tcPr>
          <w:p w14:paraId="284A3F50" w14:textId="38507E32" w:rsidR="0079711A" w:rsidRPr="00A24EB6" w:rsidRDefault="00DE13FA" w:rsidP="00404453">
            <w:pPr>
              <w:spacing w:line="360" w:lineRule="auto"/>
              <w:ind w:firstLine="397"/>
              <w:jc w:val="both"/>
              <w:rPr>
                <w:b/>
              </w:rPr>
            </w:pPr>
            <w:r w:rsidRPr="00A24EB6">
              <w:rPr>
                <w:b/>
              </w:rPr>
              <w:t>Evaluación</w:t>
            </w:r>
          </w:p>
        </w:tc>
        <w:tc>
          <w:tcPr>
            <w:tcW w:w="2268" w:type="dxa"/>
            <w:vAlign w:val="center"/>
          </w:tcPr>
          <w:p w14:paraId="436BAAFE" w14:textId="55E1EC9B" w:rsidR="00DE13FA" w:rsidRPr="00A24EB6" w:rsidRDefault="00DE13FA" w:rsidP="00404453">
            <w:pPr>
              <w:spacing w:line="360" w:lineRule="auto"/>
              <w:ind w:firstLine="397"/>
              <w:jc w:val="both"/>
              <w:rPr>
                <w:b/>
              </w:rPr>
            </w:pPr>
            <w:r w:rsidRPr="00A24EB6">
              <w:rPr>
                <w:b/>
              </w:rPr>
              <w:t>Tareas</w:t>
            </w:r>
          </w:p>
        </w:tc>
      </w:tr>
      <w:tr w:rsidR="0079711A" w:rsidRPr="00A24EB6" w14:paraId="1D9C709A" w14:textId="77777777" w:rsidTr="00534A25">
        <w:tc>
          <w:tcPr>
            <w:tcW w:w="4107" w:type="dxa"/>
          </w:tcPr>
          <w:p w14:paraId="70431080" w14:textId="15A3C151" w:rsidR="00DE13FA" w:rsidRPr="00A24EB6" w:rsidRDefault="00DE13FA" w:rsidP="00BF3173">
            <w:pPr>
              <w:pStyle w:val="Prrafodelista"/>
              <w:numPr>
                <w:ilvl w:val="0"/>
                <w:numId w:val="18"/>
              </w:numPr>
              <w:spacing w:line="360" w:lineRule="auto"/>
              <w:jc w:val="both"/>
              <w:rPr>
                <w:rFonts w:ascii="Times New Roman" w:hAnsi="Times New Roman" w:cs="Times New Roman"/>
                <w:lang w:val="es-ES_tradnl"/>
              </w:rPr>
            </w:pPr>
            <w:r w:rsidRPr="00A24EB6">
              <w:rPr>
                <w:rFonts w:ascii="Times New Roman" w:hAnsi="Times New Roman" w:cs="Times New Roman"/>
                <w:lang w:val="es-ES_tradnl"/>
              </w:rPr>
              <w:t>Emplear recompensas solo cuando sea necesario.</w:t>
            </w:r>
          </w:p>
          <w:p w14:paraId="23DDF8EF" w14:textId="61353545" w:rsidR="00DE13FA" w:rsidRPr="00A24EB6" w:rsidRDefault="00DE13FA" w:rsidP="00BF3173">
            <w:pPr>
              <w:pStyle w:val="Prrafodelista"/>
              <w:numPr>
                <w:ilvl w:val="0"/>
                <w:numId w:val="18"/>
              </w:numPr>
              <w:spacing w:line="360" w:lineRule="auto"/>
              <w:jc w:val="both"/>
              <w:rPr>
                <w:rFonts w:ascii="Times New Roman" w:hAnsi="Times New Roman" w:cs="Times New Roman"/>
                <w:lang w:val="es-ES_tradnl"/>
              </w:rPr>
            </w:pPr>
            <w:r w:rsidRPr="00A24EB6">
              <w:rPr>
                <w:rFonts w:ascii="Times New Roman" w:hAnsi="Times New Roman" w:cs="Times New Roman"/>
                <w:lang w:val="es-ES_tradnl"/>
              </w:rPr>
              <w:t>Poner énfasis en el propósito informativo y no controlador de las recompensas.</w:t>
            </w:r>
          </w:p>
          <w:p w14:paraId="51497CD8" w14:textId="746FB0E6" w:rsidR="00DE13FA" w:rsidRPr="00A24EB6" w:rsidRDefault="00DE13FA" w:rsidP="00BF3173">
            <w:pPr>
              <w:pStyle w:val="Prrafodelista"/>
              <w:numPr>
                <w:ilvl w:val="0"/>
                <w:numId w:val="18"/>
              </w:numPr>
              <w:spacing w:line="360" w:lineRule="auto"/>
              <w:jc w:val="both"/>
              <w:rPr>
                <w:rFonts w:ascii="Times New Roman" w:hAnsi="Times New Roman" w:cs="Times New Roman"/>
                <w:lang w:val="es-ES_tradnl"/>
              </w:rPr>
            </w:pPr>
            <w:r w:rsidRPr="00A24EB6">
              <w:rPr>
                <w:rFonts w:ascii="Times New Roman" w:hAnsi="Times New Roman" w:cs="Times New Roman"/>
                <w:lang w:val="es-ES_tradnl"/>
              </w:rPr>
              <w:t>Hacer que los premios dependan del nivel de rendimiento y superación que cada alumno puede alcanzar (para que sea probable una información positiva sobre su rendimiento)</w:t>
            </w:r>
            <w:r w:rsidR="00FE7FD7" w:rsidRPr="00A24EB6">
              <w:rPr>
                <w:rFonts w:ascii="Times New Roman" w:hAnsi="Times New Roman" w:cs="Times New Roman"/>
                <w:lang w:val="es-ES_tradnl"/>
              </w:rPr>
              <w:t>.</w:t>
            </w:r>
          </w:p>
          <w:p w14:paraId="6F9027BC" w14:textId="21CE158E" w:rsidR="00DE13FA" w:rsidRPr="00A24EB6" w:rsidRDefault="00DE13FA" w:rsidP="00BF3173">
            <w:pPr>
              <w:pStyle w:val="Prrafodelista"/>
              <w:numPr>
                <w:ilvl w:val="0"/>
                <w:numId w:val="18"/>
              </w:numPr>
              <w:spacing w:line="360" w:lineRule="auto"/>
              <w:jc w:val="both"/>
              <w:rPr>
                <w:rFonts w:ascii="Times New Roman" w:hAnsi="Times New Roman" w:cs="Times New Roman"/>
                <w:lang w:val="es-ES_tradnl"/>
              </w:rPr>
            </w:pPr>
            <w:r w:rsidRPr="00A24EB6">
              <w:rPr>
                <w:rFonts w:ascii="Times New Roman" w:hAnsi="Times New Roman" w:cs="Times New Roman"/>
                <w:lang w:val="es-ES_tradnl"/>
              </w:rPr>
              <w:t>Minimizar el uso de otras prácticas que dirigen la atención de los alumnos hacia motivos extrínsecos para participar en las tareas (una monitorización meticulosa, plazos de entrega estrictos, amenazas de castigo, competición).</w:t>
            </w:r>
          </w:p>
          <w:p w14:paraId="1F20B17B" w14:textId="5D80C8C8" w:rsidR="00DE13FA" w:rsidRPr="00A24EB6" w:rsidRDefault="00DE13FA" w:rsidP="00404453">
            <w:pPr>
              <w:spacing w:line="360" w:lineRule="auto"/>
              <w:ind w:firstLine="397"/>
              <w:jc w:val="both"/>
            </w:pPr>
          </w:p>
        </w:tc>
        <w:tc>
          <w:tcPr>
            <w:tcW w:w="2410" w:type="dxa"/>
          </w:tcPr>
          <w:p w14:paraId="47B4EA4C" w14:textId="77777777" w:rsidR="00DE13FA" w:rsidRPr="00A24EB6" w:rsidRDefault="00DE13FA" w:rsidP="00BF3173">
            <w:pPr>
              <w:pStyle w:val="Prrafodelista"/>
              <w:numPr>
                <w:ilvl w:val="0"/>
                <w:numId w:val="18"/>
              </w:numPr>
              <w:spacing w:line="360" w:lineRule="auto"/>
              <w:jc w:val="both"/>
              <w:rPr>
                <w:rFonts w:ascii="Times New Roman" w:hAnsi="Times New Roman" w:cs="Times New Roman"/>
                <w:lang w:val="es-ES_tradnl"/>
              </w:rPr>
            </w:pPr>
            <w:r w:rsidRPr="00A24EB6">
              <w:rPr>
                <w:rFonts w:ascii="Times New Roman" w:hAnsi="Times New Roman" w:cs="Times New Roman"/>
                <w:lang w:val="es-ES_tradnl"/>
              </w:rPr>
              <w:t>Restar importancia a la evaluación externa, sobre todo de aquellas tareas que requieren mayor habilidad.</w:t>
            </w:r>
          </w:p>
          <w:p w14:paraId="44458111" w14:textId="7BE2619C" w:rsidR="00DE13FA" w:rsidRPr="00A24EB6" w:rsidRDefault="00DE13FA" w:rsidP="00BF3173">
            <w:pPr>
              <w:pStyle w:val="Prrafodelista"/>
              <w:numPr>
                <w:ilvl w:val="0"/>
                <w:numId w:val="18"/>
              </w:numPr>
              <w:spacing w:line="360" w:lineRule="auto"/>
              <w:jc w:val="both"/>
              <w:rPr>
                <w:rFonts w:ascii="Times New Roman" w:hAnsi="Times New Roman" w:cs="Times New Roman"/>
                <w:lang w:val="es-ES_tradnl"/>
              </w:rPr>
            </w:pPr>
            <w:r w:rsidRPr="00A24EB6">
              <w:rPr>
                <w:rFonts w:ascii="Times New Roman" w:hAnsi="Times New Roman" w:cs="Times New Roman"/>
                <w:lang w:val="es-ES_tradnl"/>
              </w:rPr>
              <w:t>Aportar una evaluación sustantiva e informativa que se base en la superación en lugar de en las normas sociales</w:t>
            </w:r>
            <w:r w:rsidR="00FE7FD7" w:rsidRPr="00A24EB6">
              <w:rPr>
                <w:rFonts w:ascii="Times New Roman" w:hAnsi="Times New Roman" w:cs="Times New Roman"/>
                <w:lang w:val="es-ES_tradnl"/>
              </w:rPr>
              <w:t>.</w:t>
            </w:r>
          </w:p>
        </w:tc>
        <w:tc>
          <w:tcPr>
            <w:tcW w:w="2268" w:type="dxa"/>
          </w:tcPr>
          <w:p w14:paraId="1BFD0FC0" w14:textId="77777777" w:rsidR="00DE13FA" w:rsidRPr="00A24EB6" w:rsidRDefault="00FE7FD7" w:rsidP="00BF3173">
            <w:pPr>
              <w:pStyle w:val="Prrafodelista"/>
              <w:numPr>
                <w:ilvl w:val="0"/>
                <w:numId w:val="18"/>
              </w:numPr>
              <w:spacing w:line="360" w:lineRule="auto"/>
              <w:jc w:val="both"/>
              <w:rPr>
                <w:rFonts w:ascii="Times New Roman" w:hAnsi="Times New Roman" w:cs="Times New Roman"/>
                <w:lang w:val="es-ES_tradnl"/>
              </w:rPr>
            </w:pPr>
            <w:r w:rsidRPr="00A24EB6">
              <w:rPr>
                <w:rFonts w:ascii="Times New Roman" w:hAnsi="Times New Roman" w:cs="Times New Roman"/>
                <w:lang w:val="es-ES_tradnl"/>
              </w:rPr>
              <w:t>Asignar tareas que sean moderadamente difíciles.</w:t>
            </w:r>
          </w:p>
          <w:p w14:paraId="208F96DB" w14:textId="77777777" w:rsidR="00FE7FD7" w:rsidRPr="00A24EB6" w:rsidRDefault="00FE7FD7" w:rsidP="00BF3173">
            <w:pPr>
              <w:pStyle w:val="Prrafodelista"/>
              <w:numPr>
                <w:ilvl w:val="0"/>
                <w:numId w:val="18"/>
              </w:numPr>
              <w:spacing w:line="360" w:lineRule="auto"/>
              <w:jc w:val="both"/>
              <w:rPr>
                <w:rFonts w:ascii="Times New Roman" w:hAnsi="Times New Roman" w:cs="Times New Roman"/>
                <w:lang w:val="es-ES_tradnl"/>
              </w:rPr>
            </w:pPr>
            <w:r w:rsidRPr="00A24EB6">
              <w:rPr>
                <w:rFonts w:ascii="Times New Roman" w:hAnsi="Times New Roman" w:cs="Times New Roman"/>
                <w:lang w:val="es-ES_tradnl"/>
              </w:rPr>
              <w:t>Variar el formato y la naturaleza de las tareas.</w:t>
            </w:r>
          </w:p>
          <w:p w14:paraId="37D4D18F" w14:textId="77777777" w:rsidR="00FE7FD7" w:rsidRPr="00A24EB6" w:rsidRDefault="00FE7FD7" w:rsidP="00BF3173">
            <w:pPr>
              <w:pStyle w:val="Prrafodelista"/>
              <w:numPr>
                <w:ilvl w:val="0"/>
                <w:numId w:val="18"/>
              </w:numPr>
              <w:spacing w:line="360" w:lineRule="auto"/>
              <w:jc w:val="both"/>
              <w:rPr>
                <w:rFonts w:ascii="Times New Roman" w:hAnsi="Times New Roman" w:cs="Times New Roman"/>
                <w:lang w:val="es-ES_tradnl"/>
              </w:rPr>
            </w:pPr>
            <w:r w:rsidRPr="00A24EB6">
              <w:rPr>
                <w:rFonts w:ascii="Times New Roman" w:hAnsi="Times New Roman" w:cs="Times New Roman"/>
                <w:lang w:val="es-ES_tradnl"/>
              </w:rPr>
              <w:t>Asignar tareas que tengan un significado personal.</w:t>
            </w:r>
          </w:p>
          <w:p w14:paraId="39754AA9" w14:textId="49BD0B84" w:rsidR="00FE7FD7" w:rsidRPr="00A24EB6" w:rsidRDefault="00FE7FD7" w:rsidP="00BF3173">
            <w:pPr>
              <w:pStyle w:val="Prrafodelista"/>
              <w:numPr>
                <w:ilvl w:val="0"/>
                <w:numId w:val="18"/>
              </w:numPr>
              <w:spacing w:line="360" w:lineRule="auto"/>
              <w:jc w:val="both"/>
              <w:rPr>
                <w:rFonts w:ascii="Times New Roman" w:hAnsi="Times New Roman" w:cs="Times New Roman"/>
                <w:lang w:val="es-ES_tradnl"/>
              </w:rPr>
            </w:pPr>
            <w:r w:rsidRPr="00A24EB6">
              <w:rPr>
                <w:rFonts w:ascii="Times New Roman" w:hAnsi="Times New Roman" w:cs="Times New Roman"/>
                <w:lang w:val="es-ES_tradnl"/>
              </w:rPr>
              <w:t>Permitir la elección entre las tareas propuestas.</w:t>
            </w:r>
          </w:p>
        </w:tc>
      </w:tr>
    </w:tbl>
    <w:p w14:paraId="11F6E418" w14:textId="6C8F7CC1" w:rsidR="00A218B2" w:rsidRDefault="00A218B2" w:rsidP="00404453">
      <w:pPr>
        <w:spacing w:line="360" w:lineRule="auto"/>
        <w:ind w:firstLine="397"/>
        <w:jc w:val="both"/>
      </w:pPr>
    </w:p>
    <w:p w14:paraId="71AB365C" w14:textId="77777777" w:rsidR="00C5442D" w:rsidRPr="00A24EB6" w:rsidRDefault="00C5442D" w:rsidP="00C5442D">
      <w:pPr>
        <w:spacing w:line="360" w:lineRule="auto"/>
        <w:jc w:val="both"/>
      </w:pPr>
    </w:p>
    <w:p w14:paraId="3E24E2A2" w14:textId="5615D62C" w:rsidR="00A218B2" w:rsidRPr="00A24EB6" w:rsidRDefault="003D7B25" w:rsidP="00404453">
      <w:pPr>
        <w:spacing w:line="360" w:lineRule="auto"/>
        <w:ind w:firstLine="397"/>
        <w:jc w:val="both"/>
      </w:pPr>
      <w:r w:rsidRPr="00A24EB6">
        <w:t xml:space="preserve">Sumado a esto es imprescindible crear el deseo de aprender, hacer relevante para los alumnos el contenido o tarea relacionándolo con su interés y fomentar un clima social positivo. </w:t>
      </w:r>
    </w:p>
    <w:p w14:paraId="1EC63778" w14:textId="785CC205" w:rsidR="003D7B25" w:rsidRPr="00A24EB6" w:rsidRDefault="003D7B25" w:rsidP="00404453">
      <w:pPr>
        <w:spacing w:line="360" w:lineRule="auto"/>
        <w:ind w:firstLine="397"/>
        <w:jc w:val="both"/>
      </w:pPr>
      <w:r w:rsidRPr="00A24EB6">
        <w:t>Como resumen podemos indicar que las variables contextuales influyentes en la motivación por aprender son: los contenidos y su forma de exponerlos, las tareas, la organizació</w:t>
      </w:r>
      <w:r w:rsidR="001F51FF" w:rsidRPr="00A24EB6">
        <w:t>n de la actividad, los criterios de evaluación, los recursos y metodologías empleadas y la interacción con iguales y con el profesorado.</w:t>
      </w:r>
    </w:p>
    <w:p w14:paraId="742FC63B" w14:textId="77777777" w:rsidR="000F3B95" w:rsidRPr="00A24EB6" w:rsidRDefault="000F3B95" w:rsidP="00404453">
      <w:pPr>
        <w:spacing w:line="360" w:lineRule="auto"/>
        <w:ind w:firstLine="397"/>
        <w:jc w:val="both"/>
        <w:rPr>
          <w:highlight w:val="cyan"/>
        </w:rPr>
      </w:pPr>
    </w:p>
    <w:p w14:paraId="23F8CDAD" w14:textId="2FF62EB1" w:rsidR="000F3B95" w:rsidRPr="00AB5D05" w:rsidRDefault="00AB5D05" w:rsidP="00404453">
      <w:pPr>
        <w:pStyle w:val="Ttulo3"/>
        <w:ind w:firstLine="397"/>
        <w:rPr>
          <w:rFonts w:ascii="Times New Roman" w:hAnsi="Times New Roman" w:cs="Times New Roman"/>
        </w:rPr>
      </w:pPr>
      <w:bookmarkStart w:id="10" w:name="_Toc78211914"/>
      <w:r w:rsidRPr="00AB5D05">
        <w:rPr>
          <w:rFonts w:ascii="Times New Roman" w:hAnsi="Times New Roman" w:cs="Times New Roman"/>
        </w:rPr>
        <w:lastRenderedPageBreak/>
        <w:t xml:space="preserve">2.1.4 </w:t>
      </w:r>
      <w:r w:rsidR="000F3B95" w:rsidRPr="00AB5D05">
        <w:rPr>
          <w:rFonts w:ascii="Times New Roman" w:hAnsi="Times New Roman" w:cs="Times New Roman"/>
        </w:rPr>
        <w:t>Influencia de las metodologías en la motivación</w:t>
      </w:r>
      <w:bookmarkEnd w:id="10"/>
    </w:p>
    <w:p w14:paraId="1AF71880" w14:textId="77777777" w:rsidR="000F3B95" w:rsidRPr="00A24EB6" w:rsidRDefault="000F3B95" w:rsidP="00404453">
      <w:pPr>
        <w:spacing w:line="360" w:lineRule="auto"/>
        <w:ind w:firstLine="397"/>
        <w:jc w:val="both"/>
        <w:rPr>
          <w:highlight w:val="cyan"/>
        </w:rPr>
      </w:pPr>
    </w:p>
    <w:p w14:paraId="1473B840" w14:textId="6190F9E0" w:rsidR="000F3B95" w:rsidRPr="00A24EB6" w:rsidRDefault="000F3B95" w:rsidP="00404453">
      <w:pPr>
        <w:spacing w:line="360" w:lineRule="auto"/>
        <w:ind w:firstLine="397"/>
        <w:jc w:val="both"/>
      </w:pPr>
      <w:r w:rsidRPr="00A24EB6">
        <w:t xml:space="preserve">En el proceso enseñanza-aprendizaje se ha producido un cambio de paradigma donde el docente pasa de ser el protagonista y responsable del aprendizaje del alumno (teoría conductivista) a ser este quien planifica la enseñanza y la organiza para que sus alumnos realicen un aprendizaje significativo. Para ello se deben de emplear metodologías activas y participativas que promuevan la reflexión del alumnado. Hernández Rojas </w:t>
      </w:r>
      <w:r w:rsidRPr="00A24EB6">
        <w:fldChar w:fldCharType="begin"/>
      </w:r>
      <w:r w:rsidR="00AB5D05">
        <w:instrText xml:space="preserve"> ADDIN ZOTERO_ITEM CSL_CITATION {"citationID":"vxXorYyE","properties":{"formattedCitation":"(18)","plainCitation":"(18)","noteIndex":0},"citationItems":[{"id":2014,"uris":["http://zotero.org/users/local/aBWJ72IO/items/WAA2AI4N"],"uri":["http://zotero.org/users/local/aBWJ72IO/items/WAA2AI4N"],"itemData":{"id":2014,"type":"article-journal","abstract":"Hernández, G. (1998). Paradigmas de la psicología de la educación (117-121 y 132-167) México: Paidós","source":"www.academia.edu","title":"Hernández, G. (1998). Paradigmas de la psicología de la educación (117-121 y 132-167) México: Paidós","title-short":"Hernández, G. (1998). Paradigmas de la psicología de la educación (117-121 y 132-167) México","URL":"https://www.academia.edu/9101317/Hern%C3%A1ndez_G_1998_Paradigmas_de_la_psicolog%C3%ADa_de_la_educaci%C3%B3n_117_121_y_132_167_M%C3%A9xico_Paid%C3%B3s","author":[{"family":"Zuñiga","given":"Diego Fernando"}],"accessed":{"date-parts":[["2021",7,8]]}}}],"schema":"https://github.com/citation-style-language/schema/raw/master/csl-citation.json"} </w:instrText>
      </w:r>
      <w:r w:rsidRPr="00A24EB6">
        <w:fldChar w:fldCharType="separate"/>
      </w:r>
      <w:r w:rsidR="00AB5D05">
        <w:rPr>
          <w:noProof/>
        </w:rPr>
        <w:t>(18)</w:t>
      </w:r>
      <w:r w:rsidRPr="00A24EB6">
        <w:fldChar w:fldCharType="end"/>
      </w:r>
      <w:r w:rsidRPr="00A24EB6">
        <w:t xml:space="preserve"> indica que es necesario conocer la base desde la que parten los alumnos y las alumnas, es decir que conoci</w:t>
      </w:r>
      <w:r w:rsidR="00F43797">
        <w:t xml:space="preserve">miento previo tienen, así como </w:t>
      </w:r>
      <w:r w:rsidRPr="00A24EB6">
        <w:t xml:space="preserve">las expectativas y los motivos que tienen, para de esta forma, programar los objetivos y dirigirlos a promover su aprendizaje </w:t>
      </w:r>
      <w:r w:rsidRPr="00A24EB6">
        <w:fldChar w:fldCharType="begin"/>
      </w:r>
      <w:r w:rsidR="00AB5D05">
        <w:instrText xml:space="preserve"> ADDIN ZOTERO_ITEM CSL_CITATION {"citationID":"Z8wlCEdn","properties":{"formattedCitation":"(19)","plainCitation":"(19)","noteIndex":0},"citationItems":[{"id":2017,"uris":["http://zotero.org/users/local/aBWJ72IO/items/5U6DWHXI"],"uri":["http://zotero.org/users/local/aBWJ72IO/items/5U6DWHXI"],"itemData":{"id":2017,"type":"article-journal","abstract":"Analyzing the different mental processes that occur during learning from different paradigms, where the teacher happens to be the protagonist and responsible for student learning to be who plans and organizes teaching for their students make significant learning. It should motivate, highlighting the importance of the matter and its implications for acredentar interest in it. Self-regulated learning learners are those who choose and decide on their conduct, being the architects and promoters of their learning.. Through this study on a sample of university students using the CEAM II (Learning Strategies Questionnaire and Motivation) instrument, consisting of questions about motivation and learning strategies we tried to understand the implications of different dimensions that form. The analysis of the different variables leads us to know which values are the most used by students in motivational factors (intrinsic goals, task value and self-efficacy) and learning strategies (preparation, organization and metacognition) as well as those items most and least valued by them. Teachers must convey to students the contents of different subjects through a methodology that is attractive to them, so we will provide the acquisition thereof.","container-title":"REICE. Revista Iberoamericana sobre Calidad, Eficacia y Cambio en Educación","DOI":"10.15366/reice2016.14.2.002","ISSN":"16964713","issue":"2016","journalAbbreviation":"reice","language":"es","source":"DOI.org (Crossref)","title":"Factores influyentes en motivación y estrategias de aprendizaje en los alumnos de grado","URL":"https://revistas.uam.es/index.php/reice/article/view/3081","volume":"14.2","author":[{"family":"Garrote Rojas","given":"Daniel"},{"family":"Garrote Rojas","given":"Cristina"},{"family":"Jiménez Fernández","given":"Sara"}],"accessed":{"date-parts":[["2021",7,8]]},"issued":{"date-parts":[["2016"]]}}}],"schema":"https://github.com/citation-style-language/schema/raw/master/csl-citation.json"} </w:instrText>
      </w:r>
      <w:r w:rsidRPr="00A24EB6">
        <w:fldChar w:fldCharType="separate"/>
      </w:r>
      <w:r w:rsidR="00AB5D05">
        <w:rPr>
          <w:noProof/>
        </w:rPr>
        <w:t>(19)</w:t>
      </w:r>
      <w:r w:rsidRPr="00A24EB6">
        <w:fldChar w:fldCharType="end"/>
      </w:r>
      <w:r w:rsidRPr="00A24EB6">
        <w:t>.</w:t>
      </w:r>
    </w:p>
    <w:p w14:paraId="2A18E554" w14:textId="18229F69" w:rsidR="00BF3173" w:rsidRPr="00A24EB6" w:rsidRDefault="000F3B95" w:rsidP="00BF3173">
      <w:pPr>
        <w:spacing w:line="360" w:lineRule="auto"/>
        <w:ind w:firstLine="397"/>
        <w:jc w:val="both"/>
      </w:pPr>
      <w:r w:rsidRPr="00A24EB6">
        <w:t xml:space="preserve">Las metodologías activas y las tecnologías de la información y la comunicación (TIC) ofrecen ciertas ventajas que pueden emplearse para aumentar el grado de motivación del alumnado. </w:t>
      </w:r>
      <w:r w:rsidR="00BF3173">
        <w:t>De su empleo s</w:t>
      </w:r>
      <w:r w:rsidRPr="00A24EB6">
        <w:t>e pueden destacar las siguientes ventajas:</w:t>
      </w:r>
    </w:p>
    <w:p w14:paraId="07EB1FFF" w14:textId="77777777" w:rsidR="000F3B95" w:rsidRPr="00A24EB6" w:rsidRDefault="000F3B95" w:rsidP="00BF3173">
      <w:pPr>
        <w:pStyle w:val="Prrafodelista"/>
        <w:numPr>
          <w:ilvl w:val="0"/>
          <w:numId w:val="17"/>
        </w:numPr>
        <w:spacing w:line="360" w:lineRule="auto"/>
        <w:jc w:val="both"/>
        <w:rPr>
          <w:rFonts w:ascii="Times New Roman" w:hAnsi="Times New Roman" w:cs="Times New Roman"/>
          <w:lang w:val="es-ES_tradnl"/>
        </w:rPr>
      </w:pPr>
      <w:r w:rsidRPr="00A24EB6">
        <w:rPr>
          <w:rFonts w:ascii="Times New Roman" w:hAnsi="Times New Roman" w:cs="Times New Roman"/>
          <w:lang w:val="es-ES_tradnl"/>
        </w:rPr>
        <w:t>Influyen en la vida diaria del alumno y están presentes en la educación informal.</w:t>
      </w:r>
    </w:p>
    <w:p w14:paraId="62371F66" w14:textId="77777777" w:rsidR="000F3B95" w:rsidRPr="00A24EB6" w:rsidRDefault="000F3B95" w:rsidP="00BF3173">
      <w:pPr>
        <w:pStyle w:val="Prrafodelista"/>
        <w:numPr>
          <w:ilvl w:val="0"/>
          <w:numId w:val="17"/>
        </w:numPr>
        <w:spacing w:line="360" w:lineRule="auto"/>
        <w:jc w:val="both"/>
        <w:rPr>
          <w:rFonts w:ascii="Times New Roman" w:hAnsi="Times New Roman" w:cs="Times New Roman"/>
          <w:lang w:val="es-ES_tradnl"/>
        </w:rPr>
      </w:pPr>
      <w:r w:rsidRPr="00A24EB6">
        <w:rPr>
          <w:rFonts w:ascii="Times New Roman" w:hAnsi="Times New Roman" w:cs="Times New Roman"/>
          <w:lang w:val="es-ES_tradnl"/>
        </w:rPr>
        <w:t>Estimulan la comunicación y ofrecen múltiples posibilidades de aplicación.</w:t>
      </w:r>
    </w:p>
    <w:p w14:paraId="77BC7ADF" w14:textId="77777777" w:rsidR="000F3B95" w:rsidRPr="00A24EB6" w:rsidRDefault="000F3B95" w:rsidP="00BF3173">
      <w:pPr>
        <w:pStyle w:val="Prrafodelista"/>
        <w:numPr>
          <w:ilvl w:val="0"/>
          <w:numId w:val="17"/>
        </w:numPr>
        <w:spacing w:line="360" w:lineRule="auto"/>
        <w:jc w:val="both"/>
        <w:rPr>
          <w:rFonts w:ascii="Times New Roman" w:hAnsi="Times New Roman" w:cs="Times New Roman"/>
          <w:lang w:val="es-ES_tradnl"/>
        </w:rPr>
      </w:pPr>
      <w:r w:rsidRPr="00A24EB6">
        <w:rPr>
          <w:rFonts w:ascii="Times New Roman" w:hAnsi="Times New Roman" w:cs="Times New Roman"/>
          <w:lang w:val="es-ES_tradnl"/>
        </w:rPr>
        <w:t xml:space="preserve">Facilitan el desarrollo de la capacidad investigadora de los alumnos y las alumnas. </w:t>
      </w:r>
    </w:p>
    <w:p w14:paraId="0F72244A" w14:textId="124EEB4A" w:rsidR="000F3B95" w:rsidRPr="00A24EB6" w:rsidRDefault="000F3B95" w:rsidP="00BF3173">
      <w:pPr>
        <w:pStyle w:val="Prrafodelista"/>
        <w:numPr>
          <w:ilvl w:val="0"/>
          <w:numId w:val="17"/>
        </w:numPr>
        <w:spacing w:line="360" w:lineRule="auto"/>
        <w:jc w:val="both"/>
        <w:rPr>
          <w:rFonts w:ascii="Times New Roman" w:hAnsi="Times New Roman" w:cs="Times New Roman"/>
          <w:lang w:val="es-ES_tradnl"/>
        </w:rPr>
      </w:pPr>
      <w:r w:rsidRPr="00A24EB6">
        <w:rPr>
          <w:rFonts w:ascii="Times New Roman" w:hAnsi="Times New Roman" w:cs="Times New Roman"/>
          <w:lang w:val="es-ES_tradnl"/>
        </w:rPr>
        <w:t xml:space="preserve">Facilita clases más activas y participativas </w:t>
      </w:r>
    </w:p>
    <w:p w14:paraId="5CE6837B" w14:textId="038DE958" w:rsidR="000F3B95" w:rsidRPr="00A24EB6" w:rsidRDefault="000F3B95" w:rsidP="00BF3173">
      <w:pPr>
        <w:pStyle w:val="Prrafodelista"/>
        <w:numPr>
          <w:ilvl w:val="0"/>
          <w:numId w:val="17"/>
        </w:numPr>
        <w:spacing w:line="360" w:lineRule="auto"/>
        <w:jc w:val="both"/>
        <w:rPr>
          <w:rFonts w:ascii="Times New Roman" w:hAnsi="Times New Roman" w:cs="Times New Roman"/>
          <w:lang w:val="es-ES_tradnl"/>
        </w:rPr>
      </w:pPr>
      <w:r w:rsidRPr="00A24EB6">
        <w:rPr>
          <w:rFonts w:ascii="Times New Roman" w:hAnsi="Times New Roman" w:cs="Times New Roman"/>
          <w:lang w:val="es-ES_tradnl"/>
        </w:rPr>
        <w:t>Facilita clases más prácticas, con el uso de laboratorios virtuales y otras aplicaciones</w:t>
      </w:r>
    </w:p>
    <w:p w14:paraId="14C2AFA8" w14:textId="77777777" w:rsidR="000F3B95" w:rsidRPr="00A24EB6" w:rsidRDefault="000F3B95" w:rsidP="00404453">
      <w:pPr>
        <w:spacing w:line="360" w:lineRule="auto"/>
        <w:ind w:firstLine="397"/>
        <w:jc w:val="both"/>
      </w:pPr>
    </w:p>
    <w:p w14:paraId="0BD97037" w14:textId="69310F2C" w:rsidR="000F3B95" w:rsidRPr="00A24EB6" w:rsidRDefault="000C41FC" w:rsidP="00404453">
      <w:pPr>
        <w:spacing w:line="360" w:lineRule="auto"/>
        <w:ind w:firstLine="397"/>
        <w:jc w:val="both"/>
      </w:pPr>
      <w:r w:rsidRPr="00A24EB6">
        <w:t>Estas ventajas se traduce en una mayor implicación por parte del alumnado y en consecuencia en un mayor interés y motivación</w:t>
      </w:r>
      <w:r w:rsidR="000F3B95" w:rsidRPr="00A24EB6">
        <w:t xml:space="preserve">; sin embargo, su práctica en el aula no parece corresponderse a los logros que se les atribuye </w:t>
      </w:r>
      <w:r w:rsidR="000F3B95" w:rsidRPr="00A24EB6">
        <w:fldChar w:fldCharType="begin"/>
      </w:r>
      <w:r w:rsidR="00AB5D05">
        <w:instrText xml:space="preserve"> ADDIN ZOTERO_ITEM CSL_CITATION {"citationID":"aMiILpti","properties":{"formattedCitation":"(20,21)","plainCitation":"(20,21)","noteIndex":0},"citationItems":[{"id":2024,"uris":["http://zotero.org/users/local/aBWJ72IO/items/QTIT3BKM"],"uri":["http://zotero.org/users/local/aBWJ72IO/items/QTIT3BKM"],"itemData":{"id":2024,"type":"article-journal","abstract":"Resumen\n\t\t\t\t\tLa presencia de la tecnología en la enseñanza universitaria es cada vez mayor, registrándose como consecuencia de ello cambios en las metodologías didácticas. En este trabajo se analiza el caso de la Facultad de Ciencias de la Educación de la Universidad de Sevilla en todas las titulaciones que imparte. Se centrará en la evolución observada entre los cursos 2004-2005 y 2006-2007 y analizará la relación entre el uso de diferentes metodologías didácticas (clases magistrales, trabajos individuales, trabajos en grupo…) y la utilización de recursos tecnológicos (transparencias, vídeo, redes, videoproyector, páginas web…). Se ha hallado que determinados estilos metodológicos conllevan el uso de unas técnicas de enseñanza concretas. También se ha concluido que el uso de recursos tecnológicos en la educación superior en esta facultad es aún bastante reducido, aunque se aprecia un aumento progresivo.","container-title":"Bordón. Revista de Pedagogía","ISSN":"2340-6577","issue":"3","language":"es","note":"number: 3","page":"21-33","source":"recyt.fecyt.es","title":"Recursos tecnológicos y metodologías de enseñanza en titulaciones del ámbito de las ciencias de la educación.","volume":"60","author":[{"family":"López","given":"José Clares"},{"family":"Flores","given":"Javier Gil"}],"issued":{"date-parts":[["2008"]]}}},{"id":2021,"uris":["http://zotero.org/users/local/aBWJ72IO/items/TSG46PUL"],"uri":["http://zotero.org/users/local/aBWJ72IO/items/TSG46PUL"],"itemData":{"id":2021,"type":"article-journal","container-title":"Pixel-Bit. Revista de Medios y Educación","ISSN":"2171-7966","language":"es","page":"81-94","source":"recyt.fecyt.es","title":"Importancia de trabajar las TIC en educación infantil a traves de métodos como la webquest.","author":[{"family":"Perera","given":"Mª Victoria Aguiar"},{"family":"Suárez","given":"Héctor Cuesta"}],"issued":{"date-parts":[["2009",1,1]]}}}],"schema":"https://github.com/citation-style-language/schema/raw/master/csl-citation.json"} </w:instrText>
      </w:r>
      <w:r w:rsidR="000F3B95" w:rsidRPr="00A24EB6">
        <w:fldChar w:fldCharType="separate"/>
      </w:r>
      <w:r w:rsidR="00AB5D05">
        <w:rPr>
          <w:noProof/>
        </w:rPr>
        <w:t>(20,21)</w:t>
      </w:r>
      <w:r w:rsidR="000F3B95" w:rsidRPr="00A24EB6">
        <w:fldChar w:fldCharType="end"/>
      </w:r>
      <w:r w:rsidR="000F3B95" w:rsidRPr="00A24EB6">
        <w:t xml:space="preserve">. </w:t>
      </w:r>
      <w:r w:rsidR="0059795D" w:rsidRPr="00A24EB6">
        <w:t xml:space="preserve">Entre las razones que se aducen a este desfase, se suele apuntar a la escasa formación tecnológica del profesorado, a pesar de que cada vez están más preparados, y a la falta de tiempo para programar y organizar recursos y actividades. </w:t>
      </w:r>
    </w:p>
    <w:p w14:paraId="755BDC9F" w14:textId="77777777" w:rsidR="0059795D" w:rsidRPr="00A24EB6" w:rsidRDefault="0059795D" w:rsidP="00404453">
      <w:pPr>
        <w:spacing w:line="360" w:lineRule="auto"/>
        <w:ind w:firstLine="397"/>
        <w:jc w:val="both"/>
      </w:pPr>
    </w:p>
    <w:p w14:paraId="602BC44F" w14:textId="2DBFEA10" w:rsidR="0059795D" w:rsidRPr="00A24EB6" w:rsidRDefault="00D95F74" w:rsidP="00404453">
      <w:pPr>
        <w:spacing w:line="360" w:lineRule="auto"/>
        <w:ind w:firstLine="397"/>
        <w:jc w:val="both"/>
      </w:pPr>
      <w:r w:rsidRPr="00A24EB6">
        <w:t>Numeros</w:t>
      </w:r>
      <w:r w:rsidR="00270847" w:rsidRPr="00A24EB6">
        <w:t>os</w:t>
      </w:r>
      <w:r w:rsidRPr="00A24EB6">
        <w:t xml:space="preserve"> estudios</w:t>
      </w:r>
      <w:r w:rsidR="002C494C" w:rsidRPr="00A24EB6">
        <w:t xml:space="preserve"> </w:t>
      </w:r>
      <w:r w:rsidR="002C494C" w:rsidRPr="00A24EB6">
        <w:fldChar w:fldCharType="begin"/>
      </w:r>
      <w:r w:rsidR="00AB5D05">
        <w:instrText xml:space="preserve"> ADDIN ZOTERO_ITEM CSL_CITATION {"citationID":"7ikogqkh","properties":{"formattedCitation":"(22,23)","plainCitation":"(22,23)","noteIndex":0},"citationItems":[{"id":2028,"uris":["http://zotero.org/users/local/aBWJ72IO/items/ZXUWKAVP"],"uri":["http://zotero.org/users/local/aBWJ72IO/items/ZXUWKAVP"],"itemData":{"id":2028,"type":"article-journal","abstract":"The motives for this research are the results of PISA, which reflect that the secondary students in Spain achieve low results in science learning and they have a lack of motivation. A teaching experience was carried out with students of the third secondary year, between 14 and 15 years of age. The research has taken advantage of the groups made by the school center, which homogenously distributes the students into three classes. The subject in question was Physics and Chemistry and the contents were density, pressure, volume, temperature and heat. The goal of this research is to measure the interest of the students in Physics and their reasons for the same before the experience with a motivational pretest. Later, the contents were given through different methodologies. One group followed the traditional methodology, another followed cooperative learning and another was explained through the use of technologies (ICT) following exposition teaching. After these classes, a motivational post-test was done to observe the changes. We conclude that the students of the cooperative group and ICT have had a motivational change that is much more positive than that of the traditional group.","container-title":"Educación XX1","DOI":"10.5944/educxx1.14602","ISSN":"2174-5374, 1139-613X","issue":"2","journalAbbreviation":"Educación XX1","language":"es","source":"DOI.org (Crossref)","title":"Estudio de las motivaciones de los estudiantes de secundaria de física y química y la influencia de las metodologías de enseñanza en su interés.","URL":"http://revistas.uned.es/index.php/educacionXX1/article/view/14602","volume":"18","author":[{"family":"Méndez Coca","given":"David"}],"accessed":{"date-parts":[["2021",7,8]]},"issued":{"date-parts":[["2015",6,12]]}}},{"id":2029,"uris":["http://zotero.org/users/local/aBWJ72IO/items/NR5WVA4T"],"uri":["http://zotero.org/users/local/aBWJ72IO/items/NR5WVA4T"],"itemData":{"id":2029,"type":"article-journal","abstract":"Autoría: Iris María Vélez Osorio.\nLocalización: Rastros Rostros. Nº. 33, 2016.\nArtículo de Revista en Dialnet.","container-title":"Rastros Rostros","ISSN":"0124-406X, 2382-4921","issue":"33","language":"spa","note":"publisher: Universidad Cooperativa de Colombia (UCC), Bogotá\nsection: Rastros Rostros","page":"27-38","source":"dialnet.unirioja.es","title":"La gamificación en el aprendizaje de los estudiantes universitarios","volume":"18","author":[{"family":"Osorio","given":"Iris María Vélez"}],"issued":{"date-parts":[["2016"]]}}}],"schema":"https://github.com/citation-style-language/schema/raw/master/csl-citation.json"} </w:instrText>
      </w:r>
      <w:r w:rsidR="002C494C" w:rsidRPr="00A24EB6">
        <w:fldChar w:fldCharType="separate"/>
      </w:r>
      <w:r w:rsidR="00AB5D05">
        <w:rPr>
          <w:noProof/>
        </w:rPr>
        <w:t>(22,23)</w:t>
      </w:r>
      <w:r w:rsidR="002C494C" w:rsidRPr="00A24EB6">
        <w:fldChar w:fldCharType="end"/>
      </w:r>
      <w:r w:rsidRPr="00A24EB6">
        <w:t xml:space="preserve"> revelan que los grupos de estudiantes que siguen una metodología </w:t>
      </w:r>
      <w:r w:rsidR="00A9235D" w:rsidRPr="00A24EB6">
        <w:t>tradicional</w:t>
      </w:r>
      <w:r w:rsidRPr="00A24EB6">
        <w:t xml:space="preserve"> o clase magistral donde el profesor sigue el libro de texto y pregunta de forma asidua si existen dudas </w:t>
      </w:r>
      <w:r w:rsidR="00BA729C" w:rsidRPr="00A24EB6">
        <w:t>prestan me</w:t>
      </w:r>
      <w:r w:rsidR="002C494C" w:rsidRPr="00A24EB6">
        <w:t>nor atención, se esfuerzan menos</w:t>
      </w:r>
      <w:r w:rsidR="00BA729C" w:rsidRPr="00A24EB6">
        <w:t xml:space="preserve">, tienen un menor interés y en consecuencia </w:t>
      </w:r>
      <w:r w:rsidR="00A9235D" w:rsidRPr="00A24EB6">
        <w:t>un nivel de motivación menor que aquellos grupos con los que se emplean tecnologías y metodología</w:t>
      </w:r>
      <w:r w:rsidR="002C494C" w:rsidRPr="00A24EB6">
        <w:t>s que facilitan el aprendizaje. P</w:t>
      </w:r>
      <w:r w:rsidR="00A9235D" w:rsidRPr="00A24EB6">
        <w:t xml:space="preserve">artiendo de un test que </w:t>
      </w:r>
      <w:r w:rsidR="009B257A" w:rsidRPr="00A24EB6">
        <w:t>evalúa</w:t>
      </w:r>
      <w:r w:rsidR="00A9235D" w:rsidRPr="00A24EB6">
        <w:t xml:space="preserve"> las ideas previas de los alumnos</w:t>
      </w:r>
      <w:r w:rsidR="002C494C" w:rsidRPr="00A24EB6">
        <w:t>,</w:t>
      </w:r>
      <w:r w:rsidR="00A9235D" w:rsidRPr="00A24EB6">
        <w:t xml:space="preserve"> el profesor </w:t>
      </w:r>
      <w:r w:rsidR="002C494C" w:rsidRPr="00A24EB6">
        <w:t>ejerce</w:t>
      </w:r>
      <w:r w:rsidR="009B257A" w:rsidRPr="00A24EB6">
        <w:t xml:space="preserve"> de guía y emplea distintos recursos y TICs</w:t>
      </w:r>
      <w:r w:rsidR="00BA729C" w:rsidRPr="00A24EB6">
        <w:t xml:space="preserve">. En este caso los alumnos y las alumnas prestan </w:t>
      </w:r>
      <w:r w:rsidR="00BA729C" w:rsidRPr="00A24EB6">
        <w:lastRenderedPageBreak/>
        <w:t>mayor atención y tienen un interés creciente por la materia</w:t>
      </w:r>
      <w:r w:rsidR="00542653" w:rsidRPr="00A24EB6">
        <w:t xml:space="preserve">, es decir, que las metodologías aplicadas producen un cambio motivacional. </w:t>
      </w:r>
    </w:p>
    <w:p w14:paraId="2FB29997" w14:textId="77777777" w:rsidR="000F3B95" w:rsidRPr="00A24EB6" w:rsidRDefault="000F3B95" w:rsidP="00404453">
      <w:pPr>
        <w:spacing w:line="360" w:lineRule="auto"/>
        <w:ind w:firstLine="397"/>
        <w:jc w:val="both"/>
      </w:pPr>
    </w:p>
    <w:p w14:paraId="71BB04C1" w14:textId="4C9E79D9" w:rsidR="000F3B95" w:rsidRPr="00A24EB6" w:rsidRDefault="00FE613C" w:rsidP="00404453">
      <w:pPr>
        <w:spacing w:line="360" w:lineRule="auto"/>
        <w:ind w:firstLine="397"/>
        <w:jc w:val="both"/>
      </w:pPr>
      <w:r w:rsidRPr="00A24EB6">
        <w:t>Por otro lado, otros</w:t>
      </w:r>
      <w:r w:rsidR="000F3B95" w:rsidRPr="00A24EB6">
        <w:t xml:space="preserve"> estudios sugieren que el empleo de metodologías activas influye de forma positiva en la motivación del alumnado sobre todo cuando el interés por las asignaturas es bajo, es decir, cuando sienten una motivación extrínseca por esa asignatura. Sin embargo, cuando tienen una motivación intrínseca por la asignatura no se observan cambios independientemente de la metodología empleada en el aula </w:t>
      </w:r>
      <w:r w:rsidR="000F3B95" w:rsidRPr="00A24EB6">
        <w:fldChar w:fldCharType="begin"/>
      </w:r>
      <w:r w:rsidR="00AB5D05">
        <w:instrText xml:space="preserve"> ADDIN ZOTERO_ITEM CSL_CITATION {"citationID":"fW2cW4Kq","properties":{"formattedCitation":"(24)","plainCitation":"(24)","noteIndex":0},"citationItems":[{"id":2018,"uris":["http://zotero.org/users/local/aBWJ72IO/items/8VN55F6R"],"uri":["http://zotero.org/users/local/aBWJ72IO/items/8VN55F6R"],"itemData":{"id":2018,"type":"article-journal","abstract":"El objetivo de este estudio de investigación ha sido analizar cómo la aplicación del aula invertida puede influir en la motivación y/o en los resultados académicos de alumnos pertenecientes a una misma rama de conocimiento, en tres Grados distintos de la ULE. Los alumnos de las asignaturas fueron distribuidos al azar en un grupo experimental –GE- (sometido a la nueva metodología) y un grupo control –GC- al que se le aplicó la metodología tradicional. Para el contraste de hipótesis y su análisis se recurrió a técnicas estadísticas. Los resultados evidencian una diferencia significativa entre el GE y el GC en relación a la motivación en el caso de asignaturas de carácter obligatorio o de formación básica, pero no en optativas. En cuanto al rendimiento académico no se ha observado diferencias significativas en ningún caso.","container-title":"Revista Infancia, Educación y Aprendizaje","DOI":"10.22370/ieya.2017.3.2.798","ISSN":"0719-6202","issue":"2","language":"es","note":"number: 2","page":"660-666","source":"revistas.uv.cl","title":"¿Influye el aula invertida en la motivación y el rendimiento académico de estudiantes universitarios?","volume":"3","author":[{"family":"Cuervo","given":"Cristina Mendaña"},{"family":"Castro","given":"Raquel Poy"},{"family":"Fernández","given":"Anselma González"},{"family":"Suárez","given":"Mª Victoria Arana"},{"family":"González","given":"Enrique López"}],"issued":{"date-parts":[["2017",6,28]]}}}],"schema":"https://github.com/citation-style-language/schema/raw/master/csl-citation.json"} </w:instrText>
      </w:r>
      <w:r w:rsidR="000F3B95" w:rsidRPr="00A24EB6">
        <w:fldChar w:fldCharType="separate"/>
      </w:r>
      <w:r w:rsidR="00AB5D05">
        <w:rPr>
          <w:noProof/>
        </w:rPr>
        <w:t>(24)</w:t>
      </w:r>
      <w:r w:rsidR="000F3B95" w:rsidRPr="00A24EB6">
        <w:fldChar w:fldCharType="end"/>
      </w:r>
      <w:r w:rsidR="000F3B95" w:rsidRPr="00A24EB6">
        <w:t xml:space="preserve">. </w:t>
      </w:r>
    </w:p>
    <w:p w14:paraId="117C9A15" w14:textId="77777777" w:rsidR="000F3B95" w:rsidRPr="00A24EB6" w:rsidRDefault="000F3B95" w:rsidP="00555C6E">
      <w:pPr>
        <w:spacing w:line="360" w:lineRule="auto"/>
        <w:jc w:val="both"/>
      </w:pPr>
    </w:p>
    <w:p w14:paraId="73C0E7C3" w14:textId="03F95A58" w:rsidR="00CF2C36" w:rsidRPr="008B79D2" w:rsidRDefault="008B79D2" w:rsidP="00404453">
      <w:pPr>
        <w:pStyle w:val="Ttulo3"/>
        <w:ind w:firstLine="397"/>
        <w:rPr>
          <w:rFonts w:ascii="Times New Roman" w:hAnsi="Times New Roman" w:cs="Times New Roman"/>
        </w:rPr>
      </w:pPr>
      <w:bookmarkStart w:id="11" w:name="_Toc78211915"/>
      <w:r w:rsidRPr="008B79D2">
        <w:rPr>
          <w:rFonts w:ascii="Times New Roman" w:hAnsi="Times New Roman" w:cs="Times New Roman"/>
        </w:rPr>
        <w:t>2.1.5</w:t>
      </w:r>
      <w:r w:rsidR="00CF2C36" w:rsidRPr="008B79D2">
        <w:rPr>
          <w:rFonts w:ascii="Times New Roman" w:hAnsi="Times New Roman" w:cs="Times New Roman"/>
        </w:rPr>
        <w:t xml:space="preserve"> Influencia de la evaluación en la motivación</w:t>
      </w:r>
      <w:bookmarkEnd w:id="11"/>
    </w:p>
    <w:p w14:paraId="0E927756" w14:textId="77777777" w:rsidR="000F3B95" w:rsidRDefault="000F3B95" w:rsidP="00404453">
      <w:pPr>
        <w:spacing w:line="360" w:lineRule="auto"/>
        <w:ind w:firstLine="397"/>
        <w:jc w:val="both"/>
      </w:pPr>
    </w:p>
    <w:p w14:paraId="6338FCDE" w14:textId="353F9854" w:rsidR="00203CBD" w:rsidRDefault="00ED0C98" w:rsidP="00404453">
      <w:pPr>
        <w:spacing w:line="360" w:lineRule="auto"/>
        <w:ind w:firstLine="397"/>
        <w:jc w:val="both"/>
      </w:pPr>
      <w:r>
        <w:t xml:space="preserve">Evaluar en el seno del aula no se ciñe únicamente </w:t>
      </w:r>
      <w:r w:rsidR="00F42E1D">
        <w:t xml:space="preserve">a calificar a los alumnos. Podemos distinguir varias finalidades de la evaluación: la </w:t>
      </w:r>
      <w:r w:rsidR="003415C0">
        <w:t>evaluación</w:t>
      </w:r>
      <w:r w:rsidR="00F42E1D">
        <w:t xml:space="preserve"> sumativa y formativa. La sumativa tiene como finalidad determinar si se han conseguido o no y en </w:t>
      </w:r>
      <w:r w:rsidR="003415C0">
        <w:t>qué</w:t>
      </w:r>
      <w:r w:rsidR="00F42E1D">
        <w:t xml:space="preserve"> grado las intenciones educativas previstas</w:t>
      </w:r>
      <w:r w:rsidR="001F49EA">
        <w:t>, es decir implica una cualificación cuantitativa</w:t>
      </w:r>
      <w:r w:rsidR="00F42E1D">
        <w:t>. Mientras que el objetivo de la evaluación formativa es conocer el proceso de aprendizaje del alumno para proporcionarle la ayuda pedagógica más adecuada a sus necesidades.</w:t>
      </w:r>
      <w:r w:rsidR="00093FC4">
        <w:t xml:space="preserve"> Facilita al estudiante la informació</w:t>
      </w:r>
      <w:r w:rsidR="003229AC">
        <w:t xml:space="preserve">n acerca del proceso de aprendizaje y le proporciona indicaciones sobre cómo puede mejorar. Además, favorece que el alumno tenga conciencia del proceso educativo a fines de que este participe activamente lo cual mejora su motivación intrínseca </w:t>
      </w:r>
      <w:r w:rsidR="003229AC">
        <w:fldChar w:fldCharType="begin"/>
      </w:r>
      <w:r w:rsidR="00AB5D05">
        <w:instrText xml:space="preserve"> ADDIN ZOTERO_ITEM CSL_CITATION {"citationID":"e9JuI3Kv","properties":{"formattedCitation":"(25)","plainCitation":"(25)","noteIndex":0},"citationItems":[{"id":2057,"uris":["http://zotero.org/users/local/aBWJ72IO/items/IUR7XEBE"],"uri":["http://zotero.org/users/local/aBWJ72IO/items/IUR7XEBE"],"itemData":{"id":2057,"type":"article-journal","journalAbbreviation":"ASELE","language":"es","page":"116-122","source":"Zotero","title":"Evaluación y motivación: Una influencia recíproca","author":[{"family":"Andreu","given":"Cristina Alcaraz"}],"issued":{"date-parts":[["2008"]]}}}],"schema":"https://github.com/citation-style-language/schema/raw/master/csl-citation.json"} </w:instrText>
      </w:r>
      <w:r w:rsidR="003229AC">
        <w:fldChar w:fldCharType="separate"/>
      </w:r>
      <w:r w:rsidR="00AB5D05">
        <w:rPr>
          <w:noProof/>
        </w:rPr>
        <w:t>(25)</w:t>
      </w:r>
      <w:r w:rsidR="003229AC">
        <w:fldChar w:fldCharType="end"/>
      </w:r>
      <w:r w:rsidR="00736306">
        <w:t>.</w:t>
      </w:r>
      <w:r w:rsidR="001B4BB2">
        <w:t xml:space="preserve"> </w:t>
      </w:r>
    </w:p>
    <w:p w14:paraId="5EA96E66" w14:textId="33F9D18A" w:rsidR="00920EE0" w:rsidRDefault="00920EE0" w:rsidP="00404453">
      <w:pPr>
        <w:spacing w:line="360" w:lineRule="auto"/>
        <w:ind w:firstLine="397"/>
        <w:jc w:val="both"/>
      </w:pPr>
      <w:r>
        <w:t>Barbera et.al.</w:t>
      </w:r>
      <w:r w:rsidR="00393F2A">
        <w:t xml:space="preserve"> </w:t>
      </w:r>
      <w:r w:rsidR="00393F2A">
        <w:fldChar w:fldCharType="begin"/>
      </w:r>
      <w:r w:rsidR="00AB5D05">
        <w:instrText xml:space="preserve"> ADDIN ZOTERO_ITEM CSL_CITATION {"citationID":"5zyaJt0u","properties":{"formattedCitation":"(26)","plainCitation":"(26)","noteIndex":0},"citationItems":[{"id":2058,"uris":["http://zotero.org/users/local/aBWJ72IO/items/QWF95AIB"],"uri":["http://zotero.org/users/local/aBWJ72IO/items/QWF95AIB"],"itemData":{"id":2058,"type":"book","abstract":"Autoría: Elena Barberà Gregori.\nAño de publicación: 2000.\nLibro en Dialnet.","ISBN":"978-84-236-5367-6","language":"cat","number-of-pages":"239","publisher":"Edebé","source":"dialnet.unirioja.es","title":"Avaluació de l'ensenyament, avaluació de l'aprenentatge","URL":"https://dialnet.unirioja.es/servlet/libro?codigo=64299","author":[{"family":"Gregori","given":"Elena Barberà"}],"accessed":{"date-parts":[["2021",7,19]]},"issued":{"date-parts":[["2000"]]}}}],"schema":"https://github.com/citation-style-language/schema/raw/master/csl-citation.json"} </w:instrText>
      </w:r>
      <w:r w:rsidR="00393F2A">
        <w:fldChar w:fldCharType="separate"/>
      </w:r>
      <w:r w:rsidR="00AB5D05">
        <w:rPr>
          <w:noProof/>
        </w:rPr>
        <w:t>(26)</w:t>
      </w:r>
      <w:r w:rsidR="00393F2A">
        <w:fldChar w:fldCharType="end"/>
      </w:r>
      <w:r>
        <w:t xml:space="preserve"> describió unas características claves de la </w:t>
      </w:r>
      <w:r w:rsidR="00393F2A">
        <w:t>evaluación</w:t>
      </w:r>
      <w:r>
        <w:t>. Según el autor la evaluación debe de ser coherente, es decir que se debe de diseñar de forma paralela y ligada a los contenidos y a las actividades de aprendizaje</w:t>
      </w:r>
      <w:r w:rsidR="00393F2A">
        <w:t xml:space="preserve">; compartida, con la actuación conjunta de profesores y alumnos; contextualizada, con actividades significativas para los alumnos y lo más real posible. Además, debe de tener especial atención a las particularidades de cada alumno y a la situación en la que se encuentra; </w:t>
      </w:r>
      <w:r w:rsidR="004432D6">
        <w:t>continua, puesto</w:t>
      </w:r>
      <w:r w:rsidR="00B01E72">
        <w:t xml:space="preserve"> que la evaluación requiere </w:t>
      </w:r>
      <w:r w:rsidR="00931DB5">
        <w:t xml:space="preserve">recoger de manera continuada datos para estudiar el progreso del </w:t>
      </w:r>
      <w:r w:rsidR="00B01E72">
        <w:t>alumno</w:t>
      </w:r>
      <w:r w:rsidR="004432D6">
        <w:t xml:space="preserve">; criterial; donde se determina la situación de </w:t>
      </w:r>
      <w:r w:rsidR="00FA01BD">
        <w:t>cada uno</w:t>
      </w:r>
      <w:r w:rsidR="004432D6">
        <w:t xml:space="preserve"> de los alumnos en relación con un criterio predeterminado y común para todos; dialogada; este diálogo proporciona la información que permite el ajuste en el proceso de enseñanza-aprendizaje</w:t>
      </w:r>
      <w:r w:rsidR="00FA01BD">
        <w:t>.</w:t>
      </w:r>
    </w:p>
    <w:p w14:paraId="63BCDCA7" w14:textId="77777777" w:rsidR="00FA01BD" w:rsidRDefault="00FA01BD" w:rsidP="00404453">
      <w:pPr>
        <w:spacing w:line="360" w:lineRule="auto"/>
        <w:ind w:firstLine="397"/>
        <w:jc w:val="both"/>
      </w:pPr>
    </w:p>
    <w:p w14:paraId="3682EE18" w14:textId="17C1C44C" w:rsidR="00FA01BD" w:rsidRDefault="00FA01BD" w:rsidP="00404453">
      <w:pPr>
        <w:spacing w:line="360" w:lineRule="auto"/>
        <w:ind w:firstLine="397"/>
        <w:jc w:val="both"/>
      </w:pPr>
      <w:r>
        <w:lastRenderedPageBreak/>
        <w:t>Todos estos requisitos implican un rol central del alumno en el proceso de la evaluación, lo cual aumenta su motivación intrínseca ya que se encuentra más vinculado a esta fase de aprendizaje y es más consciente de que posee las herramientas para modificar los resultados. Si únicamente se evalúa de forma sumativa el alumno recibe un resultado cuantitativo, que, a lo sumo, reforzará la motivación extrínseca.</w:t>
      </w:r>
    </w:p>
    <w:p w14:paraId="0EF54D5A" w14:textId="77777777" w:rsidR="0049622A" w:rsidRPr="00A24EB6" w:rsidRDefault="0049622A" w:rsidP="00404453">
      <w:pPr>
        <w:spacing w:line="360" w:lineRule="auto"/>
        <w:ind w:firstLine="397"/>
        <w:jc w:val="both"/>
      </w:pPr>
    </w:p>
    <w:p w14:paraId="31FE970B" w14:textId="70600EEB" w:rsidR="0049622A" w:rsidRPr="00A24EB6" w:rsidRDefault="003F1B6F" w:rsidP="00404453">
      <w:pPr>
        <w:pStyle w:val="Ttulo2"/>
        <w:ind w:firstLine="397"/>
      </w:pPr>
      <w:bookmarkStart w:id="12" w:name="_Toc78211916"/>
      <w:r w:rsidRPr="00DD141B">
        <w:t>2</w:t>
      </w:r>
      <w:r w:rsidR="0049622A" w:rsidRPr="00DD141B">
        <w:t xml:space="preserve">.2. </w:t>
      </w:r>
      <w:r w:rsidR="009768FC" w:rsidRPr="00DD141B">
        <w:t>El sistema de formación profesional español</w:t>
      </w:r>
      <w:bookmarkEnd w:id="12"/>
    </w:p>
    <w:p w14:paraId="01962501" w14:textId="77777777" w:rsidR="009768FC" w:rsidRPr="00A24EB6" w:rsidRDefault="009768FC" w:rsidP="00404453">
      <w:pPr>
        <w:spacing w:line="360" w:lineRule="auto"/>
        <w:ind w:firstLine="397"/>
        <w:jc w:val="both"/>
      </w:pPr>
    </w:p>
    <w:p w14:paraId="0FF52430" w14:textId="1DCA4B7E" w:rsidR="005B4F6F" w:rsidRPr="00A24EB6" w:rsidRDefault="005B4F6F" w:rsidP="00404453">
      <w:pPr>
        <w:spacing w:line="360" w:lineRule="auto"/>
        <w:ind w:firstLine="397"/>
        <w:jc w:val="both"/>
        <w:rPr>
          <w:rFonts w:eastAsia="Times New Roman"/>
        </w:rPr>
      </w:pPr>
      <w:r w:rsidRPr="00A24EB6">
        <w:rPr>
          <w:rFonts w:eastAsia="Times New Roman"/>
        </w:rPr>
        <w:t>Según la Ley Orgánica 2/2006 de educación, del 3 de mayo, publicada en el</w:t>
      </w:r>
      <w:r w:rsidR="00546029" w:rsidRPr="00A24EB6">
        <w:rPr>
          <w:rFonts w:eastAsia="Times New Roman"/>
        </w:rPr>
        <w:t xml:space="preserve"> BOE del 4</w:t>
      </w:r>
      <w:r w:rsidR="00DD141B">
        <w:rPr>
          <w:rFonts w:eastAsia="Times New Roman"/>
        </w:rPr>
        <w:t xml:space="preserve"> de mayo de 2006, la FP</w:t>
      </w:r>
      <w:r w:rsidR="00546029" w:rsidRPr="00A24EB6">
        <w:rPr>
          <w:rFonts w:eastAsia="Times New Roman"/>
        </w:rPr>
        <w:t xml:space="preserve"> </w:t>
      </w:r>
      <w:r w:rsidR="00873A13" w:rsidRPr="00A24EB6">
        <w:rPr>
          <w:rFonts w:eastAsia="Times New Roman"/>
        </w:rPr>
        <w:t xml:space="preserve">comprende un conjunto de ciclos formativos de </w:t>
      </w:r>
      <w:r w:rsidR="002C489D" w:rsidRPr="00A24EB6">
        <w:rPr>
          <w:rFonts w:eastAsia="Times New Roman"/>
        </w:rPr>
        <w:t>grado medio y</w:t>
      </w:r>
      <w:r w:rsidRPr="00A24EB6">
        <w:rPr>
          <w:rFonts w:eastAsia="Times New Roman"/>
        </w:rPr>
        <w:t xml:space="preserve"> de grado superior con la finalidad de preparar a los alumnos y alumnas para el desempeño cualificado de las diversas profesiones, el acceso al empleo y la participación activa en la vida social, cultural y económic</w:t>
      </w:r>
      <w:r w:rsidR="00E01149" w:rsidRPr="00A24EB6">
        <w:rPr>
          <w:rFonts w:eastAsia="Times New Roman"/>
        </w:rPr>
        <w:t>a</w:t>
      </w:r>
      <w:r w:rsidR="00DD141B">
        <w:rPr>
          <w:rFonts w:eastAsia="Times New Roman"/>
        </w:rPr>
        <w:t>. Esta l</w:t>
      </w:r>
      <w:r w:rsidRPr="00A24EB6">
        <w:rPr>
          <w:rFonts w:eastAsia="Times New Roman"/>
        </w:rPr>
        <w:t xml:space="preserve">ey introduce una mayor flexibilidad en el acceso a la </w:t>
      </w:r>
      <w:r w:rsidR="00546029" w:rsidRPr="00A24EB6">
        <w:rPr>
          <w:rFonts w:eastAsia="Times New Roman"/>
        </w:rPr>
        <w:t>FP</w:t>
      </w:r>
      <w:r w:rsidRPr="00A24EB6">
        <w:rPr>
          <w:rFonts w:eastAsia="Times New Roman"/>
        </w:rPr>
        <w:t xml:space="preserve">, con lo cual, se establecen diversas conexiones entre la educación general y la </w:t>
      </w:r>
      <w:r w:rsidR="00546029" w:rsidRPr="00A24EB6">
        <w:rPr>
          <w:rFonts w:eastAsia="Times New Roman"/>
        </w:rPr>
        <w:t>FP</w:t>
      </w:r>
      <w:r w:rsidR="006F379A" w:rsidRPr="00A24EB6">
        <w:rPr>
          <w:rFonts w:eastAsia="Times New Roman"/>
        </w:rPr>
        <w:t xml:space="preserve">. Es posible acceder a la </w:t>
      </w:r>
      <w:r w:rsidR="00546029" w:rsidRPr="00A24EB6">
        <w:rPr>
          <w:rFonts w:eastAsia="Times New Roman"/>
        </w:rPr>
        <w:t>FP</w:t>
      </w:r>
      <w:r w:rsidRPr="00A24EB6">
        <w:rPr>
          <w:rFonts w:eastAsia="Times New Roman"/>
        </w:rPr>
        <w:t xml:space="preserve"> sin tener los requisitos académicos establecidos, ya que se ha articulado una prueba de acceso para el grado medio a los mayores de 17 años y otra para el acceso al grado superi</w:t>
      </w:r>
      <w:r w:rsidR="003F62DC" w:rsidRPr="00A24EB6">
        <w:rPr>
          <w:rFonts w:eastAsia="Times New Roman"/>
        </w:rPr>
        <w:t>or para los mayores de 19 años o</w:t>
      </w:r>
      <w:r w:rsidRPr="00A24EB6">
        <w:rPr>
          <w:rFonts w:eastAsia="Times New Roman"/>
        </w:rPr>
        <w:t xml:space="preserve"> 18 años en caso de poseer el título de técnico relacionado con la especialidad a cursar</w:t>
      </w:r>
      <w:r w:rsidR="00E01149" w:rsidRPr="00A24EB6">
        <w:rPr>
          <w:rFonts w:eastAsia="Times New Roman"/>
        </w:rPr>
        <w:t xml:space="preserve"> </w:t>
      </w:r>
      <w:r w:rsidR="00E01149" w:rsidRPr="00A24EB6">
        <w:rPr>
          <w:rFonts w:eastAsia="Times New Roman"/>
        </w:rPr>
        <w:fldChar w:fldCharType="begin"/>
      </w:r>
      <w:r w:rsidR="00AB5D05">
        <w:rPr>
          <w:rFonts w:eastAsia="Times New Roman"/>
        </w:rPr>
        <w:instrText xml:space="preserve"> ADDIN ZOTERO_ITEM CSL_CITATION {"citationID":"KgswFOjP","properties":{"formattedCitation":"(27)","plainCitation":"(27)","noteIndex":0},"citationItems":[{"id":2034,"uris":["http://zotero.org/users/local/aBWJ72IO/items/7PKVHDFB"],"uri":["http://zotero.org/users/local/aBWJ72IO/items/7PKVHDFB"],"itemData":{"id":2034,"type":"webpage","container-title":"Boletin Oficial del Estado","title":"Ley Orgánica 2/2006, de 3 de mayo, de Educación.","URL":"https://www.boe.es/eli/es/lo/2006/05/03/2","issued":{"date-parts":[["2006",5,4]]}}}],"schema":"https://github.com/citation-style-language/schema/raw/master/csl-citation.json"} </w:instrText>
      </w:r>
      <w:r w:rsidR="00E01149" w:rsidRPr="00A24EB6">
        <w:rPr>
          <w:rFonts w:eastAsia="Times New Roman"/>
        </w:rPr>
        <w:fldChar w:fldCharType="separate"/>
      </w:r>
      <w:r w:rsidR="00AB5D05">
        <w:rPr>
          <w:rFonts w:eastAsia="Times New Roman"/>
          <w:noProof/>
        </w:rPr>
        <w:t>(27)</w:t>
      </w:r>
      <w:r w:rsidR="00E01149" w:rsidRPr="00A24EB6">
        <w:rPr>
          <w:rFonts w:eastAsia="Times New Roman"/>
        </w:rPr>
        <w:fldChar w:fldCharType="end"/>
      </w:r>
      <w:r w:rsidRPr="00A24EB6">
        <w:rPr>
          <w:rFonts w:eastAsia="Times New Roman"/>
        </w:rPr>
        <w:t>.</w:t>
      </w:r>
    </w:p>
    <w:p w14:paraId="4A79F265" w14:textId="77777777" w:rsidR="005B4F6F" w:rsidRPr="00A24EB6" w:rsidRDefault="005B4F6F" w:rsidP="00404453">
      <w:pPr>
        <w:spacing w:line="360" w:lineRule="auto"/>
        <w:ind w:firstLine="397"/>
        <w:jc w:val="both"/>
        <w:rPr>
          <w:rFonts w:eastAsia="Times New Roman"/>
        </w:rPr>
      </w:pPr>
    </w:p>
    <w:p w14:paraId="781638B4" w14:textId="22C09270" w:rsidR="009768FC" w:rsidRPr="00DF605D" w:rsidRDefault="005B4F6F" w:rsidP="00DF605D">
      <w:pPr>
        <w:spacing w:line="360" w:lineRule="auto"/>
        <w:ind w:firstLine="397"/>
        <w:jc w:val="both"/>
        <w:rPr>
          <w:rFonts w:eastAsia="Times New Roman"/>
        </w:rPr>
      </w:pPr>
      <w:r w:rsidRPr="00A24EB6">
        <w:rPr>
          <w:rFonts w:eastAsia="Times New Roman"/>
        </w:rPr>
        <w:t xml:space="preserve">La estructura de la </w:t>
      </w:r>
      <w:r w:rsidR="00546029" w:rsidRPr="00A24EB6">
        <w:rPr>
          <w:rFonts w:eastAsia="Times New Roman"/>
        </w:rPr>
        <w:t>FP</w:t>
      </w:r>
      <w:r w:rsidRPr="00A24EB6">
        <w:rPr>
          <w:rFonts w:eastAsia="Times New Roman"/>
        </w:rPr>
        <w:t xml:space="preserve"> en España se divi</w:t>
      </w:r>
      <w:r w:rsidR="00D67FF9" w:rsidRPr="00A24EB6">
        <w:rPr>
          <w:rFonts w:eastAsia="Times New Roman"/>
        </w:rPr>
        <w:t>de en 26 familias profesionales. En este trabajo nos centra</w:t>
      </w:r>
      <w:r w:rsidR="00E92622" w:rsidRPr="00A24EB6">
        <w:rPr>
          <w:rFonts w:eastAsia="Times New Roman"/>
        </w:rPr>
        <w:t xml:space="preserve">remos en la familia de Sanidad </w:t>
      </w:r>
      <w:r w:rsidR="00D8646F" w:rsidRPr="00A24EB6">
        <w:rPr>
          <w:rFonts w:eastAsia="Times New Roman"/>
        </w:rPr>
        <w:t xml:space="preserve">la cual tiene </w:t>
      </w:r>
      <w:r w:rsidR="003945B0" w:rsidRPr="00A24EB6">
        <w:rPr>
          <w:rFonts w:eastAsia="Times New Roman"/>
        </w:rPr>
        <w:t>una de las tasas más elevadas de</w:t>
      </w:r>
      <w:r w:rsidR="00D8646F" w:rsidRPr="00A24EB6">
        <w:rPr>
          <w:rFonts w:eastAsia="Times New Roman"/>
        </w:rPr>
        <w:t xml:space="preserve"> alumno</w:t>
      </w:r>
      <w:r w:rsidR="003945B0" w:rsidRPr="00A24EB6">
        <w:rPr>
          <w:rFonts w:eastAsia="Times New Roman"/>
        </w:rPr>
        <w:t>s</w:t>
      </w:r>
      <w:r w:rsidR="00D8646F" w:rsidRPr="00A24EB6">
        <w:rPr>
          <w:rFonts w:eastAsia="Times New Roman"/>
        </w:rPr>
        <w:t xml:space="preserve"> matriculado</w:t>
      </w:r>
      <w:r w:rsidR="003945B0" w:rsidRPr="00A24EB6">
        <w:rPr>
          <w:rFonts w:eastAsia="Times New Roman"/>
        </w:rPr>
        <w:t>s</w:t>
      </w:r>
      <w:r w:rsidR="00D8646F" w:rsidRPr="00A24EB6">
        <w:rPr>
          <w:rFonts w:eastAsia="Times New Roman"/>
        </w:rPr>
        <w:t xml:space="preserve"> en grado medio (21%) y en grado superior 12,2% </w:t>
      </w:r>
      <w:r w:rsidR="00D8646F" w:rsidRPr="00A24EB6">
        <w:rPr>
          <w:rFonts w:eastAsia="Times New Roman"/>
        </w:rPr>
        <w:fldChar w:fldCharType="begin"/>
      </w:r>
      <w:r w:rsidR="00AB5D05">
        <w:rPr>
          <w:rFonts w:eastAsia="Times New Roman"/>
        </w:rPr>
        <w:instrText xml:space="preserve"> ADDIN ZOTERO_ITEM CSL_CITATION {"citationID":"3dfsAhT4","properties":{"formattedCitation":"(28)","plainCitation":"(28)","noteIndex":0},"citationItems":[{"id":2038,"uris":["http://zotero.org/users/local/aBWJ72IO/items/PJX22MM8"],"uri":["http://zotero.org/users/local/aBWJ72IO/items/PJX22MM8"],"itemData":{"id":2038,"type":"webpage","abstract":"Estadísticas y datos básicos de la educación.","language":"es","title":"Estadísticas de la Educación","URL":"https://www.educacionyfp.gob.es/servicios-al-ciudadano/estadisticas.html","accessed":{"date-parts":[["2021",7,11]]}}}],"schema":"https://github.com/citation-style-language/schema/raw/master/csl-citation.json"} </w:instrText>
      </w:r>
      <w:r w:rsidR="00D8646F" w:rsidRPr="00A24EB6">
        <w:rPr>
          <w:rFonts w:eastAsia="Times New Roman"/>
        </w:rPr>
        <w:fldChar w:fldCharType="separate"/>
      </w:r>
      <w:r w:rsidR="00AB5D05">
        <w:rPr>
          <w:rFonts w:eastAsia="Times New Roman"/>
          <w:noProof/>
        </w:rPr>
        <w:t>(28)</w:t>
      </w:r>
      <w:r w:rsidR="00D8646F" w:rsidRPr="00A24EB6">
        <w:rPr>
          <w:rFonts w:eastAsia="Times New Roman"/>
        </w:rPr>
        <w:fldChar w:fldCharType="end"/>
      </w:r>
      <w:r w:rsidR="00DD141B">
        <w:rPr>
          <w:rFonts w:eastAsia="Times New Roman"/>
        </w:rPr>
        <w:t>.  Concretamente evaluaremos el grado de motivación y los factores que influyen en los alumnos del ciclo formativo de Técnico de Laboratorio Clínico y Biomé</w:t>
      </w:r>
      <w:r w:rsidR="00DF605D">
        <w:rPr>
          <w:rFonts w:eastAsia="Times New Roman"/>
        </w:rPr>
        <w:t xml:space="preserve">dico. Las enseñanzas mínimas, objetivos y resultados de aprendizajes están establecidos por el </w:t>
      </w:r>
      <w:r w:rsidR="00AA2519" w:rsidRPr="00A24EB6">
        <w:t xml:space="preserve">Real Decreto </w:t>
      </w:r>
      <w:r w:rsidR="00DF605D">
        <w:t>771/2014, de 12 de septiembre.</w:t>
      </w:r>
    </w:p>
    <w:p w14:paraId="3CF09419" w14:textId="77777777" w:rsidR="00DF605D" w:rsidRPr="00A24EB6" w:rsidRDefault="00DF605D" w:rsidP="00DF605D">
      <w:pPr>
        <w:spacing w:line="360" w:lineRule="auto"/>
        <w:jc w:val="both"/>
      </w:pPr>
    </w:p>
    <w:p w14:paraId="3B146065" w14:textId="14BB388C" w:rsidR="005C0874" w:rsidRPr="00A24EB6" w:rsidRDefault="003F1B6F" w:rsidP="00404453">
      <w:pPr>
        <w:pStyle w:val="Ttulo2"/>
        <w:ind w:firstLine="397"/>
      </w:pPr>
      <w:bookmarkStart w:id="13" w:name="_Toc78211917"/>
      <w:r w:rsidRPr="00A24EB6">
        <w:t>2</w:t>
      </w:r>
      <w:r w:rsidR="0049622A" w:rsidRPr="00A24EB6">
        <w:t>.3</w:t>
      </w:r>
      <w:r w:rsidR="00EF50C5" w:rsidRPr="00A24EB6">
        <w:t xml:space="preserve"> Instrumentos de</w:t>
      </w:r>
      <w:r w:rsidR="001F51FF" w:rsidRPr="00A24EB6">
        <w:t xml:space="preserve"> evaluación de la motivación</w:t>
      </w:r>
      <w:bookmarkEnd w:id="13"/>
    </w:p>
    <w:p w14:paraId="7B404559" w14:textId="77777777" w:rsidR="001F51FF" w:rsidRPr="00A24EB6" w:rsidRDefault="001F51FF" w:rsidP="00404453">
      <w:pPr>
        <w:pStyle w:val="Prrafodelista"/>
        <w:spacing w:line="360" w:lineRule="auto"/>
        <w:ind w:left="360" w:firstLine="397"/>
        <w:jc w:val="both"/>
        <w:rPr>
          <w:rFonts w:ascii="Times New Roman" w:hAnsi="Times New Roman" w:cs="Times New Roman"/>
          <w:lang w:val="es-ES_tradnl"/>
        </w:rPr>
      </w:pPr>
    </w:p>
    <w:p w14:paraId="17C2D617" w14:textId="45B98065" w:rsidR="005C0874" w:rsidRPr="00A24EB6" w:rsidRDefault="001D30BA" w:rsidP="00404453">
      <w:pPr>
        <w:spacing w:line="360" w:lineRule="auto"/>
        <w:ind w:firstLine="397"/>
        <w:jc w:val="both"/>
        <w:rPr>
          <w:lang w:eastAsia="en-US"/>
        </w:rPr>
      </w:pPr>
      <w:r w:rsidRPr="00A24EB6">
        <w:rPr>
          <w:lang w:eastAsia="en-US"/>
        </w:rPr>
        <w:t>Como hemos descrito, uno de los problemas a los que se hace referencia a menudo en el ámbito escolar es la desmotivación del alumnado y la falta de interés y esfuerzo por adquirir los conocimientos y competencia</w:t>
      </w:r>
      <w:r w:rsidR="00181882" w:rsidRPr="00A24EB6">
        <w:rPr>
          <w:lang w:eastAsia="en-US"/>
        </w:rPr>
        <w:t xml:space="preserve"> por ello </w:t>
      </w:r>
      <w:r w:rsidR="00DF605D">
        <w:rPr>
          <w:lang w:eastAsia="en-US"/>
        </w:rPr>
        <w:t xml:space="preserve">se han elaborado </w:t>
      </w:r>
      <w:r w:rsidR="0018316A" w:rsidRPr="00A24EB6">
        <w:rPr>
          <w:lang w:eastAsia="en-US"/>
        </w:rPr>
        <w:t>numeros</w:t>
      </w:r>
      <w:r w:rsidR="00181882" w:rsidRPr="00A24EB6">
        <w:rPr>
          <w:lang w:eastAsia="en-US"/>
        </w:rPr>
        <w:t>o</w:t>
      </w:r>
      <w:r w:rsidR="0018316A" w:rsidRPr="00A24EB6">
        <w:rPr>
          <w:lang w:eastAsia="en-US"/>
        </w:rPr>
        <w:t>s</w:t>
      </w:r>
      <w:r w:rsidR="00181882" w:rsidRPr="00A24EB6">
        <w:rPr>
          <w:lang w:eastAsia="en-US"/>
        </w:rPr>
        <w:t xml:space="preserve"> instrumentos de evaluación.</w:t>
      </w:r>
    </w:p>
    <w:p w14:paraId="12C6DBE8" w14:textId="77777777" w:rsidR="00DA0790" w:rsidRPr="00A24EB6" w:rsidRDefault="00DA0790" w:rsidP="00404453">
      <w:pPr>
        <w:spacing w:line="360" w:lineRule="auto"/>
        <w:ind w:firstLine="397"/>
        <w:jc w:val="both"/>
        <w:rPr>
          <w:lang w:eastAsia="en-US"/>
        </w:rPr>
      </w:pPr>
    </w:p>
    <w:p w14:paraId="3ABCE5B9" w14:textId="1A49456A" w:rsidR="005F17B9" w:rsidRPr="00A24EB6" w:rsidRDefault="005F17B9" w:rsidP="00404453">
      <w:pPr>
        <w:spacing w:line="360" w:lineRule="auto"/>
        <w:ind w:firstLine="397"/>
        <w:jc w:val="both"/>
        <w:rPr>
          <w:lang w:eastAsia="en-US"/>
        </w:rPr>
      </w:pPr>
      <w:r w:rsidRPr="00A24EB6">
        <w:rPr>
          <w:lang w:eastAsia="en-US"/>
        </w:rPr>
        <w:lastRenderedPageBreak/>
        <w:t xml:space="preserve">-Cuestionario MAE de Pelechano (1975) </w:t>
      </w:r>
      <w:r w:rsidR="006F52CE" w:rsidRPr="00A24EB6">
        <w:rPr>
          <w:lang w:eastAsia="en-US"/>
        </w:rPr>
        <w:t>aplicable a sujetos adultos</w:t>
      </w:r>
    </w:p>
    <w:p w14:paraId="71EF0A5A" w14:textId="77777777" w:rsidR="00DA0790" w:rsidRPr="00A24EB6" w:rsidRDefault="00DA0790" w:rsidP="00404453">
      <w:pPr>
        <w:spacing w:line="360" w:lineRule="auto"/>
        <w:ind w:firstLine="397"/>
        <w:jc w:val="both"/>
        <w:rPr>
          <w:lang w:eastAsia="en-US"/>
        </w:rPr>
      </w:pPr>
    </w:p>
    <w:p w14:paraId="520BD4D3" w14:textId="2B067462" w:rsidR="00DA0790" w:rsidRPr="00A24EB6" w:rsidRDefault="006F52CE" w:rsidP="00404453">
      <w:pPr>
        <w:spacing w:line="360" w:lineRule="auto"/>
        <w:ind w:firstLine="397"/>
        <w:jc w:val="both"/>
        <w:rPr>
          <w:lang w:eastAsia="en-US"/>
        </w:rPr>
      </w:pPr>
      <w:r w:rsidRPr="00A24EB6">
        <w:rPr>
          <w:lang w:eastAsia="en-US"/>
        </w:rPr>
        <w:t>-Cuestionario MAPE-1 (Alonso Tapia y Sánchez Ferrer, 1992)</w:t>
      </w:r>
      <w:r w:rsidR="0018316A" w:rsidRPr="00A24EB6">
        <w:rPr>
          <w:lang w:eastAsia="en-US"/>
        </w:rPr>
        <w:t xml:space="preserve"> aplicable a sujetos de 11 a 15 años</w:t>
      </w:r>
      <w:r w:rsidR="00DA0790" w:rsidRPr="00A24EB6">
        <w:rPr>
          <w:lang w:eastAsia="en-US"/>
        </w:rPr>
        <w:t xml:space="preserve"> y que tiene e</w:t>
      </w:r>
      <w:r w:rsidR="00400327" w:rsidRPr="00A24EB6">
        <w:rPr>
          <w:lang w:eastAsia="en-US"/>
        </w:rPr>
        <w:t>n cuenta los planteamientos de P</w:t>
      </w:r>
      <w:r w:rsidR="00DA0790" w:rsidRPr="00A24EB6">
        <w:rPr>
          <w:lang w:eastAsia="en-US"/>
        </w:rPr>
        <w:t>elechano</w:t>
      </w:r>
      <w:r w:rsidR="00400327" w:rsidRPr="00A24EB6">
        <w:rPr>
          <w:lang w:eastAsia="en-US"/>
        </w:rPr>
        <w:t xml:space="preserve"> </w:t>
      </w:r>
      <w:r w:rsidR="00400327" w:rsidRPr="00A24EB6">
        <w:rPr>
          <w:lang w:eastAsia="en-US"/>
        </w:rPr>
        <w:fldChar w:fldCharType="begin"/>
      </w:r>
      <w:r w:rsidR="00AB5D05">
        <w:rPr>
          <w:lang w:eastAsia="en-US"/>
        </w:rPr>
        <w:instrText xml:space="preserve"> ADDIN ZOTERO_ITEM CSL_CITATION {"citationID":"7X8sgQyF","properties":{"formattedCitation":"(29)","plainCitation":"(29)","noteIndex":0},"citationItems":[{"id":2009,"uris":["http://zotero.org/users/local/aBWJ72IO/items/3BLSH8R8"],"uri":["http://zotero.org/users/local/aBWJ72IO/items/3BLSH8R8"],"itemData":{"id":2009,"type":"article","title":"Cuestionario Mape-I","author":[{"literal":"J Alonso Tapia"},{"literal":"J Sánchez Ferrer"}],"issued":{"date-parts":[["1992"]]}}}],"schema":"https://github.com/citation-style-language/schema/raw/master/csl-citation.json"} </w:instrText>
      </w:r>
      <w:r w:rsidR="00400327" w:rsidRPr="00A24EB6">
        <w:rPr>
          <w:lang w:eastAsia="en-US"/>
        </w:rPr>
        <w:fldChar w:fldCharType="separate"/>
      </w:r>
      <w:r w:rsidR="00AB5D05">
        <w:rPr>
          <w:noProof/>
          <w:lang w:eastAsia="en-US"/>
        </w:rPr>
        <w:t>(29)</w:t>
      </w:r>
      <w:r w:rsidR="00400327" w:rsidRPr="00A24EB6">
        <w:rPr>
          <w:lang w:eastAsia="en-US"/>
        </w:rPr>
        <w:fldChar w:fldCharType="end"/>
      </w:r>
    </w:p>
    <w:p w14:paraId="5A048975" w14:textId="77777777" w:rsidR="006F52CE" w:rsidRPr="00A24EB6" w:rsidRDefault="006F52CE" w:rsidP="00404453">
      <w:pPr>
        <w:spacing w:line="360" w:lineRule="auto"/>
        <w:ind w:firstLine="397"/>
        <w:jc w:val="both"/>
        <w:rPr>
          <w:lang w:eastAsia="en-US"/>
        </w:rPr>
      </w:pPr>
    </w:p>
    <w:p w14:paraId="32010A32" w14:textId="40D26693" w:rsidR="0018316A" w:rsidRPr="00A24EB6" w:rsidRDefault="00DA0790" w:rsidP="00404453">
      <w:pPr>
        <w:spacing w:line="360" w:lineRule="auto"/>
        <w:ind w:firstLine="397"/>
        <w:jc w:val="both"/>
        <w:rPr>
          <w:lang w:eastAsia="en-US"/>
        </w:rPr>
      </w:pPr>
      <w:r w:rsidRPr="00A24EB6">
        <w:rPr>
          <w:lang w:eastAsia="en-US"/>
        </w:rPr>
        <w:t>-Cuestionario MAPE</w:t>
      </w:r>
      <w:r w:rsidR="0018316A" w:rsidRPr="00A24EB6">
        <w:rPr>
          <w:lang w:eastAsia="en-US"/>
        </w:rPr>
        <w:t>-2 (Montoro y Alonso Tapia, 1992), aplicabl</w:t>
      </w:r>
      <w:r w:rsidR="00A35882" w:rsidRPr="00A24EB6">
        <w:rPr>
          <w:lang w:eastAsia="en-US"/>
        </w:rPr>
        <w:t xml:space="preserve">e a sujetos entre 15 y 18 años </w:t>
      </w:r>
      <w:r w:rsidR="00A35882" w:rsidRPr="00A24EB6">
        <w:rPr>
          <w:lang w:eastAsia="en-US"/>
        </w:rPr>
        <w:fldChar w:fldCharType="begin"/>
      </w:r>
      <w:r w:rsidR="00AB5D05">
        <w:rPr>
          <w:lang w:eastAsia="en-US"/>
        </w:rPr>
        <w:instrText xml:space="preserve"> ADDIN ZOTERO_ITEM CSL_CITATION {"citationID":"F9j7F8sk","properties":{"formattedCitation":"(30)","plainCitation":"(30)","noteIndex":0},"citationItems":[{"id":2008,"uris":["http://zotero.org/users/local/aBWJ72IO/items/EI3NXTE7"],"uri":["http://zotero.org/users/local/aBWJ72IO/items/EI3NXTE7"],"itemData":{"id":2008,"type":"article","title":"El cuestionario MAPE-II","author":[{"literal":"J Alonso Tapia"},{"literal":"I. Montero"}],"issued":{"date-parts":[["1992"]]}}}],"schema":"https://github.com/citation-style-language/schema/raw/master/csl-citation.json"} </w:instrText>
      </w:r>
      <w:r w:rsidR="00A35882" w:rsidRPr="00A24EB6">
        <w:rPr>
          <w:lang w:eastAsia="en-US"/>
        </w:rPr>
        <w:fldChar w:fldCharType="separate"/>
      </w:r>
      <w:r w:rsidR="00AB5D05">
        <w:rPr>
          <w:noProof/>
          <w:lang w:eastAsia="en-US"/>
        </w:rPr>
        <w:t>(30)</w:t>
      </w:r>
      <w:r w:rsidR="00A35882" w:rsidRPr="00A24EB6">
        <w:rPr>
          <w:lang w:eastAsia="en-US"/>
        </w:rPr>
        <w:fldChar w:fldCharType="end"/>
      </w:r>
    </w:p>
    <w:p w14:paraId="6A151AB7" w14:textId="77777777" w:rsidR="00DA0790" w:rsidRPr="00A24EB6" w:rsidRDefault="00DA0790" w:rsidP="00404453">
      <w:pPr>
        <w:spacing w:line="360" w:lineRule="auto"/>
        <w:ind w:firstLine="397"/>
        <w:jc w:val="both"/>
        <w:rPr>
          <w:lang w:eastAsia="en-US"/>
        </w:rPr>
      </w:pPr>
    </w:p>
    <w:p w14:paraId="3938B243" w14:textId="438DF420" w:rsidR="00DA0790" w:rsidRPr="00A24EB6" w:rsidRDefault="00DA0790" w:rsidP="00404453">
      <w:pPr>
        <w:spacing w:line="360" w:lineRule="auto"/>
        <w:ind w:firstLine="397"/>
        <w:jc w:val="both"/>
        <w:rPr>
          <w:lang w:eastAsia="en-US"/>
        </w:rPr>
      </w:pPr>
      <w:r w:rsidRPr="00A24EB6">
        <w:rPr>
          <w:lang w:eastAsia="en-US"/>
        </w:rPr>
        <w:t>-Cuestionario MAPE-3 (Alonso Tapia, Montero y Huertas, 2000), aplicable a estudiantes universitarios sobre los mismos presupuestos teóricos que el MAPE-</w:t>
      </w:r>
      <w:r w:rsidR="000B3AB1" w:rsidRPr="00A24EB6">
        <w:rPr>
          <w:lang w:eastAsia="en-US"/>
        </w:rPr>
        <w:t>2</w:t>
      </w:r>
      <w:r w:rsidR="00A35882" w:rsidRPr="00A24EB6">
        <w:rPr>
          <w:lang w:eastAsia="en-US"/>
        </w:rPr>
        <w:t xml:space="preserve"> </w:t>
      </w:r>
      <w:r w:rsidR="00A35882" w:rsidRPr="00A24EB6">
        <w:rPr>
          <w:lang w:eastAsia="en-US"/>
        </w:rPr>
        <w:fldChar w:fldCharType="begin"/>
      </w:r>
      <w:r w:rsidR="00AB5D05">
        <w:rPr>
          <w:lang w:eastAsia="en-US"/>
        </w:rPr>
        <w:instrText xml:space="preserve"> ADDIN ZOTERO_ITEM CSL_CITATION {"citationID":"bhvNQPxu","properties":{"formattedCitation":"(31)","plainCitation":"(31)","noteIndex":0},"citationItems":[{"id":2006,"uris":["http://zotero.org/users/local/aBWJ72IO/items/CCD6CJLL"],"uri":["http://zotero.org/users/local/aBWJ72IO/items/CCD6CJLL"],"itemData":{"id":2006,"type":"article","title":"Evaluación de la motivación en sujetos adultos: el cuestionario MAPE-3","author":[{"family":"J Alonso Tapia","given":""},{"literal":"I Montero"},{"literal":"J.A. Huertas"}],"issued":{"date-parts":[["2000"]]}}}],"schema":"https://github.com/citation-style-language/schema/raw/master/csl-citation.json"} </w:instrText>
      </w:r>
      <w:r w:rsidR="00A35882" w:rsidRPr="00A24EB6">
        <w:rPr>
          <w:lang w:eastAsia="en-US"/>
        </w:rPr>
        <w:fldChar w:fldCharType="separate"/>
      </w:r>
      <w:r w:rsidR="00AB5D05">
        <w:rPr>
          <w:noProof/>
          <w:lang w:eastAsia="en-US"/>
        </w:rPr>
        <w:t>(31)</w:t>
      </w:r>
      <w:r w:rsidR="00A35882" w:rsidRPr="00A24EB6">
        <w:rPr>
          <w:lang w:eastAsia="en-US"/>
        </w:rPr>
        <w:fldChar w:fldCharType="end"/>
      </w:r>
    </w:p>
    <w:p w14:paraId="1D38F0EB" w14:textId="77777777" w:rsidR="00DA0790" w:rsidRPr="00A24EB6" w:rsidRDefault="00DA0790" w:rsidP="00404453">
      <w:pPr>
        <w:spacing w:line="360" w:lineRule="auto"/>
        <w:ind w:firstLine="397"/>
        <w:jc w:val="both"/>
        <w:rPr>
          <w:lang w:eastAsia="en-US"/>
        </w:rPr>
      </w:pPr>
    </w:p>
    <w:p w14:paraId="7BC5B701" w14:textId="01D397C7" w:rsidR="005F17B9" w:rsidRPr="00A24EB6" w:rsidRDefault="005F17B9" w:rsidP="00404453">
      <w:pPr>
        <w:spacing w:line="360" w:lineRule="auto"/>
        <w:ind w:firstLine="397"/>
        <w:jc w:val="both"/>
        <w:rPr>
          <w:lang w:eastAsia="en-US"/>
        </w:rPr>
      </w:pPr>
      <w:r w:rsidRPr="00A24EB6">
        <w:rPr>
          <w:lang w:eastAsia="en-US"/>
        </w:rPr>
        <w:t>-El cuestionario MEVA (Motivaciones, Expectativas y Valores relacionados con el Aprendizaje) (2005) aplicable a a</w:t>
      </w:r>
      <w:r w:rsidR="000B3AB1" w:rsidRPr="00A24EB6">
        <w:rPr>
          <w:lang w:eastAsia="en-US"/>
        </w:rPr>
        <w:t xml:space="preserve">lumnos de 12 a 18 años de edad </w:t>
      </w:r>
      <w:r w:rsidR="000B3AB1" w:rsidRPr="00A24EB6">
        <w:rPr>
          <w:lang w:eastAsia="en-US"/>
        </w:rPr>
        <w:fldChar w:fldCharType="begin"/>
      </w:r>
      <w:r w:rsidR="00AB5D05">
        <w:rPr>
          <w:lang w:eastAsia="en-US"/>
        </w:rPr>
        <w:instrText xml:space="preserve"> ADDIN ZOTERO_ITEM CSL_CITATION {"citationID":"dimoxjc6","properties":{"formattedCitation":"(32)","plainCitation":"(32)","noteIndex":0},"citationItems":[{"id":2002,"uris":["http://zotero.org/users/local/aBWJ72IO/items/XWCSMHCU"],"uri":["http://zotero.org/users/local/aBWJ72IO/items/XWCSMHCU"],"itemData":{"id":2002,"type":"article-journal","issue":"3","journalAbbreviation":"PSICOTHE,A","language":"es","page":"404-411","source":"Zotero","title":"Motivaciones, expectativas y valores-intereses relacionados con el aprendizaje: el cuestionario MEVA","volume":"17","author":[{"family":"Tapia","given":"Jesús Alonso"}],"issued":{"date-parts":[["2005"]]}}}],"schema":"https://github.com/citation-style-language/schema/raw/master/csl-citation.json"} </w:instrText>
      </w:r>
      <w:r w:rsidR="000B3AB1" w:rsidRPr="00A24EB6">
        <w:rPr>
          <w:lang w:eastAsia="en-US"/>
        </w:rPr>
        <w:fldChar w:fldCharType="separate"/>
      </w:r>
      <w:r w:rsidR="00AB5D05">
        <w:rPr>
          <w:noProof/>
          <w:lang w:eastAsia="en-US"/>
        </w:rPr>
        <w:t>(32)</w:t>
      </w:r>
      <w:r w:rsidR="000B3AB1" w:rsidRPr="00A24EB6">
        <w:rPr>
          <w:lang w:eastAsia="en-US"/>
        </w:rPr>
        <w:fldChar w:fldCharType="end"/>
      </w:r>
      <w:r w:rsidR="000B3AB1" w:rsidRPr="00A24EB6">
        <w:rPr>
          <w:lang w:eastAsia="en-US"/>
        </w:rPr>
        <w:t>.</w:t>
      </w:r>
    </w:p>
    <w:p w14:paraId="1CD5075C" w14:textId="77777777" w:rsidR="005F17B9" w:rsidRPr="00A24EB6" w:rsidRDefault="005F17B9" w:rsidP="00404453">
      <w:pPr>
        <w:spacing w:line="360" w:lineRule="auto"/>
        <w:ind w:firstLine="397"/>
        <w:jc w:val="both"/>
      </w:pPr>
    </w:p>
    <w:p w14:paraId="62065160" w14:textId="01513DFB" w:rsidR="00DA0790" w:rsidRPr="00A24EB6" w:rsidRDefault="00DA0790" w:rsidP="00404453">
      <w:pPr>
        <w:spacing w:line="360" w:lineRule="auto"/>
        <w:ind w:firstLine="397"/>
        <w:jc w:val="both"/>
      </w:pPr>
      <w:r w:rsidRPr="00A24EB6">
        <w:t>-El cuestionario MAPEX (Alonso Tapia, Huertas y Ruiz, 2006) es paralelo al cuestionario MEVA pero diseñado para su uso con sujetos adultos.</w:t>
      </w:r>
    </w:p>
    <w:p w14:paraId="146F4D68" w14:textId="77777777" w:rsidR="00DA0790" w:rsidRPr="00A24EB6" w:rsidRDefault="00DA0790" w:rsidP="00404453">
      <w:pPr>
        <w:spacing w:line="360" w:lineRule="auto"/>
        <w:ind w:firstLine="397"/>
        <w:jc w:val="both"/>
      </w:pPr>
    </w:p>
    <w:p w14:paraId="1AB55287" w14:textId="3AC44E2D" w:rsidR="00DA0790" w:rsidRPr="00A24EB6" w:rsidRDefault="00DA0790" w:rsidP="00404453">
      <w:pPr>
        <w:spacing w:line="360" w:lineRule="auto"/>
        <w:ind w:firstLine="397"/>
        <w:jc w:val="both"/>
      </w:pPr>
      <w:r w:rsidRPr="00A24EB6">
        <w:t xml:space="preserve">-MSLQ (Pintrich, Smith, Garcia y MxKeachie, 1993) sobre estrategias motivacionales de aprendizaje y su adaptacion </w:t>
      </w:r>
      <w:r w:rsidR="00F972D6" w:rsidRPr="00A24EB6">
        <w:t>española</w:t>
      </w:r>
      <w:r w:rsidRPr="00A24EB6">
        <w:t xml:space="preserve"> de Ayala, Martínez y Yuste llamado CEAM (2004)</w:t>
      </w:r>
    </w:p>
    <w:p w14:paraId="2635E218" w14:textId="0BC2247D" w:rsidR="001F51FF" w:rsidRPr="00A24EB6" w:rsidRDefault="001F51FF" w:rsidP="00404453">
      <w:pPr>
        <w:spacing w:line="360" w:lineRule="auto"/>
        <w:ind w:firstLine="397"/>
        <w:jc w:val="both"/>
      </w:pPr>
    </w:p>
    <w:p w14:paraId="6B45AFD9" w14:textId="65F44BFC" w:rsidR="008120CB" w:rsidRPr="00A24EB6" w:rsidRDefault="00EF50C5" w:rsidP="00DF605D">
      <w:pPr>
        <w:spacing w:line="360" w:lineRule="auto"/>
        <w:ind w:firstLine="397"/>
        <w:jc w:val="both"/>
      </w:pPr>
      <w:r w:rsidRPr="00A24EB6">
        <w:t xml:space="preserve">Sin embargo, como indica de Caso Fuertes A. </w:t>
      </w:r>
      <w:r w:rsidRPr="00A24EB6">
        <w:fldChar w:fldCharType="begin"/>
      </w:r>
      <w:r w:rsidR="002A161B">
        <w:instrText xml:space="preserve"> ADDIN ZOTERO_ITEM CSL_CITATION {"citationID":"fpSihira","properties":{"formattedCitation":"(14)","plainCitation":"(14)","noteIndex":0},"citationItems":[{"id":1979,"uris":["http://zotero.org/users/local/aBWJ72IO/items/QZ6M4ZSR"],"uri":["http://zotero.org/users/local/aBWJ72IO/items/QZ6M4ZSR"],"itemData":{"id":1979,"type":"article-journal","journalAbbreviation":"International Journal of Developmental and Educational Psychology","page":"pp. 213-220","title":"Pautas para el estudio de la motivación académica.","volume":"6","author":[{"family":"de Caso Fuertes, Ana María","given":""}],"issued":{"date-parts":[["2014"]]}}}],"schema":"https://github.com/citation-style-language/schema/raw/master/csl-citation.json"} </w:instrText>
      </w:r>
      <w:r w:rsidRPr="00A24EB6">
        <w:fldChar w:fldCharType="separate"/>
      </w:r>
      <w:r w:rsidR="002A161B">
        <w:rPr>
          <w:noProof/>
        </w:rPr>
        <w:t>(14)</w:t>
      </w:r>
      <w:r w:rsidRPr="00A24EB6">
        <w:fldChar w:fldCharType="end"/>
      </w:r>
      <w:r w:rsidRPr="00A24EB6">
        <w:t xml:space="preserve"> no podemos olvidar que la motivación es contextual, por lo que, seguramente </w:t>
      </w:r>
      <w:r w:rsidR="00DF605D">
        <w:t>tendremos que</w:t>
      </w:r>
      <w:r w:rsidRPr="00A24EB6">
        <w:t xml:space="preserve"> modificar cualquier cuestionario existente en la literatura para adaptarlo a las características de la población objeto de estudio y a los determinantes contextuales. Además, como podemos apreciar no existe un cuestionario descrito específicamente para alumnado de ciclos formativos.</w:t>
      </w:r>
    </w:p>
    <w:p w14:paraId="4B086A8D" w14:textId="1CEC7499" w:rsidR="008120CB" w:rsidRPr="00A24EB6" w:rsidRDefault="008120CB" w:rsidP="00404453">
      <w:pPr>
        <w:spacing w:line="360" w:lineRule="auto"/>
        <w:ind w:firstLine="397"/>
        <w:jc w:val="both"/>
      </w:pPr>
      <w:r w:rsidRPr="00A24EB6">
        <w:br w:type="page"/>
      </w:r>
    </w:p>
    <w:p w14:paraId="2682FA95" w14:textId="09D3E4FF" w:rsidR="003F1B6F" w:rsidRPr="00A24EB6" w:rsidRDefault="003F1B6F" w:rsidP="00DF605D">
      <w:pPr>
        <w:pStyle w:val="Ttulo1"/>
        <w:rPr>
          <w:rFonts w:ascii="Times New Roman" w:hAnsi="Times New Roman" w:cs="Times New Roman"/>
        </w:rPr>
      </w:pPr>
      <w:bookmarkStart w:id="14" w:name="_Toc78211918"/>
      <w:r w:rsidRPr="00A24EB6">
        <w:rPr>
          <w:rFonts w:ascii="Times New Roman" w:hAnsi="Times New Roman" w:cs="Times New Roman"/>
        </w:rPr>
        <w:lastRenderedPageBreak/>
        <w:t>4. Objetivos</w:t>
      </w:r>
      <w:bookmarkEnd w:id="14"/>
    </w:p>
    <w:p w14:paraId="0E9DA085" w14:textId="77777777" w:rsidR="00512565" w:rsidRPr="00A24EB6" w:rsidRDefault="00512565" w:rsidP="00404453">
      <w:pPr>
        <w:spacing w:line="360" w:lineRule="auto"/>
        <w:ind w:firstLine="397"/>
        <w:jc w:val="both"/>
      </w:pPr>
    </w:p>
    <w:p w14:paraId="7370347A" w14:textId="3D15D90F" w:rsidR="00110744" w:rsidRPr="00F972D6" w:rsidRDefault="00F02B18" w:rsidP="00404453">
      <w:pPr>
        <w:spacing w:line="360" w:lineRule="auto"/>
        <w:ind w:firstLine="397"/>
        <w:jc w:val="both"/>
      </w:pPr>
      <w:r w:rsidRPr="00F972D6">
        <w:t>El</w:t>
      </w:r>
      <w:r w:rsidR="00512565" w:rsidRPr="00F972D6">
        <w:t xml:space="preserve"> objetivo general del presente Trabajo de Fin de Máster (TFM) es el estudio del grado de </w:t>
      </w:r>
      <w:r w:rsidR="00FD6759" w:rsidRPr="00F972D6">
        <w:t>motivación en alumnos de Ciclo Formativo de G</w:t>
      </w:r>
      <w:r w:rsidRPr="00F972D6">
        <w:t>r</w:t>
      </w:r>
      <w:r w:rsidR="00FD6759" w:rsidRPr="00F972D6">
        <w:t>ado S</w:t>
      </w:r>
      <w:r w:rsidR="00512565" w:rsidRPr="00F972D6">
        <w:t>uperio</w:t>
      </w:r>
      <w:r w:rsidR="00FD6759" w:rsidRPr="00F972D6">
        <w:t>r (CFGS)</w:t>
      </w:r>
      <w:r w:rsidR="00FA01BD" w:rsidRPr="00F972D6">
        <w:t xml:space="preserve"> de Técnico de Laboratorio Clínico y B</w:t>
      </w:r>
      <w:r w:rsidR="00692AAD" w:rsidRPr="00F972D6">
        <w:t>iomédico</w:t>
      </w:r>
    </w:p>
    <w:p w14:paraId="594E14FB" w14:textId="77777777" w:rsidR="00FA01BD" w:rsidRPr="00F972D6" w:rsidRDefault="00FA01BD" w:rsidP="00404453">
      <w:pPr>
        <w:spacing w:line="360" w:lineRule="auto"/>
        <w:ind w:firstLine="397"/>
        <w:jc w:val="both"/>
      </w:pPr>
    </w:p>
    <w:p w14:paraId="6A74A0B2" w14:textId="4C0E0D03" w:rsidR="00F02B18" w:rsidRPr="00F972D6" w:rsidRDefault="00F02B18" w:rsidP="00404453">
      <w:pPr>
        <w:spacing w:line="360" w:lineRule="auto"/>
        <w:ind w:firstLine="397"/>
        <w:jc w:val="both"/>
      </w:pPr>
      <w:r w:rsidRPr="00F972D6">
        <w:t>Para ello se plantean los siguientes objetivos específicos:</w:t>
      </w:r>
    </w:p>
    <w:p w14:paraId="2387BFBD" w14:textId="77777777" w:rsidR="00FA01BD" w:rsidRPr="00F972D6" w:rsidRDefault="00FA01BD" w:rsidP="00404453">
      <w:pPr>
        <w:spacing w:line="360" w:lineRule="auto"/>
        <w:ind w:firstLine="397"/>
        <w:jc w:val="both"/>
      </w:pPr>
    </w:p>
    <w:p w14:paraId="5B629C38" w14:textId="0D1688AE" w:rsidR="003945B0" w:rsidRPr="00F972D6" w:rsidRDefault="00262CAD" w:rsidP="00404453">
      <w:pPr>
        <w:pStyle w:val="Prrafodelista"/>
        <w:numPr>
          <w:ilvl w:val="0"/>
          <w:numId w:val="14"/>
        </w:numPr>
        <w:spacing w:line="360" w:lineRule="auto"/>
        <w:ind w:firstLine="397"/>
        <w:jc w:val="both"/>
        <w:rPr>
          <w:lang w:val="es-ES_tradnl"/>
        </w:rPr>
      </w:pPr>
      <w:r w:rsidRPr="00F972D6">
        <w:rPr>
          <w:lang w:val="es-ES_tradnl"/>
        </w:rPr>
        <w:t xml:space="preserve">Determinar </w:t>
      </w:r>
      <w:r w:rsidR="003945B0" w:rsidRPr="00F972D6">
        <w:rPr>
          <w:lang w:val="es-ES_tradnl"/>
        </w:rPr>
        <w:t>el grado de motivación del alumnado</w:t>
      </w:r>
    </w:p>
    <w:p w14:paraId="0BCDCFA1" w14:textId="13B86EB0" w:rsidR="00692AAD" w:rsidRPr="00F972D6" w:rsidRDefault="00692AAD" w:rsidP="00404453">
      <w:pPr>
        <w:pStyle w:val="Prrafodelista"/>
        <w:numPr>
          <w:ilvl w:val="0"/>
          <w:numId w:val="14"/>
        </w:numPr>
        <w:spacing w:line="360" w:lineRule="auto"/>
        <w:ind w:firstLine="397"/>
        <w:jc w:val="both"/>
        <w:rPr>
          <w:lang w:val="es-ES_tradnl"/>
        </w:rPr>
      </w:pPr>
      <w:r w:rsidRPr="00F972D6">
        <w:rPr>
          <w:lang w:val="es-ES_tradnl"/>
        </w:rPr>
        <w:t xml:space="preserve">Conocer </w:t>
      </w:r>
      <w:r w:rsidR="00C56D34" w:rsidRPr="00F972D6">
        <w:rPr>
          <w:lang w:val="es-ES_tradnl"/>
        </w:rPr>
        <w:t>la influencia de las metodologías activas en el grado de motivación.</w:t>
      </w:r>
    </w:p>
    <w:p w14:paraId="1EC66B7D" w14:textId="1A5DEBC0" w:rsidR="000777D8" w:rsidRPr="00F972D6" w:rsidRDefault="005F2F95" w:rsidP="00404453">
      <w:pPr>
        <w:pStyle w:val="Prrafodelista"/>
        <w:numPr>
          <w:ilvl w:val="0"/>
          <w:numId w:val="14"/>
        </w:numPr>
        <w:spacing w:line="360" w:lineRule="auto"/>
        <w:ind w:firstLine="397"/>
        <w:jc w:val="both"/>
        <w:rPr>
          <w:lang w:val="es-ES_tradnl"/>
        </w:rPr>
      </w:pPr>
      <w:r w:rsidRPr="00F972D6">
        <w:rPr>
          <w:lang w:val="es-ES_tradnl"/>
        </w:rPr>
        <w:t>Estudiar</w:t>
      </w:r>
      <w:r w:rsidR="000777D8" w:rsidRPr="00F972D6">
        <w:rPr>
          <w:lang w:val="es-ES_tradnl"/>
        </w:rPr>
        <w:t xml:space="preserve"> la influencia de la </w:t>
      </w:r>
      <w:r w:rsidR="00FA01BD" w:rsidRPr="00F972D6">
        <w:rPr>
          <w:lang w:val="es-ES_tradnl"/>
        </w:rPr>
        <w:t>evaluación</w:t>
      </w:r>
      <w:r w:rsidR="000777D8" w:rsidRPr="00F972D6">
        <w:rPr>
          <w:lang w:val="es-ES_tradnl"/>
        </w:rPr>
        <w:t xml:space="preserve"> en el grado de motivación</w:t>
      </w:r>
    </w:p>
    <w:p w14:paraId="1DD38C4E" w14:textId="02CB9E8E" w:rsidR="00512565" w:rsidRPr="00F972D6" w:rsidRDefault="00262CAD" w:rsidP="00404453">
      <w:pPr>
        <w:pStyle w:val="Prrafodelista"/>
        <w:numPr>
          <w:ilvl w:val="0"/>
          <w:numId w:val="14"/>
        </w:numPr>
        <w:spacing w:line="360" w:lineRule="auto"/>
        <w:ind w:firstLine="397"/>
        <w:jc w:val="both"/>
        <w:rPr>
          <w:lang w:val="es-ES_tradnl"/>
        </w:rPr>
      </w:pPr>
      <w:r w:rsidRPr="00F972D6">
        <w:rPr>
          <w:lang w:val="es-ES_tradnl"/>
        </w:rPr>
        <w:t>Es</w:t>
      </w:r>
      <w:r w:rsidR="005F2F95" w:rsidRPr="00F972D6">
        <w:rPr>
          <w:lang w:val="es-ES_tradnl"/>
        </w:rPr>
        <w:t>t</w:t>
      </w:r>
      <w:r w:rsidRPr="00F972D6">
        <w:rPr>
          <w:lang w:val="es-ES_tradnl"/>
        </w:rPr>
        <w:t>ablecer</w:t>
      </w:r>
      <w:r w:rsidR="00692AAD" w:rsidRPr="00F972D6">
        <w:rPr>
          <w:lang w:val="es-ES_tradnl"/>
        </w:rPr>
        <w:t xml:space="preserve"> cuáles son los factores y/o características que consideran a mejorar los alumnos en el centro.</w:t>
      </w:r>
    </w:p>
    <w:p w14:paraId="10CAB853" w14:textId="4D0E1B3C" w:rsidR="00F02B18" w:rsidRPr="00F972D6" w:rsidRDefault="008120CB" w:rsidP="00404453">
      <w:pPr>
        <w:spacing w:line="360" w:lineRule="auto"/>
        <w:ind w:firstLine="397"/>
        <w:jc w:val="both"/>
      </w:pPr>
      <w:r w:rsidRPr="00F972D6">
        <w:br w:type="page"/>
      </w:r>
    </w:p>
    <w:p w14:paraId="256DB9C4" w14:textId="2104CD53" w:rsidR="00E02568" w:rsidRPr="00A24EB6" w:rsidRDefault="003F1B6F" w:rsidP="00404453">
      <w:pPr>
        <w:pStyle w:val="Ttulo1"/>
        <w:ind w:firstLine="397"/>
        <w:rPr>
          <w:rFonts w:ascii="Times New Roman" w:hAnsi="Times New Roman" w:cs="Times New Roman"/>
        </w:rPr>
      </w:pPr>
      <w:bookmarkStart w:id="15" w:name="_Toc78211919"/>
      <w:r w:rsidRPr="00A24EB6">
        <w:rPr>
          <w:rFonts w:ascii="Times New Roman" w:hAnsi="Times New Roman" w:cs="Times New Roman"/>
        </w:rPr>
        <w:lastRenderedPageBreak/>
        <w:t xml:space="preserve">5. </w:t>
      </w:r>
      <w:r w:rsidR="007B0EDA" w:rsidRPr="00A24EB6">
        <w:rPr>
          <w:rFonts w:ascii="Times New Roman" w:hAnsi="Times New Roman" w:cs="Times New Roman"/>
        </w:rPr>
        <w:t>Material y métodos</w:t>
      </w:r>
      <w:bookmarkEnd w:id="15"/>
    </w:p>
    <w:p w14:paraId="55E8EE9A" w14:textId="77777777" w:rsidR="007B0EDA" w:rsidRPr="00A24EB6" w:rsidRDefault="007B0EDA" w:rsidP="00404453">
      <w:pPr>
        <w:spacing w:line="360" w:lineRule="auto"/>
        <w:ind w:firstLine="397"/>
        <w:jc w:val="both"/>
      </w:pPr>
    </w:p>
    <w:p w14:paraId="669B91C5" w14:textId="546E581C" w:rsidR="00512565" w:rsidRPr="000A6641" w:rsidRDefault="00A64344" w:rsidP="00E16111">
      <w:pPr>
        <w:spacing w:line="360" w:lineRule="auto"/>
        <w:ind w:firstLine="397"/>
        <w:jc w:val="both"/>
        <w:rPr>
          <w:color w:val="FF0000"/>
        </w:rPr>
      </w:pPr>
      <w:r w:rsidRPr="00A24EB6">
        <w:t xml:space="preserve">Para poder conocer el grado de </w:t>
      </w:r>
      <w:r w:rsidR="003945B0" w:rsidRPr="00A24EB6">
        <w:t>motivación,</w:t>
      </w:r>
      <w:r w:rsidRPr="00A24EB6">
        <w:t xml:space="preserve"> </w:t>
      </w:r>
      <w:r w:rsidR="00C56D34" w:rsidRPr="00A24EB6">
        <w:t>así</w:t>
      </w:r>
      <w:r w:rsidRPr="00A24EB6">
        <w:t xml:space="preserve"> como los </w:t>
      </w:r>
      <w:r w:rsidR="00C56D34" w:rsidRPr="00A24EB6">
        <w:t>factores</w:t>
      </w:r>
      <w:r w:rsidRPr="00A24EB6">
        <w:t xml:space="preserve"> y características que promueven una mayor </w:t>
      </w:r>
      <w:r w:rsidR="00C56D34" w:rsidRPr="00A24EB6">
        <w:t>motivación en el alumnado se emplear</w:t>
      </w:r>
      <w:r w:rsidRPr="00A24EB6">
        <w:t>á una metodología cuantitativa a través de un cuestionario con el fin</w:t>
      </w:r>
      <w:r w:rsidR="00C56D34" w:rsidRPr="00A24EB6">
        <w:t xml:space="preserve"> </w:t>
      </w:r>
      <w:r w:rsidRPr="00A24EB6">
        <w:t>de conocer esta realidad en</w:t>
      </w:r>
      <w:r w:rsidR="00DF605D">
        <w:t xml:space="preserve"> alumnos del ciclo superior de Técnico de Laboratorio Clínico y B</w:t>
      </w:r>
      <w:r w:rsidRPr="00A24EB6">
        <w:t xml:space="preserve">iomédico. </w:t>
      </w:r>
      <w:r w:rsidR="00512565" w:rsidRPr="00A24EB6">
        <w:t>El estudio se llevó a cabo en el mes de marzo del curso académico 2020/20</w:t>
      </w:r>
      <w:r w:rsidR="00DF605D">
        <w:t xml:space="preserve">21 </w:t>
      </w:r>
      <w:r w:rsidR="00E619FA" w:rsidRPr="00A24EB6">
        <w:t xml:space="preserve">en el centro IES Jorge Juan de Puerto de Sagunto, Valencia. </w:t>
      </w:r>
      <w:r w:rsidR="00E479BD">
        <w:t>El cuestionario tenía como objetivo evaluar el grado de motivación del alumnado y los factores que influyen</w:t>
      </w:r>
      <w:r w:rsidR="00E479BD" w:rsidRPr="00E16111">
        <w:rPr>
          <w:highlight w:val="green"/>
        </w:rPr>
        <w:t xml:space="preserve">. </w:t>
      </w:r>
      <w:r w:rsidR="0059094E" w:rsidRPr="00E16111">
        <w:rPr>
          <w:highlight w:val="green"/>
        </w:rPr>
        <w:t>Mediante la adaptación de ítems procedentes</w:t>
      </w:r>
      <w:r w:rsidR="00E16111">
        <w:rPr>
          <w:highlight w:val="green"/>
        </w:rPr>
        <w:t xml:space="preserve"> de</w:t>
      </w:r>
      <w:r w:rsidR="0059094E" w:rsidRPr="00E16111">
        <w:rPr>
          <w:highlight w:val="green"/>
        </w:rPr>
        <w:t>l cuestionario</w:t>
      </w:r>
      <w:r w:rsidR="00E16111" w:rsidRPr="00E16111">
        <w:rPr>
          <w:highlight w:val="green"/>
        </w:rPr>
        <w:t xml:space="preserve"> </w:t>
      </w:r>
      <w:r w:rsidR="00E16111">
        <w:rPr>
          <w:highlight w:val="green"/>
        </w:rPr>
        <w:t>validado</w:t>
      </w:r>
      <w:r w:rsidR="0059094E" w:rsidRPr="00E16111">
        <w:rPr>
          <w:highlight w:val="green"/>
        </w:rPr>
        <w:t xml:space="preserve">  MAPE-3</w:t>
      </w:r>
      <w:r w:rsidR="00E16111">
        <w:rPr>
          <w:highlight w:val="green"/>
        </w:rPr>
        <w:t xml:space="preserve"> como herramienta</w:t>
      </w:r>
      <w:r w:rsidR="00E16111" w:rsidRPr="00E16111">
        <w:rPr>
          <w:highlight w:val="green"/>
        </w:rPr>
        <w:t xml:space="preserve"> de medición del grado de motivación entre el alumnado</w:t>
      </w:r>
    </w:p>
    <w:p w14:paraId="3EE6603E" w14:textId="77777777" w:rsidR="00A64344" w:rsidRPr="00A24EB6" w:rsidRDefault="00A64344" w:rsidP="00404453">
      <w:pPr>
        <w:pStyle w:val="Ttulo2"/>
        <w:spacing w:line="360" w:lineRule="auto"/>
        <w:ind w:firstLine="397"/>
        <w:jc w:val="both"/>
        <w:rPr>
          <w:sz w:val="24"/>
          <w:szCs w:val="24"/>
        </w:rPr>
      </w:pPr>
    </w:p>
    <w:p w14:paraId="7757D30A" w14:textId="2524AD7D" w:rsidR="00512565" w:rsidRPr="00A24EB6" w:rsidRDefault="00A64344" w:rsidP="00404453">
      <w:pPr>
        <w:pStyle w:val="Ttulo2"/>
        <w:ind w:firstLine="397"/>
      </w:pPr>
      <w:bookmarkStart w:id="16" w:name="_Toc78211920"/>
      <w:r w:rsidRPr="00A24EB6">
        <w:t>5.1 Muestra</w:t>
      </w:r>
      <w:bookmarkEnd w:id="16"/>
    </w:p>
    <w:p w14:paraId="5340C11A" w14:textId="77777777" w:rsidR="00A64344" w:rsidRPr="00A24EB6" w:rsidRDefault="00A64344" w:rsidP="00404453">
      <w:pPr>
        <w:spacing w:line="360" w:lineRule="auto"/>
        <w:ind w:firstLine="397"/>
        <w:jc w:val="both"/>
      </w:pPr>
    </w:p>
    <w:p w14:paraId="763CE439" w14:textId="267B0B73" w:rsidR="00A64344" w:rsidRDefault="00A64344" w:rsidP="00404453">
      <w:pPr>
        <w:spacing w:line="360" w:lineRule="auto"/>
        <w:ind w:firstLine="397"/>
        <w:jc w:val="both"/>
        <w:rPr>
          <w:color w:val="FF0000"/>
        </w:rPr>
      </w:pPr>
      <w:r w:rsidRPr="00A24EB6">
        <w:t xml:space="preserve">Los cuestionarios empleados han sido administrados a una muestra de 20 alumnos, la </w:t>
      </w:r>
      <w:r w:rsidR="007D44AB" w:rsidRPr="00A24EB6">
        <w:t>cual quedó reducida a 18</w:t>
      </w:r>
      <w:r w:rsidRPr="00A24EB6">
        <w:t xml:space="preserve"> sujetos, por lo que el ín</w:t>
      </w:r>
      <w:r w:rsidR="00395E74" w:rsidRPr="00A24EB6">
        <w:t>dice de participación fue del 90%. 15</w:t>
      </w:r>
      <w:r w:rsidRPr="00A24EB6">
        <w:t xml:space="preserve"> de l</w:t>
      </w:r>
      <w:r w:rsidR="00395E74" w:rsidRPr="00A24EB6">
        <w:t>os participantes son mujeres (83,33%) y 3 hombres (16,67</w:t>
      </w:r>
      <w:r w:rsidRPr="00A24EB6">
        <w:t>%). En cuanto a la edad de los participantes 10 participantes te</w:t>
      </w:r>
      <w:r w:rsidR="00395E74" w:rsidRPr="00A24EB6">
        <w:t>nían entre 18-20 años (58,82%) 6</w:t>
      </w:r>
      <w:r w:rsidRPr="00A24EB6">
        <w:t xml:space="preserve"> participant</w:t>
      </w:r>
      <w:r w:rsidR="00395E74" w:rsidRPr="00A24EB6">
        <w:t>es tenían entre 20-30 años (35,2</w:t>
      </w:r>
      <w:r w:rsidRPr="00A24EB6">
        <w:t>9%) y 1 pe</w:t>
      </w:r>
      <w:r w:rsidR="00395E74" w:rsidRPr="00A24EB6">
        <w:t>rsona tenía más de 30 años (5,88</w:t>
      </w:r>
      <w:r w:rsidRPr="00A24EB6">
        <w:t xml:space="preserve">%). Todos ellos pertenecen al primer curso del ciclo formativo de Técnico de Laboratorio Clínico y Biomédico. El criterio de inclusión es que pertenecieran a este ciclo formativo. </w:t>
      </w:r>
    </w:p>
    <w:p w14:paraId="451D2A2E" w14:textId="0AE7FBFC" w:rsidR="00811ACF" w:rsidRDefault="00811ACF" w:rsidP="00404453">
      <w:pPr>
        <w:spacing w:line="360" w:lineRule="auto"/>
        <w:ind w:firstLine="397"/>
        <w:jc w:val="both"/>
        <w:rPr>
          <w:color w:val="FF0000"/>
        </w:rPr>
      </w:pPr>
    </w:p>
    <w:p w14:paraId="1986B826" w14:textId="77777777" w:rsidR="00E467F1" w:rsidRPr="00F62EB1" w:rsidRDefault="00E467F1" w:rsidP="00F62EB1">
      <w:pPr>
        <w:pStyle w:val="Ttulo3"/>
        <w:rPr>
          <w:rFonts w:ascii="Times New Roman" w:hAnsi="Times New Roman" w:cs="Times New Roman"/>
        </w:rPr>
      </w:pPr>
      <w:bookmarkStart w:id="17" w:name="_Toc78211921"/>
      <w:r w:rsidRPr="00F62EB1">
        <w:rPr>
          <w:rFonts w:ascii="Times New Roman" w:hAnsi="Times New Roman" w:cs="Times New Roman"/>
        </w:rPr>
        <w:t>5.1.1 Consideraciones éticas</w:t>
      </w:r>
      <w:bookmarkEnd w:id="17"/>
    </w:p>
    <w:p w14:paraId="41433A59" w14:textId="77777777" w:rsidR="00312BB1" w:rsidRPr="00312BB1" w:rsidRDefault="00312BB1" w:rsidP="00312BB1"/>
    <w:p w14:paraId="2E958779" w14:textId="77777777" w:rsidR="00B32D8D" w:rsidRDefault="001E22A4" w:rsidP="00B32D8D">
      <w:pPr>
        <w:spacing w:line="360" w:lineRule="auto"/>
        <w:ind w:firstLine="397"/>
        <w:jc w:val="both"/>
        <w:rPr>
          <w:i/>
          <w:lang w:val="es-ES"/>
        </w:rPr>
      </w:pPr>
      <w:r>
        <w:rPr>
          <w:color w:val="000000" w:themeColor="text1"/>
        </w:rPr>
        <w:t xml:space="preserve">En el </w:t>
      </w:r>
      <w:r w:rsidR="00B32D8D">
        <w:rPr>
          <w:color w:val="000000" w:themeColor="text1"/>
        </w:rPr>
        <w:t>inicio</w:t>
      </w:r>
      <w:r>
        <w:rPr>
          <w:color w:val="000000" w:themeColor="text1"/>
        </w:rPr>
        <w:t xml:space="preserve"> de la encuesta se añadió un preámbulo donde se indicó el objetivo del trabajo de investigación, la voluntariedad de la participación, el tratamiento anónimo de los datos y la referencia al tratamiento de la información de acuerdo a la </w:t>
      </w:r>
      <w:r w:rsidRPr="00B32D8D">
        <w:rPr>
          <w:i/>
          <w:color w:val="000000" w:themeColor="text1"/>
        </w:rPr>
        <w:t>Ley de</w:t>
      </w:r>
      <w:r>
        <w:rPr>
          <w:color w:val="000000" w:themeColor="text1"/>
        </w:rPr>
        <w:t xml:space="preserve"> </w:t>
      </w:r>
      <w:r w:rsidR="00B32D8D" w:rsidRPr="004D11F6">
        <w:rPr>
          <w:i/>
          <w:lang w:val="es-ES"/>
        </w:rPr>
        <w:t>Orgánica 3/2018 de Protección de Datos Personales y garantía de los derechos digitales de 5 de diciembre</w:t>
      </w:r>
      <w:r w:rsidR="00B32D8D">
        <w:rPr>
          <w:i/>
          <w:lang w:val="es-ES"/>
        </w:rPr>
        <w:t>.</w:t>
      </w:r>
    </w:p>
    <w:p w14:paraId="6CC956F6" w14:textId="05D4DAB7" w:rsidR="008128FF" w:rsidRPr="00E16111" w:rsidRDefault="00B32D8D" w:rsidP="00B32D8D">
      <w:pPr>
        <w:spacing w:line="360" w:lineRule="auto"/>
        <w:ind w:firstLine="397"/>
        <w:jc w:val="both"/>
        <w:rPr>
          <w:i/>
          <w:color w:val="FF0000"/>
          <w:lang w:val="es-ES"/>
        </w:rPr>
      </w:pPr>
      <w:r>
        <w:rPr>
          <w:lang w:val="es-ES"/>
        </w:rPr>
        <w:t>T</w:t>
      </w:r>
      <w:r w:rsidR="00312BB1" w:rsidRPr="00312BB1">
        <w:rPr>
          <w:color w:val="000000" w:themeColor="text1"/>
        </w:rPr>
        <w:t>odos los participantes</w:t>
      </w:r>
      <w:r>
        <w:rPr>
          <w:color w:val="000000" w:themeColor="text1"/>
        </w:rPr>
        <w:t xml:space="preserve"> del estudio</w:t>
      </w:r>
      <w:r w:rsidR="00A82BFA">
        <w:rPr>
          <w:color w:val="000000" w:themeColor="text1"/>
        </w:rPr>
        <w:t xml:space="preserve"> fueron </w:t>
      </w:r>
      <w:r w:rsidR="00312BB1" w:rsidRPr="00312BB1">
        <w:rPr>
          <w:color w:val="000000" w:themeColor="text1"/>
        </w:rPr>
        <w:t>voluntarios</w:t>
      </w:r>
      <w:r>
        <w:rPr>
          <w:color w:val="000000" w:themeColor="text1"/>
        </w:rPr>
        <w:t xml:space="preserve"> </w:t>
      </w:r>
      <w:r w:rsidR="00312BB1" w:rsidRPr="00312BB1">
        <w:rPr>
          <w:color w:val="000000" w:themeColor="text1"/>
        </w:rPr>
        <w:t>y mayores de edad. El tratamiento de los datos ha sido anónimo, tal como exige la ley de protección de datos</w:t>
      </w:r>
      <w:r>
        <w:rPr>
          <w:color w:val="000000" w:themeColor="text1"/>
        </w:rPr>
        <w:t xml:space="preserve"> mencionada anteriormente</w:t>
      </w:r>
      <w:r w:rsidR="00312BB1" w:rsidRPr="00312BB1">
        <w:rPr>
          <w:color w:val="000000" w:themeColor="text1"/>
        </w:rPr>
        <w:t xml:space="preserve">. </w:t>
      </w:r>
      <w:r w:rsidR="00E16111">
        <w:rPr>
          <w:color w:val="FF0000"/>
        </w:rPr>
        <w:t>Perfecto el nuevo párrafo de consideraciones éticas</w:t>
      </w:r>
    </w:p>
    <w:p w14:paraId="27070CE8" w14:textId="77777777" w:rsidR="00A64344" w:rsidRDefault="00A64344" w:rsidP="00404453">
      <w:pPr>
        <w:spacing w:line="360" w:lineRule="auto"/>
        <w:ind w:firstLine="397"/>
        <w:jc w:val="both"/>
      </w:pPr>
    </w:p>
    <w:p w14:paraId="08620C43" w14:textId="77777777" w:rsidR="00555C6E" w:rsidRDefault="00555C6E" w:rsidP="00404453">
      <w:pPr>
        <w:spacing w:line="360" w:lineRule="auto"/>
        <w:ind w:firstLine="397"/>
        <w:jc w:val="both"/>
      </w:pPr>
    </w:p>
    <w:p w14:paraId="347D1240" w14:textId="77777777" w:rsidR="00555C6E" w:rsidRPr="00A24EB6" w:rsidRDefault="00555C6E" w:rsidP="00404453">
      <w:pPr>
        <w:spacing w:line="360" w:lineRule="auto"/>
        <w:ind w:firstLine="397"/>
        <w:jc w:val="both"/>
      </w:pPr>
    </w:p>
    <w:p w14:paraId="77D59752" w14:textId="21E38AA0" w:rsidR="00A64344" w:rsidRPr="00A24EB6" w:rsidRDefault="00A64344" w:rsidP="00404453">
      <w:pPr>
        <w:pStyle w:val="Ttulo2"/>
        <w:ind w:firstLine="397"/>
      </w:pPr>
      <w:bookmarkStart w:id="18" w:name="_Toc78211922"/>
      <w:r w:rsidRPr="00A24EB6">
        <w:t>5.2 Instrumento de evaluación</w:t>
      </w:r>
      <w:bookmarkEnd w:id="18"/>
      <w:r w:rsidRPr="00A24EB6">
        <w:t xml:space="preserve"> </w:t>
      </w:r>
    </w:p>
    <w:p w14:paraId="01B7E98A" w14:textId="77777777" w:rsidR="00C56D34" w:rsidRPr="00A24EB6" w:rsidRDefault="00C56D34" w:rsidP="00404453">
      <w:pPr>
        <w:spacing w:line="360" w:lineRule="auto"/>
        <w:ind w:firstLine="397"/>
        <w:jc w:val="both"/>
      </w:pPr>
    </w:p>
    <w:p w14:paraId="137E0777" w14:textId="011BAC2E" w:rsidR="00213492" w:rsidRPr="00E479BD" w:rsidRDefault="00D3660D" w:rsidP="00404453">
      <w:pPr>
        <w:spacing w:line="360" w:lineRule="auto"/>
        <w:ind w:firstLine="397"/>
        <w:jc w:val="both"/>
      </w:pPr>
      <w:r w:rsidRPr="00A24EB6">
        <w:t>La herramienta de estudio ha sido un cuestionario en papel el cual se ha elaborado teniendo en cuen</w:t>
      </w:r>
      <w:r w:rsidRPr="00E479BD">
        <w:t xml:space="preserve">ta los rasgos anteriormente </w:t>
      </w:r>
      <w:r w:rsidR="00215BC1" w:rsidRPr="00E479BD">
        <w:t>citados,</w:t>
      </w:r>
      <w:r w:rsidRPr="00E479BD">
        <w:t xml:space="preserve"> así como el cuestionario validado MAPE-3, ya que es el que más se a</w:t>
      </w:r>
      <w:r w:rsidR="00213492" w:rsidRPr="00E479BD">
        <w:t>semeja a nuestra muestra.</w:t>
      </w:r>
      <w:r w:rsidR="008A524D" w:rsidRPr="00E479BD">
        <w:t xml:space="preserve"> Por tanto se realizó un cuestionario adaptado como instrumento para medir el grado de motivación del alumnado en formación profesional, siguiendo una estructura análoga al del cuestionario MAPE-3</w:t>
      </w:r>
    </w:p>
    <w:p w14:paraId="79149E52" w14:textId="4862892A" w:rsidR="00D3660D" w:rsidRDefault="008A524D" w:rsidP="00404453">
      <w:pPr>
        <w:spacing w:line="360" w:lineRule="auto"/>
        <w:ind w:firstLine="397"/>
        <w:jc w:val="both"/>
      </w:pPr>
      <w:r w:rsidRPr="00E479BD">
        <w:t xml:space="preserve">Como consecuencia de la </w:t>
      </w:r>
      <w:r w:rsidR="00E467F1" w:rsidRPr="00E479BD">
        <w:t>notable</w:t>
      </w:r>
      <w:r w:rsidR="00E467F1">
        <w:t xml:space="preserve"> </w:t>
      </w:r>
      <w:r w:rsidR="00213492" w:rsidRPr="00A24EB6">
        <w:t xml:space="preserve">carencia de instrumentos en castellano para la evaluación de la motivación en sujetos que cursen ciclos superiores por lo que se ha decidido adaptar un cuestionario de forma que fuese más breve y estuviera dirigido a los parámetros a estudiar. </w:t>
      </w:r>
    </w:p>
    <w:p w14:paraId="6C705DCC" w14:textId="04818D41" w:rsidR="00D3660D" w:rsidRPr="00A24EB6" w:rsidRDefault="00D3660D" w:rsidP="00BE1E80">
      <w:pPr>
        <w:spacing w:line="360" w:lineRule="auto"/>
        <w:jc w:val="both"/>
      </w:pPr>
    </w:p>
    <w:p w14:paraId="52264D63" w14:textId="77777777" w:rsidR="00CD365A" w:rsidRPr="00556AC8" w:rsidRDefault="00CD365A" w:rsidP="00CD365A">
      <w:pPr>
        <w:pStyle w:val="Ttulo3"/>
        <w:rPr>
          <w:rFonts w:ascii="Times New Roman" w:hAnsi="Times New Roman" w:cs="Times New Roman"/>
        </w:rPr>
      </w:pPr>
      <w:bookmarkStart w:id="19" w:name="_Toc78211923"/>
      <w:r w:rsidRPr="00556AC8">
        <w:rPr>
          <w:rFonts w:ascii="Times New Roman" w:hAnsi="Times New Roman" w:cs="Times New Roman"/>
        </w:rPr>
        <w:t>5.2.1 Variables de estudio</w:t>
      </w:r>
      <w:bookmarkEnd w:id="19"/>
    </w:p>
    <w:p w14:paraId="19986A0B" w14:textId="6494C363" w:rsidR="006559FA" w:rsidRDefault="00D3660D" w:rsidP="00404453">
      <w:pPr>
        <w:spacing w:line="360" w:lineRule="auto"/>
        <w:ind w:firstLine="397"/>
        <w:jc w:val="both"/>
      </w:pPr>
      <w:r w:rsidRPr="00A24EB6">
        <w:t xml:space="preserve"> </w:t>
      </w:r>
    </w:p>
    <w:p w14:paraId="3A18903F" w14:textId="5B628E36" w:rsidR="00CD365A" w:rsidRPr="00A24EB6" w:rsidRDefault="00CD365A" w:rsidP="00404453">
      <w:pPr>
        <w:spacing w:line="360" w:lineRule="auto"/>
        <w:ind w:firstLine="397"/>
        <w:jc w:val="both"/>
      </w:pPr>
      <w:r>
        <w:t xml:space="preserve">Las variables de estudio se dividen en </w:t>
      </w:r>
    </w:p>
    <w:p w14:paraId="161B84CB" w14:textId="1677A0FB" w:rsidR="006559FA" w:rsidRPr="00CD365A" w:rsidRDefault="00CD365A" w:rsidP="00404453">
      <w:pPr>
        <w:pStyle w:val="Prrafodelista"/>
        <w:numPr>
          <w:ilvl w:val="0"/>
          <w:numId w:val="9"/>
        </w:numPr>
        <w:spacing w:line="360" w:lineRule="auto"/>
        <w:ind w:firstLine="397"/>
        <w:jc w:val="both"/>
        <w:rPr>
          <w:rFonts w:ascii="Times New Roman" w:hAnsi="Times New Roman" w:cs="Times New Roman"/>
          <w:lang w:val="es-ES_tradnl"/>
        </w:rPr>
      </w:pPr>
      <w:r w:rsidRPr="00CD365A">
        <w:rPr>
          <w:rFonts w:ascii="Times New Roman" w:hAnsi="Times New Roman" w:cs="Times New Roman"/>
          <w:lang w:val="es-ES_tradnl"/>
        </w:rPr>
        <w:t>S</w:t>
      </w:r>
      <w:r w:rsidR="00BE1E80" w:rsidRPr="00CD365A">
        <w:rPr>
          <w:rFonts w:ascii="Times New Roman" w:hAnsi="Times New Roman" w:cs="Times New Roman"/>
          <w:lang w:val="es-ES_tradnl"/>
        </w:rPr>
        <w:t>ociodemográficos: edad,</w:t>
      </w:r>
      <w:r w:rsidRPr="00CD365A">
        <w:rPr>
          <w:rFonts w:ascii="Times New Roman" w:hAnsi="Times New Roman" w:cs="Times New Roman"/>
          <w:lang w:val="es-ES_tradnl"/>
        </w:rPr>
        <w:t xml:space="preserve"> género</w:t>
      </w:r>
      <w:r w:rsidR="00BE1E80" w:rsidRPr="00CD365A">
        <w:rPr>
          <w:rFonts w:ascii="Times New Roman" w:hAnsi="Times New Roman" w:cs="Times New Roman"/>
          <w:lang w:val="es-ES_tradnl"/>
        </w:rPr>
        <w:t>, vía de acceso al ciclo y estudios</w:t>
      </w:r>
      <w:r w:rsidRPr="00CD365A">
        <w:rPr>
          <w:rFonts w:ascii="Times New Roman" w:hAnsi="Times New Roman" w:cs="Times New Roman"/>
          <w:lang w:val="es-ES_tradnl"/>
        </w:rPr>
        <w:t xml:space="preserve"> previos.</w:t>
      </w:r>
    </w:p>
    <w:p w14:paraId="03A3F572" w14:textId="5DC56DB3" w:rsidR="006559FA" w:rsidRPr="00A24EB6" w:rsidRDefault="00CD365A" w:rsidP="00404453">
      <w:pPr>
        <w:pStyle w:val="Prrafodelista"/>
        <w:numPr>
          <w:ilvl w:val="0"/>
          <w:numId w:val="9"/>
        </w:numPr>
        <w:spacing w:line="360" w:lineRule="auto"/>
        <w:ind w:firstLine="397"/>
        <w:jc w:val="both"/>
        <w:rPr>
          <w:rFonts w:ascii="Times New Roman" w:hAnsi="Times New Roman" w:cs="Times New Roman"/>
          <w:lang w:val="es-ES_tradnl"/>
        </w:rPr>
      </w:pPr>
      <w:r>
        <w:rPr>
          <w:rFonts w:ascii="Times New Roman" w:hAnsi="Times New Roman" w:cs="Times New Roman"/>
          <w:lang w:val="es-ES_tradnl"/>
        </w:rPr>
        <w:t>G</w:t>
      </w:r>
      <w:r w:rsidR="00E467F1">
        <w:rPr>
          <w:rFonts w:ascii="Times New Roman" w:hAnsi="Times New Roman" w:cs="Times New Roman"/>
          <w:lang w:val="es-ES_tradnl"/>
        </w:rPr>
        <w:t>rado de motivación del alumna</w:t>
      </w:r>
      <w:r w:rsidR="00DF605D">
        <w:rPr>
          <w:rFonts w:ascii="Times New Roman" w:hAnsi="Times New Roman" w:cs="Times New Roman"/>
          <w:lang w:val="es-ES_tradnl"/>
        </w:rPr>
        <w:t>do</w:t>
      </w:r>
    </w:p>
    <w:p w14:paraId="69298FFD" w14:textId="1ED4D41E" w:rsidR="006559FA" w:rsidRPr="00DF605D" w:rsidRDefault="00CD365A" w:rsidP="006F055A">
      <w:pPr>
        <w:pStyle w:val="Prrafodelista"/>
        <w:numPr>
          <w:ilvl w:val="0"/>
          <w:numId w:val="9"/>
        </w:numPr>
        <w:spacing w:line="360" w:lineRule="auto"/>
        <w:ind w:firstLine="397"/>
        <w:jc w:val="both"/>
        <w:rPr>
          <w:rFonts w:ascii="Times New Roman" w:hAnsi="Times New Roman" w:cs="Times New Roman"/>
          <w:lang w:val="es-ES_tradnl"/>
        </w:rPr>
      </w:pPr>
      <w:r>
        <w:rPr>
          <w:rFonts w:ascii="Times New Roman" w:hAnsi="Times New Roman" w:cs="Times New Roman"/>
          <w:lang w:val="es-ES_tradnl"/>
        </w:rPr>
        <w:t>Influencia de las metodologías</w:t>
      </w:r>
      <w:r w:rsidR="00DF605D">
        <w:rPr>
          <w:rFonts w:ascii="Times New Roman" w:hAnsi="Times New Roman" w:cs="Times New Roman"/>
          <w:lang w:val="es-ES_tradnl"/>
        </w:rPr>
        <w:t xml:space="preserve"> activas y TICS.</w:t>
      </w:r>
    </w:p>
    <w:p w14:paraId="7B6C7F9E" w14:textId="44E99FB1" w:rsidR="006559FA" w:rsidRDefault="00DF605D" w:rsidP="00404453">
      <w:pPr>
        <w:pStyle w:val="Prrafodelista"/>
        <w:numPr>
          <w:ilvl w:val="0"/>
          <w:numId w:val="9"/>
        </w:numPr>
        <w:spacing w:line="360" w:lineRule="auto"/>
        <w:ind w:firstLine="397"/>
        <w:jc w:val="both"/>
        <w:rPr>
          <w:rFonts w:ascii="Times New Roman" w:hAnsi="Times New Roman" w:cs="Times New Roman"/>
          <w:lang w:val="es-ES_tradnl"/>
        </w:rPr>
      </w:pPr>
      <w:r>
        <w:rPr>
          <w:rFonts w:ascii="Times New Roman" w:hAnsi="Times New Roman" w:cs="Times New Roman"/>
          <w:lang w:val="es-ES_tradnl"/>
        </w:rPr>
        <w:t xml:space="preserve"> </w:t>
      </w:r>
      <w:r w:rsidR="00CD365A">
        <w:rPr>
          <w:rFonts w:ascii="Times New Roman" w:hAnsi="Times New Roman" w:cs="Times New Roman"/>
          <w:lang w:val="es-ES_tradnl"/>
        </w:rPr>
        <w:t>Influencia de la evaluación.</w:t>
      </w:r>
    </w:p>
    <w:p w14:paraId="014B6971" w14:textId="35EBF17D" w:rsidR="00BE1E80" w:rsidRDefault="00CD365A" w:rsidP="00BE1E80">
      <w:pPr>
        <w:pStyle w:val="Prrafodelista"/>
        <w:numPr>
          <w:ilvl w:val="0"/>
          <w:numId w:val="9"/>
        </w:numPr>
        <w:spacing w:line="360" w:lineRule="auto"/>
        <w:ind w:firstLine="397"/>
        <w:jc w:val="both"/>
        <w:rPr>
          <w:rFonts w:ascii="Times New Roman" w:hAnsi="Times New Roman" w:cs="Times New Roman"/>
          <w:lang w:val="es-ES_tradnl"/>
        </w:rPr>
      </w:pPr>
      <w:r>
        <w:rPr>
          <w:rFonts w:ascii="Times New Roman" w:hAnsi="Times New Roman" w:cs="Times New Roman"/>
          <w:lang w:val="es-ES_tradnl"/>
        </w:rPr>
        <w:t>F</w:t>
      </w:r>
      <w:r w:rsidR="00BE1E80">
        <w:rPr>
          <w:rFonts w:ascii="Times New Roman" w:hAnsi="Times New Roman" w:cs="Times New Roman"/>
          <w:lang w:val="es-ES_tradnl"/>
        </w:rPr>
        <w:t xml:space="preserve">actores y/o características que </w:t>
      </w:r>
      <w:r>
        <w:rPr>
          <w:rFonts w:ascii="Times New Roman" w:hAnsi="Times New Roman" w:cs="Times New Roman"/>
          <w:lang w:val="es-ES_tradnl"/>
        </w:rPr>
        <w:t>influyen positiva y negativamente</w:t>
      </w:r>
      <w:r w:rsidR="00BE1E80">
        <w:rPr>
          <w:rFonts w:ascii="Times New Roman" w:hAnsi="Times New Roman" w:cs="Times New Roman"/>
          <w:lang w:val="es-ES_tradnl"/>
        </w:rPr>
        <w:t xml:space="preserve">. </w:t>
      </w:r>
    </w:p>
    <w:p w14:paraId="0974DB49" w14:textId="77777777" w:rsidR="00BE1E80" w:rsidRDefault="00BE1E80" w:rsidP="00CD365A">
      <w:pPr>
        <w:spacing w:line="360" w:lineRule="auto"/>
        <w:jc w:val="both"/>
      </w:pPr>
    </w:p>
    <w:p w14:paraId="25B6EF7E" w14:textId="0D17F334" w:rsidR="00D3660D" w:rsidRPr="00BE1E80" w:rsidRDefault="00BE1E80" w:rsidP="00B47A50">
      <w:pPr>
        <w:spacing w:line="360" w:lineRule="auto"/>
        <w:ind w:firstLine="397"/>
        <w:jc w:val="both"/>
      </w:pPr>
      <w:r w:rsidRPr="00BE1E80">
        <w:t xml:space="preserve">En su conjunto, </w:t>
      </w:r>
      <w:r w:rsidR="00CD365A">
        <w:t xml:space="preserve">el cuestionario </w:t>
      </w:r>
      <w:r w:rsidR="00CD365A" w:rsidRPr="00BE1E80">
        <w:t>c</w:t>
      </w:r>
      <w:r w:rsidR="00CD365A">
        <w:t>onsistía</w:t>
      </w:r>
      <w:r w:rsidR="00B47A50">
        <w:t xml:space="preserve"> en 28</w:t>
      </w:r>
      <w:r w:rsidR="00D3660D" w:rsidRPr="00BE1E80">
        <w:t xml:space="preserve"> preguntas de las cuale</w:t>
      </w:r>
      <w:r w:rsidR="00B47A50">
        <w:t>s 17</w:t>
      </w:r>
      <w:r>
        <w:t xml:space="preserve"> eran de respuesta </w:t>
      </w:r>
      <w:r w:rsidR="00B47A50">
        <w:t>múltiple</w:t>
      </w:r>
      <w:r>
        <w:t xml:space="preserve">, </w:t>
      </w:r>
      <w:r w:rsidR="00B47A50">
        <w:t>7 con formato de escala Likert y 4</w:t>
      </w:r>
      <w:r w:rsidR="00D3660D" w:rsidRPr="00BE1E80">
        <w:t xml:space="preserve"> de </w:t>
      </w:r>
      <w:r w:rsidR="00D3660D" w:rsidRPr="00555C6E">
        <w:t>respuesta corta (</w:t>
      </w:r>
      <w:r w:rsidR="00D3660D" w:rsidRPr="00555C6E">
        <w:rPr>
          <w:b/>
        </w:rPr>
        <w:t>Anexo I)</w:t>
      </w:r>
    </w:p>
    <w:p w14:paraId="6AD9D8C5" w14:textId="29E60B70" w:rsidR="00CD365A" w:rsidRDefault="00CD365A" w:rsidP="00B47A50">
      <w:pPr>
        <w:spacing w:line="360" w:lineRule="auto"/>
        <w:ind w:firstLine="397"/>
        <w:jc w:val="both"/>
      </w:pPr>
    </w:p>
    <w:p w14:paraId="79518AD2" w14:textId="03988248" w:rsidR="00CD365A" w:rsidRPr="00556AC8" w:rsidRDefault="00CD365A" w:rsidP="00CD365A">
      <w:pPr>
        <w:pStyle w:val="Ttulo2"/>
      </w:pPr>
      <w:bookmarkStart w:id="20" w:name="_Toc78211924"/>
      <w:r w:rsidRPr="00556AC8">
        <w:t>5.3 Análisis de los datos</w:t>
      </w:r>
      <w:bookmarkEnd w:id="20"/>
    </w:p>
    <w:p w14:paraId="0CCABAC8" w14:textId="77777777" w:rsidR="00CD365A" w:rsidRDefault="00CD365A" w:rsidP="00B47A50">
      <w:pPr>
        <w:spacing w:line="360" w:lineRule="auto"/>
        <w:ind w:firstLine="397"/>
        <w:jc w:val="both"/>
      </w:pPr>
    </w:p>
    <w:p w14:paraId="0F6561B7" w14:textId="1959D1D8" w:rsidR="00512565" w:rsidRPr="00A24EB6" w:rsidRDefault="00512565" w:rsidP="00B47A50">
      <w:pPr>
        <w:spacing w:line="360" w:lineRule="auto"/>
        <w:ind w:firstLine="397"/>
        <w:jc w:val="both"/>
      </w:pPr>
      <w:r w:rsidRPr="00CD365A">
        <w:t xml:space="preserve">Los resultados han sido analizados </w:t>
      </w:r>
      <w:r w:rsidR="00CD365A" w:rsidRPr="00CD365A">
        <w:t xml:space="preserve">y representados </w:t>
      </w:r>
      <w:r w:rsidRPr="00CD365A">
        <w:t>con el programa GraphPad Prism 8.</w:t>
      </w:r>
      <w:r w:rsidR="00CD365A">
        <w:t xml:space="preserve"> La correlación entre las expectativas alcanzadas y el ánimo y ganas para finalizar el curso se ha analizado mediante correlación de Pearson. Para el análisis se ha empleado un nivel de significación estadística de 0.05</w:t>
      </w:r>
    </w:p>
    <w:p w14:paraId="47E414BC" w14:textId="77777777" w:rsidR="00512565" w:rsidRPr="00A24EB6" w:rsidRDefault="00512565" w:rsidP="00404453">
      <w:pPr>
        <w:spacing w:line="360" w:lineRule="auto"/>
        <w:ind w:firstLine="397"/>
        <w:jc w:val="both"/>
        <w:rPr>
          <w:highlight w:val="yellow"/>
        </w:rPr>
      </w:pPr>
    </w:p>
    <w:p w14:paraId="6EDF90FF" w14:textId="77777777" w:rsidR="00B432ED" w:rsidRPr="00A24EB6" w:rsidRDefault="00B432ED" w:rsidP="00404453">
      <w:pPr>
        <w:spacing w:line="360" w:lineRule="auto"/>
        <w:ind w:firstLine="397"/>
        <w:jc w:val="both"/>
      </w:pPr>
    </w:p>
    <w:p w14:paraId="4A72F1D0" w14:textId="2616BC9F" w:rsidR="008120CB" w:rsidRPr="00A24EB6" w:rsidRDefault="008120CB" w:rsidP="00404453">
      <w:pPr>
        <w:spacing w:line="360" w:lineRule="auto"/>
        <w:ind w:firstLine="397"/>
        <w:jc w:val="both"/>
      </w:pPr>
      <w:r w:rsidRPr="00A24EB6">
        <w:br w:type="page"/>
      </w:r>
    </w:p>
    <w:p w14:paraId="3ED45906" w14:textId="46BB2808" w:rsidR="00E86001" w:rsidRPr="00A24EB6" w:rsidRDefault="003F1B6F" w:rsidP="00404453">
      <w:pPr>
        <w:pStyle w:val="Ttulo1"/>
        <w:ind w:firstLine="397"/>
        <w:rPr>
          <w:rFonts w:ascii="Times New Roman" w:hAnsi="Times New Roman" w:cs="Times New Roman"/>
        </w:rPr>
      </w:pPr>
      <w:bookmarkStart w:id="21" w:name="_Toc78211925"/>
      <w:r w:rsidRPr="00A24EB6">
        <w:rPr>
          <w:rFonts w:ascii="Times New Roman" w:hAnsi="Times New Roman" w:cs="Times New Roman"/>
        </w:rPr>
        <w:lastRenderedPageBreak/>
        <w:t>6. Resultados</w:t>
      </w:r>
      <w:bookmarkEnd w:id="21"/>
      <w:r w:rsidRPr="00A24EB6">
        <w:rPr>
          <w:rFonts w:ascii="Times New Roman" w:hAnsi="Times New Roman" w:cs="Times New Roman"/>
        </w:rPr>
        <w:t xml:space="preserve"> </w:t>
      </w:r>
    </w:p>
    <w:p w14:paraId="2F634F1B" w14:textId="77777777" w:rsidR="00BE7B9E" w:rsidRPr="00A24EB6" w:rsidRDefault="00BE7B9E" w:rsidP="00404453">
      <w:pPr>
        <w:spacing w:line="360" w:lineRule="auto"/>
        <w:ind w:firstLine="397"/>
        <w:jc w:val="both"/>
        <w:rPr>
          <w:rFonts w:eastAsia="Times New Roman"/>
        </w:rPr>
      </w:pPr>
    </w:p>
    <w:p w14:paraId="386551EF" w14:textId="7D1ECEE6" w:rsidR="00B432ED" w:rsidRPr="00A24EB6" w:rsidRDefault="00B432ED" w:rsidP="001F29C3">
      <w:pPr>
        <w:spacing w:line="360" w:lineRule="auto"/>
        <w:ind w:firstLine="397"/>
        <w:jc w:val="both"/>
        <w:rPr>
          <w:rFonts w:eastAsia="Times New Roman"/>
        </w:rPr>
      </w:pPr>
      <w:r w:rsidRPr="00A24EB6">
        <w:rPr>
          <w:rFonts w:eastAsia="Times New Roman"/>
        </w:rPr>
        <w:t>A pesar de que la motivación académica es un constructo ampliamente estudiado por los investigadores a lo largo de toda la educación obligatoria e incluso en</w:t>
      </w:r>
      <w:r w:rsidR="00CD31EB" w:rsidRPr="00A24EB6">
        <w:rPr>
          <w:rFonts w:eastAsia="Times New Roman"/>
        </w:rPr>
        <w:t xml:space="preserve"> niveles superiores (bachiller, ciclos formativos y u</w:t>
      </w:r>
      <w:r w:rsidRPr="00A24EB6">
        <w:rPr>
          <w:rFonts w:eastAsia="Times New Roman"/>
        </w:rPr>
        <w:t xml:space="preserve">niversidad), los docentes de todos los niveles educativos siguen </w:t>
      </w:r>
      <w:r w:rsidR="00CD31EB" w:rsidRPr="00A24EB6">
        <w:rPr>
          <w:rFonts w:eastAsia="Times New Roman"/>
        </w:rPr>
        <w:t xml:space="preserve">apreciando la desmotivación </w:t>
      </w:r>
      <w:r w:rsidRPr="00A24EB6">
        <w:rPr>
          <w:rFonts w:eastAsia="Times New Roman"/>
        </w:rPr>
        <w:t>que tienen sus alumnos por aprender</w:t>
      </w:r>
      <w:r w:rsidR="00CD31EB" w:rsidRPr="00A24EB6">
        <w:rPr>
          <w:rFonts w:eastAsia="Times New Roman"/>
        </w:rPr>
        <w:t xml:space="preserve">. </w:t>
      </w:r>
      <w:r w:rsidRPr="00A24EB6">
        <w:rPr>
          <w:rFonts w:eastAsia="Times New Roman"/>
        </w:rPr>
        <w:t>Es por ello imprescindible ahondar en ésta temática, de modo que podamos descubrir qué determinantes motivacionales provocan que este hecho ocurra para evitar que sea así</w:t>
      </w:r>
      <w:r w:rsidR="00CD31EB" w:rsidRPr="00A24EB6">
        <w:rPr>
          <w:rFonts w:eastAsia="Times New Roman"/>
        </w:rPr>
        <w:t>. A</w:t>
      </w:r>
      <w:r w:rsidR="003945B0" w:rsidRPr="00A24EB6">
        <w:rPr>
          <w:rFonts w:eastAsia="Times New Roman"/>
        </w:rPr>
        <w:t>demás, a</w:t>
      </w:r>
      <w:r w:rsidR="00CD31EB" w:rsidRPr="00A24EB6">
        <w:rPr>
          <w:rFonts w:eastAsia="Times New Roman"/>
        </w:rPr>
        <w:t xml:space="preserve"> lo largo del estudio nos hemos percatado que apenas hay publicaciones que evalúen el grado de motivación de los alumnos de ciclos formativos, en c</w:t>
      </w:r>
      <w:r w:rsidR="001F29C3">
        <w:rPr>
          <w:rFonts w:eastAsia="Times New Roman"/>
        </w:rPr>
        <w:t>oncreto del ciclo formativo de Técnico de Laboratorio Clínico y B</w:t>
      </w:r>
      <w:r w:rsidR="00CD31EB" w:rsidRPr="00A24EB6">
        <w:rPr>
          <w:rFonts w:eastAsia="Times New Roman"/>
        </w:rPr>
        <w:t xml:space="preserve">iomédico a pesar </w:t>
      </w:r>
      <w:r w:rsidR="00D83F2A">
        <w:rPr>
          <w:rFonts w:eastAsia="Times New Roman"/>
        </w:rPr>
        <w:t xml:space="preserve">de </w:t>
      </w:r>
      <w:r w:rsidR="00CD31EB" w:rsidRPr="00A24EB6">
        <w:rPr>
          <w:rFonts w:eastAsia="Times New Roman"/>
        </w:rPr>
        <w:t>que las tasas de abandono escolar entre los 18-24 años son d</w:t>
      </w:r>
      <w:r w:rsidR="003945B0" w:rsidRPr="00A24EB6">
        <w:rPr>
          <w:rFonts w:eastAsia="Times New Roman"/>
        </w:rPr>
        <w:t>e las más altas en toda Europa</w:t>
      </w:r>
      <w:r w:rsidR="001A6E9A" w:rsidRPr="00A24EB6">
        <w:rPr>
          <w:rFonts w:eastAsia="Times New Roman"/>
        </w:rPr>
        <w:t xml:space="preserve">. Por ello se ha decidido evaluar el grado de motivación y los posibles factores que intervengan a través de un cuestionario. </w:t>
      </w:r>
    </w:p>
    <w:p w14:paraId="514EECB6" w14:textId="7B1596BB" w:rsidR="00151BB2" w:rsidRPr="00E479BD" w:rsidRDefault="00E479BD" w:rsidP="00E479BD">
      <w:pPr>
        <w:pStyle w:val="Ttulo2"/>
        <w:ind w:firstLine="397"/>
      </w:pPr>
      <w:bookmarkStart w:id="22" w:name="_Toc78211926"/>
      <w:r w:rsidRPr="00E479BD">
        <w:t>6.1 Datos sociodemográficos</w:t>
      </w:r>
      <w:bookmarkEnd w:id="22"/>
    </w:p>
    <w:p w14:paraId="104A1769" w14:textId="77777777" w:rsidR="00E479BD" w:rsidRDefault="00E479BD" w:rsidP="00267A24">
      <w:pPr>
        <w:spacing w:line="360" w:lineRule="auto"/>
        <w:jc w:val="both"/>
      </w:pPr>
    </w:p>
    <w:p w14:paraId="0570C06F" w14:textId="429EF5C8" w:rsidR="00E479BD" w:rsidRDefault="00617146" w:rsidP="00267A24">
      <w:pPr>
        <w:spacing w:line="360" w:lineRule="auto"/>
        <w:ind w:firstLine="397"/>
        <w:jc w:val="both"/>
      </w:pPr>
      <w:r w:rsidRPr="00555C6E">
        <w:t>En la primera parte del cuestionario preguntamos datos socioepidemiológicos (</w:t>
      </w:r>
      <w:r w:rsidRPr="00555C6E">
        <w:rPr>
          <w:b/>
        </w:rPr>
        <w:t>Anexo II</w:t>
      </w:r>
      <w:r w:rsidRPr="00555C6E">
        <w:t>) con el fin de averiguar el perfil del alumnado que cursa el ciclo formativo de Técnico de Laboratorio Clínico y Biomédico.</w:t>
      </w:r>
      <w:r w:rsidR="00D503D8" w:rsidRPr="00555C6E">
        <w:t xml:space="preserve"> A partir de la </w:t>
      </w:r>
      <w:r w:rsidR="00D503D8" w:rsidRPr="00555C6E">
        <w:rPr>
          <w:b/>
        </w:rPr>
        <w:t xml:space="preserve">Tabla 2 </w:t>
      </w:r>
      <w:r w:rsidR="00D503D8" w:rsidRPr="00555C6E">
        <w:t>podemos observar que el</w:t>
      </w:r>
      <w:r w:rsidR="00D503D8">
        <w:t xml:space="preserve"> número de mujeres es mucho más elevado que el de hombres (15 mujeres respecto a 3 hombres) y que la mayoría </w:t>
      </w:r>
      <w:r w:rsidR="00693FD6">
        <w:t xml:space="preserve">(11 alumnos) </w:t>
      </w:r>
      <w:r w:rsidR="00D503D8">
        <w:t>tienen</w:t>
      </w:r>
      <w:r w:rsidR="00693FD6">
        <w:t xml:space="preserve"> entre 18 y 20 años, seguido de 6 alumnos que tienen entre 20-30 y un alumno que tiene más de 30. </w:t>
      </w:r>
    </w:p>
    <w:p w14:paraId="6747CF23" w14:textId="5E345178" w:rsidR="00693FD6" w:rsidRDefault="00693FD6" w:rsidP="00267A24">
      <w:pPr>
        <w:spacing w:line="360" w:lineRule="auto"/>
        <w:ind w:firstLine="397"/>
        <w:jc w:val="both"/>
      </w:pPr>
      <w:r>
        <w:t xml:space="preserve">Por otro lado, se quiso averiguar si el ciclo formativo era la primera opción del alumnado a lo que 7 alumnos respondieron que sí y 11 que no. En cuanto a la vía de acceso, 13 alumnos accedían desde el bachillerato y 5 desde grado medio. En relación a esta pregunta se preguntó si </w:t>
      </w:r>
      <w:r w:rsidR="00D73C34">
        <w:t>tenían otros estudios y en concordancia con el resto de preguntas, 5 alumnos contestaron que sí y 13 que no.</w:t>
      </w:r>
    </w:p>
    <w:p w14:paraId="2F8A0D7D" w14:textId="77777777" w:rsidR="00D73C34" w:rsidRDefault="00D73C34" w:rsidP="00267A24">
      <w:pPr>
        <w:spacing w:line="360" w:lineRule="auto"/>
        <w:ind w:firstLine="397"/>
        <w:jc w:val="both"/>
      </w:pPr>
    </w:p>
    <w:p w14:paraId="1826595D" w14:textId="77777777" w:rsidR="00D73C34" w:rsidRDefault="00D73C34" w:rsidP="00267A24">
      <w:pPr>
        <w:spacing w:line="360" w:lineRule="auto"/>
        <w:ind w:firstLine="397"/>
        <w:jc w:val="both"/>
      </w:pPr>
    </w:p>
    <w:p w14:paraId="123F066D" w14:textId="77777777" w:rsidR="00D73C34" w:rsidRDefault="00D73C34" w:rsidP="00267A24">
      <w:pPr>
        <w:spacing w:line="360" w:lineRule="auto"/>
        <w:ind w:firstLine="397"/>
        <w:jc w:val="both"/>
      </w:pPr>
    </w:p>
    <w:p w14:paraId="16E63B92" w14:textId="77777777" w:rsidR="00D73C34" w:rsidRDefault="00D73C34" w:rsidP="00267A24">
      <w:pPr>
        <w:spacing w:line="360" w:lineRule="auto"/>
        <w:ind w:firstLine="397"/>
        <w:jc w:val="both"/>
      </w:pPr>
    </w:p>
    <w:p w14:paraId="19881DD1" w14:textId="77777777" w:rsidR="00D73C34" w:rsidRDefault="00D73C34" w:rsidP="00267A24">
      <w:pPr>
        <w:spacing w:line="360" w:lineRule="auto"/>
        <w:ind w:firstLine="397"/>
        <w:jc w:val="both"/>
      </w:pPr>
    </w:p>
    <w:p w14:paraId="15ECA33C" w14:textId="77777777" w:rsidR="00D73C34" w:rsidRPr="00D503D8" w:rsidRDefault="00D73C34" w:rsidP="00267A24">
      <w:pPr>
        <w:spacing w:line="360" w:lineRule="auto"/>
        <w:ind w:firstLine="397"/>
        <w:jc w:val="both"/>
      </w:pPr>
    </w:p>
    <w:p w14:paraId="3BA6F6A7" w14:textId="77777777" w:rsidR="00267A24" w:rsidRDefault="00267A24" w:rsidP="00267A24">
      <w:pPr>
        <w:spacing w:line="360" w:lineRule="auto"/>
        <w:ind w:firstLine="397"/>
        <w:jc w:val="both"/>
      </w:pPr>
    </w:p>
    <w:p w14:paraId="1984B6E6" w14:textId="30A32114" w:rsidR="009E008C" w:rsidRPr="00555C6E" w:rsidRDefault="00555C6E" w:rsidP="00555C6E">
      <w:pPr>
        <w:pStyle w:val="Descripcin"/>
        <w:keepNext/>
        <w:jc w:val="both"/>
        <w:rPr>
          <w:i w:val="0"/>
          <w:color w:val="000000" w:themeColor="text1"/>
          <w:sz w:val="22"/>
        </w:rPr>
      </w:pPr>
      <w:bookmarkStart w:id="23" w:name="_Toc78211865"/>
      <w:r w:rsidRPr="00555C6E">
        <w:rPr>
          <w:b/>
          <w:i w:val="0"/>
          <w:color w:val="000000" w:themeColor="text1"/>
          <w:sz w:val="22"/>
        </w:rPr>
        <w:lastRenderedPageBreak/>
        <w:t xml:space="preserve">Tabla </w:t>
      </w:r>
      <w:r w:rsidRPr="00555C6E">
        <w:rPr>
          <w:b/>
          <w:i w:val="0"/>
          <w:color w:val="000000" w:themeColor="text1"/>
          <w:sz w:val="22"/>
        </w:rPr>
        <w:fldChar w:fldCharType="begin"/>
      </w:r>
      <w:r w:rsidRPr="00555C6E">
        <w:rPr>
          <w:b/>
          <w:i w:val="0"/>
          <w:color w:val="000000" w:themeColor="text1"/>
          <w:sz w:val="22"/>
        </w:rPr>
        <w:instrText xml:space="preserve"> SEQ Tabla \* ARABIC </w:instrText>
      </w:r>
      <w:r w:rsidRPr="00555C6E">
        <w:rPr>
          <w:b/>
          <w:i w:val="0"/>
          <w:color w:val="000000" w:themeColor="text1"/>
          <w:sz w:val="22"/>
        </w:rPr>
        <w:fldChar w:fldCharType="separate"/>
      </w:r>
      <w:r>
        <w:rPr>
          <w:b/>
          <w:i w:val="0"/>
          <w:noProof/>
          <w:color w:val="000000" w:themeColor="text1"/>
          <w:sz w:val="22"/>
        </w:rPr>
        <w:t>2</w:t>
      </w:r>
      <w:r w:rsidRPr="00555C6E">
        <w:rPr>
          <w:b/>
          <w:i w:val="0"/>
          <w:color w:val="000000" w:themeColor="text1"/>
          <w:sz w:val="22"/>
        </w:rPr>
        <w:fldChar w:fldCharType="end"/>
      </w:r>
      <w:r w:rsidRPr="00555C6E">
        <w:rPr>
          <w:i w:val="0"/>
          <w:color w:val="000000" w:themeColor="text1"/>
          <w:sz w:val="22"/>
        </w:rPr>
        <w:t>.</w:t>
      </w:r>
      <w:r w:rsidR="00110755" w:rsidRPr="00555C6E">
        <w:rPr>
          <w:i w:val="0"/>
          <w:color w:val="000000" w:themeColor="text1"/>
          <w:sz w:val="22"/>
        </w:rPr>
        <w:t xml:space="preserve"> Datos socioepidemiológicos del </w:t>
      </w:r>
      <w:r w:rsidR="00500ECA" w:rsidRPr="00555C6E">
        <w:rPr>
          <w:i w:val="0"/>
          <w:color w:val="000000" w:themeColor="text1"/>
          <w:sz w:val="22"/>
        </w:rPr>
        <w:t>alumnado de primer curso del CFGS de Técnico de Laboratorio Clínico y Biomédico.</w:t>
      </w:r>
      <w:bookmarkEnd w:id="23"/>
    </w:p>
    <w:tbl>
      <w:tblPr>
        <w:tblStyle w:val="Tablaconcuadrcula"/>
        <w:tblW w:w="8781" w:type="dxa"/>
        <w:tblLook w:val="04A0" w:firstRow="1" w:lastRow="0" w:firstColumn="1" w:lastColumn="0" w:noHBand="0" w:noVBand="1"/>
      </w:tblPr>
      <w:tblGrid>
        <w:gridCol w:w="4987"/>
        <w:gridCol w:w="2093"/>
        <w:gridCol w:w="1701"/>
      </w:tblGrid>
      <w:tr w:rsidR="00500ECA" w14:paraId="338C593C" w14:textId="77777777" w:rsidTr="00500ECA">
        <w:tc>
          <w:tcPr>
            <w:tcW w:w="4987" w:type="dxa"/>
            <w:shd w:val="clear" w:color="auto" w:fill="E2D6FD"/>
          </w:tcPr>
          <w:p w14:paraId="45C1D2F8" w14:textId="225EAF19" w:rsidR="00110755" w:rsidRPr="00110755" w:rsidRDefault="00110755" w:rsidP="00555C6E">
            <w:pPr>
              <w:spacing w:line="360" w:lineRule="auto"/>
              <w:jc w:val="center"/>
              <w:rPr>
                <w:b/>
              </w:rPr>
            </w:pPr>
            <w:r>
              <w:rPr>
                <w:b/>
              </w:rPr>
              <w:t>Ítem</w:t>
            </w:r>
          </w:p>
        </w:tc>
        <w:tc>
          <w:tcPr>
            <w:tcW w:w="2093" w:type="dxa"/>
            <w:shd w:val="clear" w:color="auto" w:fill="E2D6FD"/>
          </w:tcPr>
          <w:p w14:paraId="37C7544D" w14:textId="65208BD5" w:rsidR="00110755" w:rsidRPr="00B776A7" w:rsidRDefault="00B776A7" w:rsidP="00555C6E">
            <w:pPr>
              <w:spacing w:line="360" w:lineRule="auto"/>
              <w:jc w:val="center"/>
              <w:rPr>
                <w:b/>
              </w:rPr>
            </w:pPr>
            <w:r w:rsidRPr="00B776A7">
              <w:rPr>
                <w:b/>
                <w:highlight w:val="green"/>
              </w:rPr>
              <w:t>Respuesta</w:t>
            </w:r>
          </w:p>
        </w:tc>
        <w:tc>
          <w:tcPr>
            <w:tcW w:w="1701" w:type="dxa"/>
            <w:shd w:val="clear" w:color="auto" w:fill="E2D6FD"/>
          </w:tcPr>
          <w:p w14:paraId="74F9F080" w14:textId="7C40E137" w:rsidR="00110755" w:rsidRPr="00E04BF9" w:rsidRDefault="00110755" w:rsidP="00110755">
            <w:pPr>
              <w:spacing w:line="360" w:lineRule="auto"/>
              <w:rPr>
                <w:b/>
              </w:rPr>
            </w:pPr>
            <w:r w:rsidRPr="00E04BF9">
              <w:rPr>
                <w:b/>
              </w:rPr>
              <w:t>Alumnado (n)</w:t>
            </w:r>
          </w:p>
        </w:tc>
      </w:tr>
      <w:tr w:rsidR="00500ECA" w14:paraId="6026BF1B" w14:textId="77777777" w:rsidTr="00500ECA">
        <w:tc>
          <w:tcPr>
            <w:tcW w:w="4987" w:type="dxa"/>
            <w:vMerge w:val="restart"/>
            <w:vAlign w:val="center"/>
          </w:tcPr>
          <w:p w14:paraId="42F30317" w14:textId="7939268D" w:rsidR="00110755" w:rsidRPr="00110755" w:rsidRDefault="00110755" w:rsidP="00110755">
            <w:pPr>
              <w:spacing w:line="360" w:lineRule="auto"/>
              <w:jc w:val="center"/>
              <w:rPr>
                <w:b/>
              </w:rPr>
            </w:pPr>
            <w:r w:rsidRPr="00110755">
              <w:rPr>
                <w:b/>
              </w:rPr>
              <w:t>Género</w:t>
            </w:r>
          </w:p>
        </w:tc>
        <w:tc>
          <w:tcPr>
            <w:tcW w:w="2093" w:type="dxa"/>
            <w:vAlign w:val="center"/>
          </w:tcPr>
          <w:p w14:paraId="7FCA612B" w14:textId="2088DFB1" w:rsidR="00110755" w:rsidRDefault="00110755" w:rsidP="00110755">
            <w:pPr>
              <w:spacing w:line="360" w:lineRule="auto"/>
              <w:jc w:val="center"/>
            </w:pPr>
            <w:r>
              <w:t>Femenino</w:t>
            </w:r>
          </w:p>
        </w:tc>
        <w:tc>
          <w:tcPr>
            <w:tcW w:w="1701" w:type="dxa"/>
            <w:vAlign w:val="center"/>
          </w:tcPr>
          <w:p w14:paraId="11FEAA55" w14:textId="47AF054A" w:rsidR="00110755" w:rsidRDefault="00110755" w:rsidP="00110755">
            <w:pPr>
              <w:spacing w:line="360" w:lineRule="auto"/>
              <w:jc w:val="center"/>
            </w:pPr>
            <w:r>
              <w:t>15</w:t>
            </w:r>
          </w:p>
        </w:tc>
      </w:tr>
      <w:tr w:rsidR="00500ECA" w14:paraId="4CCD0508" w14:textId="77777777" w:rsidTr="00500ECA">
        <w:tc>
          <w:tcPr>
            <w:tcW w:w="4987" w:type="dxa"/>
            <w:vMerge/>
            <w:vAlign w:val="center"/>
          </w:tcPr>
          <w:p w14:paraId="497E64E5" w14:textId="77777777" w:rsidR="00110755" w:rsidRPr="00110755" w:rsidRDefault="00110755" w:rsidP="00110755">
            <w:pPr>
              <w:spacing w:line="360" w:lineRule="auto"/>
              <w:jc w:val="center"/>
              <w:rPr>
                <w:b/>
              </w:rPr>
            </w:pPr>
          </w:p>
        </w:tc>
        <w:tc>
          <w:tcPr>
            <w:tcW w:w="2093" w:type="dxa"/>
            <w:vAlign w:val="center"/>
          </w:tcPr>
          <w:p w14:paraId="10F18939" w14:textId="3DFA5581" w:rsidR="00110755" w:rsidRDefault="00110755" w:rsidP="00110755">
            <w:pPr>
              <w:spacing w:line="360" w:lineRule="auto"/>
              <w:jc w:val="center"/>
            </w:pPr>
            <w:r>
              <w:t>Masculino</w:t>
            </w:r>
          </w:p>
        </w:tc>
        <w:tc>
          <w:tcPr>
            <w:tcW w:w="1701" w:type="dxa"/>
            <w:vAlign w:val="center"/>
          </w:tcPr>
          <w:p w14:paraId="1D2A15FE" w14:textId="206AB00A" w:rsidR="00110755" w:rsidRDefault="00110755" w:rsidP="00110755">
            <w:pPr>
              <w:spacing w:line="360" w:lineRule="auto"/>
              <w:jc w:val="center"/>
            </w:pPr>
            <w:r>
              <w:t>3</w:t>
            </w:r>
          </w:p>
        </w:tc>
      </w:tr>
      <w:tr w:rsidR="00500ECA" w14:paraId="2FEEDD59" w14:textId="77777777" w:rsidTr="00500ECA">
        <w:tc>
          <w:tcPr>
            <w:tcW w:w="4987" w:type="dxa"/>
            <w:vMerge w:val="restart"/>
            <w:vAlign w:val="center"/>
          </w:tcPr>
          <w:p w14:paraId="7046EE9A" w14:textId="37F04667" w:rsidR="00110755" w:rsidRPr="00110755" w:rsidRDefault="00110755" w:rsidP="00110755">
            <w:pPr>
              <w:spacing w:line="360" w:lineRule="auto"/>
              <w:jc w:val="center"/>
              <w:rPr>
                <w:b/>
              </w:rPr>
            </w:pPr>
            <w:r w:rsidRPr="00110755">
              <w:rPr>
                <w:b/>
              </w:rPr>
              <w:t>Edad</w:t>
            </w:r>
          </w:p>
        </w:tc>
        <w:tc>
          <w:tcPr>
            <w:tcW w:w="2093" w:type="dxa"/>
            <w:vAlign w:val="center"/>
          </w:tcPr>
          <w:p w14:paraId="6C3C7CF5" w14:textId="17C99DEF" w:rsidR="00110755" w:rsidRDefault="00110755" w:rsidP="00110755">
            <w:pPr>
              <w:spacing w:line="360" w:lineRule="auto"/>
              <w:jc w:val="center"/>
            </w:pPr>
            <w:r>
              <w:t>18-20</w:t>
            </w:r>
          </w:p>
        </w:tc>
        <w:tc>
          <w:tcPr>
            <w:tcW w:w="1701" w:type="dxa"/>
            <w:vAlign w:val="center"/>
          </w:tcPr>
          <w:p w14:paraId="6792BC50" w14:textId="2CED7B5B" w:rsidR="00110755" w:rsidRDefault="00110755" w:rsidP="00110755">
            <w:pPr>
              <w:spacing w:line="360" w:lineRule="auto"/>
              <w:jc w:val="center"/>
            </w:pPr>
            <w:r>
              <w:t>11</w:t>
            </w:r>
          </w:p>
        </w:tc>
      </w:tr>
      <w:tr w:rsidR="00500ECA" w14:paraId="12CDA478" w14:textId="77777777" w:rsidTr="00500ECA">
        <w:tc>
          <w:tcPr>
            <w:tcW w:w="4987" w:type="dxa"/>
            <w:vMerge/>
            <w:vAlign w:val="center"/>
          </w:tcPr>
          <w:p w14:paraId="79AE598C" w14:textId="77777777" w:rsidR="00110755" w:rsidRPr="00110755" w:rsidRDefault="00110755" w:rsidP="00110755">
            <w:pPr>
              <w:spacing w:line="360" w:lineRule="auto"/>
              <w:jc w:val="center"/>
              <w:rPr>
                <w:b/>
              </w:rPr>
            </w:pPr>
          </w:p>
        </w:tc>
        <w:tc>
          <w:tcPr>
            <w:tcW w:w="2093" w:type="dxa"/>
            <w:vAlign w:val="center"/>
          </w:tcPr>
          <w:p w14:paraId="30AE553C" w14:textId="2CBC9C5D" w:rsidR="00110755" w:rsidRDefault="00110755" w:rsidP="00110755">
            <w:pPr>
              <w:spacing w:line="360" w:lineRule="auto"/>
              <w:jc w:val="center"/>
            </w:pPr>
            <w:r>
              <w:t>20-30</w:t>
            </w:r>
          </w:p>
        </w:tc>
        <w:tc>
          <w:tcPr>
            <w:tcW w:w="1701" w:type="dxa"/>
            <w:vAlign w:val="center"/>
          </w:tcPr>
          <w:p w14:paraId="2B089E90" w14:textId="2DA21EDD" w:rsidR="00110755" w:rsidRDefault="00110755" w:rsidP="00110755">
            <w:pPr>
              <w:spacing w:line="360" w:lineRule="auto"/>
              <w:jc w:val="center"/>
            </w:pPr>
            <w:r>
              <w:t>6</w:t>
            </w:r>
          </w:p>
        </w:tc>
      </w:tr>
      <w:tr w:rsidR="00500ECA" w14:paraId="39BC2560" w14:textId="77777777" w:rsidTr="00500ECA">
        <w:tc>
          <w:tcPr>
            <w:tcW w:w="4987" w:type="dxa"/>
            <w:vMerge/>
            <w:vAlign w:val="center"/>
          </w:tcPr>
          <w:p w14:paraId="762B4A8F" w14:textId="77777777" w:rsidR="00110755" w:rsidRPr="00110755" w:rsidRDefault="00110755" w:rsidP="00110755">
            <w:pPr>
              <w:spacing w:line="360" w:lineRule="auto"/>
              <w:jc w:val="center"/>
              <w:rPr>
                <w:b/>
              </w:rPr>
            </w:pPr>
          </w:p>
        </w:tc>
        <w:tc>
          <w:tcPr>
            <w:tcW w:w="2093" w:type="dxa"/>
            <w:vAlign w:val="center"/>
          </w:tcPr>
          <w:p w14:paraId="75D84E46" w14:textId="5AC75AA6" w:rsidR="00110755" w:rsidRDefault="00110755" w:rsidP="00110755">
            <w:pPr>
              <w:spacing w:line="360" w:lineRule="auto"/>
              <w:jc w:val="center"/>
            </w:pPr>
            <w:r>
              <w:t>&gt;30</w:t>
            </w:r>
          </w:p>
        </w:tc>
        <w:tc>
          <w:tcPr>
            <w:tcW w:w="1701" w:type="dxa"/>
            <w:vAlign w:val="center"/>
          </w:tcPr>
          <w:p w14:paraId="063FDD3A" w14:textId="3F86BEBB" w:rsidR="00110755" w:rsidRDefault="00110755" w:rsidP="00110755">
            <w:pPr>
              <w:spacing w:line="360" w:lineRule="auto"/>
              <w:jc w:val="center"/>
            </w:pPr>
            <w:r>
              <w:t>1</w:t>
            </w:r>
          </w:p>
        </w:tc>
      </w:tr>
      <w:tr w:rsidR="00500ECA" w14:paraId="79975FC6" w14:textId="77777777" w:rsidTr="00500ECA">
        <w:tc>
          <w:tcPr>
            <w:tcW w:w="4987" w:type="dxa"/>
            <w:vMerge w:val="restart"/>
            <w:vAlign w:val="center"/>
          </w:tcPr>
          <w:p w14:paraId="01F2A9BF" w14:textId="682238A7" w:rsidR="00110755" w:rsidRPr="00110755" w:rsidRDefault="00110755" w:rsidP="00110755">
            <w:pPr>
              <w:spacing w:line="360" w:lineRule="auto"/>
              <w:jc w:val="center"/>
              <w:rPr>
                <w:b/>
              </w:rPr>
            </w:pPr>
            <w:r w:rsidRPr="00110755">
              <w:rPr>
                <w:b/>
              </w:rPr>
              <w:t>¿Fue el ciclo formativo tu primera opción?</w:t>
            </w:r>
          </w:p>
        </w:tc>
        <w:tc>
          <w:tcPr>
            <w:tcW w:w="2093" w:type="dxa"/>
            <w:vAlign w:val="center"/>
          </w:tcPr>
          <w:p w14:paraId="5566BE01" w14:textId="03E43F41" w:rsidR="00110755" w:rsidRDefault="00110755" w:rsidP="00110755">
            <w:pPr>
              <w:spacing w:line="360" w:lineRule="auto"/>
              <w:jc w:val="center"/>
            </w:pPr>
            <w:r>
              <w:t>Si</w:t>
            </w:r>
          </w:p>
        </w:tc>
        <w:tc>
          <w:tcPr>
            <w:tcW w:w="1701" w:type="dxa"/>
            <w:vAlign w:val="center"/>
          </w:tcPr>
          <w:p w14:paraId="6194205A" w14:textId="597C1F1A" w:rsidR="00110755" w:rsidRDefault="00110755" w:rsidP="00110755">
            <w:pPr>
              <w:spacing w:line="360" w:lineRule="auto"/>
              <w:jc w:val="center"/>
            </w:pPr>
            <w:r>
              <w:t>7</w:t>
            </w:r>
          </w:p>
        </w:tc>
      </w:tr>
      <w:tr w:rsidR="00500ECA" w14:paraId="2E0D45A7" w14:textId="77777777" w:rsidTr="00500ECA">
        <w:tc>
          <w:tcPr>
            <w:tcW w:w="4987" w:type="dxa"/>
            <w:vMerge/>
            <w:vAlign w:val="center"/>
          </w:tcPr>
          <w:p w14:paraId="3F421582" w14:textId="77777777" w:rsidR="00110755" w:rsidRPr="00110755" w:rsidRDefault="00110755" w:rsidP="00110755">
            <w:pPr>
              <w:spacing w:line="360" w:lineRule="auto"/>
              <w:jc w:val="center"/>
              <w:rPr>
                <w:b/>
              </w:rPr>
            </w:pPr>
          </w:p>
        </w:tc>
        <w:tc>
          <w:tcPr>
            <w:tcW w:w="2093" w:type="dxa"/>
            <w:vAlign w:val="center"/>
          </w:tcPr>
          <w:p w14:paraId="653FE953" w14:textId="665B5942" w:rsidR="00110755" w:rsidRDefault="00110755" w:rsidP="00110755">
            <w:pPr>
              <w:spacing w:line="360" w:lineRule="auto"/>
              <w:jc w:val="center"/>
            </w:pPr>
            <w:r>
              <w:t>No</w:t>
            </w:r>
          </w:p>
        </w:tc>
        <w:tc>
          <w:tcPr>
            <w:tcW w:w="1701" w:type="dxa"/>
            <w:vAlign w:val="center"/>
          </w:tcPr>
          <w:p w14:paraId="5FE711D5" w14:textId="09C21864" w:rsidR="00110755" w:rsidRDefault="00110755" w:rsidP="00110755">
            <w:pPr>
              <w:spacing w:line="360" w:lineRule="auto"/>
              <w:jc w:val="center"/>
            </w:pPr>
            <w:r>
              <w:t>11</w:t>
            </w:r>
          </w:p>
        </w:tc>
      </w:tr>
      <w:tr w:rsidR="00500ECA" w14:paraId="01AA413A" w14:textId="77777777" w:rsidTr="00500ECA">
        <w:tc>
          <w:tcPr>
            <w:tcW w:w="4987" w:type="dxa"/>
            <w:vMerge w:val="restart"/>
            <w:vAlign w:val="center"/>
          </w:tcPr>
          <w:p w14:paraId="4E35D260" w14:textId="4928411A" w:rsidR="00110755" w:rsidRPr="00110755" w:rsidRDefault="00110755" w:rsidP="00110755">
            <w:pPr>
              <w:spacing w:line="360" w:lineRule="auto"/>
              <w:jc w:val="center"/>
              <w:rPr>
                <w:b/>
              </w:rPr>
            </w:pPr>
            <w:r w:rsidRPr="00110755">
              <w:rPr>
                <w:b/>
              </w:rPr>
              <w:t>Vía de acceso</w:t>
            </w:r>
          </w:p>
        </w:tc>
        <w:tc>
          <w:tcPr>
            <w:tcW w:w="2093" w:type="dxa"/>
            <w:vAlign w:val="center"/>
          </w:tcPr>
          <w:p w14:paraId="01D47FA3" w14:textId="28567024" w:rsidR="00110755" w:rsidRDefault="00110755" w:rsidP="00110755">
            <w:pPr>
              <w:spacing w:line="360" w:lineRule="auto"/>
              <w:jc w:val="center"/>
            </w:pPr>
            <w:r>
              <w:t>Bachillerato</w:t>
            </w:r>
          </w:p>
        </w:tc>
        <w:tc>
          <w:tcPr>
            <w:tcW w:w="1701" w:type="dxa"/>
            <w:vAlign w:val="center"/>
          </w:tcPr>
          <w:p w14:paraId="50314869" w14:textId="583A4704" w:rsidR="00110755" w:rsidRDefault="00110755" w:rsidP="00110755">
            <w:pPr>
              <w:spacing w:line="360" w:lineRule="auto"/>
              <w:jc w:val="center"/>
            </w:pPr>
            <w:r>
              <w:t>13</w:t>
            </w:r>
          </w:p>
        </w:tc>
      </w:tr>
      <w:tr w:rsidR="00500ECA" w14:paraId="3CD07FFD" w14:textId="77777777" w:rsidTr="00500ECA">
        <w:tc>
          <w:tcPr>
            <w:tcW w:w="4987" w:type="dxa"/>
            <w:vMerge/>
            <w:vAlign w:val="center"/>
          </w:tcPr>
          <w:p w14:paraId="36F9D6E5" w14:textId="77777777" w:rsidR="00110755" w:rsidRPr="00110755" w:rsidRDefault="00110755" w:rsidP="00110755">
            <w:pPr>
              <w:spacing w:line="360" w:lineRule="auto"/>
              <w:jc w:val="center"/>
              <w:rPr>
                <w:b/>
              </w:rPr>
            </w:pPr>
          </w:p>
        </w:tc>
        <w:tc>
          <w:tcPr>
            <w:tcW w:w="2093" w:type="dxa"/>
            <w:vAlign w:val="center"/>
          </w:tcPr>
          <w:p w14:paraId="29B5E429" w14:textId="1718EBEC" w:rsidR="00110755" w:rsidRDefault="00110755" w:rsidP="00110755">
            <w:pPr>
              <w:spacing w:line="360" w:lineRule="auto"/>
              <w:jc w:val="center"/>
            </w:pPr>
            <w:r>
              <w:t>Grado Medio</w:t>
            </w:r>
          </w:p>
        </w:tc>
        <w:tc>
          <w:tcPr>
            <w:tcW w:w="1701" w:type="dxa"/>
            <w:vAlign w:val="center"/>
          </w:tcPr>
          <w:p w14:paraId="41FED1FC" w14:textId="4DA5444E" w:rsidR="00110755" w:rsidRDefault="00110755" w:rsidP="00110755">
            <w:pPr>
              <w:spacing w:line="360" w:lineRule="auto"/>
              <w:jc w:val="center"/>
            </w:pPr>
            <w:r>
              <w:t>5</w:t>
            </w:r>
          </w:p>
        </w:tc>
      </w:tr>
      <w:tr w:rsidR="00500ECA" w14:paraId="79DDD284" w14:textId="77777777" w:rsidTr="00500ECA">
        <w:tc>
          <w:tcPr>
            <w:tcW w:w="4987" w:type="dxa"/>
            <w:vMerge/>
            <w:vAlign w:val="center"/>
          </w:tcPr>
          <w:p w14:paraId="25CADB10" w14:textId="77777777" w:rsidR="00110755" w:rsidRPr="00110755" w:rsidRDefault="00110755" w:rsidP="00110755">
            <w:pPr>
              <w:spacing w:line="360" w:lineRule="auto"/>
              <w:jc w:val="center"/>
              <w:rPr>
                <w:b/>
              </w:rPr>
            </w:pPr>
          </w:p>
        </w:tc>
        <w:tc>
          <w:tcPr>
            <w:tcW w:w="2093" w:type="dxa"/>
            <w:vAlign w:val="center"/>
          </w:tcPr>
          <w:p w14:paraId="7242B998" w14:textId="321F8438" w:rsidR="00110755" w:rsidRDefault="00110755" w:rsidP="00110755">
            <w:pPr>
              <w:spacing w:line="360" w:lineRule="auto"/>
              <w:jc w:val="center"/>
            </w:pPr>
            <w:r>
              <w:t>Grado Superior</w:t>
            </w:r>
          </w:p>
        </w:tc>
        <w:tc>
          <w:tcPr>
            <w:tcW w:w="1701" w:type="dxa"/>
            <w:vAlign w:val="center"/>
          </w:tcPr>
          <w:p w14:paraId="04D6F2AF" w14:textId="558E42CB" w:rsidR="00110755" w:rsidRDefault="00110755" w:rsidP="00110755">
            <w:pPr>
              <w:spacing w:line="360" w:lineRule="auto"/>
              <w:jc w:val="center"/>
            </w:pPr>
            <w:r>
              <w:t>0</w:t>
            </w:r>
          </w:p>
        </w:tc>
      </w:tr>
      <w:tr w:rsidR="00500ECA" w14:paraId="66B60AA8" w14:textId="77777777" w:rsidTr="00500ECA">
        <w:tc>
          <w:tcPr>
            <w:tcW w:w="4987" w:type="dxa"/>
            <w:vMerge/>
            <w:vAlign w:val="center"/>
          </w:tcPr>
          <w:p w14:paraId="4DE21D9E" w14:textId="77777777" w:rsidR="00110755" w:rsidRPr="00110755" w:rsidRDefault="00110755" w:rsidP="00110755">
            <w:pPr>
              <w:spacing w:line="360" w:lineRule="auto"/>
              <w:jc w:val="center"/>
              <w:rPr>
                <w:b/>
              </w:rPr>
            </w:pPr>
          </w:p>
        </w:tc>
        <w:tc>
          <w:tcPr>
            <w:tcW w:w="2093" w:type="dxa"/>
            <w:vAlign w:val="center"/>
          </w:tcPr>
          <w:p w14:paraId="7697266A" w14:textId="7E2016C1" w:rsidR="00110755" w:rsidRDefault="00110755" w:rsidP="00110755">
            <w:pPr>
              <w:spacing w:line="360" w:lineRule="auto"/>
              <w:jc w:val="center"/>
            </w:pPr>
            <w:r>
              <w:t>Prueba de acceso</w:t>
            </w:r>
          </w:p>
        </w:tc>
        <w:tc>
          <w:tcPr>
            <w:tcW w:w="1701" w:type="dxa"/>
            <w:vAlign w:val="center"/>
          </w:tcPr>
          <w:p w14:paraId="1FA99F8E" w14:textId="3015F615" w:rsidR="00110755" w:rsidRDefault="00110755" w:rsidP="00110755">
            <w:pPr>
              <w:spacing w:line="360" w:lineRule="auto"/>
              <w:jc w:val="center"/>
            </w:pPr>
            <w:r>
              <w:t>0</w:t>
            </w:r>
          </w:p>
        </w:tc>
      </w:tr>
      <w:tr w:rsidR="00500ECA" w14:paraId="3C174413" w14:textId="77777777" w:rsidTr="00500ECA">
        <w:tc>
          <w:tcPr>
            <w:tcW w:w="4987" w:type="dxa"/>
            <w:vMerge w:val="restart"/>
            <w:vAlign w:val="center"/>
          </w:tcPr>
          <w:p w14:paraId="470C9823" w14:textId="55F9FD9B" w:rsidR="00110755" w:rsidRPr="00110755" w:rsidRDefault="00110755" w:rsidP="00110755">
            <w:pPr>
              <w:spacing w:line="360" w:lineRule="auto"/>
              <w:jc w:val="center"/>
              <w:rPr>
                <w:b/>
              </w:rPr>
            </w:pPr>
            <w:r w:rsidRPr="00110755">
              <w:rPr>
                <w:b/>
              </w:rPr>
              <w:t>¿Tienes otros estudios?</w:t>
            </w:r>
          </w:p>
        </w:tc>
        <w:tc>
          <w:tcPr>
            <w:tcW w:w="2093" w:type="dxa"/>
            <w:vAlign w:val="center"/>
          </w:tcPr>
          <w:p w14:paraId="49355BB8" w14:textId="262AECFF" w:rsidR="00110755" w:rsidRDefault="00110755" w:rsidP="00110755">
            <w:pPr>
              <w:spacing w:line="360" w:lineRule="auto"/>
              <w:jc w:val="center"/>
            </w:pPr>
            <w:r>
              <w:t>Si</w:t>
            </w:r>
          </w:p>
        </w:tc>
        <w:tc>
          <w:tcPr>
            <w:tcW w:w="1701" w:type="dxa"/>
            <w:vAlign w:val="center"/>
          </w:tcPr>
          <w:p w14:paraId="1F0C75FE" w14:textId="49A85C46" w:rsidR="00110755" w:rsidRDefault="00110755" w:rsidP="00110755">
            <w:pPr>
              <w:spacing w:line="360" w:lineRule="auto"/>
              <w:jc w:val="center"/>
            </w:pPr>
            <w:r>
              <w:t>5</w:t>
            </w:r>
          </w:p>
        </w:tc>
      </w:tr>
      <w:tr w:rsidR="00500ECA" w14:paraId="48551D20" w14:textId="77777777" w:rsidTr="00500ECA">
        <w:trPr>
          <w:trHeight w:val="362"/>
        </w:trPr>
        <w:tc>
          <w:tcPr>
            <w:tcW w:w="4987" w:type="dxa"/>
            <w:vMerge/>
            <w:vAlign w:val="center"/>
          </w:tcPr>
          <w:p w14:paraId="639B6C95" w14:textId="77777777" w:rsidR="00110755" w:rsidRDefault="00110755" w:rsidP="00110755">
            <w:pPr>
              <w:spacing w:line="360" w:lineRule="auto"/>
              <w:jc w:val="center"/>
            </w:pPr>
          </w:p>
        </w:tc>
        <w:tc>
          <w:tcPr>
            <w:tcW w:w="2093" w:type="dxa"/>
            <w:vAlign w:val="center"/>
          </w:tcPr>
          <w:p w14:paraId="5CA18E9B" w14:textId="385B7DA5" w:rsidR="00110755" w:rsidRDefault="00110755" w:rsidP="00110755">
            <w:pPr>
              <w:spacing w:line="360" w:lineRule="auto"/>
              <w:jc w:val="center"/>
            </w:pPr>
            <w:r>
              <w:t>No</w:t>
            </w:r>
          </w:p>
        </w:tc>
        <w:tc>
          <w:tcPr>
            <w:tcW w:w="1701" w:type="dxa"/>
            <w:vAlign w:val="center"/>
          </w:tcPr>
          <w:p w14:paraId="3CE8C187" w14:textId="2D5BCDF7" w:rsidR="00110755" w:rsidRDefault="00110755" w:rsidP="00110755">
            <w:pPr>
              <w:spacing w:line="360" w:lineRule="auto"/>
              <w:jc w:val="center"/>
            </w:pPr>
            <w:r>
              <w:t>13</w:t>
            </w:r>
          </w:p>
        </w:tc>
      </w:tr>
    </w:tbl>
    <w:p w14:paraId="6F22BC24" w14:textId="77777777" w:rsidR="00ED3B26" w:rsidRDefault="00ED3B26" w:rsidP="00267A24">
      <w:pPr>
        <w:spacing w:line="360" w:lineRule="auto"/>
        <w:ind w:firstLine="397"/>
        <w:jc w:val="both"/>
      </w:pPr>
    </w:p>
    <w:p w14:paraId="2636A8A6" w14:textId="77777777" w:rsidR="00267A24" w:rsidRPr="00E479BD" w:rsidRDefault="00267A24" w:rsidP="00267A24">
      <w:pPr>
        <w:spacing w:line="360" w:lineRule="auto"/>
        <w:jc w:val="both"/>
      </w:pPr>
    </w:p>
    <w:p w14:paraId="1AA44672" w14:textId="1333C596" w:rsidR="00CD31EB" w:rsidRPr="00A24EB6" w:rsidRDefault="00E479BD" w:rsidP="00404453">
      <w:pPr>
        <w:pStyle w:val="Ttulo2"/>
        <w:ind w:firstLine="397"/>
      </w:pPr>
      <w:bookmarkStart w:id="24" w:name="_Toc78211927"/>
      <w:r>
        <w:t>6.2</w:t>
      </w:r>
      <w:r w:rsidR="001A6E9A" w:rsidRPr="00A24EB6">
        <w:t xml:space="preserve"> Evaluación del grado de motivación</w:t>
      </w:r>
      <w:bookmarkEnd w:id="24"/>
    </w:p>
    <w:p w14:paraId="1470D8B6" w14:textId="77777777" w:rsidR="00333A7D" w:rsidRDefault="00333A7D" w:rsidP="00404453">
      <w:pPr>
        <w:spacing w:line="360" w:lineRule="auto"/>
        <w:ind w:firstLine="397"/>
        <w:jc w:val="both"/>
      </w:pPr>
    </w:p>
    <w:p w14:paraId="5BF8EBB1" w14:textId="77777777" w:rsidR="00AE1689" w:rsidRDefault="00E04BF9" w:rsidP="00E04BF9">
      <w:pPr>
        <w:spacing w:line="360" w:lineRule="auto"/>
        <w:ind w:firstLine="397"/>
        <w:jc w:val="both"/>
        <w:rPr>
          <w:rFonts w:eastAsia="Times New Roman"/>
        </w:rPr>
      </w:pPr>
      <w:r w:rsidRPr="00A24EB6">
        <w:rPr>
          <w:rFonts w:eastAsia="Times New Roman"/>
        </w:rPr>
        <w:t>Como resu</w:t>
      </w:r>
      <w:r w:rsidRPr="00AE1689">
        <w:rPr>
          <w:rFonts w:eastAsia="Times New Roman"/>
        </w:rPr>
        <w:t xml:space="preserve">ltado del primer objetivo específico se ha indagado sobre la motivación en los estudiantes del ciclo formativo. En la </w:t>
      </w:r>
      <w:r w:rsidRPr="00AE1689">
        <w:rPr>
          <w:rFonts w:eastAsia="Times New Roman"/>
          <w:b/>
        </w:rPr>
        <w:t>Tabla 3</w:t>
      </w:r>
      <w:r w:rsidRPr="00AE1689">
        <w:rPr>
          <w:rFonts w:eastAsia="Times New Roman"/>
        </w:rPr>
        <w:t xml:space="preserve"> se resumen</w:t>
      </w:r>
      <w:r w:rsidR="00AE1689" w:rsidRPr="00AE1689">
        <w:rPr>
          <w:rFonts w:eastAsia="Times New Roman"/>
        </w:rPr>
        <w:t xml:space="preserve"> los resultados obtenidos relacionados con el grado de motivación del alumnado de primer ciclo del CFGS de Técnico de Laboratorio Clínico y Biomédico.</w:t>
      </w:r>
      <w:r w:rsidR="00AE1689">
        <w:rPr>
          <w:rFonts w:eastAsia="Times New Roman"/>
        </w:rPr>
        <w:t xml:space="preserve"> </w:t>
      </w:r>
    </w:p>
    <w:p w14:paraId="05015E11" w14:textId="430CE32D" w:rsidR="00E04BF9" w:rsidRDefault="00E04BF9" w:rsidP="00E04BF9">
      <w:pPr>
        <w:spacing w:line="360" w:lineRule="auto"/>
        <w:ind w:firstLine="397"/>
        <w:jc w:val="both"/>
        <w:rPr>
          <w:rFonts w:eastAsia="Times New Roman"/>
        </w:rPr>
      </w:pPr>
      <w:r w:rsidRPr="00A24EB6">
        <w:rPr>
          <w:rFonts w:eastAsia="Times New Roman"/>
        </w:rPr>
        <w:t xml:space="preserve">. </w:t>
      </w:r>
    </w:p>
    <w:p w14:paraId="5871DD3D" w14:textId="77777777" w:rsidR="00E04BF9" w:rsidRDefault="00E04BF9" w:rsidP="00404453">
      <w:pPr>
        <w:spacing w:line="360" w:lineRule="auto"/>
        <w:ind w:firstLine="397"/>
        <w:jc w:val="both"/>
      </w:pPr>
    </w:p>
    <w:p w14:paraId="23415B4F" w14:textId="77777777" w:rsidR="00E04BF9" w:rsidRDefault="00E04BF9" w:rsidP="00404453">
      <w:pPr>
        <w:spacing w:line="360" w:lineRule="auto"/>
        <w:ind w:firstLine="397"/>
        <w:jc w:val="both"/>
      </w:pPr>
    </w:p>
    <w:p w14:paraId="1D5899A1" w14:textId="77777777" w:rsidR="00E04BF9" w:rsidRDefault="00E04BF9" w:rsidP="00404453">
      <w:pPr>
        <w:spacing w:line="360" w:lineRule="auto"/>
        <w:ind w:firstLine="397"/>
        <w:jc w:val="both"/>
      </w:pPr>
    </w:p>
    <w:p w14:paraId="6B0A643E" w14:textId="77777777" w:rsidR="00E04BF9" w:rsidRDefault="00E04BF9" w:rsidP="00404453">
      <w:pPr>
        <w:spacing w:line="360" w:lineRule="auto"/>
        <w:ind w:firstLine="397"/>
        <w:jc w:val="both"/>
      </w:pPr>
    </w:p>
    <w:p w14:paraId="08B4858E" w14:textId="77777777" w:rsidR="00E04BF9" w:rsidRDefault="00E04BF9" w:rsidP="00404453">
      <w:pPr>
        <w:spacing w:line="360" w:lineRule="auto"/>
        <w:ind w:firstLine="397"/>
        <w:jc w:val="both"/>
      </w:pPr>
    </w:p>
    <w:p w14:paraId="107442C6" w14:textId="77777777" w:rsidR="00E04BF9" w:rsidRDefault="00E04BF9" w:rsidP="00404453">
      <w:pPr>
        <w:spacing w:line="360" w:lineRule="auto"/>
        <w:ind w:firstLine="397"/>
        <w:jc w:val="both"/>
      </w:pPr>
    </w:p>
    <w:p w14:paraId="57326385" w14:textId="77777777" w:rsidR="00E04BF9" w:rsidRDefault="00E04BF9" w:rsidP="00404453">
      <w:pPr>
        <w:spacing w:line="360" w:lineRule="auto"/>
        <w:ind w:firstLine="397"/>
        <w:jc w:val="both"/>
      </w:pPr>
    </w:p>
    <w:p w14:paraId="535B9841" w14:textId="77777777" w:rsidR="00E04BF9" w:rsidRDefault="00E04BF9" w:rsidP="00E04BF9">
      <w:pPr>
        <w:spacing w:line="360" w:lineRule="auto"/>
        <w:jc w:val="both"/>
      </w:pPr>
    </w:p>
    <w:p w14:paraId="7BECCB8D" w14:textId="77777777" w:rsidR="00E04BF9" w:rsidRDefault="00E04BF9" w:rsidP="00404453">
      <w:pPr>
        <w:spacing w:line="360" w:lineRule="auto"/>
        <w:ind w:firstLine="397"/>
        <w:jc w:val="both"/>
      </w:pPr>
    </w:p>
    <w:p w14:paraId="4649ED8A" w14:textId="1648A3BB" w:rsidR="00E04BF9" w:rsidRPr="00A24EB6" w:rsidRDefault="00555C6E" w:rsidP="00555C6E">
      <w:pPr>
        <w:pStyle w:val="Descripcin"/>
        <w:keepNext/>
        <w:jc w:val="both"/>
      </w:pPr>
      <w:bookmarkStart w:id="25" w:name="_Toc78211866"/>
      <w:r w:rsidRPr="00555C6E">
        <w:rPr>
          <w:b/>
          <w:i w:val="0"/>
          <w:color w:val="000000" w:themeColor="text1"/>
          <w:sz w:val="22"/>
        </w:rPr>
        <w:lastRenderedPageBreak/>
        <w:t xml:space="preserve">Tabla </w:t>
      </w:r>
      <w:r w:rsidRPr="00555C6E">
        <w:rPr>
          <w:b/>
          <w:i w:val="0"/>
          <w:color w:val="000000" w:themeColor="text1"/>
          <w:sz w:val="22"/>
        </w:rPr>
        <w:fldChar w:fldCharType="begin"/>
      </w:r>
      <w:r w:rsidRPr="00555C6E">
        <w:rPr>
          <w:b/>
          <w:i w:val="0"/>
          <w:color w:val="000000" w:themeColor="text1"/>
          <w:sz w:val="22"/>
        </w:rPr>
        <w:instrText xml:space="preserve"> SEQ Tabla \* ARABIC </w:instrText>
      </w:r>
      <w:r w:rsidRPr="00555C6E">
        <w:rPr>
          <w:b/>
          <w:i w:val="0"/>
          <w:color w:val="000000" w:themeColor="text1"/>
          <w:sz w:val="22"/>
        </w:rPr>
        <w:fldChar w:fldCharType="separate"/>
      </w:r>
      <w:r>
        <w:rPr>
          <w:b/>
          <w:i w:val="0"/>
          <w:noProof/>
          <w:color w:val="000000" w:themeColor="text1"/>
          <w:sz w:val="22"/>
        </w:rPr>
        <w:t>3</w:t>
      </w:r>
      <w:r w:rsidRPr="00555C6E">
        <w:rPr>
          <w:b/>
          <w:i w:val="0"/>
          <w:color w:val="000000" w:themeColor="text1"/>
          <w:sz w:val="22"/>
        </w:rPr>
        <w:fldChar w:fldCharType="end"/>
      </w:r>
      <w:r>
        <w:rPr>
          <w:b/>
          <w:i w:val="0"/>
          <w:color w:val="000000" w:themeColor="text1"/>
          <w:sz w:val="22"/>
        </w:rPr>
        <w:t xml:space="preserve">. </w:t>
      </w:r>
      <w:r w:rsidR="00500ECA" w:rsidRPr="00555C6E">
        <w:rPr>
          <w:i w:val="0"/>
          <w:color w:val="000000" w:themeColor="text1"/>
          <w:sz w:val="22"/>
        </w:rPr>
        <w:t>Resultados obtenidos relacionados con el grado de motivación en el alumnado de primer curso del CFGS de Técnico de Laboratorio Clínico y Biomédico.</w:t>
      </w:r>
      <w:bookmarkEnd w:id="25"/>
    </w:p>
    <w:tbl>
      <w:tblPr>
        <w:tblStyle w:val="Tablaconcuadrcula"/>
        <w:tblpPr w:leftFromText="141" w:rightFromText="141" w:vertAnchor="text" w:horzAnchor="page" w:tblpX="1684" w:tblpY="8"/>
        <w:tblW w:w="8803" w:type="dxa"/>
        <w:tblLook w:val="04A0" w:firstRow="1" w:lastRow="0" w:firstColumn="1" w:lastColumn="0" w:noHBand="0" w:noVBand="1"/>
      </w:tblPr>
      <w:tblGrid>
        <w:gridCol w:w="4976"/>
        <w:gridCol w:w="2126"/>
        <w:gridCol w:w="1701"/>
      </w:tblGrid>
      <w:tr w:rsidR="00555C6E" w14:paraId="16302934" w14:textId="77777777" w:rsidTr="00555C6E">
        <w:tc>
          <w:tcPr>
            <w:tcW w:w="4976" w:type="dxa"/>
            <w:shd w:val="clear" w:color="auto" w:fill="E2D6FD"/>
          </w:tcPr>
          <w:p w14:paraId="6848CA91" w14:textId="77777777" w:rsidR="00DC0D4C" w:rsidRPr="00110755" w:rsidRDefault="00DC0D4C" w:rsidP="00555C6E">
            <w:pPr>
              <w:spacing w:line="360" w:lineRule="auto"/>
              <w:jc w:val="center"/>
              <w:rPr>
                <w:b/>
              </w:rPr>
            </w:pPr>
            <w:r>
              <w:rPr>
                <w:b/>
              </w:rPr>
              <w:t>Ítem</w:t>
            </w:r>
          </w:p>
        </w:tc>
        <w:tc>
          <w:tcPr>
            <w:tcW w:w="2126" w:type="dxa"/>
            <w:shd w:val="clear" w:color="auto" w:fill="E2D6FD"/>
          </w:tcPr>
          <w:p w14:paraId="4B900EB7" w14:textId="6619646D" w:rsidR="00DC0D4C" w:rsidRDefault="00B776A7" w:rsidP="00555C6E">
            <w:pPr>
              <w:spacing w:line="360" w:lineRule="auto"/>
              <w:jc w:val="center"/>
            </w:pPr>
            <w:r w:rsidRPr="00B776A7">
              <w:rPr>
                <w:b/>
                <w:highlight w:val="green"/>
              </w:rPr>
              <w:t>Respuesta</w:t>
            </w:r>
          </w:p>
        </w:tc>
        <w:tc>
          <w:tcPr>
            <w:tcW w:w="1701" w:type="dxa"/>
            <w:shd w:val="clear" w:color="auto" w:fill="E2D6FD"/>
          </w:tcPr>
          <w:p w14:paraId="70916DDA" w14:textId="77777777" w:rsidR="00DC0D4C" w:rsidRPr="00E04BF9" w:rsidRDefault="00DC0D4C" w:rsidP="00555C6E">
            <w:pPr>
              <w:spacing w:line="360" w:lineRule="auto"/>
              <w:rPr>
                <w:b/>
              </w:rPr>
            </w:pPr>
            <w:r w:rsidRPr="00E04BF9">
              <w:rPr>
                <w:b/>
              </w:rPr>
              <w:t>Alumnado (n)</w:t>
            </w:r>
          </w:p>
        </w:tc>
      </w:tr>
      <w:tr w:rsidR="00500ECA" w14:paraId="12EFCD07" w14:textId="77777777" w:rsidTr="00555C6E">
        <w:tc>
          <w:tcPr>
            <w:tcW w:w="4976" w:type="dxa"/>
            <w:vMerge w:val="restart"/>
            <w:vAlign w:val="center"/>
          </w:tcPr>
          <w:p w14:paraId="50A95DAC" w14:textId="77777777" w:rsidR="00DC0D4C" w:rsidRPr="00110755" w:rsidRDefault="00DC0D4C" w:rsidP="00555C6E">
            <w:pPr>
              <w:spacing w:line="360" w:lineRule="auto"/>
              <w:jc w:val="center"/>
              <w:rPr>
                <w:b/>
              </w:rPr>
            </w:pPr>
            <w:r>
              <w:rPr>
                <w:b/>
              </w:rPr>
              <w:t>Motivo de elección del ciclo formativo</w:t>
            </w:r>
          </w:p>
        </w:tc>
        <w:tc>
          <w:tcPr>
            <w:tcW w:w="2126" w:type="dxa"/>
            <w:vAlign w:val="center"/>
          </w:tcPr>
          <w:p w14:paraId="0C7B68A7" w14:textId="77777777" w:rsidR="00DC0D4C" w:rsidRDefault="00DC0D4C" w:rsidP="00555C6E">
            <w:pPr>
              <w:spacing w:line="360" w:lineRule="auto"/>
              <w:jc w:val="center"/>
            </w:pPr>
            <w:r>
              <w:t>Acceder al mundo laboral</w:t>
            </w:r>
          </w:p>
        </w:tc>
        <w:tc>
          <w:tcPr>
            <w:tcW w:w="1701" w:type="dxa"/>
            <w:vAlign w:val="center"/>
          </w:tcPr>
          <w:p w14:paraId="756A87FC" w14:textId="5BBF956D" w:rsidR="00DC0D4C" w:rsidRDefault="00DC0D4C" w:rsidP="00555C6E">
            <w:pPr>
              <w:spacing w:line="360" w:lineRule="auto"/>
              <w:jc w:val="center"/>
            </w:pPr>
            <w:r>
              <w:t>7</w:t>
            </w:r>
          </w:p>
        </w:tc>
      </w:tr>
      <w:tr w:rsidR="00500ECA" w14:paraId="31D7FFF6" w14:textId="77777777" w:rsidTr="00555C6E">
        <w:tc>
          <w:tcPr>
            <w:tcW w:w="4976" w:type="dxa"/>
            <w:vMerge/>
            <w:vAlign w:val="center"/>
          </w:tcPr>
          <w:p w14:paraId="14995066" w14:textId="77777777" w:rsidR="00DC0D4C" w:rsidRPr="00110755" w:rsidRDefault="00DC0D4C" w:rsidP="00555C6E">
            <w:pPr>
              <w:spacing w:line="360" w:lineRule="auto"/>
              <w:jc w:val="center"/>
              <w:rPr>
                <w:b/>
              </w:rPr>
            </w:pPr>
          </w:p>
        </w:tc>
        <w:tc>
          <w:tcPr>
            <w:tcW w:w="2126" w:type="dxa"/>
            <w:vAlign w:val="center"/>
          </w:tcPr>
          <w:p w14:paraId="58AE1E23" w14:textId="3E78523F" w:rsidR="00DC0D4C" w:rsidRDefault="00DC0D4C" w:rsidP="00555C6E">
            <w:pPr>
              <w:spacing w:line="360" w:lineRule="auto"/>
              <w:jc w:val="center"/>
            </w:pPr>
            <w:r>
              <w:t>Acceder a otra titulación</w:t>
            </w:r>
          </w:p>
        </w:tc>
        <w:tc>
          <w:tcPr>
            <w:tcW w:w="1701" w:type="dxa"/>
            <w:vAlign w:val="center"/>
          </w:tcPr>
          <w:p w14:paraId="2AC710B0" w14:textId="077A82BD" w:rsidR="00DC0D4C" w:rsidRDefault="00DC0D4C" w:rsidP="00555C6E">
            <w:pPr>
              <w:spacing w:line="360" w:lineRule="auto"/>
              <w:jc w:val="center"/>
            </w:pPr>
            <w:r>
              <w:t>8</w:t>
            </w:r>
          </w:p>
        </w:tc>
      </w:tr>
      <w:tr w:rsidR="00500ECA" w14:paraId="1DB525D4" w14:textId="77777777" w:rsidTr="00555C6E">
        <w:trPr>
          <w:trHeight w:val="464"/>
        </w:trPr>
        <w:tc>
          <w:tcPr>
            <w:tcW w:w="4976" w:type="dxa"/>
            <w:vMerge/>
            <w:vAlign w:val="center"/>
          </w:tcPr>
          <w:p w14:paraId="468359E8" w14:textId="77777777" w:rsidR="00DC0D4C" w:rsidRPr="00110755" w:rsidRDefault="00DC0D4C" w:rsidP="00555C6E">
            <w:pPr>
              <w:spacing w:line="360" w:lineRule="auto"/>
              <w:jc w:val="center"/>
              <w:rPr>
                <w:b/>
              </w:rPr>
            </w:pPr>
          </w:p>
        </w:tc>
        <w:tc>
          <w:tcPr>
            <w:tcW w:w="2126" w:type="dxa"/>
            <w:vAlign w:val="center"/>
          </w:tcPr>
          <w:p w14:paraId="381CF572" w14:textId="3565E9A3" w:rsidR="00DC0D4C" w:rsidRDefault="00DC0D4C" w:rsidP="00555C6E">
            <w:pPr>
              <w:spacing w:line="360" w:lineRule="auto"/>
              <w:jc w:val="center"/>
            </w:pPr>
            <w:r>
              <w:t>Completar su formación</w:t>
            </w:r>
          </w:p>
        </w:tc>
        <w:tc>
          <w:tcPr>
            <w:tcW w:w="1701" w:type="dxa"/>
            <w:vAlign w:val="center"/>
          </w:tcPr>
          <w:p w14:paraId="4A00D9ED" w14:textId="526C4C7D" w:rsidR="00DC0D4C" w:rsidRDefault="00DC0D4C" w:rsidP="00555C6E">
            <w:pPr>
              <w:spacing w:line="360" w:lineRule="auto"/>
              <w:jc w:val="center"/>
            </w:pPr>
            <w:r>
              <w:t>2</w:t>
            </w:r>
          </w:p>
        </w:tc>
      </w:tr>
      <w:tr w:rsidR="00500ECA" w14:paraId="16CE3B10" w14:textId="77777777" w:rsidTr="00555C6E">
        <w:tc>
          <w:tcPr>
            <w:tcW w:w="4976" w:type="dxa"/>
            <w:vMerge/>
            <w:vAlign w:val="center"/>
          </w:tcPr>
          <w:p w14:paraId="4978E97E" w14:textId="77777777" w:rsidR="00DC0D4C" w:rsidRPr="00110755" w:rsidRDefault="00DC0D4C" w:rsidP="00555C6E">
            <w:pPr>
              <w:spacing w:line="360" w:lineRule="auto"/>
              <w:jc w:val="center"/>
              <w:rPr>
                <w:b/>
              </w:rPr>
            </w:pPr>
          </w:p>
        </w:tc>
        <w:tc>
          <w:tcPr>
            <w:tcW w:w="2126" w:type="dxa"/>
            <w:vAlign w:val="center"/>
          </w:tcPr>
          <w:p w14:paraId="3EA25872" w14:textId="21C0EA42" w:rsidR="00DC0D4C" w:rsidRDefault="00DC0D4C" w:rsidP="00555C6E">
            <w:pPr>
              <w:spacing w:line="360" w:lineRule="auto"/>
              <w:jc w:val="center"/>
            </w:pPr>
            <w:r>
              <w:t>No lo tienen claro</w:t>
            </w:r>
          </w:p>
        </w:tc>
        <w:tc>
          <w:tcPr>
            <w:tcW w:w="1701" w:type="dxa"/>
            <w:vAlign w:val="center"/>
          </w:tcPr>
          <w:p w14:paraId="7527E6CD" w14:textId="00E7A9DE" w:rsidR="00DC0D4C" w:rsidRDefault="00DC0D4C" w:rsidP="00555C6E">
            <w:pPr>
              <w:spacing w:line="360" w:lineRule="auto"/>
              <w:jc w:val="center"/>
            </w:pPr>
            <w:r>
              <w:t>1</w:t>
            </w:r>
          </w:p>
        </w:tc>
      </w:tr>
      <w:tr w:rsidR="00500ECA" w14:paraId="6BD2631E" w14:textId="77777777" w:rsidTr="00555C6E">
        <w:trPr>
          <w:trHeight w:val="464"/>
        </w:trPr>
        <w:tc>
          <w:tcPr>
            <w:tcW w:w="4976" w:type="dxa"/>
            <w:vMerge w:val="restart"/>
            <w:vAlign w:val="center"/>
          </w:tcPr>
          <w:p w14:paraId="5F7F78B5" w14:textId="162F2B5B" w:rsidR="00DC0D4C" w:rsidRPr="00110755" w:rsidRDefault="00DC0D4C" w:rsidP="00555C6E">
            <w:pPr>
              <w:spacing w:line="360" w:lineRule="auto"/>
              <w:jc w:val="center"/>
              <w:rPr>
                <w:b/>
              </w:rPr>
            </w:pPr>
            <w:r>
              <w:rPr>
                <w:b/>
              </w:rPr>
              <w:t>¿Preferirías estar trabajando en lugar de estudiando?</w:t>
            </w:r>
          </w:p>
        </w:tc>
        <w:tc>
          <w:tcPr>
            <w:tcW w:w="2126" w:type="dxa"/>
            <w:vAlign w:val="center"/>
          </w:tcPr>
          <w:p w14:paraId="3846A4DA" w14:textId="32E77048" w:rsidR="00DC0D4C" w:rsidRDefault="00DC0D4C" w:rsidP="00555C6E">
            <w:pPr>
              <w:spacing w:line="360" w:lineRule="auto"/>
              <w:jc w:val="center"/>
            </w:pPr>
            <w:r>
              <w:t>Sí</w:t>
            </w:r>
          </w:p>
        </w:tc>
        <w:tc>
          <w:tcPr>
            <w:tcW w:w="1701" w:type="dxa"/>
            <w:vAlign w:val="center"/>
          </w:tcPr>
          <w:p w14:paraId="092F04A8" w14:textId="5A343160" w:rsidR="00DC0D4C" w:rsidRDefault="00DC0D4C" w:rsidP="00555C6E">
            <w:pPr>
              <w:spacing w:line="360" w:lineRule="auto"/>
              <w:jc w:val="center"/>
            </w:pPr>
            <w:r>
              <w:t>7</w:t>
            </w:r>
          </w:p>
        </w:tc>
      </w:tr>
      <w:tr w:rsidR="00500ECA" w14:paraId="43161D24" w14:textId="77777777" w:rsidTr="00555C6E">
        <w:trPr>
          <w:trHeight w:val="464"/>
        </w:trPr>
        <w:tc>
          <w:tcPr>
            <w:tcW w:w="4976" w:type="dxa"/>
            <w:vMerge/>
            <w:vAlign w:val="center"/>
          </w:tcPr>
          <w:p w14:paraId="013157AF" w14:textId="77777777" w:rsidR="00DC0D4C" w:rsidRPr="00110755" w:rsidRDefault="00DC0D4C" w:rsidP="00555C6E">
            <w:pPr>
              <w:spacing w:line="360" w:lineRule="auto"/>
              <w:jc w:val="center"/>
              <w:rPr>
                <w:b/>
              </w:rPr>
            </w:pPr>
          </w:p>
        </w:tc>
        <w:tc>
          <w:tcPr>
            <w:tcW w:w="2126" w:type="dxa"/>
            <w:vAlign w:val="center"/>
          </w:tcPr>
          <w:p w14:paraId="5CFD89B2" w14:textId="73CB52CB" w:rsidR="00DC0D4C" w:rsidRDefault="00DC0D4C" w:rsidP="00555C6E">
            <w:pPr>
              <w:spacing w:line="360" w:lineRule="auto"/>
              <w:jc w:val="center"/>
            </w:pPr>
            <w:r>
              <w:t>No</w:t>
            </w:r>
          </w:p>
        </w:tc>
        <w:tc>
          <w:tcPr>
            <w:tcW w:w="1701" w:type="dxa"/>
            <w:vAlign w:val="center"/>
          </w:tcPr>
          <w:p w14:paraId="0598698E" w14:textId="1F5724FE" w:rsidR="00DC0D4C" w:rsidRDefault="00DC0D4C" w:rsidP="00555C6E">
            <w:pPr>
              <w:spacing w:line="360" w:lineRule="auto"/>
              <w:jc w:val="center"/>
            </w:pPr>
            <w:r>
              <w:t>11</w:t>
            </w:r>
          </w:p>
        </w:tc>
      </w:tr>
      <w:tr w:rsidR="00500ECA" w14:paraId="53CA1C5E" w14:textId="77777777" w:rsidTr="00555C6E">
        <w:trPr>
          <w:trHeight w:val="464"/>
        </w:trPr>
        <w:tc>
          <w:tcPr>
            <w:tcW w:w="4976" w:type="dxa"/>
            <w:vMerge w:val="restart"/>
            <w:vAlign w:val="center"/>
          </w:tcPr>
          <w:p w14:paraId="4268BC87" w14:textId="3D21E342" w:rsidR="00DC0D4C" w:rsidRPr="00110755" w:rsidRDefault="00DC0D4C" w:rsidP="00555C6E">
            <w:pPr>
              <w:spacing w:line="360" w:lineRule="auto"/>
              <w:jc w:val="center"/>
              <w:rPr>
                <w:b/>
              </w:rPr>
            </w:pPr>
            <w:r>
              <w:rPr>
                <w:b/>
              </w:rPr>
              <w:t>¿El ciclo formativo ha cumplido con las expectativas?</w:t>
            </w:r>
          </w:p>
        </w:tc>
        <w:tc>
          <w:tcPr>
            <w:tcW w:w="2126" w:type="dxa"/>
            <w:vAlign w:val="center"/>
          </w:tcPr>
          <w:p w14:paraId="471567B3" w14:textId="5818338A" w:rsidR="00DC0D4C" w:rsidRDefault="00DC0D4C" w:rsidP="00555C6E">
            <w:pPr>
              <w:spacing w:line="360" w:lineRule="auto"/>
              <w:jc w:val="center"/>
            </w:pPr>
            <w:r>
              <w:t>1 (Nada)</w:t>
            </w:r>
          </w:p>
        </w:tc>
        <w:tc>
          <w:tcPr>
            <w:tcW w:w="1701" w:type="dxa"/>
            <w:vAlign w:val="center"/>
          </w:tcPr>
          <w:p w14:paraId="1B382402" w14:textId="55FE0AD6" w:rsidR="00DC0D4C" w:rsidRDefault="00E04BF9" w:rsidP="00555C6E">
            <w:pPr>
              <w:spacing w:line="360" w:lineRule="auto"/>
              <w:jc w:val="center"/>
            </w:pPr>
            <w:r>
              <w:t>1</w:t>
            </w:r>
          </w:p>
        </w:tc>
      </w:tr>
      <w:tr w:rsidR="00500ECA" w14:paraId="296B6C60" w14:textId="77777777" w:rsidTr="00555C6E">
        <w:trPr>
          <w:trHeight w:val="464"/>
        </w:trPr>
        <w:tc>
          <w:tcPr>
            <w:tcW w:w="4976" w:type="dxa"/>
            <w:vMerge/>
            <w:vAlign w:val="center"/>
          </w:tcPr>
          <w:p w14:paraId="0BAF3278" w14:textId="77777777" w:rsidR="00DC0D4C" w:rsidRPr="00110755" w:rsidRDefault="00DC0D4C" w:rsidP="00555C6E">
            <w:pPr>
              <w:spacing w:line="360" w:lineRule="auto"/>
              <w:jc w:val="center"/>
              <w:rPr>
                <w:b/>
              </w:rPr>
            </w:pPr>
          </w:p>
        </w:tc>
        <w:tc>
          <w:tcPr>
            <w:tcW w:w="2126" w:type="dxa"/>
            <w:vAlign w:val="center"/>
          </w:tcPr>
          <w:p w14:paraId="5B2FE3C8" w14:textId="337E29CC" w:rsidR="00DC0D4C" w:rsidRDefault="00DC0D4C" w:rsidP="00555C6E">
            <w:pPr>
              <w:spacing w:line="360" w:lineRule="auto"/>
              <w:jc w:val="center"/>
            </w:pPr>
            <w:r>
              <w:t>2 (Poco)</w:t>
            </w:r>
          </w:p>
        </w:tc>
        <w:tc>
          <w:tcPr>
            <w:tcW w:w="1701" w:type="dxa"/>
            <w:vAlign w:val="center"/>
          </w:tcPr>
          <w:p w14:paraId="574266B7" w14:textId="0DF2A291" w:rsidR="00DC0D4C" w:rsidRDefault="00E04BF9" w:rsidP="00555C6E">
            <w:pPr>
              <w:spacing w:line="360" w:lineRule="auto"/>
              <w:jc w:val="center"/>
            </w:pPr>
            <w:r>
              <w:t>1</w:t>
            </w:r>
          </w:p>
        </w:tc>
      </w:tr>
      <w:tr w:rsidR="00500ECA" w14:paraId="52CF3117" w14:textId="77777777" w:rsidTr="00555C6E">
        <w:trPr>
          <w:trHeight w:val="464"/>
        </w:trPr>
        <w:tc>
          <w:tcPr>
            <w:tcW w:w="4976" w:type="dxa"/>
            <w:vMerge/>
            <w:vAlign w:val="center"/>
          </w:tcPr>
          <w:p w14:paraId="192955F3" w14:textId="77777777" w:rsidR="00DC0D4C" w:rsidRPr="00110755" w:rsidRDefault="00DC0D4C" w:rsidP="00555C6E">
            <w:pPr>
              <w:spacing w:line="360" w:lineRule="auto"/>
              <w:jc w:val="center"/>
              <w:rPr>
                <w:b/>
              </w:rPr>
            </w:pPr>
          </w:p>
        </w:tc>
        <w:tc>
          <w:tcPr>
            <w:tcW w:w="2126" w:type="dxa"/>
            <w:vAlign w:val="center"/>
          </w:tcPr>
          <w:p w14:paraId="61D31228" w14:textId="0A1649D5" w:rsidR="00DC0D4C" w:rsidRDefault="00DC0D4C" w:rsidP="00555C6E">
            <w:pPr>
              <w:spacing w:line="360" w:lineRule="auto"/>
              <w:jc w:val="center"/>
            </w:pPr>
            <w:r>
              <w:t>3 (Bastante)</w:t>
            </w:r>
          </w:p>
        </w:tc>
        <w:tc>
          <w:tcPr>
            <w:tcW w:w="1701" w:type="dxa"/>
            <w:vAlign w:val="center"/>
          </w:tcPr>
          <w:p w14:paraId="796C8249" w14:textId="30533A97" w:rsidR="00DC0D4C" w:rsidRDefault="00E04BF9" w:rsidP="00555C6E">
            <w:pPr>
              <w:spacing w:line="360" w:lineRule="auto"/>
              <w:jc w:val="center"/>
            </w:pPr>
            <w:r>
              <w:t>11</w:t>
            </w:r>
          </w:p>
        </w:tc>
      </w:tr>
      <w:tr w:rsidR="00500ECA" w14:paraId="54B3E0D7" w14:textId="77777777" w:rsidTr="00555C6E">
        <w:trPr>
          <w:trHeight w:val="464"/>
        </w:trPr>
        <w:tc>
          <w:tcPr>
            <w:tcW w:w="4976" w:type="dxa"/>
            <w:vMerge/>
            <w:vAlign w:val="center"/>
          </w:tcPr>
          <w:p w14:paraId="719B21E2" w14:textId="77777777" w:rsidR="00DC0D4C" w:rsidRPr="00110755" w:rsidRDefault="00DC0D4C" w:rsidP="00555C6E">
            <w:pPr>
              <w:spacing w:line="360" w:lineRule="auto"/>
              <w:jc w:val="center"/>
              <w:rPr>
                <w:b/>
              </w:rPr>
            </w:pPr>
          </w:p>
        </w:tc>
        <w:tc>
          <w:tcPr>
            <w:tcW w:w="2126" w:type="dxa"/>
            <w:vAlign w:val="center"/>
          </w:tcPr>
          <w:p w14:paraId="676FD5D5" w14:textId="3D22F9B9" w:rsidR="00DC0D4C" w:rsidRDefault="00E04BF9" w:rsidP="00555C6E">
            <w:pPr>
              <w:spacing w:line="360" w:lineRule="auto"/>
              <w:jc w:val="center"/>
            </w:pPr>
            <w:r>
              <w:t>4 (Muc</w:t>
            </w:r>
            <w:r w:rsidR="00DC0D4C">
              <w:t>ho)</w:t>
            </w:r>
          </w:p>
        </w:tc>
        <w:tc>
          <w:tcPr>
            <w:tcW w:w="1701" w:type="dxa"/>
            <w:vAlign w:val="center"/>
          </w:tcPr>
          <w:p w14:paraId="486B3A99" w14:textId="03FB8940" w:rsidR="00DC0D4C" w:rsidRDefault="00E04BF9" w:rsidP="00555C6E">
            <w:pPr>
              <w:spacing w:line="360" w:lineRule="auto"/>
              <w:jc w:val="center"/>
            </w:pPr>
            <w:r>
              <w:t>5</w:t>
            </w:r>
          </w:p>
        </w:tc>
      </w:tr>
      <w:tr w:rsidR="00500ECA" w14:paraId="37568D67" w14:textId="77777777" w:rsidTr="00555C6E">
        <w:trPr>
          <w:trHeight w:val="880"/>
        </w:trPr>
        <w:tc>
          <w:tcPr>
            <w:tcW w:w="4976" w:type="dxa"/>
            <w:vMerge w:val="restart"/>
            <w:vAlign w:val="center"/>
          </w:tcPr>
          <w:p w14:paraId="13C5691B" w14:textId="2C2C938C" w:rsidR="00E04BF9" w:rsidRPr="00110755" w:rsidRDefault="00E04BF9" w:rsidP="00555C6E">
            <w:pPr>
              <w:spacing w:line="360" w:lineRule="auto"/>
              <w:jc w:val="center"/>
              <w:rPr>
                <w:b/>
              </w:rPr>
            </w:pPr>
            <w:r>
              <w:rPr>
                <w:b/>
              </w:rPr>
              <w:t>Ánimo y energía para finalizar el ciclo formativo</w:t>
            </w:r>
          </w:p>
        </w:tc>
        <w:tc>
          <w:tcPr>
            <w:tcW w:w="2126" w:type="dxa"/>
            <w:vAlign w:val="center"/>
          </w:tcPr>
          <w:p w14:paraId="175DF1D9" w14:textId="357588C8" w:rsidR="00E04BF9" w:rsidRDefault="00E04BF9" w:rsidP="00555C6E">
            <w:pPr>
              <w:spacing w:line="360" w:lineRule="auto"/>
              <w:jc w:val="center"/>
            </w:pPr>
            <w:r>
              <w:t>1 (Nada)</w:t>
            </w:r>
          </w:p>
        </w:tc>
        <w:tc>
          <w:tcPr>
            <w:tcW w:w="1701" w:type="dxa"/>
            <w:vAlign w:val="center"/>
          </w:tcPr>
          <w:p w14:paraId="0A13DEC9" w14:textId="5715F5E7" w:rsidR="00E04BF9" w:rsidRDefault="00E04BF9" w:rsidP="00555C6E">
            <w:pPr>
              <w:spacing w:line="360" w:lineRule="auto"/>
              <w:jc w:val="center"/>
            </w:pPr>
            <w:r>
              <w:t>1</w:t>
            </w:r>
          </w:p>
        </w:tc>
      </w:tr>
      <w:tr w:rsidR="00500ECA" w14:paraId="09127F56" w14:textId="77777777" w:rsidTr="00555C6E">
        <w:trPr>
          <w:trHeight w:val="464"/>
        </w:trPr>
        <w:tc>
          <w:tcPr>
            <w:tcW w:w="4976" w:type="dxa"/>
            <w:vMerge/>
            <w:vAlign w:val="center"/>
          </w:tcPr>
          <w:p w14:paraId="0E7B6DBB" w14:textId="77777777" w:rsidR="00E04BF9" w:rsidRPr="00110755" w:rsidRDefault="00E04BF9" w:rsidP="00555C6E">
            <w:pPr>
              <w:spacing w:line="360" w:lineRule="auto"/>
              <w:jc w:val="center"/>
              <w:rPr>
                <w:b/>
              </w:rPr>
            </w:pPr>
          </w:p>
        </w:tc>
        <w:tc>
          <w:tcPr>
            <w:tcW w:w="2126" w:type="dxa"/>
            <w:vAlign w:val="center"/>
          </w:tcPr>
          <w:p w14:paraId="302D5316" w14:textId="790D413C" w:rsidR="00E04BF9" w:rsidRDefault="00E04BF9" w:rsidP="00555C6E">
            <w:pPr>
              <w:spacing w:line="360" w:lineRule="auto"/>
              <w:jc w:val="center"/>
            </w:pPr>
            <w:r>
              <w:t>2 (Poco)</w:t>
            </w:r>
          </w:p>
        </w:tc>
        <w:tc>
          <w:tcPr>
            <w:tcW w:w="1701" w:type="dxa"/>
            <w:vAlign w:val="center"/>
          </w:tcPr>
          <w:p w14:paraId="55D936A7" w14:textId="0087801B" w:rsidR="00E04BF9" w:rsidRDefault="00E04BF9" w:rsidP="00555C6E">
            <w:pPr>
              <w:spacing w:line="360" w:lineRule="auto"/>
              <w:jc w:val="center"/>
            </w:pPr>
            <w:r>
              <w:t>4</w:t>
            </w:r>
          </w:p>
        </w:tc>
      </w:tr>
      <w:tr w:rsidR="00500ECA" w14:paraId="037D25E5" w14:textId="77777777" w:rsidTr="00555C6E">
        <w:trPr>
          <w:trHeight w:val="464"/>
        </w:trPr>
        <w:tc>
          <w:tcPr>
            <w:tcW w:w="4976" w:type="dxa"/>
            <w:vMerge/>
            <w:vAlign w:val="center"/>
          </w:tcPr>
          <w:p w14:paraId="25ABB17A" w14:textId="77777777" w:rsidR="00E04BF9" w:rsidRPr="00110755" w:rsidRDefault="00E04BF9" w:rsidP="00555C6E">
            <w:pPr>
              <w:spacing w:line="360" w:lineRule="auto"/>
              <w:jc w:val="center"/>
              <w:rPr>
                <w:b/>
              </w:rPr>
            </w:pPr>
          </w:p>
        </w:tc>
        <w:tc>
          <w:tcPr>
            <w:tcW w:w="2126" w:type="dxa"/>
            <w:vAlign w:val="center"/>
          </w:tcPr>
          <w:p w14:paraId="46C467BE" w14:textId="0C8CA02C" w:rsidR="00E04BF9" w:rsidRDefault="00E04BF9" w:rsidP="00555C6E">
            <w:pPr>
              <w:spacing w:line="360" w:lineRule="auto"/>
              <w:jc w:val="center"/>
            </w:pPr>
            <w:r>
              <w:t>3 (Bastante)</w:t>
            </w:r>
          </w:p>
        </w:tc>
        <w:tc>
          <w:tcPr>
            <w:tcW w:w="1701" w:type="dxa"/>
            <w:vAlign w:val="center"/>
          </w:tcPr>
          <w:p w14:paraId="77CCB65E" w14:textId="694A2F79" w:rsidR="00E04BF9" w:rsidRDefault="00E04BF9" w:rsidP="00555C6E">
            <w:pPr>
              <w:spacing w:line="360" w:lineRule="auto"/>
              <w:jc w:val="center"/>
            </w:pPr>
            <w:r>
              <w:t>8</w:t>
            </w:r>
          </w:p>
        </w:tc>
      </w:tr>
      <w:tr w:rsidR="00500ECA" w14:paraId="0938441C" w14:textId="77777777" w:rsidTr="00555C6E">
        <w:trPr>
          <w:trHeight w:val="464"/>
        </w:trPr>
        <w:tc>
          <w:tcPr>
            <w:tcW w:w="4976" w:type="dxa"/>
            <w:vMerge/>
            <w:vAlign w:val="center"/>
          </w:tcPr>
          <w:p w14:paraId="73236B79" w14:textId="77777777" w:rsidR="00E04BF9" w:rsidRPr="00110755" w:rsidRDefault="00E04BF9" w:rsidP="00555C6E">
            <w:pPr>
              <w:spacing w:line="360" w:lineRule="auto"/>
              <w:jc w:val="center"/>
              <w:rPr>
                <w:b/>
              </w:rPr>
            </w:pPr>
          </w:p>
        </w:tc>
        <w:tc>
          <w:tcPr>
            <w:tcW w:w="2126" w:type="dxa"/>
            <w:vAlign w:val="center"/>
          </w:tcPr>
          <w:p w14:paraId="30DF0462" w14:textId="09E977C1" w:rsidR="00E04BF9" w:rsidRDefault="00E04BF9" w:rsidP="00555C6E">
            <w:pPr>
              <w:spacing w:line="360" w:lineRule="auto"/>
              <w:jc w:val="center"/>
            </w:pPr>
            <w:r>
              <w:t>4 (Mucho)</w:t>
            </w:r>
          </w:p>
        </w:tc>
        <w:tc>
          <w:tcPr>
            <w:tcW w:w="1701" w:type="dxa"/>
            <w:vAlign w:val="center"/>
          </w:tcPr>
          <w:p w14:paraId="76B7EE27" w14:textId="5E0C207B" w:rsidR="00E04BF9" w:rsidRDefault="00E04BF9" w:rsidP="00555C6E">
            <w:pPr>
              <w:spacing w:line="360" w:lineRule="auto"/>
              <w:jc w:val="center"/>
            </w:pPr>
            <w:r>
              <w:t>5</w:t>
            </w:r>
          </w:p>
        </w:tc>
      </w:tr>
    </w:tbl>
    <w:p w14:paraId="00BCA092" w14:textId="77777777" w:rsidR="00DC0D4C" w:rsidRDefault="00DC0D4C" w:rsidP="00404453">
      <w:pPr>
        <w:spacing w:line="360" w:lineRule="auto"/>
        <w:ind w:firstLine="397"/>
        <w:jc w:val="both"/>
        <w:rPr>
          <w:rFonts w:eastAsia="Times New Roman"/>
        </w:rPr>
      </w:pPr>
    </w:p>
    <w:p w14:paraId="012D2170" w14:textId="77777777" w:rsidR="00555C6E" w:rsidRDefault="00555C6E" w:rsidP="00BC396F">
      <w:pPr>
        <w:spacing w:line="360" w:lineRule="auto"/>
        <w:jc w:val="both"/>
        <w:rPr>
          <w:rFonts w:eastAsia="Times New Roman"/>
        </w:rPr>
      </w:pPr>
    </w:p>
    <w:p w14:paraId="4395306E" w14:textId="607409CA" w:rsidR="00DB4AAE" w:rsidRDefault="00555C6E" w:rsidP="00555C6E">
      <w:pPr>
        <w:spacing w:line="360" w:lineRule="auto"/>
        <w:ind w:firstLine="397"/>
        <w:jc w:val="both"/>
        <w:rPr>
          <w:rFonts w:eastAsia="Times New Roman"/>
        </w:rPr>
      </w:pPr>
      <w:r w:rsidRPr="00A24EB6">
        <w:rPr>
          <w:rFonts w:eastAsia="Times New Roman"/>
        </w:rPr>
        <w:t xml:space="preserve">Como muestra la </w:t>
      </w:r>
      <w:r w:rsidRPr="00A24EB6">
        <w:rPr>
          <w:rFonts w:eastAsia="Times New Roman"/>
          <w:b/>
        </w:rPr>
        <w:t>Figura 3</w:t>
      </w:r>
      <w:r w:rsidRPr="00A24EB6">
        <w:rPr>
          <w:rFonts w:eastAsia="Times New Roman"/>
        </w:rPr>
        <w:t>, el 44,44% de los alumnos y las alumnas han escogido el ciclo formativo con la finalidad de acceder a otra titulación, el 38,89% de acceder al mundo laboral, el 11,11% de completar su formación y el 5,56% no lo tenían claro</w:t>
      </w:r>
    </w:p>
    <w:p w14:paraId="5EA87F6B" w14:textId="77777777" w:rsidR="00555C6E" w:rsidRPr="00A24EB6" w:rsidRDefault="00555C6E" w:rsidP="00BC396F">
      <w:pPr>
        <w:spacing w:line="360" w:lineRule="auto"/>
        <w:jc w:val="both"/>
        <w:rPr>
          <w:rFonts w:eastAsia="Times New Roman"/>
        </w:rPr>
      </w:pPr>
    </w:p>
    <w:p w14:paraId="4D6FC8F2" w14:textId="5F6B6563" w:rsidR="00DB4AAE" w:rsidRPr="00A24EB6" w:rsidRDefault="00855D52" w:rsidP="00404453">
      <w:pPr>
        <w:spacing w:line="360" w:lineRule="auto"/>
        <w:ind w:firstLine="397"/>
        <w:jc w:val="center"/>
        <w:rPr>
          <w:rFonts w:eastAsia="Times New Roman"/>
        </w:rPr>
      </w:pPr>
      <w:r w:rsidRPr="00A24EB6">
        <w:rPr>
          <w:rFonts w:eastAsia="Times New Roman"/>
          <w:noProof/>
          <w:lang w:val="en-GB" w:eastAsia="en-GB"/>
        </w:rPr>
        <w:lastRenderedPageBreak/>
        <w:drawing>
          <wp:inline distT="0" distB="0" distL="0" distR="0" wp14:anchorId="361D6633" wp14:editId="20E68733">
            <wp:extent cx="3594100" cy="1955800"/>
            <wp:effectExtent l="0" t="0" r="1270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94100" cy="1955800"/>
                    </a:xfrm>
                    <a:prstGeom prst="rect">
                      <a:avLst/>
                    </a:prstGeom>
                  </pic:spPr>
                </pic:pic>
              </a:graphicData>
            </a:graphic>
          </wp:inline>
        </w:drawing>
      </w:r>
    </w:p>
    <w:p w14:paraId="5B363354" w14:textId="3F3D7FE2" w:rsidR="003F1B6F" w:rsidRPr="00A24EB6" w:rsidRDefault="00EF1E46" w:rsidP="00404453">
      <w:pPr>
        <w:pStyle w:val="Descripcin"/>
        <w:ind w:firstLine="397"/>
        <w:rPr>
          <w:rFonts w:eastAsia="Times New Roman"/>
          <w:b/>
          <w:i w:val="0"/>
          <w:color w:val="000000" w:themeColor="text1"/>
          <w:sz w:val="22"/>
          <w:szCs w:val="22"/>
        </w:rPr>
      </w:pPr>
      <w:bookmarkStart w:id="26" w:name="_Toc77684650"/>
      <w:r w:rsidRPr="00A24EB6">
        <w:rPr>
          <w:b/>
          <w:i w:val="0"/>
          <w:color w:val="000000" w:themeColor="text1"/>
          <w:sz w:val="22"/>
          <w:szCs w:val="22"/>
        </w:rPr>
        <w:t xml:space="preserve">Figura </w:t>
      </w:r>
      <w:r w:rsidRPr="00A24EB6">
        <w:rPr>
          <w:b/>
          <w:i w:val="0"/>
          <w:color w:val="000000" w:themeColor="text1"/>
          <w:sz w:val="22"/>
          <w:szCs w:val="22"/>
        </w:rPr>
        <w:fldChar w:fldCharType="begin"/>
      </w:r>
      <w:r w:rsidRPr="00A24EB6">
        <w:rPr>
          <w:b/>
          <w:i w:val="0"/>
          <w:color w:val="000000" w:themeColor="text1"/>
          <w:sz w:val="22"/>
          <w:szCs w:val="22"/>
        </w:rPr>
        <w:instrText xml:space="preserve"> SEQ Figura \* ARABIC </w:instrText>
      </w:r>
      <w:r w:rsidRPr="00A24EB6">
        <w:rPr>
          <w:b/>
          <w:i w:val="0"/>
          <w:color w:val="000000" w:themeColor="text1"/>
          <w:sz w:val="22"/>
          <w:szCs w:val="22"/>
        </w:rPr>
        <w:fldChar w:fldCharType="separate"/>
      </w:r>
      <w:r w:rsidR="008A2813">
        <w:rPr>
          <w:b/>
          <w:i w:val="0"/>
          <w:noProof/>
          <w:color w:val="000000" w:themeColor="text1"/>
          <w:sz w:val="22"/>
          <w:szCs w:val="22"/>
        </w:rPr>
        <w:t>3</w:t>
      </w:r>
      <w:r w:rsidRPr="00A24EB6">
        <w:rPr>
          <w:b/>
          <w:i w:val="0"/>
          <w:color w:val="000000" w:themeColor="text1"/>
          <w:sz w:val="22"/>
          <w:szCs w:val="22"/>
        </w:rPr>
        <w:fldChar w:fldCharType="end"/>
      </w:r>
      <w:r w:rsidR="00DB4AAE" w:rsidRPr="00A24EB6">
        <w:rPr>
          <w:rFonts w:eastAsia="Times New Roman"/>
          <w:b/>
          <w:i w:val="0"/>
          <w:color w:val="000000" w:themeColor="text1"/>
          <w:sz w:val="22"/>
          <w:szCs w:val="22"/>
        </w:rPr>
        <w:t>.</w:t>
      </w:r>
      <w:r w:rsidR="00DB4AAE" w:rsidRPr="00E45533">
        <w:rPr>
          <w:rFonts w:eastAsia="Times New Roman"/>
          <w:b/>
          <w:i w:val="0"/>
          <w:color w:val="000000" w:themeColor="text1"/>
          <w:sz w:val="22"/>
          <w:szCs w:val="22"/>
        </w:rPr>
        <w:t xml:space="preserve"> </w:t>
      </w:r>
      <w:r w:rsidR="0095592F" w:rsidRPr="00E45533">
        <w:rPr>
          <w:rFonts w:eastAsia="Times New Roman"/>
          <w:b/>
          <w:i w:val="0"/>
          <w:color w:val="000000" w:themeColor="text1"/>
          <w:sz w:val="22"/>
          <w:szCs w:val="22"/>
        </w:rPr>
        <w:t xml:space="preserve">Expectativas del alumnado de </w:t>
      </w:r>
      <w:r w:rsidR="00E45533" w:rsidRPr="00E45533">
        <w:rPr>
          <w:rFonts w:eastAsia="Times New Roman"/>
          <w:b/>
          <w:i w:val="0"/>
          <w:color w:val="000000" w:themeColor="text1"/>
          <w:sz w:val="22"/>
          <w:szCs w:val="22"/>
        </w:rPr>
        <w:t xml:space="preserve">primer curso de </w:t>
      </w:r>
      <w:r w:rsidR="0095592F" w:rsidRPr="00E45533">
        <w:rPr>
          <w:rFonts w:eastAsia="Times New Roman"/>
          <w:b/>
          <w:i w:val="0"/>
          <w:color w:val="000000" w:themeColor="text1"/>
          <w:sz w:val="22"/>
          <w:szCs w:val="22"/>
        </w:rPr>
        <w:t>CFGS de Laborat</w:t>
      </w:r>
      <w:r w:rsidR="00E45533" w:rsidRPr="00E45533">
        <w:rPr>
          <w:rFonts w:eastAsia="Times New Roman"/>
          <w:b/>
          <w:i w:val="0"/>
          <w:color w:val="000000" w:themeColor="text1"/>
          <w:sz w:val="22"/>
          <w:szCs w:val="22"/>
        </w:rPr>
        <w:t>orio Clínico y Biomédico al finalizar el ciclo formativo.</w:t>
      </w:r>
      <w:bookmarkEnd w:id="26"/>
    </w:p>
    <w:p w14:paraId="3F667C37" w14:textId="77777777" w:rsidR="009F1EFB" w:rsidRPr="00A24EB6" w:rsidRDefault="009F1EFB" w:rsidP="00404453">
      <w:pPr>
        <w:spacing w:line="360" w:lineRule="auto"/>
        <w:ind w:firstLine="397"/>
        <w:jc w:val="both"/>
        <w:rPr>
          <w:rFonts w:eastAsia="Times New Roman"/>
        </w:rPr>
      </w:pPr>
    </w:p>
    <w:p w14:paraId="04EAEEC5" w14:textId="14E98500" w:rsidR="00DA2485" w:rsidRPr="00A24EB6" w:rsidRDefault="00DA2485" w:rsidP="00404453">
      <w:pPr>
        <w:spacing w:line="360" w:lineRule="auto"/>
        <w:ind w:firstLine="397"/>
        <w:jc w:val="both"/>
        <w:rPr>
          <w:rFonts w:eastAsia="Times New Roman"/>
        </w:rPr>
      </w:pPr>
      <w:r w:rsidRPr="00A24EB6">
        <w:rPr>
          <w:rFonts w:eastAsia="Times New Roman"/>
        </w:rPr>
        <w:t xml:space="preserve">En relación con </w:t>
      </w:r>
      <w:r w:rsidR="007D44AB" w:rsidRPr="00A24EB6">
        <w:rPr>
          <w:rFonts w:eastAsia="Times New Roman"/>
        </w:rPr>
        <w:t>esta cuestión, se les ha preguntado si preferirían estar trabajando en lugar de estudiando</w:t>
      </w:r>
      <w:r w:rsidR="00F66449">
        <w:rPr>
          <w:rFonts w:eastAsia="Times New Roman"/>
        </w:rPr>
        <w:t>,</w:t>
      </w:r>
      <w:r w:rsidR="007D44AB" w:rsidRPr="00A24EB6">
        <w:rPr>
          <w:rFonts w:eastAsia="Times New Roman"/>
        </w:rPr>
        <w:t xml:space="preserve"> a lo que el 38,89% ha indicado que </w:t>
      </w:r>
      <w:r w:rsidR="00333A7D" w:rsidRPr="00A24EB6">
        <w:rPr>
          <w:rFonts w:eastAsia="Times New Roman"/>
        </w:rPr>
        <w:t>sí</w:t>
      </w:r>
      <w:r w:rsidR="007D44AB" w:rsidRPr="00A24EB6">
        <w:rPr>
          <w:rFonts w:eastAsia="Times New Roman"/>
        </w:rPr>
        <w:t xml:space="preserve"> y el 61,11% que no (</w:t>
      </w:r>
      <w:r w:rsidR="007D44AB" w:rsidRPr="00A24EB6">
        <w:rPr>
          <w:rFonts w:eastAsia="Times New Roman"/>
          <w:b/>
        </w:rPr>
        <w:t>Figura 4</w:t>
      </w:r>
      <w:r w:rsidR="007D44AB" w:rsidRPr="00A24EB6">
        <w:rPr>
          <w:rFonts w:eastAsia="Times New Roman"/>
        </w:rPr>
        <w:t>), datos que coinciden con los de la figura anterior.</w:t>
      </w:r>
    </w:p>
    <w:p w14:paraId="4A16D2EB" w14:textId="77777777" w:rsidR="009E5A09" w:rsidRPr="00A24EB6" w:rsidRDefault="009E5A09" w:rsidP="00404453">
      <w:pPr>
        <w:spacing w:line="360" w:lineRule="auto"/>
        <w:ind w:firstLine="397"/>
        <w:jc w:val="both"/>
        <w:rPr>
          <w:rFonts w:eastAsia="Times New Roman"/>
        </w:rPr>
      </w:pPr>
    </w:p>
    <w:p w14:paraId="68A65A4F" w14:textId="012B7127" w:rsidR="009E5A09" w:rsidRPr="00A24EB6" w:rsidRDefault="000251A9" w:rsidP="00404453">
      <w:pPr>
        <w:spacing w:line="360" w:lineRule="auto"/>
        <w:ind w:firstLine="397"/>
        <w:jc w:val="center"/>
        <w:rPr>
          <w:rFonts w:eastAsia="Times New Roman"/>
        </w:rPr>
      </w:pPr>
      <w:r w:rsidRPr="000251A9">
        <w:rPr>
          <w:rFonts w:eastAsia="Times New Roman"/>
          <w:noProof/>
          <w:lang w:val="en-GB" w:eastAsia="en-GB"/>
        </w:rPr>
        <w:drawing>
          <wp:inline distT="0" distB="0" distL="0" distR="0" wp14:anchorId="7AA097BE" wp14:editId="5DCA5EC3">
            <wp:extent cx="2959735" cy="2174716"/>
            <wp:effectExtent l="0" t="0" r="0" b="1016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65755" cy="2179139"/>
                    </a:xfrm>
                    <a:prstGeom prst="rect">
                      <a:avLst/>
                    </a:prstGeom>
                  </pic:spPr>
                </pic:pic>
              </a:graphicData>
            </a:graphic>
          </wp:inline>
        </w:drawing>
      </w:r>
    </w:p>
    <w:p w14:paraId="7AB45391" w14:textId="6C0C0AC8" w:rsidR="009E5A09" w:rsidRPr="00A24EB6" w:rsidRDefault="00EF1E46" w:rsidP="00404453">
      <w:pPr>
        <w:pStyle w:val="Descripcin"/>
        <w:ind w:firstLine="397"/>
        <w:rPr>
          <w:b/>
          <w:i w:val="0"/>
          <w:color w:val="000000" w:themeColor="text1"/>
          <w:sz w:val="22"/>
          <w:szCs w:val="22"/>
        </w:rPr>
      </w:pPr>
      <w:bookmarkStart w:id="27" w:name="_Toc77684651"/>
      <w:r w:rsidRPr="00A24EB6">
        <w:rPr>
          <w:b/>
          <w:i w:val="0"/>
          <w:color w:val="000000" w:themeColor="text1"/>
          <w:sz w:val="22"/>
          <w:szCs w:val="22"/>
        </w:rPr>
        <w:t xml:space="preserve">Figura </w:t>
      </w:r>
      <w:r w:rsidRPr="00A24EB6">
        <w:rPr>
          <w:b/>
          <w:i w:val="0"/>
          <w:color w:val="000000" w:themeColor="text1"/>
          <w:sz w:val="22"/>
          <w:szCs w:val="22"/>
        </w:rPr>
        <w:fldChar w:fldCharType="begin"/>
      </w:r>
      <w:r w:rsidRPr="00A24EB6">
        <w:rPr>
          <w:b/>
          <w:i w:val="0"/>
          <w:color w:val="000000" w:themeColor="text1"/>
          <w:sz w:val="22"/>
          <w:szCs w:val="22"/>
        </w:rPr>
        <w:instrText xml:space="preserve"> SEQ Figura \* ARABIC </w:instrText>
      </w:r>
      <w:r w:rsidRPr="00A24EB6">
        <w:rPr>
          <w:b/>
          <w:i w:val="0"/>
          <w:color w:val="000000" w:themeColor="text1"/>
          <w:sz w:val="22"/>
          <w:szCs w:val="22"/>
        </w:rPr>
        <w:fldChar w:fldCharType="separate"/>
      </w:r>
      <w:r w:rsidR="008A2813">
        <w:rPr>
          <w:b/>
          <w:i w:val="0"/>
          <w:noProof/>
          <w:color w:val="000000" w:themeColor="text1"/>
          <w:sz w:val="22"/>
          <w:szCs w:val="22"/>
        </w:rPr>
        <w:t>4</w:t>
      </w:r>
      <w:r w:rsidRPr="00A24EB6">
        <w:rPr>
          <w:b/>
          <w:i w:val="0"/>
          <w:color w:val="000000" w:themeColor="text1"/>
          <w:sz w:val="22"/>
          <w:szCs w:val="22"/>
        </w:rPr>
        <w:fldChar w:fldCharType="end"/>
      </w:r>
      <w:r w:rsidR="009E5A09" w:rsidRPr="00A24EB6">
        <w:rPr>
          <w:b/>
          <w:i w:val="0"/>
          <w:color w:val="000000" w:themeColor="text1"/>
          <w:sz w:val="22"/>
          <w:szCs w:val="22"/>
        </w:rPr>
        <w:t xml:space="preserve">. </w:t>
      </w:r>
      <w:r w:rsidR="00855D52" w:rsidRPr="00A24EB6">
        <w:rPr>
          <w:b/>
          <w:i w:val="0"/>
          <w:color w:val="000000" w:themeColor="text1"/>
          <w:sz w:val="22"/>
          <w:szCs w:val="22"/>
        </w:rPr>
        <w:t>Distribución</w:t>
      </w:r>
      <w:r w:rsidR="009E5A09" w:rsidRPr="00A24EB6">
        <w:rPr>
          <w:b/>
          <w:i w:val="0"/>
          <w:color w:val="000000" w:themeColor="text1"/>
          <w:sz w:val="22"/>
          <w:szCs w:val="22"/>
        </w:rPr>
        <w:t xml:space="preserve"> </w:t>
      </w:r>
      <w:r w:rsidR="00855D52" w:rsidRPr="00A24EB6">
        <w:rPr>
          <w:b/>
          <w:i w:val="0"/>
          <w:color w:val="000000" w:themeColor="text1"/>
          <w:sz w:val="22"/>
          <w:szCs w:val="22"/>
        </w:rPr>
        <w:t xml:space="preserve">del alumnado de primer curso </w:t>
      </w:r>
      <w:r w:rsidR="00E45533" w:rsidRPr="00E45533">
        <w:rPr>
          <w:rFonts w:eastAsia="Times New Roman"/>
          <w:b/>
          <w:i w:val="0"/>
          <w:color w:val="000000" w:themeColor="text1"/>
          <w:sz w:val="22"/>
          <w:szCs w:val="22"/>
        </w:rPr>
        <w:t xml:space="preserve">de CFGS </w:t>
      </w:r>
      <w:r w:rsidR="00E45533">
        <w:rPr>
          <w:rFonts w:eastAsia="Times New Roman"/>
          <w:b/>
          <w:i w:val="0"/>
          <w:color w:val="000000" w:themeColor="text1"/>
          <w:sz w:val="22"/>
          <w:szCs w:val="22"/>
        </w:rPr>
        <w:t xml:space="preserve">de </w:t>
      </w:r>
      <w:r w:rsidR="009E5A09" w:rsidRPr="00A24EB6">
        <w:rPr>
          <w:b/>
          <w:i w:val="0"/>
          <w:color w:val="000000" w:themeColor="text1"/>
          <w:sz w:val="22"/>
          <w:szCs w:val="22"/>
        </w:rPr>
        <w:t>Laboratorio Clínico y Biomédico</w:t>
      </w:r>
      <w:r w:rsidR="00855D52" w:rsidRPr="00A24EB6">
        <w:rPr>
          <w:b/>
          <w:i w:val="0"/>
          <w:color w:val="000000" w:themeColor="text1"/>
          <w:sz w:val="22"/>
          <w:szCs w:val="22"/>
        </w:rPr>
        <w:t xml:space="preserve"> según si preferirían estar tr</w:t>
      </w:r>
      <w:r w:rsidR="00E45533">
        <w:rPr>
          <w:b/>
          <w:i w:val="0"/>
          <w:color w:val="000000" w:themeColor="text1"/>
          <w:sz w:val="22"/>
          <w:szCs w:val="22"/>
        </w:rPr>
        <w:t>abajando en lugar de estudiando.</w:t>
      </w:r>
      <w:bookmarkEnd w:id="27"/>
    </w:p>
    <w:p w14:paraId="1D8961A7" w14:textId="77777777" w:rsidR="00D60DB7" w:rsidRPr="00A24EB6" w:rsidRDefault="00D60DB7" w:rsidP="00404453">
      <w:pPr>
        <w:spacing w:line="360" w:lineRule="auto"/>
        <w:ind w:firstLine="397"/>
        <w:jc w:val="both"/>
        <w:rPr>
          <w:rFonts w:eastAsia="Times New Roman"/>
          <w:b/>
        </w:rPr>
      </w:pPr>
    </w:p>
    <w:p w14:paraId="3A741890" w14:textId="04353403" w:rsidR="00D60DB7" w:rsidRPr="00A24EB6" w:rsidRDefault="00D60DB7" w:rsidP="00404453">
      <w:pPr>
        <w:spacing w:line="360" w:lineRule="auto"/>
        <w:ind w:firstLine="397"/>
        <w:jc w:val="both"/>
        <w:rPr>
          <w:rFonts w:eastAsia="Times New Roman"/>
        </w:rPr>
      </w:pPr>
      <w:r w:rsidRPr="00A24EB6">
        <w:rPr>
          <w:rFonts w:eastAsia="Times New Roman"/>
        </w:rPr>
        <w:t xml:space="preserve">A continuación, se quiso averiguar si el ciclo </w:t>
      </w:r>
      <w:r w:rsidR="00333A7D" w:rsidRPr="00A24EB6">
        <w:rPr>
          <w:rFonts w:eastAsia="Times New Roman"/>
        </w:rPr>
        <w:t xml:space="preserve">formativo </w:t>
      </w:r>
      <w:r w:rsidRPr="00A24EB6">
        <w:rPr>
          <w:rFonts w:eastAsia="Times New Roman"/>
        </w:rPr>
        <w:t>había cumplido con las expectativas a lo que el 11,12% respondieron que nada o poco y el 88,89% respondieron que bastante o mucho</w:t>
      </w:r>
      <w:r w:rsidR="000A5EBA" w:rsidRPr="00A24EB6">
        <w:rPr>
          <w:rFonts w:eastAsia="Times New Roman"/>
        </w:rPr>
        <w:t xml:space="preserve"> (</w:t>
      </w:r>
      <w:r w:rsidR="00805AC2" w:rsidRPr="00A24EB6">
        <w:rPr>
          <w:rFonts w:eastAsia="Times New Roman"/>
          <w:b/>
        </w:rPr>
        <w:t>Figura 5</w:t>
      </w:r>
      <w:r w:rsidR="000A5EBA" w:rsidRPr="00A24EB6">
        <w:rPr>
          <w:rFonts w:eastAsia="Times New Roman"/>
        </w:rPr>
        <w:t>)</w:t>
      </w:r>
      <w:r w:rsidRPr="00A24EB6">
        <w:rPr>
          <w:rFonts w:eastAsia="Times New Roman"/>
        </w:rPr>
        <w:t xml:space="preserve">. Es decir, que la gran mayoría del alumnado consideran que se han cumplido las expectativas que tenían hacía el ciclo formativo. </w:t>
      </w:r>
    </w:p>
    <w:p w14:paraId="26AA3A16" w14:textId="77777777" w:rsidR="009E5A09" w:rsidRPr="00A24EB6" w:rsidRDefault="009E5A09" w:rsidP="00404453">
      <w:pPr>
        <w:spacing w:line="360" w:lineRule="auto"/>
        <w:ind w:firstLine="397"/>
        <w:jc w:val="both"/>
        <w:rPr>
          <w:rFonts w:eastAsia="Times New Roman"/>
        </w:rPr>
      </w:pPr>
    </w:p>
    <w:p w14:paraId="1DE09483" w14:textId="489C60A5" w:rsidR="00406413" w:rsidRPr="00A24EB6" w:rsidRDefault="00855D52" w:rsidP="00404453">
      <w:pPr>
        <w:spacing w:line="360" w:lineRule="auto"/>
        <w:ind w:firstLine="397"/>
        <w:jc w:val="center"/>
        <w:rPr>
          <w:rFonts w:eastAsia="Times New Roman"/>
        </w:rPr>
      </w:pPr>
      <w:r w:rsidRPr="00A24EB6">
        <w:rPr>
          <w:rFonts w:eastAsia="Times New Roman"/>
          <w:noProof/>
          <w:lang w:val="en-GB" w:eastAsia="en-GB"/>
        </w:rPr>
        <w:lastRenderedPageBreak/>
        <w:drawing>
          <wp:inline distT="0" distB="0" distL="0" distR="0" wp14:anchorId="323475F4" wp14:editId="74242BA0">
            <wp:extent cx="3009150" cy="198374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32926" cy="1999414"/>
                    </a:xfrm>
                    <a:prstGeom prst="rect">
                      <a:avLst/>
                    </a:prstGeom>
                  </pic:spPr>
                </pic:pic>
              </a:graphicData>
            </a:graphic>
          </wp:inline>
        </w:drawing>
      </w:r>
    </w:p>
    <w:p w14:paraId="47FFF1DC" w14:textId="37998C0D" w:rsidR="00406413" w:rsidRPr="00A24EB6" w:rsidRDefault="00EF1E46" w:rsidP="00404453">
      <w:pPr>
        <w:pStyle w:val="Descripcin"/>
        <w:ind w:firstLine="397"/>
        <w:jc w:val="both"/>
        <w:rPr>
          <w:b/>
          <w:i w:val="0"/>
          <w:color w:val="000000" w:themeColor="text1"/>
          <w:sz w:val="22"/>
          <w:szCs w:val="22"/>
        </w:rPr>
      </w:pPr>
      <w:bookmarkStart w:id="28" w:name="_Toc77684652"/>
      <w:r w:rsidRPr="00A24EB6">
        <w:rPr>
          <w:b/>
          <w:i w:val="0"/>
          <w:color w:val="000000" w:themeColor="text1"/>
          <w:sz w:val="22"/>
          <w:szCs w:val="22"/>
        </w:rPr>
        <w:t xml:space="preserve">Figura </w:t>
      </w:r>
      <w:r w:rsidRPr="00A24EB6">
        <w:rPr>
          <w:b/>
          <w:i w:val="0"/>
          <w:color w:val="000000" w:themeColor="text1"/>
          <w:sz w:val="22"/>
          <w:szCs w:val="22"/>
        </w:rPr>
        <w:fldChar w:fldCharType="begin"/>
      </w:r>
      <w:r w:rsidRPr="00A24EB6">
        <w:rPr>
          <w:b/>
          <w:i w:val="0"/>
          <w:color w:val="000000" w:themeColor="text1"/>
          <w:sz w:val="22"/>
          <w:szCs w:val="22"/>
        </w:rPr>
        <w:instrText xml:space="preserve"> SEQ Figura \* ARABIC </w:instrText>
      </w:r>
      <w:r w:rsidRPr="00A24EB6">
        <w:rPr>
          <w:b/>
          <w:i w:val="0"/>
          <w:color w:val="000000" w:themeColor="text1"/>
          <w:sz w:val="22"/>
          <w:szCs w:val="22"/>
        </w:rPr>
        <w:fldChar w:fldCharType="separate"/>
      </w:r>
      <w:r w:rsidR="008A2813">
        <w:rPr>
          <w:b/>
          <w:i w:val="0"/>
          <w:noProof/>
          <w:color w:val="000000" w:themeColor="text1"/>
          <w:sz w:val="22"/>
          <w:szCs w:val="22"/>
        </w:rPr>
        <w:t>5</w:t>
      </w:r>
      <w:r w:rsidRPr="00A24EB6">
        <w:rPr>
          <w:b/>
          <w:i w:val="0"/>
          <w:color w:val="000000" w:themeColor="text1"/>
          <w:sz w:val="22"/>
          <w:szCs w:val="22"/>
        </w:rPr>
        <w:fldChar w:fldCharType="end"/>
      </w:r>
      <w:r w:rsidR="00406413" w:rsidRPr="00A24EB6">
        <w:rPr>
          <w:b/>
          <w:i w:val="0"/>
          <w:color w:val="000000" w:themeColor="text1"/>
          <w:sz w:val="22"/>
          <w:szCs w:val="22"/>
        </w:rPr>
        <w:t xml:space="preserve">. </w:t>
      </w:r>
      <w:r w:rsidR="00B7420B">
        <w:rPr>
          <w:rFonts w:eastAsia="Times New Roman"/>
          <w:b/>
          <w:i w:val="0"/>
          <w:color w:val="000000" w:themeColor="text1"/>
          <w:sz w:val="22"/>
          <w:szCs w:val="22"/>
        </w:rPr>
        <w:t>Valoración en una escala del 1 al 4 (nada, poco, bastante y mucho)</w:t>
      </w:r>
      <w:r w:rsidR="00B7420B" w:rsidRPr="00A24EB6">
        <w:rPr>
          <w:rFonts w:eastAsia="Times New Roman"/>
          <w:b/>
          <w:i w:val="0"/>
          <w:color w:val="000000" w:themeColor="text1"/>
          <w:sz w:val="22"/>
          <w:szCs w:val="22"/>
        </w:rPr>
        <w:t xml:space="preserve"> </w:t>
      </w:r>
      <w:r w:rsidR="00B7420B">
        <w:rPr>
          <w:rFonts w:eastAsia="Times New Roman"/>
          <w:b/>
          <w:i w:val="0"/>
          <w:color w:val="000000" w:themeColor="text1"/>
          <w:sz w:val="22"/>
          <w:szCs w:val="22"/>
        </w:rPr>
        <w:t xml:space="preserve">de </w:t>
      </w:r>
      <w:r w:rsidR="00D62477">
        <w:rPr>
          <w:rFonts w:eastAsia="Times New Roman"/>
          <w:b/>
          <w:i w:val="0"/>
          <w:color w:val="000000" w:themeColor="text1"/>
          <w:sz w:val="22"/>
          <w:szCs w:val="22"/>
        </w:rPr>
        <w:t xml:space="preserve">si el ciclo formativo ha cumplido </w:t>
      </w:r>
      <w:r w:rsidR="00B7420B">
        <w:rPr>
          <w:rFonts w:eastAsia="Times New Roman"/>
          <w:b/>
          <w:i w:val="0"/>
          <w:color w:val="000000" w:themeColor="text1"/>
          <w:sz w:val="22"/>
          <w:szCs w:val="22"/>
        </w:rPr>
        <w:t xml:space="preserve">las </w:t>
      </w:r>
      <w:r w:rsidR="00B7420B">
        <w:rPr>
          <w:b/>
          <w:i w:val="0"/>
          <w:color w:val="000000" w:themeColor="text1"/>
          <w:sz w:val="22"/>
          <w:szCs w:val="22"/>
        </w:rPr>
        <w:t>e</w:t>
      </w:r>
      <w:r w:rsidR="00D60DB7" w:rsidRPr="00A24EB6">
        <w:rPr>
          <w:b/>
          <w:i w:val="0"/>
          <w:color w:val="000000" w:themeColor="text1"/>
          <w:sz w:val="22"/>
          <w:szCs w:val="22"/>
        </w:rPr>
        <w:t>xpectativas</w:t>
      </w:r>
      <w:r w:rsidR="00CC29FA">
        <w:rPr>
          <w:b/>
          <w:i w:val="0"/>
          <w:color w:val="000000" w:themeColor="text1"/>
          <w:sz w:val="22"/>
          <w:szCs w:val="22"/>
        </w:rPr>
        <w:t xml:space="preserve"> </w:t>
      </w:r>
      <w:r w:rsidR="00D62477">
        <w:rPr>
          <w:b/>
          <w:i w:val="0"/>
          <w:color w:val="000000" w:themeColor="text1"/>
          <w:sz w:val="22"/>
          <w:szCs w:val="22"/>
        </w:rPr>
        <w:t xml:space="preserve">en </w:t>
      </w:r>
      <w:r w:rsidR="00CC29FA">
        <w:rPr>
          <w:b/>
          <w:i w:val="0"/>
          <w:color w:val="000000" w:themeColor="text1"/>
          <w:sz w:val="22"/>
          <w:szCs w:val="22"/>
        </w:rPr>
        <w:t xml:space="preserve">el alumnado de primer curso </w:t>
      </w:r>
      <w:r w:rsidR="00B7420B">
        <w:rPr>
          <w:b/>
          <w:i w:val="0"/>
          <w:color w:val="000000" w:themeColor="text1"/>
          <w:sz w:val="22"/>
          <w:szCs w:val="22"/>
        </w:rPr>
        <w:t>del CFGS</w:t>
      </w:r>
      <w:r w:rsidR="00406413" w:rsidRPr="00A24EB6">
        <w:rPr>
          <w:b/>
          <w:i w:val="0"/>
          <w:color w:val="000000" w:themeColor="text1"/>
          <w:sz w:val="22"/>
          <w:szCs w:val="22"/>
        </w:rPr>
        <w:t xml:space="preserve"> de Laboratorio Clínico y Bio</w:t>
      </w:r>
      <w:r w:rsidR="00D60DB7" w:rsidRPr="00A24EB6">
        <w:rPr>
          <w:b/>
          <w:i w:val="0"/>
          <w:color w:val="000000" w:themeColor="text1"/>
          <w:sz w:val="22"/>
          <w:szCs w:val="22"/>
        </w:rPr>
        <w:t>médico.</w:t>
      </w:r>
      <w:bookmarkEnd w:id="28"/>
      <w:r w:rsidR="00D60DB7" w:rsidRPr="00A24EB6">
        <w:rPr>
          <w:b/>
          <w:i w:val="0"/>
          <w:color w:val="000000" w:themeColor="text1"/>
          <w:sz w:val="22"/>
          <w:szCs w:val="22"/>
        </w:rPr>
        <w:t xml:space="preserve"> </w:t>
      </w:r>
    </w:p>
    <w:p w14:paraId="5DF1F712" w14:textId="77777777" w:rsidR="000A5EBA" w:rsidRPr="00A24EB6" w:rsidRDefault="000A5EBA" w:rsidP="00404453">
      <w:pPr>
        <w:spacing w:line="360" w:lineRule="auto"/>
        <w:ind w:firstLine="397"/>
        <w:jc w:val="both"/>
        <w:rPr>
          <w:rFonts w:eastAsia="Times New Roman"/>
          <w:b/>
        </w:rPr>
      </w:pPr>
    </w:p>
    <w:p w14:paraId="7F8B1DE6" w14:textId="111C6A24" w:rsidR="00401515" w:rsidRPr="00A24EB6" w:rsidRDefault="00B30E50" w:rsidP="00404453">
      <w:pPr>
        <w:spacing w:line="360" w:lineRule="auto"/>
        <w:ind w:firstLine="397"/>
        <w:jc w:val="both"/>
        <w:rPr>
          <w:rFonts w:eastAsia="Times New Roman"/>
        </w:rPr>
      </w:pPr>
      <w:r>
        <w:rPr>
          <w:rFonts w:eastAsia="Times New Roman"/>
        </w:rPr>
        <w:t xml:space="preserve">En la </w:t>
      </w:r>
      <w:r w:rsidRPr="00B30E50">
        <w:rPr>
          <w:rFonts w:eastAsia="Times New Roman"/>
          <w:b/>
        </w:rPr>
        <w:t xml:space="preserve">Figura 6 </w:t>
      </w:r>
      <w:r w:rsidR="009F49F6">
        <w:rPr>
          <w:rFonts w:eastAsia="Times New Roman"/>
        </w:rPr>
        <w:t>se ha representado el grado de</w:t>
      </w:r>
      <w:r w:rsidR="00333A7D" w:rsidRPr="00A24EB6">
        <w:rPr>
          <w:rFonts w:eastAsia="Times New Roman"/>
        </w:rPr>
        <w:t xml:space="preserve"> ánimo y energía </w:t>
      </w:r>
      <w:r>
        <w:rPr>
          <w:rFonts w:eastAsia="Times New Roman"/>
        </w:rPr>
        <w:t xml:space="preserve">que tenían los encuestados para </w:t>
      </w:r>
      <w:r w:rsidR="00333A7D" w:rsidRPr="00A24EB6">
        <w:rPr>
          <w:rFonts w:eastAsia="Times New Roman"/>
        </w:rPr>
        <w:t>finalizar el ciclo</w:t>
      </w:r>
      <w:r>
        <w:rPr>
          <w:rFonts w:eastAsia="Times New Roman"/>
        </w:rPr>
        <w:t xml:space="preserve"> formativo</w:t>
      </w:r>
      <w:r w:rsidR="00333A7D" w:rsidRPr="00A24EB6">
        <w:rPr>
          <w:rFonts w:eastAsia="Times New Roman"/>
        </w:rPr>
        <w:t xml:space="preserve">. El 5,56% de ellos no tenían nada de ánimo y el 22,22% poco. Sin embargo, el 72,22% tenían bastante </w:t>
      </w:r>
      <w:r>
        <w:rPr>
          <w:rFonts w:eastAsia="Times New Roman"/>
        </w:rPr>
        <w:t xml:space="preserve">o mucho ánimo para finalizarlos. </w:t>
      </w:r>
      <w:r w:rsidR="00333A7D" w:rsidRPr="00A24EB6">
        <w:rPr>
          <w:rFonts w:eastAsia="Times New Roman"/>
        </w:rPr>
        <w:t>Es decir, la mayoría del alumnado se siente con ganas y ánimo para finalizar el curso, pero un 27,78% tienen nada o poco ánimo para finalizar el curso, dato preocupante y que se puede relacionar con la elevada tasa de abandono escolar en España.</w:t>
      </w:r>
    </w:p>
    <w:p w14:paraId="26A065CD" w14:textId="5FB7B377" w:rsidR="000A5EBA" w:rsidRPr="00A24EB6" w:rsidRDefault="00961359" w:rsidP="00404453">
      <w:pPr>
        <w:spacing w:line="360" w:lineRule="auto"/>
        <w:ind w:firstLine="397"/>
        <w:jc w:val="center"/>
        <w:rPr>
          <w:rFonts w:eastAsia="Times New Roman"/>
          <w:b/>
        </w:rPr>
      </w:pPr>
      <w:r w:rsidRPr="00A24EB6">
        <w:rPr>
          <w:rFonts w:eastAsia="Times New Roman"/>
          <w:b/>
          <w:noProof/>
          <w:lang w:val="en-GB" w:eastAsia="en-GB"/>
        </w:rPr>
        <w:drawing>
          <wp:inline distT="0" distB="0" distL="0" distR="0" wp14:anchorId="256CCC1A" wp14:editId="4AAEE028">
            <wp:extent cx="2980354" cy="198374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98249" cy="1995651"/>
                    </a:xfrm>
                    <a:prstGeom prst="rect">
                      <a:avLst/>
                    </a:prstGeom>
                  </pic:spPr>
                </pic:pic>
              </a:graphicData>
            </a:graphic>
          </wp:inline>
        </w:drawing>
      </w:r>
    </w:p>
    <w:p w14:paraId="5D256653" w14:textId="0DFEA26C" w:rsidR="000A5EBA" w:rsidRDefault="00EF1E46" w:rsidP="00404453">
      <w:pPr>
        <w:pStyle w:val="Descripcin"/>
        <w:ind w:firstLine="397"/>
        <w:jc w:val="both"/>
        <w:rPr>
          <w:rFonts w:eastAsia="Times New Roman"/>
          <w:b/>
          <w:i w:val="0"/>
          <w:color w:val="000000" w:themeColor="text1"/>
          <w:sz w:val="22"/>
          <w:szCs w:val="22"/>
        </w:rPr>
      </w:pPr>
      <w:bookmarkStart w:id="29" w:name="_Toc77684653"/>
      <w:r w:rsidRPr="00A24EB6">
        <w:rPr>
          <w:rFonts w:eastAsia="Times New Roman"/>
          <w:b/>
          <w:i w:val="0"/>
          <w:color w:val="000000" w:themeColor="text1"/>
          <w:sz w:val="22"/>
          <w:szCs w:val="22"/>
        </w:rPr>
        <w:t xml:space="preserve">Figura </w:t>
      </w:r>
      <w:r w:rsidRPr="00A24EB6">
        <w:rPr>
          <w:rFonts w:eastAsia="Times New Roman"/>
          <w:b/>
          <w:i w:val="0"/>
          <w:color w:val="000000" w:themeColor="text1"/>
          <w:sz w:val="22"/>
          <w:szCs w:val="22"/>
        </w:rPr>
        <w:fldChar w:fldCharType="begin"/>
      </w:r>
      <w:r w:rsidRPr="00A24EB6">
        <w:rPr>
          <w:rFonts w:eastAsia="Times New Roman"/>
          <w:b/>
          <w:i w:val="0"/>
          <w:color w:val="000000" w:themeColor="text1"/>
          <w:sz w:val="22"/>
          <w:szCs w:val="22"/>
        </w:rPr>
        <w:instrText xml:space="preserve"> SEQ Figura \* ARABIC </w:instrText>
      </w:r>
      <w:r w:rsidRPr="00A24EB6">
        <w:rPr>
          <w:rFonts w:eastAsia="Times New Roman"/>
          <w:b/>
          <w:i w:val="0"/>
          <w:color w:val="000000" w:themeColor="text1"/>
          <w:sz w:val="22"/>
          <w:szCs w:val="22"/>
        </w:rPr>
        <w:fldChar w:fldCharType="separate"/>
      </w:r>
      <w:r w:rsidR="008A2813">
        <w:rPr>
          <w:rFonts w:eastAsia="Times New Roman"/>
          <w:b/>
          <w:i w:val="0"/>
          <w:noProof/>
          <w:color w:val="000000" w:themeColor="text1"/>
          <w:sz w:val="22"/>
          <w:szCs w:val="22"/>
        </w:rPr>
        <w:t>6</w:t>
      </w:r>
      <w:r w:rsidRPr="00A24EB6">
        <w:rPr>
          <w:rFonts w:eastAsia="Times New Roman"/>
          <w:b/>
          <w:i w:val="0"/>
          <w:color w:val="000000" w:themeColor="text1"/>
          <w:sz w:val="22"/>
          <w:szCs w:val="22"/>
        </w:rPr>
        <w:fldChar w:fldCharType="end"/>
      </w:r>
      <w:r w:rsidR="000A5EBA" w:rsidRPr="00A24EB6">
        <w:rPr>
          <w:rFonts w:eastAsia="Times New Roman"/>
          <w:b/>
          <w:i w:val="0"/>
          <w:color w:val="000000" w:themeColor="text1"/>
          <w:sz w:val="22"/>
          <w:szCs w:val="22"/>
        </w:rPr>
        <w:t xml:space="preserve">. </w:t>
      </w:r>
      <w:r w:rsidR="00B7420B">
        <w:rPr>
          <w:rFonts w:eastAsia="Times New Roman"/>
          <w:b/>
          <w:i w:val="0"/>
          <w:color w:val="000000" w:themeColor="text1"/>
          <w:sz w:val="22"/>
          <w:szCs w:val="22"/>
        </w:rPr>
        <w:t>Valoración en una escala del 1 al 4 (nada, poco, bastante y mucho)</w:t>
      </w:r>
      <w:r w:rsidR="00B7420B" w:rsidRPr="00A24EB6">
        <w:rPr>
          <w:rFonts w:eastAsia="Times New Roman"/>
          <w:b/>
          <w:i w:val="0"/>
          <w:color w:val="000000" w:themeColor="text1"/>
          <w:sz w:val="22"/>
          <w:szCs w:val="22"/>
        </w:rPr>
        <w:t xml:space="preserve"> </w:t>
      </w:r>
      <w:r w:rsidR="00B7420B">
        <w:rPr>
          <w:rFonts w:eastAsia="Times New Roman"/>
          <w:b/>
          <w:i w:val="0"/>
          <w:color w:val="000000" w:themeColor="text1"/>
          <w:sz w:val="22"/>
          <w:szCs w:val="22"/>
        </w:rPr>
        <w:t>del g</w:t>
      </w:r>
      <w:r w:rsidR="000A5EBA" w:rsidRPr="00A24EB6">
        <w:rPr>
          <w:rFonts w:eastAsia="Times New Roman"/>
          <w:b/>
          <w:i w:val="0"/>
          <w:color w:val="000000" w:themeColor="text1"/>
          <w:sz w:val="22"/>
          <w:szCs w:val="22"/>
        </w:rPr>
        <w:t>rado de ánimo y energía para finalizar el ciclo formativo de Técnico de Laboratorio Clínico y Biomédico</w:t>
      </w:r>
      <w:r w:rsidR="00546029" w:rsidRPr="00A24EB6">
        <w:rPr>
          <w:rFonts w:eastAsia="Times New Roman"/>
          <w:b/>
          <w:i w:val="0"/>
          <w:color w:val="000000" w:themeColor="text1"/>
          <w:sz w:val="22"/>
          <w:szCs w:val="22"/>
        </w:rPr>
        <w:t xml:space="preserve"> en el alum</w:t>
      </w:r>
      <w:r w:rsidR="00855D52" w:rsidRPr="00A24EB6">
        <w:rPr>
          <w:rFonts w:eastAsia="Times New Roman"/>
          <w:b/>
          <w:i w:val="0"/>
          <w:color w:val="000000" w:themeColor="text1"/>
          <w:sz w:val="22"/>
          <w:szCs w:val="22"/>
        </w:rPr>
        <w:t>na</w:t>
      </w:r>
      <w:r w:rsidR="00546029" w:rsidRPr="00A24EB6">
        <w:rPr>
          <w:rFonts w:eastAsia="Times New Roman"/>
          <w:b/>
          <w:i w:val="0"/>
          <w:color w:val="000000" w:themeColor="text1"/>
          <w:sz w:val="22"/>
          <w:szCs w:val="22"/>
        </w:rPr>
        <w:t>do de primer curso del IES Jorge Juan</w:t>
      </w:r>
      <w:r w:rsidR="000A5EBA" w:rsidRPr="00A24EB6">
        <w:rPr>
          <w:rFonts w:eastAsia="Times New Roman"/>
          <w:b/>
          <w:i w:val="0"/>
          <w:color w:val="000000" w:themeColor="text1"/>
          <w:sz w:val="22"/>
          <w:szCs w:val="22"/>
        </w:rPr>
        <w:t>.</w:t>
      </w:r>
      <w:bookmarkEnd w:id="29"/>
      <w:r w:rsidR="000A5EBA" w:rsidRPr="00A24EB6">
        <w:rPr>
          <w:rFonts w:eastAsia="Times New Roman"/>
          <w:b/>
          <w:i w:val="0"/>
          <w:color w:val="000000" w:themeColor="text1"/>
          <w:sz w:val="22"/>
          <w:szCs w:val="22"/>
        </w:rPr>
        <w:t xml:space="preserve"> </w:t>
      </w:r>
    </w:p>
    <w:p w14:paraId="2F97C384" w14:textId="77777777" w:rsidR="00842636" w:rsidRDefault="00842636" w:rsidP="00404453">
      <w:pPr>
        <w:ind w:firstLine="397"/>
      </w:pPr>
    </w:p>
    <w:p w14:paraId="4793BF44" w14:textId="1338B0D5" w:rsidR="00B30E50" w:rsidRDefault="00B30E50" w:rsidP="00404453">
      <w:pPr>
        <w:spacing w:line="360" w:lineRule="auto"/>
        <w:ind w:firstLine="397"/>
        <w:jc w:val="both"/>
      </w:pPr>
      <w:r>
        <w:t xml:space="preserve">Finalmente, se ha analizado la correlación entre las expectativas alcanzadas con el ciclo formativo y el grado de ánimo y energía del alumnado. Los resultados obtenidos se muestran en la </w:t>
      </w:r>
      <w:r w:rsidRPr="00B30E50">
        <w:rPr>
          <w:b/>
        </w:rPr>
        <w:t>Figura 7</w:t>
      </w:r>
      <w:r>
        <w:rPr>
          <w:b/>
        </w:rPr>
        <w:t xml:space="preserve">. </w:t>
      </w:r>
      <w:r>
        <w:t xml:space="preserve">Se observa que existe una correlación positiva significativa (p&lt; 0.001) entre las expectativas que tiene el alumnado y el grado de ánimo y energía. Es decir, a los alumnos que valoran que el ciclo formativo ha cumplido sus expectativas presentan un mayor ánimo para finalizar el CFGS. </w:t>
      </w:r>
    </w:p>
    <w:p w14:paraId="6C346396" w14:textId="4470AF69" w:rsidR="00842636" w:rsidRDefault="00842636" w:rsidP="00555C6E"/>
    <w:p w14:paraId="7E9A794A" w14:textId="77777777" w:rsidR="00842636" w:rsidRDefault="00842636" w:rsidP="00404453">
      <w:pPr>
        <w:ind w:firstLine="397"/>
      </w:pPr>
    </w:p>
    <w:p w14:paraId="1B494758" w14:textId="123830BA" w:rsidR="00842636" w:rsidRPr="00842636" w:rsidRDefault="00E807CD" w:rsidP="00404453">
      <w:pPr>
        <w:ind w:firstLine="397"/>
        <w:jc w:val="center"/>
      </w:pPr>
      <w:r w:rsidRPr="00E807CD">
        <w:rPr>
          <w:noProof/>
          <w:lang w:val="en-GB" w:eastAsia="en-GB"/>
        </w:rPr>
        <w:drawing>
          <wp:inline distT="0" distB="0" distL="0" distR="0" wp14:anchorId="10B204B3" wp14:editId="695BBE7C">
            <wp:extent cx="4890135" cy="2136629"/>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98962" cy="2140486"/>
                    </a:xfrm>
                    <a:prstGeom prst="rect">
                      <a:avLst/>
                    </a:prstGeom>
                  </pic:spPr>
                </pic:pic>
              </a:graphicData>
            </a:graphic>
          </wp:inline>
        </w:drawing>
      </w:r>
    </w:p>
    <w:p w14:paraId="3C5D429C" w14:textId="77777777" w:rsidR="000A5EBA" w:rsidRDefault="000A5EBA" w:rsidP="00404453">
      <w:pPr>
        <w:spacing w:line="360" w:lineRule="auto"/>
        <w:ind w:firstLine="397"/>
        <w:jc w:val="both"/>
        <w:rPr>
          <w:rFonts w:eastAsia="Times New Roman"/>
          <w:b/>
        </w:rPr>
      </w:pPr>
    </w:p>
    <w:p w14:paraId="0BBAB634" w14:textId="0A52AFEC" w:rsidR="00842636" w:rsidRPr="00F45FA5" w:rsidRDefault="00F45FA5" w:rsidP="00404453">
      <w:pPr>
        <w:pStyle w:val="Descripcin"/>
        <w:ind w:firstLine="397"/>
        <w:jc w:val="both"/>
        <w:rPr>
          <w:rFonts w:eastAsia="Times New Roman"/>
          <w:b/>
          <w:i w:val="0"/>
          <w:color w:val="000000" w:themeColor="text1"/>
          <w:sz w:val="22"/>
          <w:szCs w:val="22"/>
        </w:rPr>
      </w:pPr>
      <w:bookmarkStart w:id="30" w:name="_Toc77684654"/>
      <w:r w:rsidRPr="00F45FA5">
        <w:rPr>
          <w:rFonts w:eastAsia="Times New Roman"/>
          <w:b/>
          <w:i w:val="0"/>
          <w:color w:val="000000" w:themeColor="text1"/>
          <w:sz w:val="22"/>
          <w:szCs w:val="22"/>
        </w:rPr>
        <w:t xml:space="preserve">Figura </w:t>
      </w:r>
      <w:r w:rsidRPr="00F45FA5">
        <w:rPr>
          <w:rFonts w:eastAsia="Times New Roman"/>
          <w:b/>
          <w:i w:val="0"/>
          <w:color w:val="000000" w:themeColor="text1"/>
          <w:sz w:val="22"/>
          <w:szCs w:val="22"/>
        </w:rPr>
        <w:fldChar w:fldCharType="begin"/>
      </w:r>
      <w:r w:rsidRPr="00F45FA5">
        <w:rPr>
          <w:rFonts w:eastAsia="Times New Roman"/>
          <w:b/>
          <w:i w:val="0"/>
          <w:color w:val="000000" w:themeColor="text1"/>
          <w:sz w:val="22"/>
          <w:szCs w:val="22"/>
        </w:rPr>
        <w:instrText xml:space="preserve"> SEQ Figura \* ARABIC </w:instrText>
      </w:r>
      <w:r w:rsidRPr="00F45FA5">
        <w:rPr>
          <w:rFonts w:eastAsia="Times New Roman"/>
          <w:b/>
          <w:i w:val="0"/>
          <w:color w:val="000000" w:themeColor="text1"/>
          <w:sz w:val="22"/>
          <w:szCs w:val="22"/>
        </w:rPr>
        <w:fldChar w:fldCharType="separate"/>
      </w:r>
      <w:r w:rsidR="008A2813">
        <w:rPr>
          <w:rFonts w:eastAsia="Times New Roman"/>
          <w:b/>
          <w:i w:val="0"/>
          <w:noProof/>
          <w:color w:val="000000" w:themeColor="text1"/>
          <w:sz w:val="22"/>
          <w:szCs w:val="22"/>
        </w:rPr>
        <w:t>7</w:t>
      </w:r>
      <w:r w:rsidRPr="00F45FA5">
        <w:rPr>
          <w:rFonts w:eastAsia="Times New Roman"/>
          <w:b/>
          <w:i w:val="0"/>
          <w:color w:val="000000" w:themeColor="text1"/>
          <w:sz w:val="22"/>
          <w:szCs w:val="22"/>
        </w:rPr>
        <w:fldChar w:fldCharType="end"/>
      </w:r>
      <w:r w:rsidRPr="00F45FA5">
        <w:rPr>
          <w:rFonts w:eastAsia="Times New Roman"/>
          <w:b/>
          <w:i w:val="0"/>
          <w:color w:val="000000" w:themeColor="text1"/>
          <w:sz w:val="22"/>
          <w:szCs w:val="22"/>
        </w:rPr>
        <w:t xml:space="preserve">. </w:t>
      </w:r>
      <w:r w:rsidR="00842636" w:rsidRPr="00F45FA5">
        <w:rPr>
          <w:rFonts w:eastAsia="Times New Roman"/>
          <w:b/>
          <w:i w:val="0"/>
          <w:color w:val="000000" w:themeColor="text1"/>
          <w:sz w:val="22"/>
          <w:szCs w:val="22"/>
        </w:rPr>
        <w:t>Correlación entre el grado de ánimo y energía para finalizar el ciclo formativo de Técnico de Laboratorio Clínico y Biomédico y las expectativas alcanzadas de este mismo grado. A. Representación de la correlación. B. Tabla descriptiva del Coeficiente de Correlación de Pearson y la P valor.</w:t>
      </w:r>
      <w:bookmarkEnd w:id="30"/>
      <w:r w:rsidR="00842636" w:rsidRPr="00F45FA5">
        <w:rPr>
          <w:rFonts w:eastAsia="Times New Roman"/>
          <w:b/>
          <w:i w:val="0"/>
          <w:color w:val="000000" w:themeColor="text1"/>
          <w:sz w:val="22"/>
          <w:szCs w:val="22"/>
        </w:rPr>
        <w:t xml:space="preserve"> </w:t>
      </w:r>
    </w:p>
    <w:p w14:paraId="6357570E" w14:textId="77777777" w:rsidR="00E807CD" w:rsidRPr="00A24EB6" w:rsidRDefault="00E807CD" w:rsidP="00404453">
      <w:pPr>
        <w:spacing w:line="360" w:lineRule="auto"/>
        <w:ind w:firstLine="397"/>
        <w:jc w:val="both"/>
        <w:rPr>
          <w:rFonts w:eastAsia="Times New Roman"/>
          <w:b/>
        </w:rPr>
      </w:pPr>
    </w:p>
    <w:p w14:paraId="0C99C829" w14:textId="226A19D9" w:rsidR="00E02F4A" w:rsidRPr="00A24EB6" w:rsidRDefault="00E479BD" w:rsidP="00404453">
      <w:pPr>
        <w:pStyle w:val="Ttulo2"/>
        <w:ind w:firstLine="397"/>
      </w:pPr>
      <w:bookmarkStart w:id="31" w:name="_Toc78211928"/>
      <w:r>
        <w:t>6.3</w:t>
      </w:r>
      <w:r w:rsidR="00E02F4A" w:rsidRPr="00A24EB6">
        <w:t xml:space="preserve"> Evaluación de la influencia de las metodologías activas en la </w:t>
      </w:r>
      <w:r w:rsidR="00FD4994" w:rsidRPr="00A24EB6">
        <w:t>motivación</w:t>
      </w:r>
      <w:bookmarkEnd w:id="31"/>
    </w:p>
    <w:p w14:paraId="47C652F6" w14:textId="77777777" w:rsidR="003A1640" w:rsidRPr="00A24EB6" w:rsidRDefault="003A1640" w:rsidP="00404453">
      <w:pPr>
        <w:spacing w:line="360" w:lineRule="auto"/>
        <w:ind w:firstLine="397"/>
        <w:jc w:val="both"/>
      </w:pPr>
    </w:p>
    <w:p w14:paraId="7A683A21" w14:textId="68CB5C56" w:rsidR="00500ECA" w:rsidRDefault="003A1640" w:rsidP="00500ECA">
      <w:pPr>
        <w:spacing w:line="360" w:lineRule="auto"/>
        <w:ind w:firstLine="397"/>
        <w:jc w:val="both"/>
        <w:rPr>
          <w:rFonts w:eastAsia="Times New Roman"/>
        </w:rPr>
      </w:pPr>
      <w:r w:rsidRPr="00A24EB6">
        <w:t xml:space="preserve">Como </w:t>
      </w:r>
      <w:r w:rsidR="008E18FA" w:rsidRPr="00A24EB6">
        <w:t xml:space="preserve">hemos descrito en el marco teórico, las metodologías empleadas influyen en el proceso aprendizaje-enseñanza y pueden variar el grado de motivación del alumnado. En este estudio hemos evaluado que tipos de metodología prefieren los alumnos. </w:t>
      </w:r>
      <w:r w:rsidR="00500ECA">
        <w:t xml:space="preserve">En la </w:t>
      </w:r>
      <w:r w:rsidR="00500ECA" w:rsidRPr="00500ECA">
        <w:rPr>
          <w:b/>
        </w:rPr>
        <w:t>Tabla 4</w:t>
      </w:r>
      <w:r w:rsidR="00500ECA">
        <w:t xml:space="preserve">, </w:t>
      </w:r>
      <w:r w:rsidR="00500ECA" w:rsidRPr="00AE1689">
        <w:rPr>
          <w:rFonts w:eastAsia="Times New Roman"/>
        </w:rPr>
        <w:t xml:space="preserve">se resumen los resultados obtenidos relacionados </w:t>
      </w:r>
      <w:r w:rsidR="00500ECA">
        <w:rPr>
          <w:rFonts w:eastAsia="Times New Roman"/>
        </w:rPr>
        <w:t xml:space="preserve">con los ítems que evalúan la influencia de las metodologías activas en </w:t>
      </w:r>
      <w:r w:rsidR="00500ECA" w:rsidRPr="00AE1689">
        <w:rPr>
          <w:rFonts w:eastAsia="Times New Roman"/>
        </w:rPr>
        <w:t>el grado de motivación del alumnado de primer ciclo del CFGS de Técnico de Laboratorio Clínico y Biomédico.</w:t>
      </w:r>
      <w:r w:rsidR="00500ECA">
        <w:rPr>
          <w:rFonts w:eastAsia="Times New Roman"/>
        </w:rPr>
        <w:t xml:space="preserve"> </w:t>
      </w:r>
    </w:p>
    <w:p w14:paraId="09F507F6" w14:textId="77777777" w:rsidR="00500ECA" w:rsidRDefault="00500ECA" w:rsidP="00500ECA">
      <w:pPr>
        <w:spacing w:line="360" w:lineRule="auto"/>
        <w:jc w:val="both"/>
        <w:rPr>
          <w:rFonts w:eastAsia="Times New Roman"/>
        </w:rPr>
      </w:pPr>
    </w:p>
    <w:p w14:paraId="101AD8A6" w14:textId="77777777" w:rsidR="00500ECA" w:rsidRDefault="00500ECA" w:rsidP="00500ECA">
      <w:pPr>
        <w:spacing w:line="360" w:lineRule="auto"/>
        <w:jc w:val="both"/>
        <w:rPr>
          <w:rFonts w:eastAsia="Times New Roman"/>
        </w:rPr>
      </w:pPr>
    </w:p>
    <w:p w14:paraId="70F624E1" w14:textId="77777777" w:rsidR="00500ECA" w:rsidRDefault="00500ECA" w:rsidP="00500ECA">
      <w:pPr>
        <w:spacing w:line="360" w:lineRule="auto"/>
        <w:jc w:val="both"/>
        <w:rPr>
          <w:rFonts w:eastAsia="Times New Roman"/>
        </w:rPr>
      </w:pPr>
    </w:p>
    <w:p w14:paraId="2DF1BE01" w14:textId="77777777" w:rsidR="00500ECA" w:rsidRDefault="00500ECA" w:rsidP="00500ECA">
      <w:pPr>
        <w:spacing w:line="360" w:lineRule="auto"/>
        <w:jc w:val="both"/>
        <w:rPr>
          <w:rFonts w:eastAsia="Times New Roman"/>
        </w:rPr>
      </w:pPr>
    </w:p>
    <w:p w14:paraId="3B6878F0" w14:textId="77777777" w:rsidR="00555C6E" w:rsidRDefault="00555C6E" w:rsidP="00500ECA">
      <w:pPr>
        <w:spacing w:line="360" w:lineRule="auto"/>
        <w:jc w:val="both"/>
        <w:rPr>
          <w:rFonts w:eastAsia="Times New Roman"/>
        </w:rPr>
      </w:pPr>
    </w:p>
    <w:p w14:paraId="31F47252" w14:textId="77777777" w:rsidR="00555C6E" w:rsidRDefault="00555C6E" w:rsidP="00500ECA">
      <w:pPr>
        <w:spacing w:line="360" w:lineRule="auto"/>
        <w:jc w:val="both"/>
        <w:rPr>
          <w:rFonts w:eastAsia="Times New Roman"/>
        </w:rPr>
      </w:pPr>
    </w:p>
    <w:p w14:paraId="09D27EA5" w14:textId="77777777" w:rsidR="00555C6E" w:rsidRDefault="00555C6E" w:rsidP="00500ECA">
      <w:pPr>
        <w:spacing w:line="360" w:lineRule="auto"/>
        <w:jc w:val="both"/>
        <w:rPr>
          <w:rFonts w:eastAsia="Times New Roman"/>
        </w:rPr>
      </w:pPr>
    </w:p>
    <w:p w14:paraId="6B514506" w14:textId="77777777" w:rsidR="00555C6E" w:rsidRDefault="00555C6E" w:rsidP="00500ECA">
      <w:pPr>
        <w:spacing w:line="360" w:lineRule="auto"/>
        <w:jc w:val="both"/>
        <w:rPr>
          <w:rFonts w:eastAsia="Times New Roman"/>
        </w:rPr>
      </w:pPr>
    </w:p>
    <w:p w14:paraId="2E13065B" w14:textId="77777777" w:rsidR="00500ECA" w:rsidRDefault="00500ECA" w:rsidP="00500ECA">
      <w:pPr>
        <w:spacing w:line="360" w:lineRule="auto"/>
        <w:jc w:val="both"/>
        <w:rPr>
          <w:rFonts w:eastAsia="Times New Roman"/>
        </w:rPr>
      </w:pPr>
    </w:p>
    <w:p w14:paraId="6500CE51" w14:textId="42C812C4" w:rsidR="00BC396F" w:rsidRPr="00555C6E" w:rsidRDefault="00555C6E" w:rsidP="00555C6E">
      <w:pPr>
        <w:pStyle w:val="Descripcin"/>
        <w:keepNext/>
        <w:jc w:val="both"/>
        <w:rPr>
          <w:i w:val="0"/>
          <w:color w:val="000000" w:themeColor="text1"/>
          <w:sz w:val="22"/>
        </w:rPr>
      </w:pPr>
      <w:bookmarkStart w:id="32" w:name="_Toc78211867"/>
      <w:r w:rsidRPr="00555C6E">
        <w:rPr>
          <w:b/>
          <w:i w:val="0"/>
          <w:color w:val="000000" w:themeColor="text1"/>
          <w:sz w:val="22"/>
        </w:rPr>
        <w:lastRenderedPageBreak/>
        <w:t xml:space="preserve">Tabla </w:t>
      </w:r>
      <w:r w:rsidRPr="00555C6E">
        <w:rPr>
          <w:b/>
          <w:i w:val="0"/>
          <w:color w:val="000000" w:themeColor="text1"/>
          <w:sz w:val="22"/>
        </w:rPr>
        <w:fldChar w:fldCharType="begin"/>
      </w:r>
      <w:r w:rsidRPr="00555C6E">
        <w:rPr>
          <w:b/>
          <w:i w:val="0"/>
          <w:color w:val="000000" w:themeColor="text1"/>
          <w:sz w:val="22"/>
        </w:rPr>
        <w:instrText xml:space="preserve"> SEQ Tabla \* ARABIC </w:instrText>
      </w:r>
      <w:r w:rsidRPr="00555C6E">
        <w:rPr>
          <w:b/>
          <w:i w:val="0"/>
          <w:color w:val="000000" w:themeColor="text1"/>
          <w:sz w:val="22"/>
        </w:rPr>
        <w:fldChar w:fldCharType="separate"/>
      </w:r>
      <w:r>
        <w:rPr>
          <w:b/>
          <w:i w:val="0"/>
          <w:noProof/>
          <w:color w:val="000000" w:themeColor="text1"/>
          <w:sz w:val="22"/>
        </w:rPr>
        <w:t>4</w:t>
      </w:r>
      <w:r w:rsidRPr="00555C6E">
        <w:rPr>
          <w:b/>
          <w:i w:val="0"/>
          <w:color w:val="000000" w:themeColor="text1"/>
          <w:sz w:val="22"/>
        </w:rPr>
        <w:fldChar w:fldCharType="end"/>
      </w:r>
      <w:r w:rsidRPr="00555C6E">
        <w:rPr>
          <w:b/>
          <w:i w:val="0"/>
          <w:color w:val="000000" w:themeColor="text1"/>
          <w:sz w:val="22"/>
        </w:rPr>
        <w:t>.</w:t>
      </w:r>
      <w:r w:rsidRPr="00555C6E">
        <w:rPr>
          <w:i w:val="0"/>
          <w:color w:val="000000" w:themeColor="text1"/>
          <w:sz w:val="22"/>
        </w:rPr>
        <w:t xml:space="preserve"> </w:t>
      </w:r>
      <w:r w:rsidR="00500ECA" w:rsidRPr="00555C6E">
        <w:rPr>
          <w:i w:val="0"/>
          <w:color w:val="000000" w:themeColor="text1"/>
          <w:sz w:val="22"/>
        </w:rPr>
        <w:t>Resultados obtenidos relacionados con la influencia de las metodologías activas en la motivación en el alumnado de primer curso del CFGS de Técnico de Laboratorio Clínico y Biomédico.</w:t>
      </w:r>
      <w:bookmarkEnd w:id="32"/>
    </w:p>
    <w:tbl>
      <w:tblPr>
        <w:tblStyle w:val="Tablaconcuadrcula"/>
        <w:tblpPr w:leftFromText="141" w:rightFromText="141" w:vertAnchor="text" w:horzAnchor="page" w:tblpX="1840" w:tblpY="8"/>
        <w:tblW w:w="8647" w:type="dxa"/>
        <w:tblLook w:val="04A0" w:firstRow="1" w:lastRow="0" w:firstColumn="1" w:lastColumn="0" w:noHBand="0" w:noVBand="1"/>
      </w:tblPr>
      <w:tblGrid>
        <w:gridCol w:w="4381"/>
        <w:gridCol w:w="2551"/>
        <w:gridCol w:w="1715"/>
      </w:tblGrid>
      <w:tr w:rsidR="00555C6E" w14:paraId="51D5435B" w14:textId="77777777" w:rsidTr="00555C6E">
        <w:tc>
          <w:tcPr>
            <w:tcW w:w="4381" w:type="dxa"/>
            <w:shd w:val="clear" w:color="auto" w:fill="E2D6FD"/>
          </w:tcPr>
          <w:p w14:paraId="4550313F" w14:textId="77777777" w:rsidR="00BC396F" w:rsidRPr="00110755" w:rsidRDefault="00BC396F" w:rsidP="00555C6E">
            <w:pPr>
              <w:spacing w:line="360" w:lineRule="auto"/>
              <w:jc w:val="center"/>
              <w:rPr>
                <w:b/>
              </w:rPr>
            </w:pPr>
            <w:r>
              <w:rPr>
                <w:b/>
              </w:rPr>
              <w:t>Ítem</w:t>
            </w:r>
          </w:p>
        </w:tc>
        <w:tc>
          <w:tcPr>
            <w:tcW w:w="2551" w:type="dxa"/>
            <w:shd w:val="clear" w:color="auto" w:fill="E2D6FD"/>
          </w:tcPr>
          <w:p w14:paraId="307E25D0" w14:textId="3F70DC10" w:rsidR="00BC396F" w:rsidRDefault="00B776A7" w:rsidP="00555C6E">
            <w:pPr>
              <w:spacing w:line="360" w:lineRule="auto"/>
              <w:jc w:val="center"/>
            </w:pPr>
            <w:r w:rsidRPr="00B776A7">
              <w:rPr>
                <w:b/>
                <w:highlight w:val="green"/>
              </w:rPr>
              <w:t>Respuesta</w:t>
            </w:r>
          </w:p>
        </w:tc>
        <w:tc>
          <w:tcPr>
            <w:tcW w:w="1715" w:type="dxa"/>
            <w:shd w:val="clear" w:color="auto" w:fill="E2D6FD"/>
          </w:tcPr>
          <w:p w14:paraId="727D73ED" w14:textId="77777777" w:rsidR="00BC396F" w:rsidRPr="00E04BF9" w:rsidRDefault="00BC396F" w:rsidP="00555C6E">
            <w:pPr>
              <w:spacing w:line="360" w:lineRule="auto"/>
              <w:rPr>
                <w:b/>
              </w:rPr>
            </w:pPr>
            <w:r w:rsidRPr="00E04BF9">
              <w:rPr>
                <w:b/>
              </w:rPr>
              <w:t>Alumnado (n)</w:t>
            </w:r>
          </w:p>
        </w:tc>
      </w:tr>
      <w:tr w:rsidR="00555C6E" w14:paraId="4D95E6A6" w14:textId="77777777" w:rsidTr="00555C6E">
        <w:tc>
          <w:tcPr>
            <w:tcW w:w="4381" w:type="dxa"/>
            <w:vMerge w:val="restart"/>
            <w:vAlign w:val="center"/>
          </w:tcPr>
          <w:p w14:paraId="7D85E86D" w14:textId="18C8D32F" w:rsidR="00BC396F" w:rsidRPr="00110755" w:rsidRDefault="003E1270" w:rsidP="00555C6E">
            <w:pPr>
              <w:spacing w:line="360" w:lineRule="auto"/>
              <w:jc w:val="center"/>
              <w:rPr>
                <w:b/>
              </w:rPr>
            </w:pPr>
            <w:r>
              <w:rPr>
                <w:b/>
              </w:rPr>
              <w:t>¿Cómo prefieres que se desarrollen las lecciones?</w:t>
            </w:r>
          </w:p>
        </w:tc>
        <w:tc>
          <w:tcPr>
            <w:tcW w:w="2551" w:type="dxa"/>
            <w:vAlign w:val="center"/>
          </w:tcPr>
          <w:p w14:paraId="15328CCB" w14:textId="17F1AFA5" w:rsidR="00BC396F" w:rsidRDefault="003E1270" w:rsidP="00555C6E">
            <w:pPr>
              <w:spacing w:line="360" w:lineRule="auto"/>
              <w:jc w:val="center"/>
            </w:pPr>
            <w:r>
              <w:t>Especialmente de forma teórica</w:t>
            </w:r>
          </w:p>
        </w:tc>
        <w:tc>
          <w:tcPr>
            <w:tcW w:w="1715" w:type="dxa"/>
            <w:vAlign w:val="center"/>
          </w:tcPr>
          <w:p w14:paraId="4F501080" w14:textId="17B4791B" w:rsidR="00BC396F" w:rsidRDefault="003E1270" w:rsidP="00555C6E">
            <w:pPr>
              <w:spacing w:line="360" w:lineRule="auto"/>
              <w:jc w:val="center"/>
            </w:pPr>
            <w:r>
              <w:t>0</w:t>
            </w:r>
          </w:p>
        </w:tc>
      </w:tr>
      <w:tr w:rsidR="00555C6E" w14:paraId="12159E35" w14:textId="77777777" w:rsidTr="00555C6E">
        <w:tc>
          <w:tcPr>
            <w:tcW w:w="4381" w:type="dxa"/>
            <w:vMerge/>
            <w:vAlign w:val="center"/>
          </w:tcPr>
          <w:p w14:paraId="0ABE5A94" w14:textId="77777777" w:rsidR="00BC396F" w:rsidRPr="00110755" w:rsidRDefault="00BC396F" w:rsidP="00555C6E">
            <w:pPr>
              <w:spacing w:line="360" w:lineRule="auto"/>
              <w:jc w:val="center"/>
              <w:rPr>
                <w:b/>
              </w:rPr>
            </w:pPr>
          </w:p>
        </w:tc>
        <w:tc>
          <w:tcPr>
            <w:tcW w:w="2551" w:type="dxa"/>
            <w:vAlign w:val="center"/>
          </w:tcPr>
          <w:p w14:paraId="43A5A54D" w14:textId="72399475" w:rsidR="00BC396F" w:rsidRDefault="003E1270" w:rsidP="00555C6E">
            <w:pPr>
              <w:spacing w:line="360" w:lineRule="auto"/>
              <w:jc w:val="center"/>
            </w:pPr>
            <w:r>
              <w:t>Especialmente de forma práctica</w:t>
            </w:r>
          </w:p>
        </w:tc>
        <w:tc>
          <w:tcPr>
            <w:tcW w:w="1715" w:type="dxa"/>
            <w:vAlign w:val="center"/>
          </w:tcPr>
          <w:p w14:paraId="44C34407" w14:textId="6562347F" w:rsidR="00BC396F" w:rsidRDefault="003E1270" w:rsidP="00555C6E">
            <w:pPr>
              <w:spacing w:line="360" w:lineRule="auto"/>
              <w:jc w:val="center"/>
            </w:pPr>
            <w:r>
              <w:t>5</w:t>
            </w:r>
          </w:p>
        </w:tc>
      </w:tr>
      <w:tr w:rsidR="00555C6E" w14:paraId="145FAE87" w14:textId="77777777" w:rsidTr="00555C6E">
        <w:trPr>
          <w:trHeight w:val="464"/>
        </w:trPr>
        <w:tc>
          <w:tcPr>
            <w:tcW w:w="4381" w:type="dxa"/>
            <w:vMerge/>
            <w:vAlign w:val="center"/>
          </w:tcPr>
          <w:p w14:paraId="62630CAD" w14:textId="77777777" w:rsidR="00BC396F" w:rsidRPr="00110755" w:rsidRDefault="00BC396F" w:rsidP="00555C6E">
            <w:pPr>
              <w:spacing w:line="360" w:lineRule="auto"/>
              <w:jc w:val="center"/>
              <w:rPr>
                <w:b/>
              </w:rPr>
            </w:pPr>
          </w:p>
        </w:tc>
        <w:tc>
          <w:tcPr>
            <w:tcW w:w="2551" w:type="dxa"/>
            <w:vAlign w:val="center"/>
          </w:tcPr>
          <w:p w14:paraId="0CEA363F" w14:textId="4AE82E48" w:rsidR="00BC396F" w:rsidRDefault="003E1270" w:rsidP="00555C6E">
            <w:pPr>
              <w:spacing w:line="360" w:lineRule="auto"/>
              <w:jc w:val="center"/>
            </w:pPr>
            <w:r>
              <w:t>Que la teoría y la práctica tengan la misma carga lectiva</w:t>
            </w:r>
          </w:p>
        </w:tc>
        <w:tc>
          <w:tcPr>
            <w:tcW w:w="1715" w:type="dxa"/>
            <w:vAlign w:val="center"/>
          </w:tcPr>
          <w:p w14:paraId="102FC9DC" w14:textId="1D121D21" w:rsidR="00BC396F" w:rsidRDefault="003E1270" w:rsidP="00555C6E">
            <w:pPr>
              <w:spacing w:line="360" w:lineRule="auto"/>
              <w:jc w:val="center"/>
            </w:pPr>
            <w:r>
              <w:t>13</w:t>
            </w:r>
          </w:p>
        </w:tc>
      </w:tr>
      <w:tr w:rsidR="00555C6E" w14:paraId="11982350" w14:textId="77777777" w:rsidTr="00555C6E">
        <w:trPr>
          <w:trHeight w:val="464"/>
        </w:trPr>
        <w:tc>
          <w:tcPr>
            <w:tcW w:w="4381" w:type="dxa"/>
            <w:vMerge w:val="restart"/>
            <w:vAlign w:val="center"/>
          </w:tcPr>
          <w:p w14:paraId="5484AAF3" w14:textId="58109C82" w:rsidR="00BC396F" w:rsidRPr="00110755" w:rsidRDefault="003E1270" w:rsidP="00555C6E">
            <w:pPr>
              <w:spacing w:line="360" w:lineRule="auto"/>
              <w:jc w:val="center"/>
              <w:rPr>
                <w:b/>
              </w:rPr>
            </w:pPr>
            <w:r>
              <w:rPr>
                <w:b/>
              </w:rPr>
              <w:t>¿Te gusta que se planteen cuestiones y problemas al inicio del tema?</w:t>
            </w:r>
          </w:p>
        </w:tc>
        <w:tc>
          <w:tcPr>
            <w:tcW w:w="2551" w:type="dxa"/>
            <w:vAlign w:val="center"/>
          </w:tcPr>
          <w:p w14:paraId="009F0F1D" w14:textId="2B840BE9" w:rsidR="00BC396F" w:rsidRDefault="003E1270" w:rsidP="00555C6E">
            <w:pPr>
              <w:spacing w:line="360" w:lineRule="auto"/>
              <w:jc w:val="center"/>
            </w:pPr>
            <w:r>
              <w:t>Sí</w:t>
            </w:r>
          </w:p>
        </w:tc>
        <w:tc>
          <w:tcPr>
            <w:tcW w:w="1715" w:type="dxa"/>
            <w:vAlign w:val="center"/>
          </w:tcPr>
          <w:p w14:paraId="71136F0C" w14:textId="2E832A7B" w:rsidR="00BC396F" w:rsidRDefault="003E1270" w:rsidP="00555C6E">
            <w:pPr>
              <w:spacing w:line="360" w:lineRule="auto"/>
              <w:jc w:val="center"/>
            </w:pPr>
            <w:r>
              <w:t>13</w:t>
            </w:r>
          </w:p>
        </w:tc>
      </w:tr>
      <w:tr w:rsidR="00555C6E" w14:paraId="36D7A324" w14:textId="77777777" w:rsidTr="00555C6E">
        <w:trPr>
          <w:trHeight w:val="464"/>
        </w:trPr>
        <w:tc>
          <w:tcPr>
            <w:tcW w:w="4381" w:type="dxa"/>
            <w:vMerge/>
            <w:vAlign w:val="center"/>
          </w:tcPr>
          <w:p w14:paraId="148F6E23" w14:textId="77777777" w:rsidR="00BC396F" w:rsidRPr="00110755" w:rsidRDefault="00BC396F" w:rsidP="00555C6E">
            <w:pPr>
              <w:spacing w:line="360" w:lineRule="auto"/>
              <w:jc w:val="center"/>
              <w:rPr>
                <w:b/>
              </w:rPr>
            </w:pPr>
          </w:p>
        </w:tc>
        <w:tc>
          <w:tcPr>
            <w:tcW w:w="2551" w:type="dxa"/>
            <w:vAlign w:val="center"/>
          </w:tcPr>
          <w:p w14:paraId="5D80DF6C" w14:textId="6A7EFA45" w:rsidR="00BC396F" w:rsidRDefault="003E1270" w:rsidP="00555C6E">
            <w:pPr>
              <w:spacing w:line="360" w:lineRule="auto"/>
              <w:jc w:val="center"/>
            </w:pPr>
            <w:r>
              <w:t>No</w:t>
            </w:r>
          </w:p>
        </w:tc>
        <w:tc>
          <w:tcPr>
            <w:tcW w:w="1715" w:type="dxa"/>
            <w:vAlign w:val="center"/>
          </w:tcPr>
          <w:p w14:paraId="3408209B" w14:textId="4788B241" w:rsidR="00BC396F" w:rsidRDefault="003E1270" w:rsidP="00555C6E">
            <w:pPr>
              <w:spacing w:line="360" w:lineRule="auto"/>
              <w:jc w:val="center"/>
            </w:pPr>
            <w:r>
              <w:t>2</w:t>
            </w:r>
          </w:p>
        </w:tc>
      </w:tr>
      <w:tr w:rsidR="00555C6E" w14:paraId="770AB2F5" w14:textId="77777777" w:rsidTr="00555C6E">
        <w:trPr>
          <w:trHeight w:val="464"/>
        </w:trPr>
        <w:tc>
          <w:tcPr>
            <w:tcW w:w="4381" w:type="dxa"/>
            <w:vMerge/>
            <w:vAlign w:val="center"/>
          </w:tcPr>
          <w:p w14:paraId="099A64D6" w14:textId="77777777" w:rsidR="00BC396F" w:rsidRPr="00110755" w:rsidRDefault="00BC396F" w:rsidP="00555C6E">
            <w:pPr>
              <w:spacing w:line="360" w:lineRule="auto"/>
              <w:jc w:val="center"/>
              <w:rPr>
                <w:b/>
              </w:rPr>
            </w:pPr>
          </w:p>
        </w:tc>
        <w:tc>
          <w:tcPr>
            <w:tcW w:w="2551" w:type="dxa"/>
            <w:vAlign w:val="center"/>
          </w:tcPr>
          <w:p w14:paraId="031B2789" w14:textId="48D8FF35" w:rsidR="00BC396F" w:rsidRDefault="003E1270" w:rsidP="00555C6E">
            <w:pPr>
              <w:spacing w:line="360" w:lineRule="auto"/>
              <w:jc w:val="center"/>
            </w:pPr>
            <w:r>
              <w:t>Me resulta indiferente</w:t>
            </w:r>
          </w:p>
        </w:tc>
        <w:tc>
          <w:tcPr>
            <w:tcW w:w="1715" w:type="dxa"/>
            <w:vAlign w:val="center"/>
          </w:tcPr>
          <w:p w14:paraId="43C85250" w14:textId="260E9053" w:rsidR="00BC396F" w:rsidRDefault="003E1270" w:rsidP="00555C6E">
            <w:pPr>
              <w:spacing w:line="360" w:lineRule="auto"/>
              <w:jc w:val="center"/>
            </w:pPr>
            <w:r>
              <w:t>3</w:t>
            </w:r>
          </w:p>
        </w:tc>
      </w:tr>
      <w:tr w:rsidR="00555C6E" w14:paraId="5E9C5596" w14:textId="77777777" w:rsidTr="00555C6E">
        <w:trPr>
          <w:trHeight w:val="880"/>
        </w:trPr>
        <w:tc>
          <w:tcPr>
            <w:tcW w:w="4381" w:type="dxa"/>
            <w:vMerge w:val="restart"/>
            <w:vAlign w:val="center"/>
          </w:tcPr>
          <w:p w14:paraId="7464DBE3" w14:textId="546A0D7A" w:rsidR="003E1270" w:rsidRPr="00110755" w:rsidRDefault="003E1270" w:rsidP="00555C6E">
            <w:pPr>
              <w:spacing w:line="360" w:lineRule="auto"/>
              <w:jc w:val="center"/>
              <w:rPr>
                <w:b/>
              </w:rPr>
            </w:pPr>
            <w:r>
              <w:rPr>
                <w:b/>
              </w:rPr>
              <w:t>¿Consideras que los docentes realizan cuestiones y problemas al inicio del tema?</w:t>
            </w:r>
          </w:p>
        </w:tc>
        <w:tc>
          <w:tcPr>
            <w:tcW w:w="2551" w:type="dxa"/>
            <w:vAlign w:val="center"/>
          </w:tcPr>
          <w:p w14:paraId="5C548F3F" w14:textId="3D3F22B8" w:rsidR="003E1270" w:rsidRDefault="003E1270" w:rsidP="00555C6E">
            <w:pPr>
              <w:spacing w:line="360" w:lineRule="auto"/>
              <w:jc w:val="center"/>
            </w:pPr>
            <w:r>
              <w:t>Sí</w:t>
            </w:r>
          </w:p>
        </w:tc>
        <w:tc>
          <w:tcPr>
            <w:tcW w:w="1715" w:type="dxa"/>
            <w:vAlign w:val="center"/>
          </w:tcPr>
          <w:p w14:paraId="3308406D" w14:textId="7FA75B0E" w:rsidR="003E1270" w:rsidRDefault="003E1270" w:rsidP="00555C6E">
            <w:pPr>
              <w:spacing w:line="360" w:lineRule="auto"/>
              <w:jc w:val="center"/>
            </w:pPr>
            <w:r>
              <w:t>4</w:t>
            </w:r>
          </w:p>
        </w:tc>
      </w:tr>
      <w:tr w:rsidR="00555C6E" w14:paraId="061F1AD6" w14:textId="77777777" w:rsidTr="00555C6E">
        <w:trPr>
          <w:trHeight w:val="464"/>
        </w:trPr>
        <w:tc>
          <w:tcPr>
            <w:tcW w:w="4381" w:type="dxa"/>
            <w:vMerge/>
            <w:vAlign w:val="center"/>
          </w:tcPr>
          <w:p w14:paraId="2E8C39FA" w14:textId="77777777" w:rsidR="003E1270" w:rsidRPr="00110755" w:rsidRDefault="003E1270" w:rsidP="00555C6E">
            <w:pPr>
              <w:spacing w:line="360" w:lineRule="auto"/>
              <w:jc w:val="center"/>
              <w:rPr>
                <w:b/>
              </w:rPr>
            </w:pPr>
          </w:p>
        </w:tc>
        <w:tc>
          <w:tcPr>
            <w:tcW w:w="2551" w:type="dxa"/>
            <w:vAlign w:val="center"/>
          </w:tcPr>
          <w:p w14:paraId="54990788" w14:textId="0A225265" w:rsidR="003E1270" w:rsidRDefault="003E1270" w:rsidP="00555C6E">
            <w:pPr>
              <w:spacing w:line="360" w:lineRule="auto"/>
              <w:jc w:val="center"/>
            </w:pPr>
            <w:r>
              <w:t>No</w:t>
            </w:r>
          </w:p>
        </w:tc>
        <w:tc>
          <w:tcPr>
            <w:tcW w:w="1715" w:type="dxa"/>
            <w:vAlign w:val="center"/>
          </w:tcPr>
          <w:p w14:paraId="0DC2D2D6" w14:textId="5CF61893" w:rsidR="003E1270" w:rsidRDefault="003E1270" w:rsidP="00555C6E">
            <w:pPr>
              <w:spacing w:line="360" w:lineRule="auto"/>
              <w:jc w:val="center"/>
            </w:pPr>
            <w:r>
              <w:t>14</w:t>
            </w:r>
          </w:p>
        </w:tc>
      </w:tr>
      <w:tr w:rsidR="00555C6E" w14:paraId="46223898" w14:textId="77777777" w:rsidTr="00555C6E">
        <w:trPr>
          <w:trHeight w:val="880"/>
        </w:trPr>
        <w:tc>
          <w:tcPr>
            <w:tcW w:w="4381" w:type="dxa"/>
            <w:vMerge w:val="restart"/>
            <w:vAlign w:val="center"/>
          </w:tcPr>
          <w:p w14:paraId="195201B0" w14:textId="0E611F99" w:rsidR="000B184A" w:rsidRPr="00110755" w:rsidRDefault="000B184A" w:rsidP="00555C6E">
            <w:pPr>
              <w:spacing w:line="360" w:lineRule="auto"/>
              <w:jc w:val="center"/>
              <w:rPr>
                <w:b/>
              </w:rPr>
            </w:pPr>
            <w:r>
              <w:rPr>
                <w:b/>
              </w:rPr>
              <w:t>¿Te gusta que los docentes realicen clases magistrales?</w:t>
            </w:r>
          </w:p>
        </w:tc>
        <w:tc>
          <w:tcPr>
            <w:tcW w:w="2551" w:type="dxa"/>
            <w:vAlign w:val="bottom"/>
          </w:tcPr>
          <w:p w14:paraId="7A176AA4" w14:textId="3E71E61D" w:rsidR="000B184A" w:rsidRDefault="000B184A" w:rsidP="00555C6E">
            <w:pPr>
              <w:spacing w:line="360" w:lineRule="auto"/>
              <w:jc w:val="center"/>
            </w:pPr>
            <w:r w:rsidRPr="000B184A">
              <w:t>Si, prefiero escuchar y tomar apuntes</w:t>
            </w:r>
          </w:p>
        </w:tc>
        <w:tc>
          <w:tcPr>
            <w:tcW w:w="1715" w:type="dxa"/>
            <w:vAlign w:val="center"/>
          </w:tcPr>
          <w:p w14:paraId="6F630E23" w14:textId="120A6262" w:rsidR="000B184A" w:rsidRDefault="000B184A" w:rsidP="00555C6E">
            <w:pPr>
              <w:spacing w:line="360" w:lineRule="auto"/>
              <w:jc w:val="center"/>
            </w:pPr>
            <w:r>
              <w:t>5</w:t>
            </w:r>
          </w:p>
        </w:tc>
      </w:tr>
      <w:tr w:rsidR="00555C6E" w14:paraId="07347E48" w14:textId="77777777" w:rsidTr="00555C6E">
        <w:trPr>
          <w:trHeight w:val="464"/>
        </w:trPr>
        <w:tc>
          <w:tcPr>
            <w:tcW w:w="4381" w:type="dxa"/>
            <w:vMerge/>
            <w:vAlign w:val="center"/>
          </w:tcPr>
          <w:p w14:paraId="29E1FE01" w14:textId="77777777" w:rsidR="000B184A" w:rsidRPr="00110755" w:rsidRDefault="000B184A" w:rsidP="00555C6E">
            <w:pPr>
              <w:spacing w:line="360" w:lineRule="auto"/>
              <w:jc w:val="center"/>
              <w:rPr>
                <w:b/>
              </w:rPr>
            </w:pPr>
          </w:p>
        </w:tc>
        <w:tc>
          <w:tcPr>
            <w:tcW w:w="2551" w:type="dxa"/>
            <w:vAlign w:val="bottom"/>
          </w:tcPr>
          <w:p w14:paraId="5DDA3D96" w14:textId="37CAFFFC" w:rsidR="000B184A" w:rsidRDefault="000B184A" w:rsidP="00555C6E">
            <w:pPr>
              <w:spacing w:line="360" w:lineRule="auto"/>
              <w:jc w:val="center"/>
            </w:pPr>
            <w:r w:rsidRPr="000B184A">
              <w:t>No, prefiero tener una actitud activa y participativa</w:t>
            </w:r>
          </w:p>
        </w:tc>
        <w:tc>
          <w:tcPr>
            <w:tcW w:w="1715" w:type="dxa"/>
            <w:vAlign w:val="center"/>
          </w:tcPr>
          <w:p w14:paraId="18797970" w14:textId="769D60CA" w:rsidR="000B184A" w:rsidRDefault="000B184A" w:rsidP="00555C6E">
            <w:pPr>
              <w:spacing w:line="360" w:lineRule="auto"/>
              <w:jc w:val="center"/>
            </w:pPr>
            <w:r>
              <w:t>11</w:t>
            </w:r>
          </w:p>
        </w:tc>
      </w:tr>
      <w:tr w:rsidR="00555C6E" w14:paraId="4DDFD190" w14:textId="77777777" w:rsidTr="00555C6E">
        <w:trPr>
          <w:trHeight w:val="464"/>
        </w:trPr>
        <w:tc>
          <w:tcPr>
            <w:tcW w:w="4381" w:type="dxa"/>
            <w:vMerge/>
            <w:vAlign w:val="center"/>
          </w:tcPr>
          <w:p w14:paraId="03DD334D" w14:textId="77777777" w:rsidR="003E1270" w:rsidRPr="00110755" w:rsidRDefault="003E1270" w:rsidP="00555C6E">
            <w:pPr>
              <w:spacing w:line="360" w:lineRule="auto"/>
              <w:jc w:val="center"/>
              <w:rPr>
                <w:b/>
              </w:rPr>
            </w:pPr>
          </w:p>
        </w:tc>
        <w:tc>
          <w:tcPr>
            <w:tcW w:w="2551" w:type="dxa"/>
            <w:vAlign w:val="center"/>
          </w:tcPr>
          <w:p w14:paraId="5805CBB7" w14:textId="6CEACDB6" w:rsidR="003E1270" w:rsidRDefault="000B184A" w:rsidP="00555C6E">
            <w:pPr>
              <w:spacing w:line="360" w:lineRule="auto"/>
              <w:jc w:val="center"/>
            </w:pPr>
            <w:r>
              <w:t>Me resulta indiferente</w:t>
            </w:r>
          </w:p>
        </w:tc>
        <w:tc>
          <w:tcPr>
            <w:tcW w:w="1715" w:type="dxa"/>
            <w:vAlign w:val="center"/>
          </w:tcPr>
          <w:p w14:paraId="716514E7" w14:textId="55B5323E" w:rsidR="003E1270" w:rsidRDefault="000B184A" w:rsidP="00555C6E">
            <w:pPr>
              <w:spacing w:line="360" w:lineRule="auto"/>
              <w:jc w:val="center"/>
            </w:pPr>
            <w:r>
              <w:t>2</w:t>
            </w:r>
          </w:p>
        </w:tc>
      </w:tr>
      <w:tr w:rsidR="00555C6E" w14:paraId="3A5BDA30" w14:textId="77777777" w:rsidTr="00555C6E">
        <w:trPr>
          <w:trHeight w:val="880"/>
        </w:trPr>
        <w:tc>
          <w:tcPr>
            <w:tcW w:w="4381" w:type="dxa"/>
            <w:vMerge w:val="restart"/>
            <w:vAlign w:val="center"/>
          </w:tcPr>
          <w:p w14:paraId="7CBAFC1D" w14:textId="36F4723F" w:rsidR="003E1270" w:rsidRPr="00110755" w:rsidRDefault="000B184A" w:rsidP="00555C6E">
            <w:pPr>
              <w:spacing w:line="360" w:lineRule="auto"/>
              <w:jc w:val="center"/>
              <w:rPr>
                <w:b/>
              </w:rPr>
            </w:pPr>
            <w:r>
              <w:rPr>
                <w:b/>
                <w:lang w:val="es-ES"/>
              </w:rPr>
              <w:t>¿</w:t>
            </w:r>
            <w:r w:rsidRPr="000B184A">
              <w:rPr>
                <w:b/>
              </w:rPr>
              <w:t>Te gustan más las asignaturas donde se emplean nuevas tecnologías y metodologías activas?</w:t>
            </w:r>
          </w:p>
        </w:tc>
        <w:tc>
          <w:tcPr>
            <w:tcW w:w="2551" w:type="dxa"/>
            <w:vAlign w:val="center"/>
          </w:tcPr>
          <w:p w14:paraId="2C66F0F4" w14:textId="62661E49" w:rsidR="003E1270" w:rsidRDefault="000B184A" w:rsidP="00555C6E">
            <w:pPr>
              <w:spacing w:line="360" w:lineRule="auto"/>
              <w:jc w:val="center"/>
            </w:pPr>
            <w:r>
              <w:t>Sí</w:t>
            </w:r>
          </w:p>
        </w:tc>
        <w:tc>
          <w:tcPr>
            <w:tcW w:w="1715" w:type="dxa"/>
            <w:vAlign w:val="center"/>
          </w:tcPr>
          <w:p w14:paraId="04368368" w14:textId="5A634330" w:rsidR="003E1270" w:rsidRDefault="003E1270" w:rsidP="00555C6E">
            <w:pPr>
              <w:spacing w:line="360" w:lineRule="auto"/>
              <w:jc w:val="center"/>
            </w:pPr>
            <w:r>
              <w:t>1</w:t>
            </w:r>
            <w:r w:rsidR="000B184A">
              <w:t>4</w:t>
            </w:r>
          </w:p>
        </w:tc>
      </w:tr>
      <w:tr w:rsidR="00555C6E" w14:paraId="7CECCDB0" w14:textId="77777777" w:rsidTr="00555C6E">
        <w:trPr>
          <w:trHeight w:val="464"/>
        </w:trPr>
        <w:tc>
          <w:tcPr>
            <w:tcW w:w="4381" w:type="dxa"/>
            <w:vMerge/>
            <w:vAlign w:val="center"/>
          </w:tcPr>
          <w:p w14:paraId="70CE401F" w14:textId="77777777" w:rsidR="003E1270" w:rsidRPr="00110755" w:rsidRDefault="003E1270" w:rsidP="00555C6E">
            <w:pPr>
              <w:spacing w:line="360" w:lineRule="auto"/>
              <w:jc w:val="center"/>
              <w:rPr>
                <w:b/>
              </w:rPr>
            </w:pPr>
          </w:p>
        </w:tc>
        <w:tc>
          <w:tcPr>
            <w:tcW w:w="2551" w:type="dxa"/>
            <w:vAlign w:val="center"/>
          </w:tcPr>
          <w:p w14:paraId="337ED98D" w14:textId="080511EF" w:rsidR="003E1270" w:rsidRDefault="000B184A" w:rsidP="00555C6E">
            <w:pPr>
              <w:spacing w:line="360" w:lineRule="auto"/>
              <w:jc w:val="center"/>
            </w:pPr>
            <w:r>
              <w:t>No</w:t>
            </w:r>
          </w:p>
        </w:tc>
        <w:tc>
          <w:tcPr>
            <w:tcW w:w="1715" w:type="dxa"/>
            <w:vAlign w:val="center"/>
          </w:tcPr>
          <w:p w14:paraId="246CCC78" w14:textId="29930204" w:rsidR="003E1270" w:rsidRDefault="000B184A" w:rsidP="00555C6E">
            <w:pPr>
              <w:spacing w:line="360" w:lineRule="auto"/>
              <w:jc w:val="center"/>
            </w:pPr>
            <w:r>
              <w:t>0</w:t>
            </w:r>
          </w:p>
        </w:tc>
      </w:tr>
      <w:tr w:rsidR="00555C6E" w14:paraId="54DE3233" w14:textId="77777777" w:rsidTr="00555C6E">
        <w:trPr>
          <w:trHeight w:val="464"/>
        </w:trPr>
        <w:tc>
          <w:tcPr>
            <w:tcW w:w="4381" w:type="dxa"/>
            <w:vMerge/>
            <w:vAlign w:val="center"/>
          </w:tcPr>
          <w:p w14:paraId="239BDEB0" w14:textId="77777777" w:rsidR="003E1270" w:rsidRPr="00110755" w:rsidRDefault="003E1270" w:rsidP="00555C6E">
            <w:pPr>
              <w:spacing w:line="360" w:lineRule="auto"/>
              <w:jc w:val="center"/>
              <w:rPr>
                <w:b/>
              </w:rPr>
            </w:pPr>
          </w:p>
        </w:tc>
        <w:tc>
          <w:tcPr>
            <w:tcW w:w="2551" w:type="dxa"/>
            <w:vAlign w:val="center"/>
          </w:tcPr>
          <w:p w14:paraId="2DBAC242" w14:textId="6AC31E03" w:rsidR="003E1270" w:rsidRDefault="000B184A" w:rsidP="00555C6E">
            <w:pPr>
              <w:spacing w:line="360" w:lineRule="auto"/>
              <w:jc w:val="center"/>
            </w:pPr>
            <w:r>
              <w:t>Me es indiferente</w:t>
            </w:r>
          </w:p>
        </w:tc>
        <w:tc>
          <w:tcPr>
            <w:tcW w:w="1715" w:type="dxa"/>
            <w:vAlign w:val="center"/>
          </w:tcPr>
          <w:p w14:paraId="70BB19EB" w14:textId="17E53414" w:rsidR="003E1270" w:rsidRDefault="000B184A" w:rsidP="00555C6E">
            <w:pPr>
              <w:spacing w:line="360" w:lineRule="auto"/>
              <w:jc w:val="center"/>
            </w:pPr>
            <w:r>
              <w:t>4</w:t>
            </w:r>
          </w:p>
        </w:tc>
      </w:tr>
      <w:tr w:rsidR="00555C6E" w14:paraId="742161D4" w14:textId="77777777" w:rsidTr="00555C6E">
        <w:trPr>
          <w:trHeight w:val="880"/>
        </w:trPr>
        <w:tc>
          <w:tcPr>
            <w:tcW w:w="4381" w:type="dxa"/>
            <w:vMerge w:val="restart"/>
            <w:vAlign w:val="center"/>
          </w:tcPr>
          <w:p w14:paraId="439D9D19" w14:textId="1614613F" w:rsidR="000B184A" w:rsidRPr="00110755" w:rsidRDefault="000B184A" w:rsidP="00555C6E">
            <w:pPr>
              <w:spacing w:line="360" w:lineRule="auto"/>
              <w:jc w:val="center"/>
              <w:rPr>
                <w:b/>
              </w:rPr>
            </w:pPr>
            <w:r>
              <w:rPr>
                <w:b/>
              </w:rPr>
              <w:t>¿Consideras que los docentes hacen uso de las TICS y de metodologías activas?</w:t>
            </w:r>
          </w:p>
        </w:tc>
        <w:tc>
          <w:tcPr>
            <w:tcW w:w="2551" w:type="dxa"/>
            <w:vAlign w:val="center"/>
          </w:tcPr>
          <w:p w14:paraId="10A0AB11" w14:textId="77777777" w:rsidR="000B184A" w:rsidRDefault="000B184A" w:rsidP="00555C6E">
            <w:pPr>
              <w:spacing w:line="360" w:lineRule="auto"/>
              <w:jc w:val="center"/>
            </w:pPr>
            <w:r>
              <w:t>1 (Nada)</w:t>
            </w:r>
          </w:p>
        </w:tc>
        <w:tc>
          <w:tcPr>
            <w:tcW w:w="1715" w:type="dxa"/>
            <w:vAlign w:val="center"/>
          </w:tcPr>
          <w:p w14:paraId="7ECF5CA0" w14:textId="7CD5D60C" w:rsidR="000B184A" w:rsidRDefault="000B184A" w:rsidP="00555C6E">
            <w:pPr>
              <w:spacing w:line="360" w:lineRule="auto"/>
              <w:jc w:val="center"/>
            </w:pPr>
            <w:r>
              <w:t>4</w:t>
            </w:r>
          </w:p>
        </w:tc>
      </w:tr>
      <w:tr w:rsidR="00555C6E" w14:paraId="1824E53B" w14:textId="77777777" w:rsidTr="00555C6E">
        <w:trPr>
          <w:trHeight w:val="464"/>
        </w:trPr>
        <w:tc>
          <w:tcPr>
            <w:tcW w:w="4381" w:type="dxa"/>
            <w:vMerge/>
            <w:vAlign w:val="center"/>
          </w:tcPr>
          <w:p w14:paraId="3FB2FE06" w14:textId="77777777" w:rsidR="000B184A" w:rsidRPr="00110755" w:rsidRDefault="000B184A" w:rsidP="00555C6E">
            <w:pPr>
              <w:spacing w:line="360" w:lineRule="auto"/>
              <w:jc w:val="center"/>
              <w:rPr>
                <w:b/>
              </w:rPr>
            </w:pPr>
          </w:p>
        </w:tc>
        <w:tc>
          <w:tcPr>
            <w:tcW w:w="2551" w:type="dxa"/>
            <w:vAlign w:val="center"/>
          </w:tcPr>
          <w:p w14:paraId="50C7F755" w14:textId="77777777" w:rsidR="000B184A" w:rsidRDefault="000B184A" w:rsidP="00555C6E">
            <w:pPr>
              <w:spacing w:line="360" w:lineRule="auto"/>
              <w:jc w:val="center"/>
            </w:pPr>
            <w:r>
              <w:t>2 (Poco)</w:t>
            </w:r>
          </w:p>
        </w:tc>
        <w:tc>
          <w:tcPr>
            <w:tcW w:w="1715" w:type="dxa"/>
            <w:vAlign w:val="center"/>
          </w:tcPr>
          <w:p w14:paraId="226858D7" w14:textId="2EB627BF" w:rsidR="000B184A" w:rsidRDefault="000B184A" w:rsidP="00555C6E">
            <w:pPr>
              <w:spacing w:line="360" w:lineRule="auto"/>
              <w:jc w:val="center"/>
            </w:pPr>
            <w:r>
              <w:t>10</w:t>
            </w:r>
          </w:p>
        </w:tc>
      </w:tr>
      <w:tr w:rsidR="00555C6E" w14:paraId="74F59075" w14:textId="77777777" w:rsidTr="00555C6E">
        <w:trPr>
          <w:trHeight w:val="464"/>
        </w:trPr>
        <w:tc>
          <w:tcPr>
            <w:tcW w:w="4381" w:type="dxa"/>
            <w:vMerge/>
            <w:vAlign w:val="center"/>
          </w:tcPr>
          <w:p w14:paraId="5A7AD9F4" w14:textId="77777777" w:rsidR="000B184A" w:rsidRPr="00110755" w:rsidRDefault="000B184A" w:rsidP="00555C6E">
            <w:pPr>
              <w:spacing w:line="360" w:lineRule="auto"/>
              <w:jc w:val="center"/>
              <w:rPr>
                <w:b/>
              </w:rPr>
            </w:pPr>
          </w:p>
        </w:tc>
        <w:tc>
          <w:tcPr>
            <w:tcW w:w="2551" w:type="dxa"/>
            <w:vAlign w:val="center"/>
          </w:tcPr>
          <w:p w14:paraId="36085775" w14:textId="77777777" w:rsidR="000B184A" w:rsidRDefault="000B184A" w:rsidP="00555C6E">
            <w:pPr>
              <w:spacing w:line="360" w:lineRule="auto"/>
              <w:jc w:val="center"/>
            </w:pPr>
            <w:r>
              <w:t>3 (Bastante)</w:t>
            </w:r>
          </w:p>
        </w:tc>
        <w:tc>
          <w:tcPr>
            <w:tcW w:w="1715" w:type="dxa"/>
            <w:vAlign w:val="center"/>
          </w:tcPr>
          <w:p w14:paraId="790FF9F8" w14:textId="621734CD" w:rsidR="000B184A" w:rsidRDefault="000B184A" w:rsidP="00555C6E">
            <w:pPr>
              <w:spacing w:line="360" w:lineRule="auto"/>
              <w:jc w:val="center"/>
            </w:pPr>
            <w:r>
              <w:t>4</w:t>
            </w:r>
          </w:p>
        </w:tc>
      </w:tr>
      <w:tr w:rsidR="00555C6E" w14:paraId="709F16C6" w14:textId="77777777" w:rsidTr="00555C6E">
        <w:trPr>
          <w:trHeight w:val="464"/>
        </w:trPr>
        <w:tc>
          <w:tcPr>
            <w:tcW w:w="4381" w:type="dxa"/>
            <w:vMerge/>
            <w:vAlign w:val="center"/>
          </w:tcPr>
          <w:p w14:paraId="0BB3D1F7" w14:textId="77777777" w:rsidR="000B184A" w:rsidRPr="00110755" w:rsidRDefault="000B184A" w:rsidP="00555C6E">
            <w:pPr>
              <w:spacing w:line="360" w:lineRule="auto"/>
              <w:jc w:val="center"/>
              <w:rPr>
                <w:b/>
              </w:rPr>
            </w:pPr>
          </w:p>
        </w:tc>
        <w:tc>
          <w:tcPr>
            <w:tcW w:w="2551" w:type="dxa"/>
            <w:vAlign w:val="center"/>
          </w:tcPr>
          <w:p w14:paraId="0C8AB525" w14:textId="77777777" w:rsidR="000B184A" w:rsidRDefault="000B184A" w:rsidP="00555C6E">
            <w:pPr>
              <w:spacing w:line="360" w:lineRule="auto"/>
              <w:jc w:val="center"/>
            </w:pPr>
            <w:r>
              <w:t>4 (Mucho)</w:t>
            </w:r>
          </w:p>
        </w:tc>
        <w:tc>
          <w:tcPr>
            <w:tcW w:w="1715" w:type="dxa"/>
            <w:vAlign w:val="center"/>
          </w:tcPr>
          <w:p w14:paraId="4053F9B3" w14:textId="655F73C6" w:rsidR="000B184A" w:rsidRDefault="000B184A" w:rsidP="00555C6E">
            <w:pPr>
              <w:spacing w:line="360" w:lineRule="auto"/>
              <w:jc w:val="center"/>
            </w:pPr>
            <w:r>
              <w:t>0</w:t>
            </w:r>
          </w:p>
        </w:tc>
      </w:tr>
      <w:tr w:rsidR="00555C6E" w14:paraId="1B2F981D" w14:textId="77777777" w:rsidTr="00555C6E">
        <w:trPr>
          <w:trHeight w:val="880"/>
        </w:trPr>
        <w:tc>
          <w:tcPr>
            <w:tcW w:w="4381" w:type="dxa"/>
            <w:vMerge w:val="restart"/>
            <w:vAlign w:val="center"/>
          </w:tcPr>
          <w:p w14:paraId="2239A676" w14:textId="06AB0FCC" w:rsidR="000B184A" w:rsidRPr="00110755" w:rsidRDefault="000A1828" w:rsidP="00555C6E">
            <w:pPr>
              <w:spacing w:line="360" w:lineRule="auto"/>
              <w:jc w:val="center"/>
              <w:rPr>
                <w:b/>
              </w:rPr>
            </w:pPr>
            <w:r>
              <w:rPr>
                <w:b/>
              </w:rPr>
              <w:lastRenderedPageBreak/>
              <w:t xml:space="preserve">¿Consideras que las </w:t>
            </w:r>
            <w:r w:rsidRPr="000A1828">
              <w:rPr>
                <w:b/>
              </w:rPr>
              <w:t>metodologías empleadas en las asignaturas te ayudan a adquirir las competencias profesionales</w:t>
            </w:r>
            <w:r>
              <w:rPr>
                <w:b/>
                <w:lang w:val="es-ES"/>
              </w:rPr>
              <w:t>?</w:t>
            </w:r>
          </w:p>
        </w:tc>
        <w:tc>
          <w:tcPr>
            <w:tcW w:w="2551" w:type="dxa"/>
            <w:vAlign w:val="center"/>
          </w:tcPr>
          <w:p w14:paraId="18B3D283" w14:textId="77777777" w:rsidR="000B184A" w:rsidRDefault="000B184A" w:rsidP="00555C6E">
            <w:pPr>
              <w:spacing w:line="360" w:lineRule="auto"/>
              <w:jc w:val="center"/>
            </w:pPr>
            <w:r>
              <w:t>1 (Nada)</w:t>
            </w:r>
          </w:p>
        </w:tc>
        <w:tc>
          <w:tcPr>
            <w:tcW w:w="1715" w:type="dxa"/>
            <w:vAlign w:val="center"/>
          </w:tcPr>
          <w:p w14:paraId="459FB6AB" w14:textId="1287F64C" w:rsidR="000B184A" w:rsidRDefault="00706DE7" w:rsidP="00555C6E">
            <w:pPr>
              <w:spacing w:line="360" w:lineRule="auto"/>
              <w:jc w:val="center"/>
            </w:pPr>
            <w:r>
              <w:t>3</w:t>
            </w:r>
          </w:p>
        </w:tc>
      </w:tr>
      <w:tr w:rsidR="00555C6E" w14:paraId="0F550746" w14:textId="77777777" w:rsidTr="00555C6E">
        <w:trPr>
          <w:trHeight w:val="464"/>
        </w:trPr>
        <w:tc>
          <w:tcPr>
            <w:tcW w:w="4381" w:type="dxa"/>
            <w:vMerge/>
            <w:vAlign w:val="center"/>
          </w:tcPr>
          <w:p w14:paraId="0BEB49C9" w14:textId="77777777" w:rsidR="000B184A" w:rsidRPr="00110755" w:rsidRDefault="000B184A" w:rsidP="00555C6E">
            <w:pPr>
              <w:spacing w:line="360" w:lineRule="auto"/>
              <w:jc w:val="center"/>
              <w:rPr>
                <w:b/>
              </w:rPr>
            </w:pPr>
          </w:p>
        </w:tc>
        <w:tc>
          <w:tcPr>
            <w:tcW w:w="2551" w:type="dxa"/>
            <w:vAlign w:val="center"/>
          </w:tcPr>
          <w:p w14:paraId="5C7A4ECD" w14:textId="77777777" w:rsidR="000B184A" w:rsidRDefault="000B184A" w:rsidP="00555C6E">
            <w:pPr>
              <w:spacing w:line="360" w:lineRule="auto"/>
              <w:jc w:val="center"/>
            </w:pPr>
            <w:r>
              <w:t>2 (Poco)</w:t>
            </w:r>
          </w:p>
        </w:tc>
        <w:tc>
          <w:tcPr>
            <w:tcW w:w="1715" w:type="dxa"/>
            <w:vAlign w:val="center"/>
          </w:tcPr>
          <w:p w14:paraId="5B2E03CF" w14:textId="7D0EA4DE" w:rsidR="000B184A" w:rsidRDefault="00706DE7" w:rsidP="00555C6E">
            <w:pPr>
              <w:spacing w:line="360" w:lineRule="auto"/>
              <w:jc w:val="center"/>
            </w:pPr>
            <w:r>
              <w:t>7</w:t>
            </w:r>
          </w:p>
        </w:tc>
      </w:tr>
      <w:tr w:rsidR="00555C6E" w14:paraId="7E70B1E1" w14:textId="77777777" w:rsidTr="00555C6E">
        <w:trPr>
          <w:trHeight w:val="464"/>
        </w:trPr>
        <w:tc>
          <w:tcPr>
            <w:tcW w:w="4381" w:type="dxa"/>
            <w:vMerge/>
            <w:vAlign w:val="center"/>
          </w:tcPr>
          <w:p w14:paraId="4C04D18F" w14:textId="77777777" w:rsidR="000B184A" w:rsidRPr="00110755" w:rsidRDefault="000B184A" w:rsidP="00555C6E">
            <w:pPr>
              <w:spacing w:line="360" w:lineRule="auto"/>
              <w:jc w:val="center"/>
              <w:rPr>
                <w:b/>
              </w:rPr>
            </w:pPr>
          </w:p>
        </w:tc>
        <w:tc>
          <w:tcPr>
            <w:tcW w:w="2551" w:type="dxa"/>
            <w:vAlign w:val="center"/>
          </w:tcPr>
          <w:p w14:paraId="6FE83F93" w14:textId="77777777" w:rsidR="000B184A" w:rsidRDefault="000B184A" w:rsidP="00555C6E">
            <w:pPr>
              <w:spacing w:line="360" w:lineRule="auto"/>
              <w:jc w:val="center"/>
            </w:pPr>
            <w:r>
              <w:t>3 (Bastante)</w:t>
            </w:r>
          </w:p>
        </w:tc>
        <w:tc>
          <w:tcPr>
            <w:tcW w:w="1715" w:type="dxa"/>
            <w:vAlign w:val="center"/>
          </w:tcPr>
          <w:p w14:paraId="3BDBE86F" w14:textId="357BAB5F" w:rsidR="000B184A" w:rsidRDefault="00706DE7" w:rsidP="00555C6E">
            <w:pPr>
              <w:spacing w:line="360" w:lineRule="auto"/>
              <w:jc w:val="center"/>
            </w:pPr>
            <w:r>
              <w:t>5</w:t>
            </w:r>
          </w:p>
        </w:tc>
      </w:tr>
      <w:tr w:rsidR="00555C6E" w14:paraId="4ED0E8E2" w14:textId="77777777" w:rsidTr="00555C6E">
        <w:trPr>
          <w:trHeight w:val="464"/>
        </w:trPr>
        <w:tc>
          <w:tcPr>
            <w:tcW w:w="4381" w:type="dxa"/>
            <w:vMerge/>
            <w:vAlign w:val="center"/>
          </w:tcPr>
          <w:p w14:paraId="4464F07C" w14:textId="77777777" w:rsidR="000B184A" w:rsidRPr="00110755" w:rsidRDefault="000B184A" w:rsidP="00555C6E">
            <w:pPr>
              <w:spacing w:line="360" w:lineRule="auto"/>
              <w:jc w:val="center"/>
              <w:rPr>
                <w:b/>
              </w:rPr>
            </w:pPr>
          </w:p>
        </w:tc>
        <w:tc>
          <w:tcPr>
            <w:tcW w:w="2551" w:type="dxa"/>
            <w:vAlign w:val="center"/>
          </w:tcPr>
          <w:p w14:paraId="6F6AA6AD" w14:textId="77777777" w:rsidR="000B184A" w:rsidRDefault="000B184A" w:rsidP="00555C6E">
            <w:pPr>
              <w:spacing w:line="360" w:lineRule="auto"/>
              <w:jc w:val="center"/>
            </w:pPr>
            <w:r>
              <w:t>4 (Mucho)</w:t>
            </w:r>
          </w:p>
        </w:tc>
        <w:tc>
          <w:tcPr>
            <w:tcW w:w="1715" w:type="dxa"/>
            <w:vAlign w:val="center"/>
          </w:tcPr>
          <w:p w14:paraId="69892EAF" w14:textId="5AD260C1" w:rsidR="000B184A" w:rsidRDefault="00706DE7" w:rsidP="00555C6E">
            <w:pPr>
              <w:spacing w:line="360" w:lineRule="auto"/>
              <w:jc w:val="center"/>
            </w:pPr>
            <w:r>
              <w:t>3</w:t>
            </w:r>
          </w:p>
        </w:tc>
      </w:tr>
    </w:tbl>
    <w:p w14:paraId="6AF7F3C8" w14:textId="77777777" w:rsidR="00BC396F" w:rsidRPr="00A24EB6" w:rsidRDefault="00BC396F" w:rsidP="00404453">
      <w:pPr>
        <w:spacing w:line="360" w:lineRule="auto"/>
        <w:ind w:firstLine="397"/>
        <w:jc w:val="both"/>
        <w:rPr>
          <w:rFonts w:eastAsia="Times New Roman"/>
          <w:b/>
        </w:rPr>
      </w:pPr>
    </w:p>
    <w:p w14:paraId="1FE14F12" w14:textId="77777777" w:rsidR="006F35B6" w:rsidRDefault="006F35B6" w:rsidP="00404453">
      <w:pPr>
        <w:spacing w:line="360" w:lineRule="auto"/>
        <w:ind w:firstLine="397"/>
        <w:jc w:val="both"/>
        <w:rPr>
          <w:rFonts w:eastAsia="Times New Roman"/>
        </w:rPr>
      </w:pPr>
    </w:p>
    <w:p w14:paraId="0FB1A37D" w14:textId="77777777" w:rsidR="00500ECA" w:rsidRDefault="00500ECA" w:rsidP="00500ECA">
      <w:pPr>
        <w:spacing w:line="360" w:lineRule="auto"/>
        <w:ind w:firstLine="397"/>
        <w:jc w:val="both"/>
        <w:rPr>
          <w:rFonts w:eastAsia="Times New Roman"/>
        </w:rPr>
      </w:pPr>
      <w:r w:rsidRPr="00A24EB6">
        <w:rPr>
          <w:rFonts w:eastAsia="Times New Roman"/>
        </w:rPr>
        <w:t>Inicialmente, quisimos averiguar si el alumnado prefería las clases prácticas o teóricas. Un 72,22% indican que prefieren que la teoría y la práctica tengan la misma carga lectiva frente a un 27,78% que prefieren que las clases principalmente de forma práctica. Sin embargo, ningún alumno ni alumna prefieren las clases principalmente teóricas (</w:t>
      </w:r>
      <w:r w:rsidRPr="00A24EB6">
        <w:rPr>
          <w:rFonts w:eastAsia="Times New Roman"/>
          <w:b/>
        </w:rPr>
        <w:t xml:space="preserve">Figura </w:t>
      </w:r>
      <w:r>
        <w:rPr>
          <w:rFonts w:eastAsia="Times New Roman"/>
          <w:b/>
        </w:rPr>
        <w:t>8)</w:t>
      </w:r>
      <w:r w:rsidRPr="00A24EB6">
        <w:rPr>
          <w:rFonts w:eastAsia="Times New Roman"/>
        </w:rPr>
        <w:t xml:space="preserve">. </w:t>
      </w:r>
    </w:p>
    <w:p w14:paraId="2CD99B06" w14:textId="77777777" w:rsidR="00500ECA" w:rsidRDefault="00500ECA" w:rsidP="00500ECA">
      <w:pPr>
        <w:spacing w:line="360" w:lineRule="auto"/>
        <w:ind w:firstLine="397"/>
        <w:jc w:val="both"/>
        <w:rPr>
          <w:rFonts w:eastAsia="Times New Roman"/>
        </w:rPr>
      </w:pPr>
    </w:p>
    <w:p w14:paraId="2AE78A4E" w14:textId="77777777" w:rsidR="00500ECA" w:rsidRPr="00A24EB6" w:rsidRDefault="00500ECA" w:rsidP="00404453">
      <w:pPr>
        <w:spacing w:line="360" w:lineRule="auto"/>
        <w:ind w:firstLine="397"/>
        <w:jc w:val="both"/>
        <w:rPr>
          <w:rFonts w:eastAsia="Times New Roman"/>
        </w:rPr>
      </w:pPr>
    </w:p>
    <w:p w14:paraId="20333895" w14:textId="1F164AAD" w:rsidR="00AD52B2" w:rsidRPr="00A24EB6" w:rsidRDefault="00AD52B2" w:rsidP="00404453">
      <w:pPr>
        <w:spacing w:line="360" w:lineRule="auto"/>
        <w:ind w:firstLine="397"/>
        <w:jc w:val="center"/>
        <w:rPr>
          <w:rFonts w:eastAsia="Times New Roman"/>
          <w:b/>
        </w:rPr>
      </w:pPr>
      <w:r w:rsidRPr="00A24EB6">
        <w:rPr>
          <w:rFonts w:eastAsia="Times New Roman"/>
          <w:b/>
          <w:noProof/>
          <w:lang w:val="en-GB" w:eastAsia="en-GB"/>
        </w:rPr>
        <w:drawing>
          <wp:inline distT="0" distB="0" distL="0" distR="0" wp14:anchorId="353B84B9" wp14:editId="475F77B0">
            <wp:extent cx="4013200" cy="19558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13200" cy="1955800"/>
                    </a:xfrm>
                    <a:prstGeom prst="rect">
                      <a:avLst/>
                    </a:prstGeom>
                  </pic:spPr>
                </pic:pic>
              </a:graphicData>
            </a:graphic>
          </wp:inline>
        </w:drawing>
      </w:r>
    </w:p>
    <w:p w14:paraId="347F638B" w14:textId="34107BD7" w:rsidR="00AD52B2" w:rsidRPr="00A24EB6" w:rsidRDefault="00F45FA5" w:rsidP="00404453">
      <w:pPr>
        <w:pStyle w:val="Descripcin"/>
        <w:ind w:firstLine="397"/>
        <w:jc w:val="both"/>
        <w:rPr>
          <w:rFonts w:eastAsia="Times New Roman"/>
          <w:b/>
          <w:i w:val="0"/>
          <w:color w:val="000000" w:themeColor="text1"/>
          <w:sz w:val="22"/>
          <w:szCs w:val="22"/>
        </w:rPr>
      </w:pPr>
      <w:bookmarkStart w:id="33" w:name="_Toc77684655"/>
      <w:r w:rsidRPr="00F45FA5">
        <w:rPr>
          <w:rFonts w:eastAsia="Times New Roman"/>
          <w:b/>
          <w:i w:val="0"/>
          <w:color w:val="000000" w:themeColor="text1"/>
          <w:sz w:val="22"/>
          <w:szCs w:val="22"/>
        </w:rPr>
        <w:t xml:space="preserve">Figura </w:t>
      </w:r>
      <w:r w:rsidRPr="00F45FA5">
        <w:rPr>
          <w:rFonts w:eastAsia="Times New Roman"/>
          <w:b/>
          <w:i w:val="0"/>
          <w:color w:val="000000" w:themeColor="text1"/>
          <w:sz w:val="22"/>
          <w:szCs w:val="22"/>
        </w:rPr>
        <w:fldChar w:fldCharType="begin"/>
      </w:r>
      <w:r w:rsidRPr="00F45FA5">
        <w:rPr>
          <w:rFonts w:eastAsia="Times New Roman"/>
          <w:b/>
          <w:i w:val="0"/>
          <w:color w:val="000000" w:themeColor="text1"/>
          <w:sz w:val="22"/>
          <w:szCs w:val="22"/>
        </w:rPr>
        <w:instrText xml:space="preserve"> SEQ Figura \* ARABIC </w:instrText>
      </w:r>
      <w:r w:rsidRPr="00F45FA5">
        <w:rPr>
          <w:rFonts w:eastAsia="Times New Roman"/>
          <w:b/>
          <w:i w:val="0"/>
          <w:color w:val="000000" w:themeColor="text1"/>
          <w:sz w:val="22"/>
          <w:szCs w:val="22"/>
        </w:rPr>
        <w:fldChar w:fldCharType="separate"/>
      </w:r>
      <w:r w:rsidR="008A2813">
        <w:rPr>
          <w:rFonts w:eastAsia="Times New Roman"/>
          <w:b/>
          <w:i w:val="0"/>
          <w:noProof/>
          <w:color w:val="000000" w:themeColor="text1"/>
          <w:sz w:val="22"/>
          <w:szCs w:val="22"/>
        </w:rPr>
        <w:t>8</w:t>
      </w:r>
      <w:r w:rsidRPr="00F45FA5">
        <w:rPr>
          <w:rFonts w:eastAsia="Times New Roman"/>
          <w:b/>
          <w:i w:val="0"/>
          <w:color w:val="000000" w:themeColor="text1"/>
          <w:sz w:val="22"/>
          <w:szCs w:val="22"/>
        </w:rPr>
        <w:fldChar w:fldCharType="end"/>
      </w:r>
      <w:r w:rsidR="00AD52B2" w:rsidRPr="00A24EB6">
        <w:rPr>
          <w:rFonts w:eastAsia="Times New Roman"/>
          <w:b/>
          <w:i w:val="0"/>
          <w:color w:val="000000" w:themeColor="text1"/>
          <w:sz w:val="22"/>
          <w:szCs w:val="22"/>
        </w:rPr>
        <w:t xml:space="preserve">. Opinión del alumnado del primer curso del </w:t>
      </w:r>
      <w:r w:rsidR="00B7420B">
        <w:rPr>
          <w:rFonts w:eastAsia="Times New Roman"/>
          <w:b/>
          <w:i w:val="0"/>
          <w:color w:val="000000" w:themeColor="text1"/>
          <w:sz w:val="22"/>
          <w:szCs w:val="22"/>
        </w:rPr>
        <w:t xml:space="preserve">CFGS </w:t>
      </w:r>
      <w:r w:rsidR="00AD52B2" w:rsidRPr="00A24EB6">
        <w:rPr>
          <w:rFonts w:eastAsia="Times New Roman"/>
          <w:b/>
          <w:i w:val="0"/>
          <w:color w:val="000000" w:themeColor="text1"/>
          <w:sz w:val="22"/>
          <w:szCs w:val="22"/>
        </w:rPr>
        <w:t>de Laboratorio Clínico y Biomédico del IES Jorge Juan sobre cómo les gusta que se desarrollen las clases.</w:t>
      </w:r>
      <w:bookmarkEnd w:id="33"/>
    </w:p>
    <w:p w14:paraId="2BF5B847" w14:textId="194E549D" w:rsidR="006F35B6" w:rsidRPr="00A24EB6" w:rsidRDefault="004D1AC9" w:rsidP="008758D7">
      <w:pPr>
        <w:spacing w:line="360" w:lineRule="auto"/>
        <w:ind w:firstLine="397"/>
        <w:jc w:val="both"/>
        <w:rPr>
          <w:rFonts w:eastAsia="Times New Roman"/>
        </w:rPr>
      </w:pPr>
      <w:r w:rsidRPr="00A24EB6">
        <w:rPr>
          <w:rFonts w:eastAsia="Times New Roman"/>
        </w:rPr>
        <w:t>En referencia al empleo de cuestiones y problemas al in</w:t>
      </w:r>
      <w:r w:rsidR="007B13A7" w:rsidRPr="00A24EB6">
        <w:rPr>
          <w:rFonts w:eastAsia="Times New Roman"/>
        </w:rPr>
        <w:t>i</w:t>
      </w:r>
      <w:r w:rsidRPr="00A24EB6">
        <w:rPr>
          <w:rFonts w:eastAsia="Times New Roman"/>
        </w:rPr>
        <w:t>cio del tema con la finalidad de focalizar la atención del alumnado el 72,22% afirman que prefieren que se usen frente a un 11,11% que no lo prefiere y un 16,67% a los que les resulta indiferente (</w:t>
      </w:r>
      <w:r w:rsidRPr="00A24EB6">
        <w:rPr>
          <w:rFonts w:eastAsia="Times New Roman"/>
          <w:b/>
        </w:rPr>
        <w:t xml:space="preserve">Figura </w:t>
      </w:r>
      <w:r w:rsidR="00B30E50">
        <w:rPr>
          <w:rFonts w:eastAsia="Times New Roman"/>
          <w:b/>
        </w:rPr>
        <w:t>9</w:t>
      </w:r>
      <w:r w:rsidRPr="00A24EB6">
        <w:rPr>
          <w:rFonts w:eastAsia="Times New Roman"/>
        </w:rPr>
        <w:t>).</w:t>
      </w:r>
    </w:p>
    <w:p w14:paraId="26EBBD96" w14:textId="77777777" w:rsidR="002F6FF7" w:rsidRPr="00A24EB6" w:rsidRDefault="002F6FF7" w:rsidP="00404453">
      <w:pPr>
        <w:spacing w:line="360" w:lineRule="auto"/>
        <w:ind w:firstLine="397"/>
        <w:jc w:val="both"/>
        <w:rPr>
          <w:rFonts w:eastAsia="Times New Roman"/>
          <w:b/>
        </w:rPr>
      </w:pPr>
    </w:p>
    <w:p w14:paraId="3CD4DEE9" w14:textId="76A74CEF" w:rsidR="002F6FF7" w:rsidRPr="00A24EB6" w:rsidRDefault="0030540A" w:rsidP="00404453">
      <w:pPr>
        <w:spacing w:line="360" w:lineRule="auto"/>
        <w:ind w:firstLine="397"/>
        <w:jc w:val="center"/>
        <w:rPr>
          <w:rFonts w:eastAsia="Times New Roman"/>
          <w:b/>
        </w:rPr>
      </w:pPr>
      <w:r w:rsidRPr="0030540A">
        <w:rPr>
          <w:rFonts w:eastAsia="Times New Roman"/>
          <w:b/>
          <w:noProof/>
          <w:lang w:val="en-GB" w:eastAsia="en-GB"/>
        </w:rPr>
        <w:lastRenderedPageBreak/>
        <w:drawing>
          <wp:inline distT="0" distB="0" distL="0" distR="0" wp14:anchorId="0B3F6BF2" wp14:editId="1B1CC934">
            <wp:extent cx="3454400" cy="195580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54400" cy="1955800"/>
                    </a:xfrm>
                    <a:prstGeom prst="rect">
                      <a:avLst/>
                    </a:prstGeom>
                  </pic:spPr>
                </pic:pic>
              </a:graphicData>
            </a:graphic>
          </wp:inline>
        </w:drawing>
      </w:r>
    </w:p>
    <w:p w14:paraId="0B38027C" w14:textId="57F6C10D" w:rsidR="002F6FF7" w:rsidRPr="00A24EB6" w:rsidRDefault="00F45FA5" w:rsidP="00404453">
      <w:pPr>
        <w:pStyle w:val="Descripcin"/>
        <w:ind w:firstLine="397"/>
        <w:jc w:val="both"/>
        <w:rPr>
          <w:rFonts w:eastAsia="Times New Roman"/>
          <w:b/>
          <w:i w:val="0"/>
          <w:color w:val="000000" w:themeColor="text1"/>
          <w:sz w:val="22"/>
          <w:szCs w:val="22"/>
        </w:rPr>
      </w:pPr>
      <w:bookmarkStart w:id="34" w:name="_Toc77684656"/>
      <w:r w:rsidRPr="00F45FA5">
        <w:rPr>
          <w:rFonts w:eastAsia="Times New Roman"/>
          <w:b/>
          <w:i w:val="0"/>
          <w:color w:val="000000" w:themeColor="text1"/>
          <w:sz w:val="22"/>
          <w:szCs w:val="22"/>
        </w:rPr>
        <w:t xml:space="preserve">Figura </w:t>
      </w:r>
      <w:r w:rsidRPr="00F45FA5">
        <w:rPr>
          <w:rFonts w:eastAsia="Times New Roman"/>
          <w:b/>
          <w:i w:val="0"/>
          <w:color w:val="000000" w:themeColor="text1"/>
          <w:sz w:val="22"/>
          <w:szCs w:val="22"/>
        </w:rPr>
        <w:fldChar w:fldCharType="begin"/>
      </w:r>
      <w:r w:rsidRPr="00F45FA5">
        <w:rPr>
          <w:rFonts w:eastAsia="Times New Roman"/>
          <w:b/>
          <w:i w:val="0"/>
          <w:color w:val="000000" w:themeColor="text1"/>
          <w:sz w:val="22"/>
          <w:szCs w:val="22"/>
        </w:rPr>
        <w:instrText xml:space="preserve"> SEQ Figura \* ARABIC </w:instrText>
      </w:r>
      <w:r w:rsidRPr="00F45FA5">
        <w:rPr>
          <w:rFonts w:eastAsia="Times New Roman"/>
          <w:b/>
          <w:i w:val="0"/>
          <w:color w:val="000000" w:themeColor="text1"/>
          <w:sz w:val="22"/>
          <w:szCs w:val="22"/>
        </w:rPr>
        <w:fldChar w:fldCharType="separate"/>
      </w:r>
      <w:r w:rsidR="008A2813">
        <w:rPr>
          <w:rFonts w:eastAsia="Times New Roman"/>
          <w:b/>
          <w:i w:val="0"/>
          <w:noProof/>
          <w:color w:val="000000" w:themeColor="text1"/>
          <w:sz w:val="22"/>
          <w:szCs w:val="22"/>
        </w:rPr>
        <w:t>9</w:t>
      </w:r>
      <w:r w:rsidRPr="00F45FA5">
        <w:rPr>
          <w:rFonts w:eastAsia="Times New Roman"/>
          <w:b/>
          <w:i w:val="0"/>
          <w:color w:val="000000" w:themeColor="text1"/>
          <w:sz w:val="22"/>
          <w:szCs w:val="22"/>
        </w:rPr>
        <w:fldChar w:fldCharType="end"/>
      </w:r>
      <w:r w:rsidRPr="00F45FA5">
        <w:rPr>
          <w:rFonts w:eastAsia="Times New Roman"/>
          <w:b/>
          <w:i w:val="0"/>
          <w:color w:val="000000" w:themeColor="text1"/>
          <w:sz w:val="22"/>
          <w:szCs w:val="22"/>
        </w:rPr>
        <w:t>.</w:t>
      </w:r>
      <w:r w:rsidR="002F6FF7" w:rsidRPr="00A24EB6">
        <w:rPr>
          <w:rFonts w:eastAsia="Times New Roman"/>
          <w:b/>
          <w:i w:val="0"/>
          <w:color w:val="000000" w:themeColor="text1"/>
          <w:sz w:val="22"/>
          <w:szCs w:val="22"/>
        </w:rPr>
        <w:t xml:space="preserve"> Opinión del alumnado del primer curso del </w:t>
      </w:r>
      <w:r w:rsidR="00B7420B">
        <w:rPr>
          <w:rFonts w:eastAsia="Times New Roman"/>
          <w:b/>
          <w:i w:val="0"/>
          <w:color w:val="000000" w:themeColor="text1"/>
          <w:sz w:val="22"/>
          <w:szCs w:val="22"/>
        </w:rPr>
        <w:t xml:space="preserve">CFGS </w:t>
      </w:r>
      <w:r w:rsidR="002F6FF7" w:rsidRPr="00A24EB6">
        <w:rPr>
          <w:rFonts w:eastAsia="Times New Roman"/>
          <w:b/>
          <w:i w:val="0"/>
          <w:color w:val="000000" w:themeColor="text1"/>
          <w:sz w:val="22"/>
          <w:szCs w:val="22"/>
        </w:rPr>
        <w:t>de Laboratorio Clínico y Biomédico del IES Jorge Juan sobre si les gusta que se planteen cuestiones y problemas al inicio del tema</w:t>
      </w:r>
      <w:r w:rsidR="004D1AC9" w:rsidRPr="00A24EB6">
        <w:rPr>
          <w:rFonts w:eastAsia="Times New Roman"/>
          <w:b/>
          <w:i w:val="0"/>
          <w:color w:val="000000" w:themeColor="text1"/>
          <w:sz w:val="22"/>
          <w:szCs w:val="22"/>
        </w:rPr>
        <w:t>.</w:t>
      </w:r>
      <w:bookmarkEnd w:id="34"/>
    </w:p>
    <w:p w14:paraId="54FB90D7" w14:textId="77777777" w:rsidR="002F6FF7" w:rsidRPr="00A24EB6" w:rsidRDefault="002F6FF7" w:rsidP="00404453">
      <w:pPr>
        <w:spacing w:line="360" w:lineRule="auto"/>
        <w:ind w:firstLine="397"/>
        <w:jc w:val="both"/>
        <w:rPr>
          <w:rFonts w:eastAsia="Times New Roman"/>
          <w:b/>
        </w:rPr>
      </w:pPr>
    </w:p>
    <w:p w14:paraId="17A930A2" w14:textId="5155E58F" w:rsidR="004D1AC9" w:rsidRPr="00A24EB6" w:rsidRDefault="004D1AC9" w:rsidP="00404453">
      <w:pPr>
        <w:spacing w:line="360" w:lineRule="auto"/>
        <w:ind w:firstLine="397"/>
        <w:jc w:val="both"/>
        <w:rPr>
          <w:rFonts w:eastAsia="Times New Roman"/>
        </w:rPr>
      </w:pPr>
      <w:r w:rsidRPr="00A24EB6">
        <w:rPr>
          <w:rFonts w:eastAsia="Times New Roman"/>
        </w:rPr>
        <w:t>En relación a esta pregunta, se quiso averiguar si los profesores que imparten docencia en el ciclo formativo hacían uso de dicho recurso a lo que el 22,22% afirmaban que sí, frente a un 77,78% que consideraban que no lo hacían (</w:t>
      </w:r>
      <w:r w:rsidRPr="00A24EB6">
        <w:rPr>
          <w:rFonts w:eastAsia="Times New Roman"/>
          <w:b/>
        </w:rPr>
        <w:t xml:space="preserve">Figura </w:t>
      </w:r>
      <w:r w:rsidR="00B30E50">
        <w:rPr>
          <w:rFonts w:eastAsia="Times New Roman"/>
          <w:b/>
        </w:rPr>
        <w:t>10</w:t>
      </w:r>
      <w:r w:rsidRPr="00A24EB6">
        <w:rPr>
          <w:rFonts w:eastAsia="Times New Roman"/>
        </w:rPr>
        <w:t xml:space="preserve">). </w:t>
      </w:r>
    </w:p>
    <w:p w14:paraId="5AF762C7" w14:textId="4D45F74A" w:rsidR="00387B42" w:rsidRPr="00A24EB6" w:rsidRDefault="000251A9" w:rsidP="00404453">
      <w:pPr>
        <w:spacing w:line="360" w:lineRule="auto"/>
        <w:ind w:firstLine="397"/>
        <w:jc w:val="center"/>
        <w:rPr>
          <w:rFonts w:eastAsia="Times New Roman"/>
          <w:b/>
        </w:rPr>
      </w:pPr>
      <w:r w:rsidRPr="000251A9">
        <w:rPr>
          <w:rFonts w:eastAsia="Times New Roman"/>
          <w:b/>
          <w:noProof/>
          <w:lang w:val="en-GB" w:eastAsia="en-GB"/>
        </w:rPr>
        <w:drawing>
          <wp:inline distT="0" distB="0" distL="0" distR="0" wp14:anchorId="47A55B0D" wp14:editId="03682019">
            <wp:extent cx="2596515" cy="2038981"/>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16156" cy="2054405"/>
                    </a:xfrm>
                    <a:prstGeom prst="rect">
                      <a:avLst/>
                    </a:prstGeom>
                  </pic:spPr>
                </pic:pic>
              </a:graphicData>
            </a:graphic>
          </wp:inline>
        </w:drawing>
      </w:r>
      <w:r w:rsidR="00BF4986">
        <w:rPr>
          <w:rFonts w:eastAsia="Times New Roman"/>
          <w:b/>
        </w:rPr>
        <w:t xml:space="preserve">                             Y</w:t>
      </w:r>
    </w:p>
    <w:p w14:paraId="0F0CA587" w14:textId="393A58AA" w:rsidR="002F6FF7" w:rsidRPr="00A24EB6" w:rsidRDefault="00F45FA5" w:rsidP="008758D7">
      <w:pPr>
        <w:pStyle w:val="Descripcin"/>
        <w:ind w:firstLine="397"/>
        <w:jc w:val="both"/>
        <w:rPr>
          <w:rFonts w:eastAsia="Times New Roman"/>
          <w:b/>
          <w:i w:val="0"/>
          <w:color w:val="000000" w:themeColor="text1"/>
          <w:sz w:val="22"/>
          <w:szCs w:val="22"/>
        </w:rPr>
      </w:pPr>
      <w:bookmarkStart w:id="35" w:name="_Toc77684657"/>
      <w:r w:rsidRPr="00F45FA5">
        <w:rPr>
          <w:rFonts w:eastAsia="Times New Roman"/>
          <w:b/>
          <w:i w:val="0"/>
          <w:color w:val="000000" w:themeColor="text1"/>
          <w:sz w:val="22"/>
          <w:szCs w:val="22"/>
        </w:rPr>
        <w:t xml:space="preserve">Figura </w:t>
      </w:r>
      <w:r w:rsidRPr="00F45FA5">
        <w:rPr>
          <w:rFonts w:eastAsia="Times New Roman"/>
          <w:b/>
          <w:i w:val="0"/>
          <w:color w:val="000000" w:themeColor="text1"/>
          <w:sz w:val="22"/>
          <w:szCs w:val="22"/>
        </w:rPr>
        <w:fldChar w:fldCharType="begin"/>
      </w:r>
      <w:r w:rsidRPr="00F45FA5">
        <w:rPr>
          <w:rFonts w:eastAsia="Times New Roman"/>
          <w:b/>
          <w:i w:val="0"/>
          <w:color w:val="000000" w:themeColor="text1"/>
          <w:sz w:val="22"/>
          <w:szCs w:val="22"/>
        </w:rPr>
        <w:instrText xml:space="preserve"> SEQ Figura \* ARABIC </w:instrText>
      </w:r>
      <w:r w:rsidRPr="00F45FA5">
        <w:rPr>
          <w:rFonts w:eastAsia="Times New Roman"/>
          <w:b/>
          <w:i w:val="0"/>
          <w:color w:val="000000" w:themeColor="text1"/>
          <w:sz w:val="22"/>
          <w:szCs w:val="22"/>
        </w:rPr>
        <w:fldChar w:fldCharType="separate"/>
      </w:r>
      <w:r w:rsidR="008A2813">
        <w:rPr>
          <w:rFonts w:eastAsia="Times New Roman"/>
          <w:b/>
          <w:i w:val="0"/>
          <w:noProof/>
          <w:color w:val="000000" w:themeColor="text1"/>
          <w:sz w:val="22"/>
          <w:szCs w:val="22"/>
        </w:rPr>
        <w:t>10</w:t>
      </w:r>
      <w:r w:rsidRPr="00F45FA5">
        <w:rPr>
          <w:rFonts w:eastAsia="Times New Roman"/>
          <w:b/>
          <w:i w:val="0"/>
          <w:color w:val="000000" w:themeColor="text1"/>
          <w:sz w:val="22"/>
          <w:szCs w:val="22"/>
        </w:rPr>
        <w:fldChar w:fldCharType="end"/>
      </w:r>
      <w:r>
        <w:rPr>
          <w:rFonts w:eastAsia="Times New Roman"/>
          <w:b/>
          <w:i w:val="0"/>
          <w:color w:val="000000" w:themeColor="text1"/>
          <w:sz w:val="22"/>
          <w:szCs w:val="22"/>
        </w:rPr>
        <w:t>.</w:t>
      </w:r>
      <w:r w:rsidR="00387B42" w:rsidRPr="00A24EB6">
        <w:rPr>
          <w:rFonts w:eastAsia="Times New Roman"/>
          <w:b/>
          <w:i w:val="0"/>
          <w:color w:val="000000" w:themeColor="text1"/>
          <w:sz w:val="22"/>
          <w:szCs w:val="22"/>
        </w:rPr>
        <w:t xml:space="preserve"> Grado de conformidad del alumnado del primer curso </w:t>
      </w:r>
      <w:r w:rsidR="008758D7">
        <w:rPr>
          <w:rFonts w:eastAsia="Times New Roman"/>
          <w:b/>
          <w:i w:val="0"/>
          <w:color w:val="000000" w:themeColor="text1"/>
          <w:sz w:val="22"/>
          <w:szCs w:val="22"/>
        </w:rPr>
        <w:t>CFGS</w:t>
      </w:r>
      <w:r w:rsidR="00387B42" w:rsidRPr="00A24EB6">
        <w:rPr>
          <w:rFonts w:eastAsia="Times New Roman"/>
          <w:b/>
          <w:i w:val="0"/>
          <w:color w:val="000000" w:themeColor="text1"/>
          <w:sz w:val="22"/>
          <w:szCs w:val="22"/>
        </w:rPr>
        <w:t xml:space="preserve"> de Laboratorio Clínico y Biomédico del IES Jorge Juan sobre</w:t>
      </w:r>
      <w:r w:rsidR="004D1AC9" w:rsidRPr="00A24EB6">
        <w:rPr>
          <w:rFonts w:eastAsia="Times New Roman"/>
          <w:b/>
          <w:i w:val="0"/>
          <w:color w:val="000000" w:themeColor="text1"/>
          <w:sz w:val="22"/>
          <w:szCs w:val="22"/>
        </w:rPr>
        <w:t xml:space="preserve"> si consideran que los profesores del ciclo realizan cuestiones al inicio del tema</w:t>
      </w:r>
      <w:r w:rsidR="008120CB" w:rsidRPr="00A24EB6">
        <w:rPr>
          <w:rFonts w:eastAsia="Times New Roman"/>
          <w:b/>
          <w:i w:val="0"/>
          <w:color w:val="000000" w:themeColor="text1"/>
          <w:sz w:val="22"/>
          <w:szCs w:val="22"/>
        </w:rPr>
        <w:t>.</w:t>
      </w:r>
      <w:bookmarkEnd w:id="35"/>
    </w:p>
    <w:p w14:paraId="71EC8EAB" w14:textId="39742064" w:rsidR="004D1AC9" w:rsidRPr="00A24EB6" w:rsidRDefault="008120CB" w:rsidP="00404453">
      <w:pPr>
        <w:spacing w:line="360" w:lineRule="auto"/>
        <w:ind w:firstLine="397"/>
        <w:jc w:val="both"/>
        <w:rPr>
          <w:rFonts w:eastAsia="Times New Roman"/>
        </w:rPr>
      </w:pPr>
      <w:r w:rsidRPr="00A24EB6">
        <w:rPr>
          <w:rFonts w:eastAsia="Times New Roman"/>
        </w:rPr>
        <w:t xml:space="preserve">Por otro lado, se quiso indagar sobre </w:t>
      </w:r>
      <w:r w:rsidR="00151BB2" w:rsidRPr="00A24EB6">
        <w:rPr>
          <w:rFonts w:eastAsia="Times New Roman"/>
        </w:rPr>
        <w:t xml:space="preserve">si al alumnado </w:t>
      </w:r>
      <w:r w:rsidR="008758D7" w:rsidRPr="00A24EB6">
        <w:rPr>
          <w:rFonts w:eastAsia="Times New Roman"/>
        </w:rPr>
        <w:t>le</w:t>
      </w:r>
      <w:r w:rsidR="00151BB2" w:rsidRPr="00A24EB6">
        <w:rPr>
          <w:rFonts w:eastAsia="Times New Roman"/>
        </w:rPr>
        <w:t xml:space="preserve"> gustaban las clases magistrales donde se requería menos participación, a esta cuestión un 27,78% del alumnado respondió que </w:t>
      </w:r>
      <w:r w:rsidR="008758D7" w:rsidRPr="00A24EB6">
        <w:rPr>
          <w:rFonts w:eastAsia="Times New Roman"/>
        </w:rPr>
        <w:t>sí</w:t>
      </w:r>
      <w:r w:rsidR="00151BB2" w:rsidRPr="00A24EB6">
        <w:rPr>
          <w:rFonts w:eastAsia="Times New Roman"/>
        </w:rPr>
        <w:t>, que preferían escuchar y tomar apuntes, un 11,11% les resultaba indiferente y a un 61,11% no le gustaban y preferían tener una actitud activa y participativa (</w:t>
      </w:r>
      <w:r w:rsidR="00151BB2" w:rsidRPr="00A24EB6">
        <w:rPr>
          <w:rFonts w:eastAsia="Times New Roman"/>
          <w:b/>
        </w:rPr>
        <w:t>Figura 1</w:t>
      </w:r>
      <w:r w:rsidR="00B30E50">
        <w:rPr>
          <w:rFonts w:eastAsia="Times New Roman"/>
          <w:b/>
        </w:rPr>
        <w:t>1</w:t>
      </w:r>
      <w:r w:rsidR="00151BB2" w:rsidRPr="00A24EB6">
        <w:rPr>
          <w:rFonts w:eastAsia="Times New Roman"/>
        </w:rPr>
        <w:t>).</w:t>
      </w:r>
    </w:p>
    <w:p w14:paraId="56C2E118" w14:textId="77777777" w:rsidR="004D1AC9" w:rsidRPr="00A24EB6" w:rsidRDefault="004D1AC9" w:rsidP="00404453">
      <w:pPr>
        <w:spacing w:line="360" w:lineRule="auto"/>
        <w:ind w:firstLine="397"/>
        <w:jc w:val="both"/>
        <w:rPr>
          <w:rFonts w:eastAsia="Times New Roman"/>
          <w:b/>
        </w:rPr>
      </w:pPr>
    </w:p>
    <w:p w14:paraId="157490A8" w14:textId="4A316969" w:rsidR="002F6FF7" w:rsidRPr="00A24EB6" w:rsidRDefault="0030540A" w:rsidP="00404453">
      <w:pPr>
        <w:spacing w:line="360" w:lineRule="auto"/>
        <w:ind w:firstLine="397"/>
        <w:jc w:val="center"/>
        <w:rPr>
          <w:rFonts w:eastAsia="Times New Roman"/>
          <w:b/>
        </w:rPr>
      </w:pPr>
      <w:r w:rsidRPr="0030540A">
        <w:rPr>
          <w:rFonts w:eastAsia="Times New Roman"/>
          <w:b/>
          <w:noProof/>
          <w:lang w:val="en-GB" w:eastAsia="en-GB"/>
        </w:rPr>
        <w:lastRenderedPageBreak/>
        <w:drawing>
          <wp:inline distT="0" distB="0" distL="0" distR="0" wp14:anchorId="64A5B909" wp14:editId="50276D21">
            <wp:extent cx="4670480" cy="187706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72420" cy="1877840"/>
                    </a:xfrm>
                    <a:prstGeom prst="rect">
                      <a:avLst/>
                    </a:prstGeom>
                  </pic:spPr>
                </pic:pic>
              </a:graphicData>
            </a:graphic>
          </wp:inline>
        </w:drawing>
      </w:r>
    </w:p>
    <w:p w14:paraId="4D4F0115" w14:textId="7A77255C" w:rsidR="00124429" w:rsidRPr="00A24EB6" w:rsidRDefault="00F45FA5" w:rsidP="00404453">
      <w:pPr>
        <w:pStyle w:val="Descripcin"/>
        <w:ind w:firstLine="397"/>
        <w:jc w:val="both"/>
        <w:rPr>
          <w:rFonts w:eastAsia="Times New Roman"/>
          <w:b/>
          <w:i w:val="0"/>
          <w:color w:val="000000" w:themeColor="text1"/>
          <w:sz w:val="22"/>
          <w:szCs w:val="22"/>
        </w:rPr>
      </w:pPr>
      <w:bookmarkStart w:id="36" w:name="_Toc77684658"/>
      <w:r w:rsidRPr="00F45FA5">
        <w:rPr>
          <w:rFonts w:eastAsia="Times New Roman"/>
          <w:b/>
          <w:i w:val="0"/>
          <w:color w:val="000000" w:themeColor="text1"/>
          <w:sz w:val="22"/>
          <w:szCs w:val="22"/>
        </w:rPr>
        <w:t xml:space="preserve">Figura </w:t>
      </w:r>
      <w:r w:rsidRPr="00F45FA5">
        <w:rPr>
          <w:rFonts w:eastAsia="Times New Roman"/>
          <w:b/>
          <w:i w:val="0"/>
          <w:color w:val="000000" w:themeColor="text1"/>
          <w:sz w:val="22"/>
          <w:szCs w:val="22"/>
        </w:rPr>
        <w:fldChar w:fldCharType="begin"/>
      </w:r>
      <w:r w:rsidRPr="00F45FA5">
        <w:rPr>
          <w:rFonts w:eastAsia="Times New Roman"/>
          <w:b/>
          <w:i w:val="0"/>
          <w:color w:val="000000" w:themeColor="text1"/>
          <w:sz w:val="22"/>
          <w:szCs w:val="22"/>
        </w:rPr>
        <w:instrText xml:space="preserve"> SEQ Figura \* ARABIC </w:instrText>
      </w:r>
      <w:r w:rsidRPr="00F45FA5">
        <w:rPr>
          <w:rFonts w:eastAsia="Times New Roman"/>
          <w:b/>
          <w:i w:val="0"/>
          <w:color w:val="000000" w:themeColor="text1"/>
          <w:sz w:val="22"/>
          <w:szCs w:val="22"/>
        </w:rPr>
        <w:fldChar w:fldCharType="separate"/>
      </w:r>
      <w:r w:rsidR="008A2813">
        <w:rPr>
          <w:rFonts w:eastAsia="Times New Roman"/>
          <w:b/>
          <w:i w:val="0"/>
          <w:noProof/>
          <w:color w:val="000000" w:themeColor="text1"/>
          <w:sz w:val="22"/>
          <w:szCs w:val="22"/>
        </w:rPr>
        <w:t>11</w:t>
      </w:r>
      <w:r w:rsidRPr="00F45FA5">
        <w:rPr>
          <w:rFonts w:eastAsia="Times New Roman"/>
          <w:b/>
          <w:i w:val="0"/>
          <w:color w:val="000000" w:themeColor="text1"/>
          <w:sz w:val="22"/>
          <w:szCs w:val="22"/>
        </w:rPr>
        <w:fldChar w:fldCharType="end"/>
      </w:r>
      <w:r w:rsidRPr="00F45FA5">
        <w:rPr>
          <w:rFonts w:eastAsia="Times New Roman"/>
          <w:b/>
          <w:i w:val="0"/>
          <w:color w:val="000000" w:themeColor="text1"/>
          <w:sz w:val="22"/>
          <w:szCs w:val="22"/>
        </w:rPr>
        <w:t>.</w:t>
      </w:r>
      <w:r w:rsidR="00124429" w:rsidRPr="00A24EB6">
        <w:rPr>
          <w:rFonts w:eastAsia="Times New Roman"/>
          <w:b/>
          <w:i w:val="0"/>
          <w:color w:val="000000" w:themeColor="text1"/>
          <w:sz w:val="22"/>
          <w:szCs w:val="22"/>
        </w:rPr>
        <w:t xml:space="preserve"> Opinión del alumnado del primer curso </w:t>
      </w:r>
      <w:r w:rsidR="00B7420B">
        <w:rPr>
          <w:rFonts w:eastAsia="Times New Roman"/>
          <w:b/>
          <w:i w:val="0"/>
          <w:color w:val="000000" w:themeColor="text1"/>
          <w:sz w:val="22"/>
          <w:szCs w:val="22"/>
        </w:rPr>
        <w:t>del CFGS</w:t>
      </w:r>
      <w:r w:rsidR="00124429" w:rsidRPr="00A24EB6">
        <w:rPr>
          <w:rFonts w:eastAsia="Times New Roman"/>
          <w:b/>
          <w:i w:val="0"/>
          <w:color w:val="000000" w:themeColor="text1"/>
          <w:sz w:val="22"/>
          <w:szCs w:val="22"/>
        </w:rPr>
        <w:t xml:space="preserve"> de Laboratorio Clínico y Biomédico del IES Jorge Juan sobre si les gusta que los docentes realicen clases magistrales</w:t>
      </w:r>
      <w:bookmarkEnd w:id="36"/>
    </w:p>
    <w:p w14:paraId="14DCB48B" w14:textId="77777777" w:rsidR="005C1E77" w:rsidRPr="00A24EB6" w:rsidRDefault="005C1E77" w:rsidP="00404453">
      <w:pPr>
        <w:pStyle w:val="Descripcin"/>
        <w:ind w:firstLine="397"/>
        <w:rPr>
          <w:rFonts w:eastAsia="Times New Roman"/>
          <w:b/>
          <w:i w:val="0"/>
          <w:color w:val="000000" w:themeColor="text1"/>
          <w:sz w:val="22"/>
          <w:szCs w:val="22"/>
        </w:rPr>
      </w:pPr>
    </w:p>
    <w:p w14:paraId="5E0D88F5" w14:textId="045687ED" w:rsidR="005C1E77" w:rsidRPr="00A24EB6" w:rsidRDefault="005C1E77" w:rsidP="00404453">
      <w:pPr>
        <w:spacing w:line="360" w:lineRule="auto"/>
        <w:ind w:firstLine="397"/>
        <w:jc w:val="both"/>
      </w:pPr>
      <w:r w:rsidRPr="00A24EB6">
        <w:t xml:space="preserve">En </w:t>
      </w:r>
      <w:r w:rsidR="008120CB" w:rsidRPr="00A24EB6">
        <w:t>referencia al uso de las metodologías activas</w:t>
      </w:r>
      <w:r w:rsidRPr="00A24EB6">
        <w:t>, el 77,78% del alumnado coinciden en que prefieren las asignaturas que emplean TICS y metodologías activas, a un 22,22% les resulta indiferente y ningún alumno prefiere que no se empleen (</w:t>
      </w:r>
      <w:r w:rsidRPr="00A24EB6">
        <w:rPr>
          <w:b/>
        </w:rPr>
        <w:t>Figura 1</w:t>
      </w:r>
      <w:r w:rsidR="00B30E50">
        <w:rPr>
          <w:b/>
        </w:rPr>
        <w:t>2</w:t>
      </w:r>
      <w:r w:rsidRPr="00A24EB6">
        <w:t xml:space="preserve">). </w:t>
      </w:r>
      <w:r w:rsidR="008120CB" w:rsidRPr="00A24EB6">
        <w:t>Sin embargo, en relación a esta pregunta se les pidió que valorasen del 1 al 4, siendo 1 nada y 4 mucho, cuanto consideraban que los docentes que impartían clases en el ciclo hacían uso de estos recursos. Los resultados fueron que un 2,22% consideraban que no se hacían uso, un 55,56% p</w:t>
      </w:r>
      <w:r w:rsidR="00B913AE">
        <w:t xml:space="preserve">oco, un 22,22% bastante y un 0% mucho </w:t>
      </w:r>
      <w:r w:rsidR="00F45FA5">
        <w:t>(</w:t>
      </w:r>
      <w:r w:rsidR="00F45FA5" w:rsidRPr="00F45FA5">
        <w:rPr>
          <w:b/>
        </w:rPr>
        <w:t>Figura 13</w:t>
      </w:r>
      <w:r w:rsidR="00F45FA5">
        <w:t>).</w:t>
      </w:r>
    </w:p>
    <w:p w14:paraId="484BFBFD" w14:textId="66DFBE29" w:rsidR="005C1E77" w:rsidRPr="00A24EB6" w:rsidRDefault="0030540A" w:rsidP="00404453">
      <w:pPr>
        <w:spacing w:line="360" w:lineRule="auto"/>
        <w:ind w:firstLine="397"/>
        <w:jc w:val="center"/>
        <w:rPr>
          <w:rFonts w:eastAsia="Times New Roman"/>
        </w:rPr>
      </w:pPr>
      <w:r w:rsidRPr="0030540A">
        <w:rPr>
          <w:rFonts w:eastAsia="Times New Roman"/>
          <w:noProof/>
          <w:lang w:val="en-GB" w:eastAsia="en-GB"/>
        </w:rPr>
        <w:drawing>
          <wp:inline distT="0" distB="0" distL="0" distR="0" wp14:anchorId="308F240E" wp14:editId="7E66FBE8">
            <wp:extent cx="3454400" cy="214630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54400" cy="2146300"/>
                    </a:xfrm>
                    <a:prstGeom prst="rect">
                      <a:avLst/>
                    </a:prstGeom>
                  </pic:spPr>
                </pic:pic>
              </a:graphicData>
            </a:graphic>
          </wp:inline>
        </w:drawing>
      </w:r>
    </w:p>
    <w:p w14:paraId="0521FE3A" w14:textId="271CD7AA" w:rsidR="00BE4482" w:rsidRPr="00A24EB6" w:rsidRDefault="00F45FA5" w:rsidP="00404453">
      <w:pPr>
        <w:pStyle w:val="Descripcin"/>
        <w:ind w:firstLine="397"/>
        <w:jc w:val="both"/>
        <w:rPr>
          <w:rFonts w:eastAsia="Times New Roman"/>
          <w:b/>
          <w:i w:val="0"/>
          <w:color w:val="000000" w:themeColor="text1"/>
          <w:sz w:val="22"/>
          <w:szCs w:val="22"/>
        </w:rPr>
      </w:pPr>
      <w:bookmarkStart w:id="37" w:name="_Toc77684659"/>
      <w:r w:rsidRPr="00F45FA5">
        <w:rPr>
          <w:rFonts w:eastAsia="Times New Roman"/>
          <w:b/>
          <w:i w:val="0"/>
          <w:color w:val="000000" w:themeColor="text1"/>
          <w:sz w:val="22"/>
          <w:szCs w:val="22"/>
        </w:rPr>
        <w:t xml:space="preserve">Figura </w:t>
      </w:r>
      <w:r w:rsidRPr="00F45FA5">
        <w:rPr>
          <w:rFonts w:eastAsia="Times New Roman"/>
          <w:b/>
          <w:i w:val="0"/>
          <w:color w:val="000000" w:themeColor="text1"/>
          <w:sz w:val="22"/>
          <w:szCs w:val="22"/>
        </w:rPr>
        <w:fldChar w:fldCharType="begin"/>
      </w:r>
      <w:r w:rsidRPr="00F45FA5">
        <w:rPr>
          <w:rFonts w:eastAsia="Times New Roman"/>
          <w:b/>
          <w:i w:val="0"/>
          <w:color w:val="000000" w:themeColor="text1"/>
          <w:sz w:val="22"/>
          <w:szCs w:val="22"/>
        </w:rPr>
        <w:instrText xml:space="preserve"> SEQ Figura \* ARABIC </w:instrText>
      </w:r>
      <w:r w:rsidRPr="00F45FA5">
        <w:rPr>
          <w:rFonts w:eastAsia="Times New Roman"/>
          <w:b/>
          <w:i w:val="0"/>
          <w:color w:val="000000" w:themeColor="text1"/>
          <w:sz w:val="22"/>
          <w:szCs w:val="22"/>
        </w:rPr>
        <w:fldChar w:fldCharType="separate"/>
      </w:r>
      <w:r w:rsidR="008A2813">
        <w:rPr>
          <w:rFonts w:eastAsia="Times New Roman"/>
          <w:b/>
          <w:i w:val="0"/>
          <w:noProof/>
          <w:color w:val="000000" w:themeColor="text1"/>
          <w:sz w:val="22"/>
          <w:szCs w:val="22"/>
        </w:rPr>
        <w:t>12</w:t>
      </w:r>
      <w:r w:rsidRPr="00F45FA5">
        <w:rPr>
          <w:rFonts w:eastAsia="Times New Roman"/>
          <w:b/>
          <w:i w:val="0"/>
          <w:color w:val="000000" w:themeColor="text1"/>
          <w:sz w:val="22"/>
          <w:szCs w:val="22"/>
        </w:rPr>
        <w:fldChar w:fldCharType="end"/>
      </w:r>
      <w:r w:rsidRPr="00F45FA5">
        <w:rPr>
          <w:rFonts w:eastAsia="Times New Roman"/>
          <w:b/>
          <w:i w:val="0"/>
          <w:color w:val="000000" w:themeColor="text1"/>
          <w:sz w:val="22"/>
          <w:szCs w:val="22"/>
        </w:rPr>
        <w:t xml:space="preserve">. </w:t>
      </w:r>
      <w:r w:rsidR="005C1E77" w:rsidRPr="00A24EB6">
        <w:rPr>
          <w:rFonts w:eastAsia="Times New Roman"/>
          <w:b/>
          <w:i w:val="0"/>
          <w:color w:val="000000" w:themeColor="text1"/>
          <w:sz w:val="22"/>
          <w:szCs w:val="22"/>
        </w:rPr>
        <w:t xml:space="preserve">Opinión del alumnado del primer curso del </w:t>
      </w:r>
      <w:r w:rsidR="00B7420B">
        <w:rPr>
          <w:rFonts w:eastAsia="Times New Roman"/>
          <w:b/>
          <w:i w:val="0"/>
          <w:color w:val="000000" w:themeColor="text1"/>
          <w:sz w:val="22"/>
          <w:szCs w:val="22"/>
        </w:rPr>
        <w:t>CFGS</w:t>
      </w:r>
      <w:r w:rsidR="005C1E77" w:rsidRPr="00A24EB6">
        <w:rPr>
          <w:rFonts w:eastAsia="Times New Roman"/>
          <w:b/>
          <w:i w:val="0"/>
          <w:color w:val="000000" w:themeColor="text1"/>
          <w:sz w:val="22"/>
          <w:szCs w:val="22"/>
        </w:rPr>
        <w:t xml:space="preserve"> de Laboratorio Clínico y Biomédico del IES Jorge Juan sobre si le gustan más las asignaturas que emplean nuevas tecnologías de la información y la comunicación y metodologías activa</w:t>
      </w:r>
      <w:bookmarkEnd w:id="37"/>
    </w:p>
    <w:p w14:paraId="4F6AE8E6" w14:textId="25AD2A2D" w:rsidR="008120CB" w:rsidRPr="00A24EB6" w:rsidRDefault="008120CB" w:rsidP="00404453">
      <w:pPr>
        <w:spacing w:line="360" w:lineRule="auto"/>
        <w:ind w:firstLine="397"/>
        <w:jc w:val="center"/>
        <w:rPr>
          <w:rFonts w:eastAsia="Times New Roman"/>
          <w:b/>
        </w:rPr>
      </w:pPr>
      <w:r w:rsidRPr="00A24EB6">
        <w:rPr>
          <w:rFonts w:eastAsia="Times New Roman"/>
          <w:b/>
          <w:noProof/>
          <w:lang w:val="en-GB" w:eastAsia="en-GB"/>
        </w:rPr>
        <w:lastRenderedPageBreak/>
        <w:drawing>
          <wp:inline distT="0" distB="0" distL="0" distR="0" wp14:anchorId="7F37C0DB" wp14:editId="03639C0A">
            <wp:extent cx="2858135" cy="1880742"/>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71749" cy="1889700"/>
                    </a:xfrm>
                    <a:prstGeom prst="rect">
                      <a:avLst/>
                    </a:prstGeom>
                  </pic:spPr>
                </pic:pic>
              </a:graphicData>
            </a:graphic>
          </wp:inline>
        </w:drawing>
      </w:r>
    </w:p>
    <w:p w14:paraId="0422ADB2" w14:textId="129C0122" w:rsidR="00BE4482" w:rsidRPr="00A24EB6" w:rsidRDefault="00BE4482" w:rsidP="00404453">
      <w:pPr>
        <w:spacing w:line="360" w:lineRule="auto"/>
        <w:ind w:firstLine="397"/>
        <w:jc w:val="both"/>
        <w:rPr>
          <w:rFonts w:eastAsia="Times New Roman"/>
          <w:b/>
        </w:rPr>
      </w:pPr>
    </w:p>
    <w:p w14:paraId="20CFCC48" w14:textId="11D5D45A" w:rsidR="00BE4482" w:rsidRPr="00A24EB6" w:rsidRDefault="00F45FA5" w:rsidP="00404453">
      <w:pPr>
        <w:pStyle w:val="Descripcin"/>
        <w:ind w:firstLine="397"/>
        <w:jc w:val="both"/>
        <w:rPr>
          <w:rFonts w:eastAsia="Times New Roman"/>
          <w:b/>
          <w:i w:val="0"/>
          <w:color w:val="000000" w:themeColor="text1"/>
          <w:sz w:val="22"/>
          <w:szCs w:val="22"/>
        </w:rPr>
      </w:pPr>
      <w:bookmarkStart w:id="38" w:name="_Toc77684660"/>
      <w:r w:rsidRPr="00F45FA5">
        <w:rPr>
          <w:rFonts w:eastAsia="Times New Roman"/>
          <w:b/>
          <w:i w:val="0"/>
          <w:color w:val="000000" w:themeColor="text1"/>
          <w:sz w:val="22"/>
          <w:szCs w:val="22"/>
        </w:rPr>
        <w:t xml:space="preserve">Figura </w:t>
      </w:r>
      <w:r w:rsidRPr="00F45FA5">
        <w:rPr>
          <w:rFonts w:eastAsia="Times New Roman"/>
          <w:b/>
          <w:i w:val="0"/>
          <w:color w:val="000000" w:themeColor="text1"/>
          <w:sz w:val="22"/>
          <w:szCs w:val="22"/>
        </w:rPr>
        <w:fldChar w:fldCharType="begin"/>
      </w:r>
      <w:r w:rsidRPr="00F45FA5">
        <w:rPr>
          <w:rFonts w:eastAsia="Times New Roman"/>
          <w:b/>
          <w:i w:val="0"/>
          <w:color w:val="000000" w:themeColor="text1"/>
          <w:sz w:val="22"/>
          <w:szCs w:val="22"/>
        </w:rPr>
        <w:instrText xml:space="preserve"> SEQ Figura \* ARABIC </w:instrText>
      </w:r>
      <w:r w:rsidRPr="00F45FA5">
        <w:rPr>
          <w:rFonts w:eastAsia="Times New Roman"/>
          <w:b/>
          <w:i w:val="0"/>
          <w:color w:val="000000" w:themeColor="text1"/>
          <w:sz w:val="22"/>
          <w:szCs w:val="22"/>
        </w:rPr>
        <w:fldChar w:fldCharType="separate"/>
      </w:r>
      <w:r w:rsidR="008A2813">
        <w:rPr>
          <w:rFonts w:eastAsia="Times New Roman"/>
          <w:b/>
          <w:i w:val="0"/>
          <w:noProof/>
          <w:color w:val="000000" w:themeColor="text1"/>
          <w:sz w:val="22"/>
          <w:szCs w:val="22"/>
        </w:rPr>
        <w:t>13</w:t>
      </w:r>
      <w:r w:rsidRPr="00F45FA5">
        <w:rPr>
          <w:rFonts w:eastAsia="Times New Roman"/>
          <w:b/>
          <w:i w:val="0"/>
          <w:color w:val="000000" w:themeColor="text1"/>
          <w:sz w:val="22"/>
          <w:szCs w:val="22"/>
        </w:rPr>
        <w:fldChar w:fldCharType="end"/>
      </w:r>
      <w:r w:rsidR="00BE4482" w:rsidRPr="00A24EB6">
        <w:rPr>
          <w:rFonts w:eastAsia="Times New Roman"/>
          <w:b/>
          <w:i w:val="0"/>
          <w:color w:val="000000" w:themeColor="text1"/>
          <w:sz w:val="22"/>
          <w:szCs w:val="22"/>
        </w:rPr>
        <w:t xml:space="preserve">. </w:t>
      </w:r>
      <w:r w:rsidR="00B7420B">
        <w:rPr>
          <w:rFonts w:eastAsia="Times New Roman"/>
          <w:b/>
          <w:i w:val="0"/>
          <w:color w:val="000000" w:themeColor="text1"/>
          <w:sz w:val="22"/>
          <w:szCs w:val="22"/>
        </w:rPr>
        <w:t>Valoración en una escala del 1 al 4 (nada, poco, bastante y mucho)</w:t>
      </w:r>
      <w:r w:rsidR="00BE4482" w:rsidRPr="00A24EB6">
        <w:rPr>
          <w:rFonts w:eastAsia="Times New Roman"/>
          <w:b/>
          <w:i w:val="0"/>
          <w:color w:val="000000" w:themeColor="text1"/>
          <w:sz w:val="22"/>
          <w:szCs w:val="22"/>
        </w:rPr>
        <w:t xml:space="preserve"> del alumnado del primer curso </w:t>
      </w:r>
      <w:r w:rsidR="00B7420B">
        <w:rPr>
          <w:rFonts w:eastAsia="Times New Roman"/>
          <w:b/>
          <w:i w:val="0"/>
          <w:color w:val="000000" w:themeColor="text1"/>
          <w:sz w:val="22"/>
          <w:szCs w:val="22"/>
        </w:rPr>
        <w:t>del CFGS</w:t>
      </w:r>
      <w:r w:rsidR="00BE4482" w:rsidRPr="00A24EB6">
        <w:rPr>
          <w:rFonts w:eastAsia="Times New Roman"/>
          <w:b/>
          <w:i w:val="0"/>
          <w:color w:val="000000" w:themeColor="text1"/>
          <w:sz w:val="22"/>
          <w:szCs w:val="22"/>
        </w:rPr>
        <w:t xml:space="preserve"> de Laboratorio Clínico y Biomédico del IES Jorge Juan sobre </w:t>
      </w:r>
      <w:r w:rsidR="00155DE0" w:rsidRPr="00A24EB6">
        <w:rPr>
          <w:rFonts w:eastAsia="Times New Roman"/>
          <w:b/>
          <w:i w:val="0"/>
          <w:color w:val="000000" w:themeColor="text1"/>
          <w:sz w:val="22"/>
          <w:szCs w:val="22"/>
        </w:rPr>
        <w:t xml:space="preserve">cuanto consideran </w:t>
      </w:r>
      <w:r w:rsidR="005C1E77" w:rsidRPr="00A24EB6">
        <w:rPr>
          <w:rFonts w:eastAsia="Times New Roman"/>
          <w:b/>
          <w:i w:val="0"/>
          <w:color w:val="000000" w:themeColor="text1"/>
          <w:sz w:val="22"/>
          <w:szCs w:val="22"/>
        </w:rPr>
        <w:t>que los profesores del ciclo</w:t>
      </w:r>
      <w:r w:rsidR="001E0967" w:rsidRPr="00A24EB6">
        <w:rPr>
          <w:rFonts w:eastAsia="Times New Roman"/>
          <w:b/>
          <w:i w:val="0"/>
          <w:color w:val="000000" w:themeColor="text1"/>
          <w:sz w:val="22"/>
          <w:szCs w:val="22"/>
        </w:rPr>
        <w:t xml:space="preserve"> hace</w:t>
      </w:r>
      <w:r w:rsidR="005C1E77" w:rsidRPr="00A24EB6">
        <w:rPr>
          <w:rFonts w:eastAsia="Times New Roman"/>
          <w:b/>
          <w:i w:val="0"/>
          <w:color w:val="000000" w:themeColor="text1"/>
          <w:sz w:val="22"/>
          <w:szCs w:val="22"/>
        </w:rPr>
        <w:t>n uso de las TICS y de las metodologías docentes</w:t>
      </w:r>
      <w:bookmarkEnd w:id="38"/>
    </w:p>
    <w:p w14:paraId="3018E5CF" w14:textId="77777777" w:rsidR="00BA4123" w:rsidRPr="00A24EB6" w:rsidRDefault="00BA4123" w:rsidP="00404453">
      <w:pPr>
        <w:spacing w:line="360" w:lineRule="auto"/>
        <w:ind w:firstLine="397"/>
        <w:jc w:val="both"/>
        <w:rPr>
          <w:rFonts w:eastAsia="Times New Roman"/>
        </w:rPr>
      </w:pPr>
    </w:p>
    <w:p w14:paraId="2C62C22D" w14:textId="551AE9BF" w:rsidR="001E0967" w:rsidRPr="00A24EB6" w:rsidRDefault="001E0967" w:rsidP="00404453">
      <w:pPr>
        <w:spacing w:line="360" w:lineRule="auto"/>
        <w:ind w:firstLine="397"/>
        <w:jc w:val="both"/>
        <w:rPr>
          <w:rFonts w:eastAsia="Times New Roman"/>
        </w:rPr>
      </w:pPr>
      <w:r w:rsidRPr="00A24EB6">
        <w:rPr>
          <w:rFonts w:eastAsia="Times New Roman"/>
        </w:rPr>
        <w:t>Finalmente, quisimos averiguar si el alumnado consideraba que la metodología empleada en las diferentes asignaturas ayudaba a adquirir las competencias profesionales. Un 55,56% consideraban que nada o poco, un 27,78% que bastante y un 16,67 que mucho</w:t>
      </w:r>
      <w:r w:rsidR="00EF1E46" w:rsidRPr="00A24EB6">
        <w:rPr>
          <w:rFonts w:eastAsia="Times New Roman"/>
        </w:rPr>
        <w:t xml:space="preserve"> (</w:t>
      </w:r>
      <w:r w:rsidR="00EF1E46" w:rsidRPr="00A24EB6">
        <w:rPr>
          <w:rFonts w:eastAsia="Times New Roman"/>
          <w:b/>
        </w:rPr>
        <w:t>Figura 1</w:t>
      </w:r>
      <w:r w:rsidR="00F45FA5">
        <w:rPr>
          <w:rFonts w:eastAsia="Times New Roman"/>
          <w:b/>
        </w:rPr>
        <w:t>4</w:t>
      </w:r>
      <w:r w:rsidR="00EF1E46" w:rsidRPr="00A24EB6">
        <w:rPr>
          <w:rFonts w:eastAsia="Times New Roman"/>
        </w:rPr>
        <w:t>)</w:t>
      </w:r>
      <w:r w:rsidRPr="00A24EB6">
        <w:rPr>
          <w:rFonts w:eastAsia="Times New Roman"/>
        </w:rPr>
        <w:t xml:space="preserve">. </w:t>
      </w:r>
    </w:p>
    <w:p w14:paraId="6785BD98" w14:textId="77777777" w:rsidR="001E0967" w:rsidRPr="00A24EB6" w:rsidRDefault="001E0967" w:rsidP="00404453">
      <w:pPr>
        <w:spacing w:line="360" w:lineRule="auto"/>
        <w:ind w:firstLine="397"/>
        <w:jc w:val="both"/>
        <w:rPr>
          <w:rFonts w:eastAsia="Times New Roman"/>
          <w:b/>
        </w:rPr>
      </w:pPr>
    </w:p>
    <w:p w14:paraId="7ADEB83D" w14:textId="7B44DC6B" w:rsidR="00124429" w:rsidRPr="00A24EB6" w:rsidRDefault="001E0967" w:rsidP="00404453">
      <w:pPr>
        <w:spacing w:line="360" w:lineRule="auto"/>
        <w:ind w:firstLine="397"/>
        <w:jc w:val="center"/>
        <w:rPr>
          <w:rFonts w:eastAsia="Times New Roman"/>
          <w:b/>
        </w:rPr>
      </w:pPr>
      <w:r w:rsidRPr="00A24EB6">
        <w:rPr>
          <w:rFonts w:eastAsia="Times New Roman"/>
          <w:b/>
          <w:noProof/>
          <w:lang w:val="en-GB" w:eastAsia="en-GB"/>
        </w:rPr>
        <w:drawing>
          <wp:inline distT="0" distB="0" distL="0" distR="0" wp14:anchorId="1BC8E45E" wp14:editId="78C6B9DB">
            <wp:extent cx="2802360" cy="184404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05948" cy="1846401"/>
                    </a:xfrm>
                    <a:prstGeom prst="rect">
                      <a:avLst/>
                    </a:prstGeom>
                  </pic:spPr>
                </pic:pic>
              </a:graphicData>
            </a:graphic>
          </wp:inline>
        </w:drawing>
      </w:r>
    </w:p>
    <w:p w14:paraId="7036D02D" w14:textId="028C027D" w:rsidR="00CF2C36" w:rsidRPr="00A24EB6" w:rsidRDefault="00EF1E46" w:rsidP="00404453">
      <w:pPr>
        <w:pStyle w:val="Descripcin"/>
        <w:ind w:firstLine="397"/>
        <w:jc w:val="both"/>
        <w:rPr>
          <w:rFonts w:eastAsia="Times New Roman"/>
          <w:b/>
          <w:i w:val="0"/>
          <w:color w:val="000000" w:themeColor="text1"/>
          <w:sz w:val="22"/>
          <w:szCs w:val="22"/>
        </w:rPr>
      </w:pPr>
      <w:bookmarkStart w:id="39" w:name="_Toc77684661"/>
      <w:r w:rsidRPr="00A24EB6">
        <w:rPr>
          <w:rFonts w:eastAsia="Times New Roman"/>
          <w:b/>
          <w:i w:val="0"/>
          <w:color w:val="000000" w:themeColor="text1"/>
          <w:sz w:val="22"/>
          <w:szCs w:val="22"/>
        </w:rPr>
        <w:t xml:space="preserve">Figura </w:t>
      </w:r>
      <w:r w:rsidRPr="00A24EB6">
        <w:rPr>
          <w:rFonts w:eastAsia="Times New Roman"/>
          <w:b/>
          <w:i w:val="0"/>
          <w:color w:val="000000" w:themeColor="text1"/>
          <w:sz w:val="22"/>
          <w:szCs w:val="22"/>
        </w:rPr>
        <w:fldChar w:fldCharType="begin"/>
      </w:r>
      <w:r w:rsidRPr="00A24EB6">
        <w:rPr>
          <w:rFonts w:eastAsia="Times New Roman"/>
          <w:b/>
          <w:i w:val="0"/>
          <w:color w:val="000000" w:themeColor="text1"/>
          <w:sz w:val="22"/>
          <w:szCs w:val="22"/>
        </w:rPr>
        <w:instrText xml:space="preserve"> SEQ Figura \* ARABIC </w:instrText>
      </w:r>
      <w:r w:rsidRPr="00A24EB6">
        <w:rPr>
          <w:rFonts w:eastAsia="Times New Roman"/>
          <w:b/>
          <w:i w:val="0"/>
          <w:color w:val="000000" w:themeColor="text1"/>
          <w:sz w:val="22"/>
          <w:szCs w:val="22"/>
        </w:rPr>
        <w:fldChar w:fldCharType="separate"/>
      </w:r>
      <w:r w:rsidR="008A2813">
        <w:rPr>
          <w:rFonts w:eastAsia="Times New Roman"/>
          <w:b/>
          <w:i w:val="0"/>
          <w:noProof/>
          <w:color w:val="000000" w:themeColor="text1"/>
          <w:sz w:val="22"/>
          <w:szCs w:val="22"/>
        </w:rPr>
        <w:t>14</w:t>
      </w:r>
      <w:r w:rsidRPr="00A24EB6">
        <w:rPr>
          <w:rFonts w:eastAsia="Times New Roman"/>
          <w:b/>
          <w:i w:val="0"/>
          <w:color w:val="000000" w:themeColor="text1"/>
          <w:sz w:val="22"/>
          <w:szCs w:val="22"/>
        </w:rPr>
        <w:fldChar w:fldCharType="end"/>
      </w:r>
      <w:r w:rsidR="00CF2C36" w:rsidRPr="00A24EB6">
        <w:rPr>
          <w:rFonts w:eastAsia="Times New Roman"/>
          <w:b/>
          <w:i w:val="0"/>
          <w:color w:val="000000" w:themeColor="text1"/>
          <w:sz w:val="22"/>
          <w:szCs w:val="22"/>
        </w:rPr>
        <w:t xml:space="preserve">. </w:t>
      </w:r>
      <w:r w:rsidR="00B7420B">
        <w:rPr>
          <w:rFonts w:eastAsia="Times New Roman"/>
          <w:b/>
          <w:i w:val="0"/>
          <w:color w:val="000000" w:themeColor="text1"/>
          <w:sz w:val="22"/>
          <w:szCs w:val="22"/>
        </w:rPr>
        <w:t>Valoración en una escala del 1 al 4 (nada, poco, bastante y mucho)</w:t>
      </w:r>
      <w:r w:rsidR="00B913AE">
        <w:rPr>
          <w:rFonts w:eastAsia="Times New Roman"/>
          <w:b/>
          <w:i w:val="0"/>
          <w:color w:val="000000" w:themeColor="text1"/>
          <w:sz w:val="22"/>
          <w:szCs w:val="22"/>
        </w:rPr>
        <w:t xml:space="preserve"> por parte</w:t>
      </w:r>
      <w:r w:rsidR="00CF2C36" w:rsidRPr="00A24EB6">
        <w:rPr>
          <w:rFonts w:eastAsia="Times New Roman"/>
          <w:b/>
          <w:i w:val="0"/>
          <w:color w:val="000000" w:themeColor="text1"/>
          <w:sz w:val="22"/>
          <w:szCs w:val="22"/>
        </w:rPr>
        <w:t xml:space="preserve"> del alumnado </w:t>
      </w:r>
      <w:r w:rsidR="00B913AE">
        <w:rPr>
          <w:rFonts w:eastAsia="Times New Roman"/>
          <w:b/>
          <w:i w:val="0"/>
          <w:color w:val="000000" w:themeColor="text1"/>
          <w:sz w:val="22"/>
          <w:szCs w:val="22"/>
        </w:rPr>
        <w:t xml:space="preserve">de primer curso </w:t>
      </w:r>
      <w:r w:rsidR="00CF2C36" w:rsidRPr="00A24EB6">
        <w:rPr>
          <w:rFonts w:eastAsia="Times New Roman"/>
          <w:b/>
          <w:i w:val="0"/>
          <w:color w:val="000000" w:themeColor="text1"/>
          <w:sz w:val="22"/>
          <w:szCs w:val="22"/>
        </w:rPr>
        <w:t xml:space="preserve">del </w:t>
      </w:r>
      <w:r w:rsidR="00B7420B">
        <w:rPr>
          <w:rFonts w:eastAsia="Times New Roman"/>
          <w:b/>
          <w:i w:val="0"/>
          <w:color w:val="000000" w:themeColor="text1"/>
          <w:sz w:val="22"/>
          <w:szCs w:val="22"/>
        </w:rPr>
        <w:t>CFGS</w:t>
      </w:r>
      <w:r w:rsidR="00CF2C36" w:rsidRPr="00A24EB6">
        <w:rPr>
          <w:rFonts w:eastAsia="Times New Roman"/>
          <w:b/>
          <w:i w:val="0"/>
          <w:color w:val="000000" w:themeColor="text1"/>
          <w:sz w:val="22"/>
          <w:szCs w:val="22"/>
        </w:rPr>
        <w:t xml:space="preserve"> de Laboratorio Clínico y Biomédico del IES Jorge Juan sobre si las metodologías empleadas en las asignaturas les ayudan a adquirir las competencias profesionales.</w:t>
      </w:r>
      <w:bookmarkEnd w:id="39"/>
    </w:p>
    <w:p w14:paraId="23FCA5EF" w14:textId="78DD4952" w:rsidR="00A63A3E" w:rsidRDefault="00E479BD" w:rsidP="00404453">
      <w:pPr>
        <w:pStyle w:val="Ttulo2"/>
        <w:ind w:firstLine="397"/>
      </w:pPr>
      <w:bookmarkStart w:id="40" w:name="_Toc78211929"/>
      <w:r>
        <w:t>6.4</w:t>
      </w:r>
      <w:r w:rsidR="0086481F" w:rsidRPr="00A24EB6">
        <w:t xml:space="preserve"> Evaluación de la influencia de la evaluación en la motivación</w:t>
      </w:r>
      <w:bookmarkEnd w:id="40"/>
    </w:p>
    <w:p w14:paraId="11A15B19" w14:textId="77777777" w:rsidR="00A63A3E" w:rsidRDefault="00A63A3E" w:rsidP="00404453">
      <w:pPr>
        <w:ind w:firstLine="397"/>
      </w:pPr>
    </w:p>
    <w:p w14:paraId="0DA1D3C8" w14:textId="4FB65643" w:rsidR="003134E7" w:rsidRPr="00F7420C" w:rsidRDefault="003134E7" w:rsidP="00404453">
      <w:pPr>
        <w:spacing w:line="360" w:lineRule="auto"/>
        <w:ind w:firstLine="397"/>
        <w:jc w:val="both"/>
      </w:pPr>
      <w:r w:rsidRPr="00A24EB6">
        <w:t>Como en todo el proceso de enseñanza y aprendizaje, la evaluación juega un papel fundamental para la confirmación del aprendizaje alcanzado</w:t>
      </w:r>
      <w:r>
        <w:t>. Sin embargo, son escasos las publicaciones que describen la percepción de los procesos de evaluación por parte del alumnado</w:t>
      </w:r>
      <w:r w:rsidR="00B913AE">
        <w:t>, sobre todo en CF</w:t>
      </w:r>
      <w:r>
        <w:t xml:space="preserve">. </w:t>
      </w:r>
      <w:r w:rsidR="00F7420C">
        <w:t xml:space="preserve">En la </w:t>
      </w:r>
      <w:r w:rsidR="00F7420C" w:rsidRPr="00F7420C">
        <w:rPr>
          <w:b/>
        </w:rPr>
        <w:t>Tabla 5</w:t>
      </w:r>
      <w:r w:rsidR="00F7420C">
        <w:rPr>
          <w:b/>
        </w:rPr>
        <w:t xml:space="preserve"> </w:t>
      </w:r>
      <w:r w:rsidR="00F7420C">
        <w:t xml:space="preserve">se describen los resultados de los ítems relacionados con la influencia de la evaluación en la </w:t>
      </w:r>
      <w:r w:rsidR="00905059">
        <w:t xml:space="preserve">motivación. </w:t>
      </w:r>
    </w:p>
    <w:p w14:paraId="7EE7569B" w14:textId="77777777" w:rsidR="001E1206" w:rsidRPr="00555C6E" w:rsidRDefault="001E1206" w:rsidP="00404453">
      <w:pPr>
        <w:spacing w:line="360" w:lineRule="auto"/>
        <w:ind w:firstLine="397"/>
        <w:jc w:val="both"/>
        <w:rPr>
          <w:color w:val="000000" w:themeColor="text1"/>
          <w:sz w:val="36"/>
        </w:rPr>
      </w:pPr>
    </w:p>
    <w:p w14:paraId="1142A5BB" w14:textId="03B3F6E3" w:rsidR="00500ECA" w:rsidRPr="00555C6E" w:rsidRDefault="00555C6E" w:rsidP="00555C6E">
      <w:pPr>
        <w:pStyle w:val="Descripcin"/>
        <w:rPr>
          <w:i w:val="0"/>
          <w:color w:val="000000" w:themeColor="text1"/>
          <w:sz w:val="22"/>
        </w:rPr>
      </w:pPr>
      <w:bookmarkStart w:id="41" w:name="_Toc78211868"/>
      <w:r w:rsidRPr="00555C6E">
        <w:rPr>
          <w:b/>
          <w:i w:val="0"/>
          <w:color w:val="000000" w:themeColor="text1"/>
          <w:sz w:val="22"/>
        </w:rPr>
        <w:t xml:space="preserve">Tabla </w:t>
      </w:r>
      <w:r w:rsidRPr="00555C6E">
        <w:rPr>
          <w:b/>
          <w:i w:val="0"/>
          <w:color w:val="000000" w:themeColor="text1"/>
          <w:sz w:val="22"/>
        </w:rPr>
        <w:fldChar w:fldCharType="begin"/>
      </w:r>
      <w:r w:rsidRPr="00555C6E">
        <w:rPr>
          <w:b/>
          <w:i w:val="0"/>
          <w:color w:val="000000" w:themeColor="text1"/>
          <w:sz w:val="22"/>
        </w:rPr>
        <w:instrText xml:space="preserve"> SEQ Tabla \* ARABIC </w:instrText>
      </w:r>
      <w:r w:rsidRPr="00555C6E">
        <w:rPr>
          <w:b/>
          <w:i w:val="0"/>
          <w:color w:val="000000" w:themeColor="text1"/>
          <w:sz w:val="22"/>
        </w:rPr>
        <w:fldChar w:fldCharType="separate"/>
      </w:r>
      <w:r w:rsidRPr="00555C6E">
        <w:rPr>
          <w:b/>
          <w:i w:val="0"/>
          <w:noProof/>
          <w:color w:val="000000" w:themeColor="text1"/>
          <w:sz w:val="22"/>
        </w:rPr>
        <w:t>5</w:t>
      </w:r>
      <w:r w:rsidRPr="00555C6E">
        <w:rPr>
          <w:b/>
          <w:i w:val="0"/>
          <w:color w:val="000000" w:themeColor="text1"/>
          <w:sz w:val="22"/>
        </w:rPr>
        <w:fldChar w:fldCharType="end"/>
      </w:r>
      <w:r w:rsidRPr="00555C6E">
        <w:rPr>
          <w:b/>
          <w:i w:val="0"/>
          <w:color w:val="000000" w:themeColor="text1"/>
          <w:sz w:val="22"/>
        </w:rPr>
        <w:t>.</w:t>
      </w:r>
      <w:r>
        <w:rPr>
          <w:i w:val="0"/>
          <w:color w:val="000000" w:themeColor="text1"/>
          <w:sz w:val="22"/>
        </w:rPr>
        <w:t xml:space="preserve"> </w:t>
      </w:r>
      <w:r w:rsidR="001E1206" w:rsidRPr="00555C6E">
        <w:rPr>
          <w:i w:val="0"/>
          <w:color w:val="000000" w:themeColor="text1"/>
          <w:sz w:val="22"/>
        </w:rPr>
        <w:t>Resultados obtenidos relacionados con la influencia de la evaluación en la motivación en el alumnado de primer curso del CFGS de Técnico de Laboratorio Clínico y Biomédico.</w:t>
      </w:r>
      <w:bookmarkEnd w:id="41"/>
    </w:p>
    <w:tbl>
      <w:tblPr>
        <w:tblStyle w:val="Tablaconcuadrcula"/>
        <w:tblpPr w:leftFromText="141" w:rightFromText="141" w:vertAnchor="text" w:horzAnchor="page" w:tblpXSpec="center" w:tblpY="8"/>
        <w:tblW w:w="8639" w:type="dxa"/>
        <w:tblLook w:val="04A0" w:firstRow="1" w:lastRow="0" w:firstColumn="1" w:lastColumn="0" w:noHBand="0" w:noVBand="1"/>
      </w:tblPr>
      <w:tblGrid>
        <w:gridCol w:w="4387"/>
        <w:gridCol w:w="2551"/>
        <w:gridCol w:w="1701"/>
      </w:tblGrid>
      <w:tr w:rsidR="001E1206" w:rsidRPr="001E1206" w14:paraId="0FBCA0B7" w14:textId="77777777" w:rsidTr="001E1206">
        <w:tc>
          <w:tcPr>
            <w:tcW w:w="4387" w:type="dxa"/>
            <w:shd w:val="clear" w:color="auto" w:fill="E2D6FD"/>
            <w:vAlign w:val="center"/>
          </w:tcPr>
          <w:p w14:paraId="5F06E0E3" w14:textId="77777777" w:rsidR="00500ECA" w:rsidRPr="001E1206" w:rsidRDefault="00500ECA" w:rsidP="001E1206">
            <w:pPr>
              <w:spacing w:line="360" w:lineRule="auto"/>
              <w:jc w:val="center"/>
              <w:rPr>
                <w:b/>
              </w:rPr>
            </w:pPr>
            <w:r w:rsidRPr="001E1206">
              <w:rPr>
                <w:b/>
              </w:rPr>
              <w:t>Ítem</w:t>
            </w:r>
          </w:p>
        </w:tc>
        <w:tc>
          <w:tcPr>
            <w:tcW w:w="2551" w:type="dxa"/>
            <w:shd w:val="clear" w:color="auto" w:fill="E2D6FD"/>
            <w:vAlign w:val="center"/>
          </w:tcPr>
          <w:p w14:paraId="25EE44C0" w14:textId="35D2D8A2" w:rsidR="00500ECA" w:rsidRPr="001E1206" w:rsidRDefault="00B776A7" w:rsidP="001E1206">
            <w:pPr>
              <w:spacing w:line="360" w:lineRule="auto"/>
              <w:jc w:val="center"/>
            </w:pPr>
            <w:r w:rsidRPr="00B776A7">
              <w:rPr>
                <w:b/>
                <w:highlight w:val="green"/>
              </w:rPr>
              <w:t>Respuesta</w:t>
            </w:r>
          </w:p>
        </w:tc>
        <w:tc>
          <w:tcPr>
            <w:tcW w:w="1701" w:type="dxa"/>
            <w:shd w:val="clear" w:color="auto" w:fill="E2D6FD"/>
            <w:vAlign w:val="center"/>
          </w:tcPr>
          <w:p w14:paraId="40D03CE3" w14:textId="77777777" w:rsidR="00500ECA" w:rsidRPr="001E1206" w:rsidRDefault="00500ECA" w:rsidP="001E1206">
            <w:pPr>
              <w:spacing w:line="360" w:lineRule="auto"/>
              <w:jc w:val="center"/>
              <w:rPr>
                <w:b/>
              </w:rPr>
            </w:pPr>
            <w:r w:rsidRPr="001E1206">
              <w:rPr>
                <w:b/>
              </w:rPr>
              <w:t>Alumnado (n)</w:t>
            </w:r>
          </w:p>
        </w:tc>
      </w:tr>
      <w:tr w:rsidR="001E1206" w:rsidRPr="001E1206" w14:paraId="36A9D698" w14:textId="77777777" w:rsidTr="001E1206">
        <w:trPr>
          <w:trHeight w:val="498"/>
        </w:trPr>
        <w:tc>
          <w:tcPr>
            <w:tcW w:w="4387" w:type="dxa"/>
            <w:vMerge w:val="restart"/>
            <w:vAlign w:val="center"/>
          </w:tcPr>
          <w:p w14:paraId="228F0B95" w14:textId="36BE9F95" w:rsidR="00500ECA" w:rsidRPr="001E1206" w:rsidRDefault="00A1416C" w:rsidP="001E1206">
            <w:pPr>
              <w:spacing w:line="360" w:lineRule="auto"/>
              <w:jc w:val="center"/>
              <w:rPr>
                <w:b/>
              </w:rPr>
            </w:pPr>
            <w:r w:rsidRPr="001E1206">
              <w:rPr>
                <w:b/>
              </w:rPr>
              <w:t>¿Te gusta y motiva el proceso de evaluación?</w:t>
            </w:r>
          </w:p>
        </w:tc>
        <w:tc>
          <w:tcPr>
            <w:tcW w:w="2551" w:type="dxa"/>
            <w:vAlign w:val="center"/>
          </w:tcPr>
          <w:p w14:paraId="64BC10DE" w14:textId="77777777" w:rsidR="00500ECA" w:rsidRPr="001E1206" w:rsidRDefault="00500ECA" w:rsidP="001E1206">
            <w:pPr>
              <w:spacing w:line="360" w:lineRule="auto"/>
              <w:jc w:val="center"/>
            </w:pPr>
            <w:r w:rsidRPr="001E1206">
              <w:t>1 (Nada)</w:t>
            </w:r>
          </w:p>
        </w:tc>
        <w:tc>
          <w:tcPr>
            <w:tcW w:w="1701" w:type="dxa"/>
            <w:vAlign w:val="center"/>
          </w:tcPr>
          <w:p w14:paraId="1DE00844" w14:textId="044E32F5" w:rsidR="00500ECA" w:rsidRPr="001E1206" w:rsidRDefault="00A1416C" w:rsidP="001E1206">
            <w:pPr>
              <w:spacing w:line="360" w:lineRule="auto"/>
              <w:jc w:val="center"/>
            </w:pPr>
            <w:r w:rsidRPr="001E1206">
              <w:t>3</w:t>
            </w:r>
          </w:p>
        </w:tc>
      </w:tr>
      <w:tr w:rsidR="001E1206" w:rsidRPr="001E1206" w14:paraId="182F728C" w14:textId="77777777" w:rsidTr="001E1206">
        <w:trPr>
          <w:trHeight w:val="464"/>
        </w:trPr>
        <w:tc>
          <w:tcPr>
            <w:tcW w:w="4387" w:type="dxa"/>
            <w:vMerge/>
            <w:vAlign w:val="center"/>
          </w:tcPr>
          <w:p w14:paraId="2C9A6068" w14:textId="77777777" w:rsidR="00500ECA" w:rsidRPr="001E1206" w:rsidRDefault="00500ECA" w:rsidP="001E1206">
            <w:pPr>
              <w:spacing w:line="360" w:lineRule="auto"/>
              <w:jc w:val="center"/>
              <w:rPr>
                <w:b/>
              </w:rPr>
            </w:pPr>
          </w:p>
        </w:tc>
        <w:tc>
          <w:tcPr>
            <w:tcW w:w="2551" w:type="dxa"/>
            <w:vAlign w:val="center"/>
          </w:tcPr>
          <w:p w14:paraId="397151CB" w14:textId="77777777" w:rsidR="00500ECA" w:rsidRPr="001E1206" w:rsidRDefault="00500ECA" w:rsidP="001E1206">
            <w:pPr>
              <w:spacing w:line="360" w:lineRule="auto"/>
              <w:jc w:val="center"/>
            </w:pPr>
            <w:r w:rsidRPr="001E1206">
              <w:t>2 (Poco)</w:t>
            </w:r>
          </w:p>
        </w:tc>
        <w:tc>
          <w:tcPr>
            <w:tcW w:w="1701" w:type="dxa"/>
            <w:vAlign w:val="center"/>
          </w:tcPr>
          <w:p w14:paraId="4B5BB4AF" w14:textId="4F69E85C" w:rsidR="00500ECA" w:rsidRPr="001E1206" w:rsidRDefault="00A1416C" w:rsidP="001E1206">
            <w:pPr>
              <w:spacing w:line="360" w:lineRule="auto"/>
              <w:jc w:val="center"/>
            </w:pPr>
            <w:r w:rsidRPr="001E1206">
              <w:t>9</w:t>
            </w:r>
          </w:p>
        </w:tc>
      </w:tr>
      <w:tr w:rsidR="001E1206" w:rsidRPr="001E1206" w14:paraId="5B89C340" w14:textId="77777777" w:rsidTr="001E1206">
        <w:trPr>
          <w:trHeight w:val="464"/>
        </w:trPr>
        <w:tc>
          <w:tcPr>
            <w:tcW w:w="4387" w:type="dxa"/>
            <w:vMerge/>
            <w:vAlign w:val="center"/>
          </w:tcPr>
          <w:p w14:paraId="6F4A1795" w14:textId="77777777" w:rsidR="00500ECA" w:rsidRPr="001E1206" w:rsidRDefault="00500ECA" w:rsidP="001E1206">
            <w:pPr>
              <w:spacing w:line="360" w:lineRule="auto"/>
              <w:jc w:val="center"/>
              <w:rPr>
                <w:b/>
              </w:rPr>
            </w:pPr>
          </w:p>
        </w:tc>
        <w:tc>
          <w:tcPr>
            <w:tcW w:w="2551" w:type="dxa"/>
            <w:vAlign w:val="center"/>
          </w:tcPr>
          <w:p w14:paraId="0877AE36" w14:textId="77777777" w:rsidR="00500ECA" w:rsidRPr="001E1206" w:rsidRDefault="00500ECA" w:rsidP="001E1206">
            <w:pPr>
              <w:spacing w:line="360" w:lineRule="auto"/>
              <w:jc w:val="center"/>
            </w:pPr>
            <w:r w:rsidRPr="001E1206">
              <w:t>3 (Bastante)</w:t>
            </w:r>
          </w:p>
        </w:tc>
        <w:tc>
          <w:tcPr>
            <w:tcW w:w="1701" w:type="dxa"/>
            <w:vAlign w:val="center"/>
          </w:tcPr>
          <w:p w14:paraId="7263037D" w14:textId="0C98A1AB" w:rsidR="00500ECA" w:rsidRPr="001E1206" w:rsidRDefault="00A1416C" w:rsidP="001E1206">
            <w:pPr>
              <w:spacing w:line="360" w:lineRule="auto"/>
              <w:jc w:val="center"/>
            </w:pPr>
            <w:r w:rsidRPr="001E1206">
              <w:t>5</w:t>
            </w:r>
          </w:p>
        </w:tc>
      </w:tr>
      <w:tr w:rsidR="001E1206" w:rsidRPr="001E1206" w14:paraId="618295A2" w14:textId="77777777" w:rsidTr="001E1206">
        <w:trPr>
          <w:trHeight w:val="464"/>
        </w:trPr>
        <w:tc>
          <w:tcPr>
            <w:tcW w:w="4387" w:type="dxa"/>
            <w:vMerge/>
            <w:vAlign w:val="center"/>
          </w:tcPr>
          <w:p w14:paraId="4F145D5E" w14:textId="77777777" w:rsidR="00500ECA" w:rsidRPr="001E1206" w:rsidRDefault="00500ECA" w:rsidP="001E1206">
            <w:pPr>
              <w:spacing w:line="360" w:lineRule="auto"/>
              <w:jc w:val="center"/>
              <w:rPr>
                <w:b/>
              </w:rPr>
            </w:pPr>
          </w:p>
        </w:tc>
        <w:tc>
          <w:tcPr>
            <w:tcW w:w="2551" w:type="dxa"/>
            <w:vAlign w:val="center"/>
          </w:tcPr>
          <w:p w14:paraId="5B4EC74C" w14:textId="77777777" w:rsidR="00500ECA" w:rsidRPr="001E1206" w:rsidRDefault="00500ECA" w:rsidP="001E1206">
            <w:pPr>
              <w:spacing w:line="360" w:lineRule="auto"/>
              <w:jc w:val="center"/>
            </w:pPr>
            <w:r w:rsidRPr="001E1206">
              <w:t>4 (Mucho)</w:t>
            </w:r>
          </w:p>
        </w:tc>
        <w:tc>
          <w:tcPr>
            <w:tcW w:w="1701" w:type="dxa"/>
            <w:vAlign w:val="center"/>
          </w:tcPr>
          <w:p w14:paraId="78409AE1" w14:textId="59B393A6" w:rsidR="00500ECA" w:rsidRPr="001E1206" w:rsidRDefault="00A1416C" w:rsidP="001E1206">
            <w:pPr>
              <w:spacing w:line="360" w:lineRule="auto"/>
              <w:jc w:val="center"/>
            </w:pPr>
            <w:r w:rsidRPr="001E1206">
              <w:t>1</w:t>
            </w:r>
          </w:p>
        </w:tc>
      </w:tr>
      <w:tr w:rsidR="001E1206" w:rsidRPr="001E1206" w14:paraId="18BD0675" w14:textId="77777777" w:rsidTr="001E1206">
        <w:trPr>
          <w:trHeight w:val="512"/>
        </w:trPr>
        <w:tc>
          <w:tcPr>
            <w:tcW w:w="4387" w:type="dxa"/>
            <w:vMerge w:val="restart"/>
            <w:vAlign w:val="center"/>
          </w:tcPr>
          <w:p w14:paraId="69B35745" w14:textId="44644AC3" w:rsidR="00500ECA" w:rsidRPr="001E1206" w:rsidRDefault="00A1416C" w:rsidP="001E1206">
            <w:pPr>
              <w:jc w:val="center"/>
              <w:rPr>
                <w:b/>
                <w:lang w:val="es-ES"/>
              </w:rPr>
            </w:pPr>
            <w:r w:rsidRPr="001E1206">
              <w:rPr>
                <w:b/>
              </w:rPr>
              <w:t xml:space="preserve">¿Consideras que se emplean procesos de evaluación formativa </w:t>
            </w:r>
            <w:r w:rsidRPr="001E1206">
              <w:rPr>
                <w:b/>
                <w:lang w:val="es-ES"/>
              </w:rPr>
              <w:t>(el profesor corrige e informa de cómo mejorar las actividades y/o documentos y da la oportunidad de corregirlos)?</w:t>
            </w:r>
          </w:p>
        </w:tc>
        <w:tc>
          <w:tcPr>
            <w:tcW w:w="2551" w:type="dxa"/>
            <w:vAlign w:val="center"/>
          </w:tcPr>
          <w:p w14:paraId="2027CFBB" w14:textId="143685E6" w:rsidR="00500ECA" w:rsidRPr="001E1206" w:rsidRDefault="001E1206" w:rsidP="001E1206">
            <w:pPr>
              <w:spacing w:line="360" w:lineRule="auto"/>
              <w:jc w:val="center"/>
            </w:pPr>
            <w:r>
              <w:t xml:space="preserve">1 </w:t>
            </w:r>
            <w:r w:rsidR="00A1416C" w:rsidRPr="001E1206">
              <w:t>(Nunca</w:t>
            </w:r>
            <w:r w:rsidR="00500ECA" w:rsidRPr="001E1206">
              <w:t>)</w:t>
            </w:r>
          </w:p>
        </w:tc>
        <w:tc>
          <w:tcPr>
            <w:tcW w:w="1701" w:type="dxa"/>
            <w:vAlign w:val="center"/>
          </w:tcPr>
          <w:p w14:paraId="3258EE5C" w14:textId="4F419740" w:rsidR="00500ECA" w:rsidRPr="001E1206" w:rsidRDefault="00A1416C" w:rsidP="001E1206">
            <w:pPr>
              <w:spacing w:line="360" w:lineRule="auto"/>
              <w:jc w:val="center"/>
            </w:pPr>
            <w:r w:rsidRPr="001E1206">
              <w:t>2</w:t>
            </w:r>
          </w:p>
        </w:tc>
      </w:tr>
      <w:tr w:rsidR="001E1206" w:rsidRPr="001E1206" w14:paraId="7A0CB9C7" w14:textId="77777777" w:rsidTr="001E1206">
        <w:trPr>
          <w:trHeight w:val="464"/>
        </w:trPr>
        <w:tc>
          <w:tcPr>
            <w:tcW w:w="4387" w:type="dxa"/>
            <w:vMerge/>
            <w:vAlign w:val="center"/>
          </w:tcPr>
          <w:p w14:paraId="26AD7179" w14:textId="77777777" w:rsidR="00500ECA" w:rsidRPr="001E1206" w:rsidRDefault="00500ECA" w:rsidP="001E1206">
            <w:pPr>
              <w:spacing w:line="360" w:lineRule="auto"/>
              <w:jc w:val="center"/>
              <w:rPr>
                <w:b/>
              </w:rPr>
            </w:pPr>
          </w:p>
        </w:tc>
        <w:tc>
          <w:tcPr>
            <w:tcW w:w="2551" w:type="dxa"/>
            <w:vAlign w:val="center"/>
          </w:tcPr>
          <w:p w14:paraId="66E706EC" w14:textId="385A1597" w:rsidR="00500ECA" w:rsidRPr="001E1206" w:rsidRDefault="001E1206" w:rsidP="001E1206">
            <w:pPr>
              <w:spacing w:line="360" w:lineRule="auto"/>
              <w:jc w:val="center"/>
            </w:pPr>
            <w:r>
              <w:t xml:space="preserve">2 </w:t>
            </w:r>
            <w:r w:rsidR="00500ECA" w:rsidRPr="001E1206">
              <w:t>(Poco)</w:t>
            </w:r>
          </w:p>
        </w:tc>
        <w:tc>
          <w:tcPr>
            <w:tcW w:w="1701" w:type="dxa"/>
            <w:vAlign w:val="center"/>
          </w:tcPr>
          <w:p w14:paraId="48016F04" w14:textId="22545695" w:rsidR="00500ECA" w:rsidRPr="001E1206" w:rsidRDefault="00A1416C" w:rsidP="001E1206">
            <w:pPr>
              <w:spacing w:line="360" w:lineRule="auto"/>
              <w:jc w:val="center"/>
            </w:pPr>
            <w:r w:rsidRPr="001E1206">
              <w:t>6</w:t>
            </w:r>
          </w:p>
        </w:tc>
      </w:tr>
      <w:tr w:rsidR="001E1206" w:rsidRPr="001E1206" w14:paraId="7AC44A32" w14:textId="77777777" w:rsidTr="001E1206">
        <w:trPr>
          <w:trHeight w:val="464"/>
        </w:trPr>
        <w:tc>
          <w:tcPr>
            <w:tcW w:w="4387" w:type="dxa"/>
            <w:vMerge/>
            <w:vAlign w:val="center"/>
          </w:tcPr>
          <w:p w14:paraId="553FF284" w14:textId="77777777" w:rsidR="00500ECA" w:rsidRPr="001E1206" w:rsidRDefault="00500ECA" w:rsidP="001E1206">
            <w:pPr>
              <w:spacing w:line="360" w:lineRule="auto"/>
              <w:jc w:val="center"/>
              <w:rPr>
                <w:b/>
              </w:rPr>
            </w:pPr>
          </w:p>
        </w:tc>
        <w:tc>
          <w:tcPr>
            <w:tcW w:w="2551" w:type="dxa"/>
            <w:vAlign w:val="center"/>
          </w:tcPr>
          <w:p w14:paraId="11478919" w14:textId="2F3E82B3" w:rsidR="00500ECA" w:rsidRPr="001E1206" w:rsidRDefault="001E1206" w:rsidP="001E1206">
            <w:pPr>
              <w:spacing w:line="360" w:lineRule="auto"/>
              <w:jc w:val="center"/>
            </w:pPr>
            <w:r>
              <w:t xml:space="preserve">3 </w:t>
            </w:r>
            <w:r w:rsidR="00500ECA" w:rsidRPr="001E1206">
              <w:t>(Bastante)</w:t>
            </w:r>
          </w:p>
        </w:tc>
        <w:tc>
          <w:tcPr>
            <w:tcW w:w="1701" w:type="dxa"/>
            <w:vAlign w:val="center"/>
          </w:tcPr>
          <w:p w14:paraId="00634114" w14:textId="188A4DED" w:rsidR="00500ECA" w:rsidRPr="001E1206" w:rsidRDefault="00A1416C" w:rsidP="001E1206">
            <w:pPr>
              <w:spacing w:line="360" w:lineRule="auto"/>
              <w:jc w:val="center"/>
            </w:pPr>
            <w:r w:rsidRPr="001E1206">
              <w:t>8</w:t>
            </w:r>
          </w:p>
        </w:tc>
      </w:tr>
      <w:tr w:rsidR="001E1206" w:rsidRPr="001E1206" w14:paraId="47C004AB" w14:textId="77777777" w:rsidTr="001E1206">
        <w:trPr>
          <w:trHeight w:val="464"/>
        </w:trPr>
        <w:tc>
          <w:tcPr>
            <w:tcW w:w="4387" w:type="dxa"/>
            <w:vMerge/>
            <w:vAlign w:val="center"/>
          </w:tcPr>
          <w:p w14:paraId="575F4744" w14:textId="77777777" w:rsidR="00500ECA" w:rsidRPr="001E1206" w:rsidRDefault="00500ECA" w:rsidP="001E1206">
            <w:pPr>
              <w:spacing w:line="360" w:lineRule="auto"/>
              <w:jc w:val="center"/>
              <w:rPr>
                <w:b/>
              </w:rPr>
            </w:pPr>
          </w:p>
        </w:tc>
        <w:tc>
          <w:tcPr>
            <w:tcW w:w="2551" w:type="dxa"/>
            <w:vAlign w:val="center"/>
          </w:tcPr>
          <w:p w14:paraId="7D3DE187" w14:textId="3E51D778" w:rsidR="00500ECA" w:rsidRPr="001E1206" w:rsidRDefault="001E1206" w:rsidP="001E1206">
            <w:pPr>
              <w:spacing w:line="360" w:lineRule="auto"/>
              <w:jc w:val="center"/>
            </w:pPr>
            <w:r>
              <w:t xml:space="preserve">4 </w:t>
            </w:r>
            <w:r w:rsidR="00500ECA" w:rsidRPr="001E1206">
              <w:t>(Mucho)</w:t>
            </w:r>
          </w:p>
        </w:tc>
        <w:tc>
          <w:tcPr>
            <w:tcW w:w="1701" w:type="dxa"/>
            <w:vAlign w:val="center"/>
          </w:tcPr>
          <w:p w14:paraId="4A01F27A" w14:textId="0CDC2EA1" w:rsidR="00500ECA" w:rsidRPr="001E1206" w:rsidRDefault="00A1416C" w:rsidP="001E1206">
            <w:pPr>
              <w:spacing w:line="360" w:lineRule="auto"/>
              <w:jc w:val="center"/>
            </w:pPr>
            <w:r w:rsidRPr="001E1206">
              <w:t>2</w:t>
            </w:r>
          </w:p>
        </w:tc>
      </w:tr>
      <w:tr w:rsidR="001E1206" w:rsidRPr="001E1206" w14:paraId="48315077" w14:textId="77777777" w:rsidTr="001E1206">
        <w:trPr>
          <w:trHeight w:val="763"/>
        </w:trPr>
        <w:tc>
          <w:tcPr>
            <w:tcW w:w="4387" w:type="dxa"/>
            <w:vMerge w:val="restart"/>
            <w:vAlign w:val="center"/>
          </w:tcPr>
          <w:p w14:paraId="22F500B1" w14:textId="05EBDC04" w:rsidR="00A1416C" w:rsidRPr="001E1206" w:rsidRDefault="00A1416C" w:rsidP="001E1206">
            <w:pPr>
              <w:jc w:val="center"/>
              <w:rPr>
                <w:b/>
                <w:lang w:val="es-ES"/>
              </w:rPr>
            </w:pPr>
            <w:r w:rsidRPr="001E1206">
              <w:rPr>
                <w:b/>
                <w:lang w:val="es-ES"/>
              </w:rPr>
              <w:t>¿Han existido trabajos teórico-prácticos (no exámenes) que han tenido un peso definitivo en la nota final (si no se superaban no se superaba la asignatura)?</w:t>
            </w:r>
          </w:p>
        </w:tc>
        <w:tc>
          <w:tcPr>
            <w:tcW w:w="2551" w:type="dxa"/>
            <w:vAlign w:val="center"/>
          </w:tcPr>
          <w:p w14:paraId="2C283A3A" w14:textId="042B6424" w:rsidR="00A1416C" w:rsidRPr="001E1206" w:rsidRDefault="00A1416C" w:rsidP="001E1206">
            <w:pPr>
              <w:spacing w:line="360" w:lineRule="auto"/>
              <w:jc w:val="center"/>
            </w:pPr>
            <w:r w:rsidRPr="001E1206">
              <w:t>Sí</w:t>
            </w:r>
          </w:p>
        </w:tc>
        <w:tc>
          <w:tcPr>
            <w:tcW w:w="1701" w:type="dxa"/>
            <w:vAlign w:val="center"/>
          </w:tcPr>
          <w:p w14:paraId="1E4E9831" w14:textId="3D3B39F8" w:rsidR="00A1416C" w:rsidRPr="001E1206" w:rsidRDefault="00A1416C" w:rsidP="001E1206">
            <w:pPr>
              <w:spacing w:line="360" w:lineRule="auto"/>
              <w:jc w:val="center"/>
            </w:pPr>
            <w:r w:rsidRPr="001E1206">
              <w:t>18</w:t>
            </w:r>
          </w:p>
        </w:tc>
      </w:tr>
      <w:tr w:rsidR="001E1206" w:rsidRPr="001E1206" w14:paraId="2591DD9C" w14:textId="77777777" w:rsidTr="001E1206">
        <w:trPr>
          <w:trHeight w:val="665"/>
        </w:trPr>
        <w:tc>
          <w:tcPr>
            <w:tcW w:w="4387" w:type="dxa"/>
            <w:vMerge/>
            <w:vAlign w:val="center"/>
          </w:tcPr>
          <w:p w14:paraId="26E8B5B5" w14:textId="77777777" w:rsidR="00A1416C" w:rsidRPr="001E1206" w:rsidRDefault="00A1416C" w:rsidP="001E1206">
            <w:pPr>
              <w:spacing w:line="360" w:lineRule="auto"/>
              <w:jc w:val="center"/>
              <w:rPr>
                <w:b/>
              </w:rPr>
            </w:pPr>
          </w:p>
        </w:tc>
        <w:tc>
          <w:tcPr>
            <w:tcW w:w="2551" w:type="dxa"/>
            <w:vAlign w:val="center"/>
          </w:tcPr>
          <w:p w14:paraId="488F9760" w14:textId="096CC94F" w:rsidR="00A1416C" w:rsidRPr="001E1206" w:rsidRDefault="00A1416C" w:rsidP="001E1206">
            <w:pPr>
              <w:spacing w:line="360" w:lineRule="auto"/>
              <w:jc w:val="center"/>
            </w:pPr>
            <w:r w:rsidRPr="001E1206">
              <w:t>No</w:t>
            </w:r>
          </w:p>
        </w:tc>
        <w:tc>
          <w:tcPr>
            <w:tcW w:w="1701" w:type="dxa"/>
            <w:vAlign w:val="center"/>
          </w:tcPr>
          <w:p w14:paraId="47AF27AC" w14:textId="4334BAF2" w:rsidR="00A1416C" w:rsidRPr="001E1206" w:rsidRDefault="00A1416C" w:rsidP="001E1206">
            <w:pPr>
              <w:spacing w:line="360" w:lineRule="auto"/>
              <w:jc w:val="center"/>
            </w:pPr>
            <w:r w:rsidRPr="001E1206">
              <w:t>0</w:t>
            </w:r>
          </w:p>
        </w:tc>
      </w:tr>
      <w:tr w:rsidR="001E1206" w:rsidRPr="001E1206" w14:paraId="22AB58A6" w14:textId="77777777" w:rsidTr="001E1206">
        <w:trPr>
          <w:trHeight w:val="581"/>
        </w:trPr>
        <w:tc>
          <w:tcPr>
            <w:tcW w:w="4387" w:type="dxa"/>
            <w:vMerge w:val="restart"/>
            <w:vAlign w:val="center"/>
          </w:tcPr>
          <w:p w14:paraId="4114A509" w14:textId="474F4721" w:rsidR="00A1416C" w:rsidRPr="001E1206" w:rsidRDefault="00A1416C" w:rsidP="001E1206">
            <w:pPr>
              <w:jc w:val="center"/>
              <w:rPr>
                <w:b/>
                <w:lang w:val="es-ES"/>
              </w:rPr>
            </w:pPr>
            <w:r w:rsidRPr="001E1206">
              <w:rPr>
                <w:b/>
              </w:rPr>
              <w:t>¿En</w:t>
            </w:r>
            <w:r w:rsidRPr="001E1206">
              <w:rPr>
                <w:b/>
                <w:lang w:val="es-ES"/>
              </w:rPr>
              <w:t xml:space="preserve"> alguna asignatura los alumnos realizan una valoración de su propio trabajo?</w:t>
            </w:r>
          </w:p>
        </w:tc>
        <w:tc>
          <w:tcPr>
            <w:tcW w:w="2551" w:type="dxa"/>
            <w:vAlign w:val="center"/>
          </w:tcPr>
          <w:p w14:paraId="500C2DD9" w14:textId="46ABB533" w:rsidR="00A1416C" w:rsidRPr="001E1206" w:rsidRDefault="00A1416C" w:rsidP="001E1206">
            <w:pPr>
              <w:spacing w:line="360" w:lineRule="auto"/>
              <w:jc w:val="center"/>
            </w:pPr>
            <w:r w:rsidRPr="001E1206">
              <w:t>Sí</w:t>
            </w:r>
          </w:p>
        </w:tc>
        <w:tc>
          <w:tcPr>
            <w:tcW w:w="1701" w:type="dxa"/>
            <w:vAlign w:val="center"/>
          </w:tcPr>
          <w:p w14:paraId="7E47C707" w14:textId="200D7472" w:rsidR="00A1416C" w:rsidRPr="001E1206" w:rsidRDefault="001E1206" w:rsidP="001E1206">
            <w:pPr>
              <w:spacing w:line="360" w:lineRule="auto"/>
              <w:jc w:val="center"/>
            </w:pPr>
            <w:r w:rsidRPr="001E1206">
              <w:t>16</w:t>
            </w:r>
          </w:p>
        </w:tc>
      </w:tr>
      <w:tr w:rsidR="001E1206" w:rsidRPr="001E1206" w14:paraId="70BB3356" w14:textId="77777777" w:rsidTr="001E1206">
        <w:trPr>
          <w:trHeight w:val="464"/>
        </w:trPr>
        <w:tc>
          <w:tcPr>
            <w:tcW w:w="4387" w:type="dxa"/>
            <w:vMerge/>
            <w:vAlign w:val="center"/>
          </w:tcPr>
          <w:p w14:paraId="22748A95" w14:textId="77777777" w:rsidR="00A1416C" w:rsidRPr="001E1206" w:rsidRDefault="00A1416C" w:rsidP="001E1206">
            <w:pPr>
              <w:spacing w:line="360" w:lineRule="auto"/>
              <w:jc w:val="center"/>
              <w:rPr>
                <w:b/>
              </w:rPr>
            </w:pPr>
          </w:p>
        </w:tc>
        <w:tc>
          <w:tcPr>
            <w:tcW w:w="2551" w:type="dxa"/>
            <w:vAlign w:val="center"/>
          </w:tcPr>
          <w:p w14:paraId="6BF54B65" w14:textId="48AA2B35" w:rsidR="00A1416C" w:rsidRPr="001E1206" w:rsidRDefault="00A1416C" w:rsidP="001E1206">
            <w:pPr>
              <w:spacing w:line="360" w:lineRule="auto"/>
              <w:jc w:val="center"/>
            </w:pPr>
            <w:r w:rsidRPr="001E1206">
              <w:t>No</w:t>
            </w:r>
          </w:p>
        </w:tc>
        <w:tc>
          <w:tcPr>
            <w:tcW w:w="1701" w:type="dxa"/>
            <w:vAlign w:val="center"/>
          </w:tcPr>
          <w:p w14:paraId="3C5A56A8" w14:textId="07DEA1BE" w:rsidR="00A1416C" w:rsidRPr="001E1206" w:rsidRDefault="001E1206" w:rsidP="001E1206">
            <w:pPr>
              <w:spacing w:line="360" w:lineRule="auto"/>
              <w:jc w:val="center"/>
            </w:pPr>
            <w:r w:rsidRPr="001E1206">
              <w:t>2</w:t>
            </w:r>
          </w:p>
        </w:tc>
      </w:tr>
      <w:tr w:rsidR="001E1206" w:rsidRPr="001E1206" w14:paraId="426E7395" w14:textId="77777777" w:rsidTr="001E1206">
        <w:trPr>
          <w:trHeight w:val="609"/>
        </w:trPr>
        <w:tc>
          <w:tcPr>
            <w:tcW w:w="4387" w:type="dxa"/>
            <w:vMerge w:val="restart"/>
            <w:vAlign w:val="center"/>
          </w:tcPr>
          <w:p w14:paraId="05AD41C5" w14:textId="105F19D5" w:rsidR="00EB75D2" w:rsidRPr="001E1206" w:rsidRDefault="00EB75D2" w:rsidP="001E1206">
            <w:pPr>
              <w:spacing w:line="360" w:lineRule="auto"/>
              <w:jc w:val="center"/>
              <w:rPr>
                <w:b/>
              </w:rPr>
            </w:pPr>
            <w:r w:rsidRPr="001E1206">
              <w:rPr>
                <w:b/>
              </w:rPr>
              <w:t>¿En</w:t>
            </w:r>
            <w:r w:rsidRPr="001E1206">
              <w:rPr>
                <w:b/>
                <w:lang w:val="es-ES"/>
              </w:rPr>
              <w:t xml:space="preserve"> alguna asignatura los </w:t>
            </w:r>
            <w:r w:rsidR="001E1206" w:rsidRPr="001E1206">
              <w:rPr>
                <w:b/>
                <w:lang w:val="es-ES"/>
              </w:rPr>
              <w:t>alumnos evalúan</w:t>
            </w:r>
            <w:r w:rsidRPr="001E1206">
              <w:rPr>
                <w:b/>
                <w:lang w:val="es-ES"/>
              </w:rPr>
              <w:t xml:space="preserve"> los trabajos de sus compañeros</w:t>
            </w:r>
          </w:p>
        </w:tc>
        <w:tc>
          <w:tcPr>
            <w:tcW w:w="2551" w:type="dxa"/>
            <w:vAlign w:val="center"/>
          </w:tcPr>
          <w:p w14:paraId="62C0C63B" w14:textId="1CA780DC" w:rsidR="00EB75D2" w:rsidRPr="001E1206" w:rsidRDefault="00EB75D2" w:rsidP="001E1206">
            <w:pPr>
              <w:spacing w:line="360" w:lineRule="auto"/>
              <w:jc w:val="center"/>
            </w:pPr>
            <w:r w:rsidRPr="001E1206">
              <w:t>Sí</w:t>
            </w:r>
          </w:p>
        </w:tc>
        <w:tc>
          <w:tcPr>
            <w:tcW w:w="1701" w:type="dxa"/>
            <w:vAlign w:val="center"/>
          </w:tcPr>
          <w:p w14:paraId="1881B0F5" w14:textId="604CCA9E" w:rsidR="00EB75D2" w:rsidRPr="001E1206" w:rsidRDefault="001E1206" w:rsidP="001E1206">
            <w:pPr>
              <w:spacing w:line="360" w:lineRule="auto"/>
              <w:jc w:val="center"/>
            </w:pPr>
            <w:r w:rsidRPr="001E1206">
              <w:t>0</w:t>
            </w:r>
          </w:p>
        </w:tc>
      </w:tr>
      <w:tr w:rsidR="001E1206" w:rsidRPr="001E1206" w14:paraId="042D7EBC" w14:textId="77777777" w:rsidTr="001E1206">
        <w:trPr>
          <w:trHeight w:val="464"/>
        </w:trPr>
        <w:tc>
          <w:tcPr>
            <w:tcW w:w="4387" w:type="dxa"/>
            <w:vMerge/>
            <w:vAlign w:val="center"/>
          </w:tcPr>
          <w:p w14:paraId="2254E709" w14:textId="77777777" w:rsidR="00EB75D2" w:rsidRPr="001E1206" w:rsidRDefault="00EB75D2" w:rsidP="001E1206">
            <w:pPr>
              <w:spacing w:line="360" w:lineRule="auto"/>
              <w:jc w:val="center"/>
              <w:rPr>
                <w:b/>
              </w:rPr>
            </w:pPr>
          </w:p>
        </w:tc>
        <w:tc>
          <w:tcPr>
            <w:tcW w:w="2551" w:type="dxa"/>
            <w:vAlign w:val="center"/>
          </w:tcPr>
          <w:p w14:paraId="2E2FF7D2" w14:textId="6D96DD04" w:rsidR="00EB75D2" w:rsidRPr="001E1206" w:rsidRDefault="00EB75D2" w:rsidP="001E1206">
            <w:pPr>
              <w:spacing w:line="360" w:lineRule="auto"/>
              <w:jc w:val="center"/>
            </w:pPr>
            <w:r w:rsidRPr="001E1206">
              <w:t>No</w:t>
            </w:r>
          </w:p>
        </w:tc>
        <w:tc>
          <w:tcPr>
            <w:tcW w:w="1701" w:type="dxa"/>
            <w:vAlign w:val="center"/>
          </w:tcPr>
          <w:p w14:paraId="01430BEF" w14:textId="3FBF1FBE" w:rsidR="00EB75D2" w:rsidRPr="001E1206" w:rsidRDefault="001E1206" w:rsidP="001E1206">
            <w:pPr>
              <w:spacing w:line="360" w:lineRule="auto"/>
              <w:jc w:val="center"/>
            </w:pPr>
            <w:r w:rsidRPr="001E1206">
              <w:t>18</w:t>
            </w:r>
          </w:p>
        </w:tc>
      </w:tr>
      <w:tr w:rsidR="001E1206" w:rsidRPr="001E1206" w14:paraId="431A66DD" w14:textId="77777777" w:rsidTr="001E1206">
        <w:trPr>
          <w:trHeight w:val="512"/>
        </w:trPr>
        <w:tc>
          <w:tcPr>
            <w:tcW w:w="4387" w:type="dxa"/>
            <w:vMerge w:val="restart"/>
            <w:vAlign w:val="center"/>
          </w:tcPr>
          <w:p w14:paraId="2AFB1D98" w14:textId="4ED10769" w:rsidR="00EB75D2" w:rsidRPr="001E1206" w:rsidRDefault="001E1206" w:rsidP="001E1206">
            <w:pPr>
              <w:spacing w:line="360" w:lineRule="auto"/>
              <w:jc w:val="center"/>
              <w:rPr>
                <w:b/>
              </w:rPr>
            </w:pPr>
            <w:r w:rsidRPr="001E1206">
              <w:rPr>
                <w:b/>
              </w:rPr>
              <w:t>¿Consideras que las metodologías empleadas en las asignaturas te ayudan a adquirir las competencias profesionales</w:t>
            </w:r>
            <w:r w:rsidRPr="001E1206">
              <w:rPr>
                <w:b/>
                <w:lang w:val="es-ES"/>
              </w:rPr>
              <w:t>?</w:t>
            </w:r>
          </w:p>
        </w:tc>
        <w:tc>
          <w:tcPr>
            <w:tcW w:w="2551" w:type="dxa"/>
            <w:vAlign w:val="center"/>
          </w:tcPr>
          <w:p w14:paraId="7EAB1B85" w14:textId="77777777" w:rsidR="00EB75D2" w:rsidRPr="001E1206" w:rsidRDefault="00EB75D2" w:rsidP="001E1206">
            <w:pPr>
              <w:spacing w:line="360" w:lineRule="auto"/>
              <w:jc w:val="center"/>
            </w:pPr>
            <w:r w:rsidRPr="001E1206">
              <w:t>1 (Nada)</w:t>
            </w:r>
          </w:p>
        </w:tc>
        <w:tc>
          <w:tcPr>
            <w:tcW w:w="1701" w:type="dxa"/>
            <w:vAlign w:val="center"/>
          </w:tcPr>
          <w:p w14:paraId="054BAC37" w14:textId="518663C3" w:rsidR="00EB75D2" w:rsidRPr="001E1206" w:rsidRDefault="001E1206" w:rsidP="001E1206">
            <w:pPr>
              <w:spacing w:line="360" w:lineRule="auto"/>
              <w:jc w:val="center"/>
            </w:pPr>
            <w:r w:rsidRPr="001E1206">
              <w:t>1</w:t>
            </w:r>
          </w:p>
        </w:tc>
      </w:tr>
      <w:tr w:rsidR="001E1206" w:rsidRPr="001E1206" w14:paraId="24C7B5BF" w14:textId="77777777" w:rsidTr="001E1206">
        <w:trPr>
          <w:trHeight w:val="464"/>
        </w:trPr>
        <w:tc>
          <w:tcPr>
            <w:tcW w:w="4387" w:type="dxa"/>
            <w:vMerge/>
            <w:vAlign w:val="center"/>
          </w:tcPr>
          <w:p w14:paraId="66E8FE8E" w14:textId="77777777" w:rsidR="00EB75D2" w:rsidRPr="001E1206" w:rsidRDefault="00EB75D2" w:rsidP="001E1206">
            <w:pPr>
              <w:spacing w:line="360" w:lineRule="auto"/>
              <w:jc w:val="center"/>
              <w:rPr>
                <w:b/>
              </w:rPr>
            </w:pPr>
          </w:p>
        </w:tc>
        <w:tc>
          <w:tcPr>
            <w:tcW w:w="2551" w:type="dxa"/>
            <w:vAlign w:val="center"/>
          </w:tcPr>
          <w:p w14:paraId="137A785D" w14:textId="77777777" w:rsidR="00EB75D2" w:rsidRPr="001E1206" w:rsidRDefault="00EB75D2" w:rsidP="001E1206">
            <w:pPr>
              <w:spacing w:line="360" w:lineRule="auto"/>
              <w:jc w:val="center"/>
            </w:pPr>
            <w:r w:rsidRPr="001E1206">
              <w:t>2 (Poco)</w:t>
            </w:r>
          </w:p>
        </w:tc>
        <w:tc>
          <w:tcPr>
            <w:tcW w:w="1701" w:type="dxa"/>
            <w:vAlign w:val="center"/>
          </w:tcPr>
          <w:p w14:paraId="5C68350A" w14:textId="52428104" w:rsidR="00EB75D2" w:rsidRPr="001E1206" w:rsidRDefault="001E1206" w:rsidP="001E1206">
            <w:pPr>
              <w:spacing w:line="360" w:lineRule="auto"/>
              <w:jc w:val="center"/>
            </w:pPr>
            <w:r w:rsidRPr="001E1206">
              <w:t>14</w:t>
            </w:r>
          </w:p>
        </w:tc>
      </w:tr>
      <w:tr w:rsidR="001E1206" w:rsidRPr="001E1206" w14:paraId="46C254CC" w14:textId="77777777" w:rsidTr="001E1206">
        <w:trPr>
          <w:trHeight w:val="524"/>
        </w:trPr>
        <w:tc>
          <w:tcPr>
            <w:tcW w:w="4387" w:type="dxa"/>
            <w:vMerge/>
            <w:vAlign w:val="center"/>
          </w:tcPr>
          <w:p w14:paraId="1C94368F" w14:textId="77777777" w:rsidR="00EB75D2" w:rsidRPr="001E1206" w:rsidRDefault="00EB75D2" w:rsidP="001E1206">
            <w:pPr>
              <w:spacing w:line="360" w:lineRule="auto"/>
              <w:jc w:val="center"/>
              <w:rPr>
                <w:b/>
              </w:rPr>
            </w:pPr>
          </w:p>
        </w:tc>
        <w:tc>
          <w:tcPr>
            <w:tcW w:w="2551" w:type="dxa"/>
            <w:vAlign w:val="center"/>
          </w:tcPr>
          <w:p w14:paraId="7CFDBB13" w14:textId="77777777" w:rsidR="00EB75D2" w:rsidRPr="001E1206" w:rsidRDefault="00EB75D2" w:rsidP="001E1206">
            <w:pPr>
              <w:spacing w:line="360" w:lineRule="auto"/>
              <w:jc w:val="center"/>
            </w:pPr>
            <w:r w:rsidRPr="001E1206">
              <w:t>3 (Bastante)</w:t>
            </w:r>
          </w:p>
        </w:tc>
        <w:tc>
          <w:tcPr>
            <w:tcW w:w="1701" w:type="dxa"/>
            <w:vAlign w:val="center"/>
          </w:tcPr>
          <w:p w14:paraId="2CFED1C6" w14:textId="5CC05C12" w:rsidR="00EB75D2" w:rsidRPr="001E1206" w:rsidRDefault="001E1206" w:rsidP="001E1206">
            <w:pPr>
              <w:spacing w:line="360" w:lineRule="auto"/>
              <w:jc w:val="center"/>
            </w:pPr>
            <w:r w:rsidRPr="001E1206">
              <w:t>3</w:t>
            </w:r>
          </w:p>
        </w:tc>
      </w:tr>
      <w:tr w:rsidR="001E1206" w:rsidRPr="001E1206" w14:paraId="7910C0EE" w14:textId="77777777" w:rsidTr="001E1206">
        <w:trPr>
          <w:trHeight w:val="464"/>
        </w:trPr>
        <w:tc>
          <w:tcPr>
            <w:tcW w:w="4387" w:type="dxa"/>
            <w:vMerge/>
            <w:vAlign w:val="center"/>
          </w:tcPr>
          <w:p w14:paraId="283BF4F8" w14:textId="77777777" w:rsidR="00EB75D2" w:rsidRPr="001E1206" w:rsidRDefault="00EB75D2" w:rsidP="001E1206">
            <w:pPr>
              <w:spacing w:line="360" w:lineRule="auto"/>
              <w:jc w:val="center"/>
              <w:rPr>
                <w:b/>
              </w:rPr>
            </w:pPr>
          </w:p>
        </w:tc>
        <w:tc>
          <w:tcPr>
            <w:tcW w:w="2551" w:type="dxa"/>
            <w:vAlign w:val="center"/>
          </w:tcPr>
          <w:p w14:paraId="1F31A649" w14:textId="77777777" w:rsidR="00EB75D2" w:rsidRPr="001E1206" w:rsidRDefault="00EB75D2" w:rsidP="001E1206">
            <w:pPr>
              <w:spacing w:line="360" w:lineRule="auto"/>
              <w:jc w:val="center"/>
            </w:pPr>
            <w:r w:rsidRPr="001E1206">
              <w:t>4 (Mucho)</w:t>
            </w:r>
          </w:p>
        </w:tc>
        <w:tc>
          <w:tcPr>
            <w:tcW w:w="1701" w:type="dxa"/>
            <w:vAlign w:val="center"/>
          </w:tcPr>
          <w:p w14:paraId="4EC51057" w14:textId="3D154987" w:rsidR="00EB75D2" w:rsidRPr="001E1206" w:rsidRDefault="001E1206" w:rsidP="001E1206">
            <w:pPr>
              <w:spacing w:line="360" w:lineRule="auto"/>
              <w:jc w:val="center"/>
            </w:pPr>
            <w:r w:rsidRPr="001E1206">
              <w:t>0</w:t>
            </w:r>
          </w:p>
        </w:tc>
      </w:tr>
    </w:tbl>
    <w:p w14:paraId="41A82136" w14:textId="77777777" w:rsidR="00A1416C" w:rsidRPr="00A24EB6" w:rsidRDefault="00A1416C" w:rsidP="00A1416C">
      <w:pPr>
        <w:spacing w:line="360" w:lineRule="auto"/>
        <w:ind w:firstLine="397"/>
        <w:jc w:val="both"/>
      </w:pPr>
    </w:p>
    <w:p w14:paraId="6AD1EE9C" w14:textId="1DB8D882" w:rsidR="00A1416C" w:rsidRPr="00A24EB6" w:rsidRDefault="001E1206" w:rsidP="00A1416C">
      <w:pPr>
        <w:spacing w:line="360" w:lineRule="auto"/>
        <w:ind w:firstLine="397"/>
        <w:jc w:val="both"/>
      </w:pPr>
      <w:r>
        <w:t>Inicialmente se les pidió que valorasen del 1 al 4 el proceso de evaluación, a lo que un 16,67% indico que no les gustaba nada la forma de evaluar, un 50% que poco, un 27,78% bastante y un 5,56% mucho. (</w:t>
      </w:r>
      <w:r w:rsidRPr="005810D3">
        <w:rPr>
          <w:b/>
        </w:rPr>
        <w:t>Figura 1</w:t>
      </w:r>
      <w:r>
        <w:rPr>
          <w:b/>
        </w:rPr>
        <w:t>5</w:t>
      </w:r>
      <w:r>
        <w:t>).</w:t>
      </w:r>
    </w:p>
    <w:p w14:paraId="689E3218" w14:textId="77777777" w:rsidR="00A1416C" w:rsidRPr="00A24EB6" w:rsidRDefault="00A1416C" w:rsidP="00A1416C">
      <w:pPr>
        <w:spacing w:line="360" w:lineRule="auto"/>
        <w:jc w:val="both"/>
      </w:pPr>
    </w:p>
    <w:p w14:paraId="44DCA085" w14:textId="77777777" w:rsidR="00500ECA" w:rsidRPr="00A24EB6" w:rsidRDefault="00500ECA" w:rsidP="00A1416C">
      <w:pPr>
        <w:spacing w:line="360" w:lineRule="auto"/>
        <w:jc w:val="both"/>
      </w:pPr>
    </w:p>
    <w:p w14:paraId="76307604" w14:textId="408C53F9" w:rsidR="00A63A3E" w:rsidRPr="00A63A3E" w:rsidRDefault="0020657E" w:rsidP="00905059">
      <w:pPr>
        <w:ind w:firstLine="397"/>
        <w:jc w:val="center"/>
      </w:pPr>
      <w:r w:rsidRPr="0020657E">
        <w:rPr>
          <w:noProof/>
          <w:lang w:val="en-GB" w:eastAsia="en-GB"/>
        </w:rPr>
        <w:lastRenderedPageBreak/>
        <w:drawing>
          <wp:inline distT="0" distB="0" distL="0" distR="0" wp14:anchorId="627E50EB" wp14:editId="22F342EE">
            <wp:extent cx="3543300" cy="2120900"/>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543300" cy="2120900"/>
                    </a:xfrm>
                    <a:prstGeom prst="rect">
                      <a:avLst/>
                    </a:prstGeom>
                  </pic:spPr>
                </pic:pic>
              </a:graphicData>
            </a:graphic>
          </wp:inline>
        </w:drawing>
      </w:r>
    </w:p>
    <w:p w14:paraId="40D5B5E4" w14:textId="73C77C77" w:rsidR="0086481F" w:rsidRPr="00A24EB6" w:rsidRDefault="0086481F" w:rsidP="00404453">
      <w:pPr>
        <w:ind w:firstLine="397"/>
        <w:jc w:val="center"/>
      </w:pPr>
    </w:p>
    <w:p w14:paraId="4AEA9216" w14:textId="04946255" w:rsidR="00CA7505" w:rsidRDefault="00EF1E46" w:rsidP="00404453">
      <w:pPr>
        <w:pStyle w:val="Descripcin"/>
        <w:ind w:firstLine="397"/>
        <w:jc w:val="both"/>
        <w:rPr>
          <w:rFonts w:eastAsia="Times New Roman"/>
          <w:b/>
          <w:i w:val="0"/>
          <w:color w:val="000000" w:themeColor="text1"/>
          <w:sz w:val="22"/>
          <w:szCs w:val="22"/>
        </w:rPr>
      </w:pPr>
      <w:bookmarkStart w:id="42" w:name="_Toc77684662"/>
      <w:r w:rsidRPr="00A24EB6">
        <w:rPr>
          <w:rFonts w:eastAsia="Times New Roman"/>
          <w:b/>
          <w:i w:val="0"/>
          <w:color w:val="000000" w:themeColor="text1"/>
          <w:sz w:val="22"/>
          <w:szCs w:val="22"/>
        </w:rPr>
        <w:t xml:space="preserve">Figura </w:t>
      </w:r>
      <w:r w:rsidRPr="00A24EB6">
        <w:rPr>
          <w:rFonts w:eastAsia="Times New Roman"/>
          <w:b/>
          <w:i w:val="0"/>
          <w:color w:val="000000" w:themeColor="text1"/>
          <w:sz w:val="22"/>
          <w:szCs w:val="22"/>
        </w:rPr>
        <w:fldChar w:fldCharType="begin"/>
      </w:r>
      <w:r w:rsidRPr="00A24EB6">
        <w:rPr>
          <w:rFonts w:eastAsia="Times New Roman"/>
          <w:b/>
          <w:i w:val="0"/>
          <w:color w:val="000000" w:themeColor="text1"/>
          <w:sz w:val="22"/>
          <w:szCs w:val="22"/>
        </w:rPr>
        <w:instrText xml:space="preserve"> SEQ Figura \* ARABIC </w:instrText>
      </w:r>
      <w:r w:rsidRPr="00A24EB6">
        <w:rPr>
          <w:rFonts w:eastAsia="Times New Roman"/>
          <w:b/>
          <w:i w:val="0"/>
          <w:color w:val="000000" w:themeColor="text1"/>
          <w:sz w:val="22"/>
          <w:szCs w:val="22"/>
        </w:rPr>
        <w:fldChar w:fldCharType="separate"/>
      </w:r>
      <w:r w:rsidR="008A2813">
        <w:rPr>
          <w:rFonts w:eastAsia="Times New Roman"/>
          <w:b/>
          <w:i w:val="0"/>
          <w:noProof/>
          <w:color w:val="000000" w:themeColor="text1"/>
          <w:sz w:val="22"/>
          <w:szCs w:val="22"/>
        </w:rPr>
        <w:t>15</w:t>
      </w:r>
      <w:r w:rsidRPr="00A24EB6">
        <w:rPr>
          <w:rFonts w:eastAsia="Times New Roman"/>
          <w:b/>
          <w:i w:val="0"/>
          <w:color w:val="000000" w:themeColor="text1"/>
          <w:sz w:val="22"/>
          <w:szCs w:val="22"/>
        </w:rPr>
        <w:fldChar w:fldCharType="end"/>
      </w:r>
      <w:r w:rsidR="00B8554A">
        <w:rPr>
          <w:rFonts w:eastAsia="Times New Roman"/>
          <w:b/>
          <w:i w:val="0"/>
          <w:color w:val="000000" w:themeColor="text1"/>
          <w:sz w:val="22"/>
          <w:szCs w:val="22"/>
        </w:rPr>
        <w:t xml:space="preserve">. </w:t>
      </w:r>
      <w:r w:rsidR="00B8554A" w:rsidRPr="00A24EB6">
        <w:rPr>
          <w:rFonts w:eastAsia="Times New Roman"/>
          <w:b/>
          <w:i w:val="0"/>
          <w:color w:val="000000" w:themeColor="text1"/>
          <w:sz w:val="22"/>
          <w:szCs w:val="22"/>
        </w:rPr>
        <w:t xml:space="preserve">Opinión del alumnado del primer curso del </w:t>
      </w:r>
      <w:r w:rsidR="00B7420B">
        <w:rPr>
          <w:rFonts w:eastAsia="Times New Roman"/>
          <w:b/>
          <w:i w:val="0"/>
          <w:color w:val="000000" w:themeColor="text1"/>
          <w:sz w:val="22"/>
          <w:szCs w:val="22"/>
        </w:rPr>
        <w:t>CFGS</w:t>
      </w:r>
      <w:r w:rsidR="00B8554A" w:rsidRPr="00A24EB6">
        <w:rPr>
          <w:rFonts w:eastAsia="Times New Roman"/>
          <w:b/>
          <w:i w:val="0"/>
          <w:color w:val="000000" w:themeColor="text1"/>
          <w:sz w:val="22"/>
          <w:szCs w:val="22"/>
        </w:rPr>
        <w:t xml:space="preserve"> de Laboratorio Clínico y Biomédico del IES Jorge Juan</w:t>
      </w:r>
      <w:r w:rsidR="00B8554A">
        <w:rPr>
          <w:rFonts w:eastAsia="Times New Roman"/>
          <w:b/>
          <w:i w:val="0"/>
          <w:color w:val="000000" w:themeColor="text1"/>
          <w:sz w:val="22"/>
          <w:szCs w:val="22"/>
        </w:rPr>
        <w:t xml:space="preserve"> sobre </w:t>
      </w:r>
      <w:bookmarkEnd w:id="42"/>
      <w:r w:rsidR="00B47A50">
        <w:rPr>
          <w:rFonts w:eastAsia="Times New Roman"/>
          <w:b/>
          <w:i w:val="0"/>
          <w:color w:val="000000" w:themeColor="text1"/>
          <w:sz w:val="22"/>
          <w:szCs w:val="22"/>
        </w:rPr>
        <w:t>si les gusta y motiva el proceso de evaluación.</w:t>
      </w:r>
    </w:p>
    <w:p w14:paraId="424560D3" w14:textId="781BB8EE" w:rsidR="009D246E" w:rsidRPr="009D246E" w:rsidRDefault="001B5EC6" w:rsidP="00404453">
      <w:pPr>
        <w:spacing w:line="360" w:lineRule="auto"/>
        <w:ind w:firstLine="397"/>
        <w:jc w:val="both"/>
      </w:pPr>
      <w:r>
        <w:t>En relación a la cuestión sobre evaluación formativa, el 11,11% de los alumnos y alumnas consideran que el profesor nunca corrige e informa de cómo mejorar las actividades y/o documentos y da la oportunidad de corregirlos, el 33,33% que esto ocurre pocas veces, el 44,44% y el 11,11% que bastantes y muchas veces respectivamente (</w:t>
      </w:r>
      <w:r w:rsidRPr="001B5EC6">
        <w:rPr>
          <w:b/>
        </w:rPr>
        <w:t>Figura 1</w:t>
      </w:r>
      <w:r w:rsidR="00F45FA5">
        <w:rPr>
          <w:b/>
        </w:rPr>
        <w:t>6</w:t>
      </w:r>
      <w:r>
        <w:t xml:space="preserve">). </w:t>
      </w:r>
    </w:p>
    <w:p w14:paraId="24877F0C" w14:textId="2DDA3ACC" w:rsidR="00CA7505" w:rsidRPr="00A24EB6" w:rsidRDefault="00CA7505" w:rsidP="00404453">
      <w:pPr>
        <w:spacing w:line="360" w:lineRule="auto"/>
        <w:ind w:firstLine="397"/>
        <w:jc w:val="both"/>
        <w:rPr>
          <w:rFonts w:eastAsia="Times New Roman"/>
          <w:b/>
          <w:lang w:val="es-ES"/>
        </w:rPr>
      </w:pPr>
    </w:p>
    <w:p w14:paraId="1FB292CE" w14:textId="0C61E59B" w:rsidR="00CA7505" w:rsidRPr="00A24EB6" w:rsidRDefault="002838A9" w:rsidP="00404453">
      <w:pPr>
        <w:ind w:firstLine="397"/>
        <w:jc w:val="center"/>
      </w:pPr>
      <w:r w:rsidRPr="00A24EB6">
        <w:rPr>
          <w:noProof/>
          <w:lang w:val="en-GB" w:eastAsia="en-GB"/>
        </w:rPr>
        <w:drawing>
          <wp:inline distT="0" distB="0" distL="0" distR="0" wp14:anchorId="47EA62E0" wp14:editId="6734A3BE">
            <wp:extent cx="3385821" cy="220472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398716" cy="2213117"/>
                    </a:xfrm>
                    <a:prstGeom prst="rect">
                      <a:avLst/>
                    </a:prstGeom>
                  </pic:spPr>
                </pic:pic>
              </a:graphicData>
            </a:graphic>
          </wp:inline>
        </w:drawing>
      </w:r>
    </w:p>
    <w:p w14:paraId="636954DF" w14:textId="203FA898" w:rsidR="00CA7505" w:rsidRPr="00A24EB6" w:rsidRDefault="00EF1E46" w:rsidP="00404453">
      <w:pPr>
        <w:pStyle w:val="Descripcin"/>
        <w:ind w:firstLine="397"/>
        <w:jc w:val="both"/>
        <w:rPr>
          <w:rFonts w:eastAsia="Times New Roman"/>
          <w:b/>
          <w:i w:val="0"/>
          <w:color w:val="000000" w:themeColor="text1"/>
          <w:sz w:val="22"/>
          <w:szCs w:val="22"/>
        </w:rPr>
      </w:pPr>
      <w:bookmarkStart w:id="43" w:name="_Toc77684663"/>
      <w:r w:rsidRPr="00A24EB6">
        <w:rPr>
          <w:rFonts w:eastAsia="Times New Roman"/>
          <w:b/>
          <w:i w:val="0"/>
          <w:color w:val="000000" w:themeColor="text1"/>
          <w:sz w:val="22"/>
          <w:szCs w:val="22"/>
        </w:rPr>
        <w:t xml:space="preserve">Figura </w:t>
      </w:r>
      <w:r w:rsidRPr="00A24EB6">
        <w:rPr>
          <w:rFonts w:eastAsia="Times New Roman"/>
          <w:b/>
          <w:i w:val="0"/>
          <w:color w:val="000000" w:themeColor="text1"/>
          <w:sz w:val="22"/>
          <w:szCs w:val="22"/>
        </w:rPr>
        <w:fldChar w:fldCharType="begin"/>
      </w:r>
      <w:r w:rsidRPr="00A24EB6">
        <w:rPr>
          <w:rFonts w:eastAsia="Times New Roman"/>
          <w:b/>
          <w:i w:val="0"/>
          <w:color w:val="000000" w:themeColor="text1"/>
          <w:sz w:val="22"/>
          <w:szCs w:val="22"/>
        </w:rPr>
        <w:instrText xml:space="preserve"> SEQ Figura \* ARABIC </w:instrText>
      </w:r>
      <w:r w:rsidRPr="00A24EB6">
        <w:rPr>
          <w:rFonts w:eastAsia="Times New Roman"/>
          <w:b/>
          <w:i w:val="0"/>
          <w:color w:val="000000" w:themeColor="text1"/>
          <w:sz w:val="22"/>
          <w:szCs w:val="22"/>
        </w:rPr>
        <w:fldChar w:fldCharType="separate"/>
      </w:r>
      <w:r w:rsidR="008A2813">
        <w:rPr>
          <w:rFonts w:eastAsia="Times New Roman"/>
          <w:b/>
          <w:i w:val="0"/>
          <w:noProof/>
          <w:color w:val="000000" w:themeColor="text1"/>
          <w:sz w:val="22"/>
          <w:szCs w:val="22"/>
        </w:rPr>
        <w:t>16</w:t>
      </w:r>
      <w:r w:rsidRPr="00A24EB6">
        <w:rPr>
          <w:rFonts w:eastAsia="Times New Roman"/>
          <w:b/>
          <w:i w:val="0"/>
          <w:color w:val="000000" w:themeColor="text1"/>
          <w:sz w:val="22"/>
          <w:szCs w:val="22"/>
        </w:rPr>
        <w:fldChar w:fldCharType="end"/>
      </w:r>
      <w:r w:rsidR="00CA7505" w:rsidRPr="00A24EB6">
        <w:rPr>
          <w:rFonts w:eastAsia="Times New Roman"/>
          <w:b/>
          <w:i w:val="0"/>
          <w:color w:val="000000" w:themeColor="text1"/>
          <w:sz w:val="22"/>
          <w:szCs w:val="22"/>
        </w:rPr>
        <w:t xml:space="preserve">. </w:t>
      </w:r>
      <w:r w:rsidR="00B7420B">
        <w:rPr>
          <w:rFonts w:eastAsia="Times New Roman"/>
          <w:b/>
          <w:i w:val="0"/>
          <w:color w:val="000000" w:themeColor="text1"/>
          <w:sz w:val="22"/>
          <w:szCs w:val="22"/>
        </w:rPr>
        <w:t>Valoración en una escala del 1 al 4 (nada, poco, bastante y mucho)</w:t>
      </w:r>
      <w:r w:rsidR="00B7420B" w:rsidRPr="00A24EB6">
        <w:rPr>
          <w:rFonts w:eastAsia="Times New Roman"/>
          <w:b/>
          <w:i w:val="0"/>
          <w:color w:val="000000" w:themeColor="text1"/>
          <w:sz w:val="22"/>
          <w:szCs w:val="22"/>
        </w:rPr>
        <w:t xml:space="preserve"> del alumnado del </w:t>
      </w:r>
      <w:r w:rsidR="00B7420B">
        <w:rPr>
          <w:rFonts w:eastAsia="Times New Roman"/>
          <w:b/>
          <w:i w:val="0"/>
          <w:color w:val="000000" w:themeColor="text1"/>
          <w:sz w:val="22"/>
          <w:szCs w:val="22"/>
        </w:rPr>
        <w:t>CFGS</w:t>
      </w:r>
      <w:r w:rsidR="00B7420B" w:rsidRPr="00A24EB6">
        <w:rPr>
          <w:rFonts w:eastAsia="Times New Roman"/>
          <w:b/>
          <w:i w:val="0"/>
          <w:color w:val="000000" w:themeColor="text1"/>
          <w:sz w:val="22"/>
          <w:szCs w:val="22"/>
        </w:rPr>
        <w:t xml:space="preserve"> de Laboratorio Clínico y Biomédico del IES Jorge Juan </w:t>
      </w:r>
      <w:r w:rsidR="00B7420B">
        <w:rPr>
          <w:rFonts w:eastAsia="Times New Roman"/>
          <w:b/>
          <w:i w:val="0"/>
          <w:color w:val="000000" w:themeColor="text1"/>
          <w:sz w:val="22"/>
          <w:szCs w:val="22"/>
        </w:rPr>
        <w:t>respecto el empleo de</w:t>
      </w:r>
      <w:r w:rsidR="00CA7505" w:rsidRPr="00A24EB6">
        <w:rPr>
          <w:rFonts w:eastAsia="Times New Roman"/>
          <w:b/>
          <w:i w:val="0"/>
          <w:color w:val="000000" w:themeColor="text1"/>
          <w:sz w:val="22"/>
          <w:szCs w:val="22"/>
        </w:rPr>
        <w:t xml:space="preserve"> procesos de evaluación formativa (el profesor corrige e informa de cómo mejorar las actividades y/o documentos y da la oportunidad de corregirlos)</w:t>
      </w:r>
      <w:bookmarkEnd w:id="43"/>
    </w:p>
    <w:p w14:paraId="20B69F9C" w14:textId="014F4CA9" w:rsidR="00CA7505" w:rsidRPr="00A24EB6" w:rsidRDefault="00CA7505" w:rsidP="00404453">
      <w:pPr>
        <w:spacing w:line="360" w:lineRule="auto"/>
        <w:ind w:firstLine="397"/>
        <w:jc w:val="right"/>
        <w:rPr>
          <w:rFonts w:eastAsia="Times New Roman"/>
          <w:b/>
          <w:iCs/>
          <w:color w:val="000000" w:themeColor="text1"/>
          <w:sz w:val="22"/>
          <w:szCs w:val="22"/>
        </w:rPr>
      </w:pPr>
    </w:p>
    <w:p w14:paraId="1BC7634F" w14:textId="40F0ADFC" w:rsidR="002848CA" w:rsidRPr="009B7AAC" w:rsidRDefault="000368A5" w:rsidP="00404453">
      <w:pPr>
        <w:spacing w:line="360" w:lineRule="auto"/>
        <w:ind w:firstLine="397"/>
        <w:jc w:val="both"/>
        <w:rPr>
          <w:rFonts w:eastAsia="Times New Roman"/>
          <w:iCs/>
          <w:color w:val="000000" w:themeColor="text1"/>
        </w:rPr>
      </w:pPr>
      <w:r>
        <w:rPr>
          <w:rFonts w:eastAsia="Times New Roman"/>
          <w:iCs/>
          <w:color w:val="000000" w:themeColor="text1"/>
        </w:rPr>
        <w:t>Asimismo,</w:t>
      </w:r>
      <w:r w:rsidR="009B7AAC">
        <w:rPr>
          <w:rFonts w:eastAsia="Times New Roman"/>
          <w:iCs/>
          <w:color w:val="000000" w:themeColor="text1"/>
        </w:rPr>
        <w:t xml:space="preserve"> tambié</w:t>
      </w:r>
      <w:r>
        <w:rPr>
          <w:rFonts w:eastAsia="Times New Roman"/>
          <w:iCs/>
          <w:color w:val="000000" w:themeColor="text1"/>
        </w:rPr>
        <w:t xml:space="preserve">n se les hizo valorar si han tenido trabajos teórico-prácticos (no exámenes) que han tenido un peso definitivo en la nota final, es decir que si no se superaban no se superaba la asignatura. Como se muestra en la </w:t>
      </w:r>
      <w:r w:rsidRPr="000368A5">
        <w:rPr>
          <w:rFonts w:eastAsia="Times New Roman"/>
          <w:b/>
          <w:iCs/>
          <w:color w:val="000000" w:themeColor="text1"/>
        </w:rPr>
        <w:t>Figura 1</w:t>
      </w:r>
      <w:r w:rsidR="00F45FA5">
        <w:rPr>
          <w:rFonts w:eastAsia="Times New Roman"/>
          <w:b/>
          <w:iCs/>
          <w:color w:val="000000" w:themeColor="text1"/>
        </w:rPr>
        <w:t>7</w:t>
      </w:r>
      <w:r>
        <w:rPr>
          <w:rFonts w:eastAsia="Times New Roman"/>
          <w:iCs/>
          <w:color w:val="000000" w:themeColor="text1"/>
        </w:rPr>
        <w:t xml:space="preserve">, el 100% del alumnado afirmaba que en dos asignaturas empleaban este sistema de evaluación. </w:t>
      </w:r>
    </w:p>
    <w:p w14:paraId="61DC3FED" w14:textId="0A1945E4" w:rsidR="00CA7505" w:rsidRPr="00A24EB6" w:rsidRDefault="000368A5" w:rsidP="00404453">
      <w:pPr>
        <w:spacing w:line="360" w:lineRule="auto"/>
        <w:ind w:firstLine="397"/>
        <w:jc w:val="center"/>
        <w:rPr>
          <w:rFonts w:eastAsia="Times New Roman"/>
          <w:b/>
          <w:iCs/>
          <w:color w:val="000000" w:themeColor="text1"/>
          <w:sz w:val="22"/>
          <w:szCs w:val="22"/>
        </w:rPr>
      </w:pPr>
      <w:r w:rsidRPr="000368A5">
        <w:rPr>
          <w:rFonts w:eastAsia="Times New Roman"/>
          <w:b/>
          <w:iCs/>
          <w:noProof/>
          <w:color w:val="000000" w:themeColor="text1"/>
          <w:sz w:val="22"/>
          <w:szCs w:val="22"/>
          <w:lang w:val="en-GB" w:eastAsia="en-GB"/>
        </w:rPr>
        <w:lastRenderedPageBreak/>
        <w:drawing>
          <wp:inline distT="0" distB="0" distL="0" distR="0" wp14:anchorId="069AEFE8" wp14:editId="5EEACD9F">
            <wp:extent cx="2732374" cy="196088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35926" cy="1963429"/>
                    </a:xfrm>
                    <a:prstGeom prst="rect">
                      <a:avLst/>
                    </a:prstGeom>
                  </pic:spPr>
                </pic:pic>
              </a:graphicData>
            </a:graphic>
          </wp:inline>
        </w:drawing>
      </w:r>
    </w:p>
    <w:p w14:paraId="5DA4F342" w14:textId="7FE53F27" w:rsidR="00E30001" w:rsidRPr="00A24EB6" w:rsidRDefault="00EF1E46" w:rsidP="00404453">
      <w:pPr>
        <w:pStyle w:val="Descripcin"/>
        <w:ind w:firstLine="397"/>
        <w:jc w:val="both"/>
        <w:rPr>
          <w:rFonts w:eastAsia="Times New Roman"/>
          <w:b/>
          <w:i w:val="0"/>
          <w:color w:val="000000" w:themeColor="text1"/>
          <w:sz w:val="22"/>
          <w:szCs w:val="22"/>
        </w:rPr>
      </w:pPr>
      <w:bookmarkStart w:id="44" w:name="_Toc77684664"/>
      <w:r w:rsidRPr="00A24EB6">
        <w:rPr>
          <w:rFonts w:eastAsia="Times New Roman"/>
          <w:b/>
          <w:i w:val="0"/>
          <w:color w:val="000000" w:themeColor="text1"/>
          <w:sz w:val="22"/>
          <w:szCs w:val="22"/>
        </w:rPr>
        <w:t xml:space="preserve">Figura </w:t>
      </w:r>
      <w:r w:rsidRPr="00A24EB6">
        <w:rPr>
          <w:rFonts w:eastAsia="Times New Roman"/>
          <w:b/>
          <w:i w:val="0"/>
          <w:color w:val="000000" w:themeColor="text1"/>
          <w:sz w:val="22"/>
          <w:szCs w:val="22"/>
        </w:rPr>
        <w:fldChar w:fldCharType="begin"/>
      </w:r>
      <w:r w:rsidRPr="00A24EB6">
        <w:rPr>
          <w:rFonts w:eastAsia="Times New Roman"/>
          <w:b/>
          <w:i w:val="0"/>
          <w:color w:val="000000" w:themeColor="text1"/>
          <w:sz w:val="22"/>
          <w:szCs w:val="22"/>
        </w:rPr>
        <w:instrText xml:space="preserve"> SEQ Figura \* ARABIC </w:instrText>
      </w:r>
      <w:r w:rsidRPr="00A24EB6">
        <w:rPr>
          <w:rFonts w:eastAsia="Times New Roman"/>
          <w:b/>
          <w:i w:val="0"/>
          <w:color w:val="000000" w:themeColor="text1"/>
          <w:sz w:val="22"/>
          <w:szCs w:val="22"/>
        </w:rPr>
        <w:fldChar w:fldCharType="separate"/>
      </w:r>
      <w:r w:rsidR="008A2813">
        <w:rPr>
          <w:rFonts w:eastAsia="Times New Roman"/>
          <w:b/>
          <w:i w:val="0"/>
          <w:noProof/>
          <w:color w:val="000000" w:themeColor="text1"/>
          <w:sz w:val="22"/>
          <w:szCs w:val="22"/>
        </w:rPr>
        <w:t>17</w:t>
      </w:r>
      <w:r w:rsidRPr="00A24EB6">
        <w:rPr>
          <w:rFonts w:eastAsia="Times New Roman"/>
          <w:b/>
          <w:i w:val="0"/>
          <w:color w:val="000000" w:themeColor="text1"/>
          <w:sz w:val="22"/>
          <w:szCs w:val="22"/>
        </w:rPr>
        <w:fldChar w:fldCharType="end"/>
      </w:r>
      <w:r w:rsidR="00B7420B">
        <w:rPr>
          <w:rFonts w:eastAsia="Times New Roman"/>
          <w:b/>
          <w:i w:val="0"/>
          <w:color w:val="000000" w:themeColor="text1"/>
          <w:sz w:val="22"/>
          <w:szCs w:val="22"/>
        </w:rPr>
        <w:t>. Distribución del</w:t>
      </w:r>
      <w:r w:rsidR="00B7420B" w:rsidRPr="00A24EB6">
        <w:rPr>
          <w:rFonts w:eastAsia="Times New Roman"/>
          <w:b/>
          <w:i w:val="0"/>
          <w:color w:val="000000" w:themeColor="text1"/>
          <w:sz w:val="22"/>
          <w:szCs w:val="22"/>
        </w:rPr>
        <w:t xml:space="preserve"> alumnado del </w:t>
      </w:r>
      <w:r w:rsidR="00B7420B">
        <w:rPr>
          <w:rFonts w:eastAsia="Times New Roman"/>
          <w:b/>
          <w:i w:val="0"/>
          <w:color w:val="000000" w:themeColor="text1"/>
          <w:sz w:val="22"/>
          <w:szCs w:val="22"/>
        </w:rPr>
        <w:t>CFGS</w:t>
      </w:r>
      <w:r w:rsidR="00B7420B" w:rsidRPr="00A24EB6">
        <w:rPr>
          <w:rFonts w:eastAsia="Times New Roman"/>
          <w:b/>
          <w:i w:val="0"/>
          <w:color w:val="000000" w:themeColor="text1"/>
          <w:sz w:val="22"/>
          <w:szCs w:val="22"/>
        </w:rPr>
        <w:t xml:space="preserve"> de Laboratorio Clínico y Biomédico del IES Jorge Juan </w:t>
      </w:r>
      <w:r w:rsidR="00B7420B">
        <w:rPr>
          <w:rFonts w:eastAsia="Times New Roman"/>
          <w:b/>
          <w:i w:val="0"/>
          <w:color w:val="000000" w:themeColor="text1"/>
          <w:sz w:val="22"/>
          <w:szCs w:val="22"/>
        </w:rPr>
        <w:t xml:space="preserve">en relación a si opinan que </w:t>
      </w:r>
      <w:r w:rsidR="00E30001" w:rsidRPr="00A24EB6">
        <w:rPr>
          <w:rFonts w:eastAsia="Times New Roman"/>
          <w:b/>
          <w:i w:val="0"/>
          <w:color w:val="000000" w:themeColor="text1"/>
          <w:sz w:val="22"/>
          <w:szCs w:val="22"/>
        </w:rPr>
        <w:t>han existido trabajos teórico-prácticos (no exámenes) que han tenido un peso definitivo en la nota final (si no se superaban no se superaba la asignatura)</w:t>
      </w:r>
      <w:r w:rsidR="00B7420B">
        <w:rPr>
          <w:rFonts w:eastAsia="Times New Roman"/>
          <w:b/>
          <w:i w:val="0"/>
          <w:color w:val="000000" w:themeColor="text1"/>
          <w:sz w:val="22"/>
          <w:szCs w:val="22"/>
        </w:rPr>
        <w:t xml:space="preserve"> de las asignaturas.</w:t>
      </w:r>
      <w:bookmarkEnd w:id="44"/>
    </w:p>
    <w:p w14:paraId="41FFD14A" w14:textId="2A2B693F" w:rsidR="00420E38" w:rsidRPr="00A24EB6" w:rsidRDefault="00420E38" w:rsidP="00404453">
      <w:pPr>
        <w:spacing w:line="360" w:lineRule="auto"/>
        <w:ind w:firstLine="397"/>
        <w:jc w:val="both"/>
        <w:rPr>
          <w:rFonts w:eastAsia="Times New Roman"/>
          <w:b/>
          <w:iCs/>
          <w:color w:val="000000" w:themeColor="text1"/>
          <w:sz w:val="22"/>
          <w:szCs w:val="22"/>
        </w:rPr>
      </w:pPr>
    </w:p>
    <w:p w14:paraId="16C1F6F2" w14:textId="0E4443D4" w:rsidR="00420E38" w:rsidRPr="000368A5" w:rsidRDefault="000368A5" w:rsidP="00404453">
      <w:pPr>
        <w:spacing w:line="360" w:lineRule="auto"/>
        <w:ind w:firstLine="397"/>
        <w:jc w:val="both"/>
        <w:rPr>
          <w:rFonts w:eastAsia="Times New Roman"/>
          <w:iCs/>
          <w:color w:val="000000" w:themeColor="text1"/>
        </w:rPr>
      </w:pPr>
      <w:r>
        <w:rPr>
          <w:rFonts w:eastAsia="Times New Roman"/>
          <w:iCs/>
          <w:color w:val="000000" w:themeColor="text1"/>
        </w:rPr>
        <w:t>También se les preguntó si los alumnos realizaban una valoración de su propio trabajo y si evaluaban los trabajos de los compañeros. A la primera cuestión un 11,11% de los alum</w:t>
      </w:r>
      <w:r w:rsidR="009247A6">
        <w:rPr>
          <w:rFonts w:eastAsia="Times New Roman"/>
          <w:iCs/>
          <w:color w:val="000000" w:themeColor="text1"/>
        </w:rPr>
        <w:t>nos y alumnas contestaron que no y un 88,89% que sí</w:t>
      </w:r>
      <w:r>
        <w:rPr>
          <w:rFonts w:eastAsia="Times New Roman"/>
          <w:iCs/>
          <w:color w:val="000000" w:themeColor="text1"/>
        </w:rPr>
        <w:t xml:space="preserve"> (</w:t>
      </w:r>
      <w:r w:rsidRPr="000368A5">
        <w:rPr>
          <w:rFonts w:eastAsia="Times New Roman"/>
          <w:b/>
          <w:iCs/>
          <w:color w:val="000000" w:themeColor="text1"/>
        </w:rPr>
        <w:t>Figura 1</w:t>
      </w:r>
      <w:r w:rsidR="00F45FA5">
        <w:rPr>
          <w:rFonts w:eastAsia="Times New Roman"/>
          <w:b/>
          <w:iCs/>
          <w:color w:val="000000" w:themeColor="text1"/>
        </w:rPr>
        <w:t>8</w:t>
      </w:r>
      <w:r>
        <w:rPr>
          <w:rFonts w:eastAsia="Times New Roman"/>
          <w:iCs/>
          <w:color w:val="000000" w:themeColor="text1"/>
        </w:rPr>
        <w:t xml:space="preserve">). A continuación, se quiso saber en cuantas asignaturas empleaban este criterio de evaluación. 14 alumnos respondieron </w:t>
      </w:r>
      <w:r w:rsidR="009247A6">
        <w:rPr>
          <w:rFonts w:eastAsia="Times New Roman"/>
          <w:iCs/>
          <w:color w:val="000000" w:themeColor="text1"/>
        </w:rPr>
        <w:t>que,</w:t>
      </w:r>
      <w:r>
        <w:rPr>
          <w:rFonts w:eastAsia="Times New Roman"/>
          <w:iCs/>
          <w:color w:val="000000" w:themeColor="text1"/>
        </w:rPr>
        <w:t xml:space="preserve"> en 1 asignatura, mientras que 2 respondieron que en 2 asignaturas (</w:t>
      </w:r>
      <w:r w:rsidRPr="000368A5">
        <w:rPr>
          <w:rFonts w:eastAsia="Times New Roman"/>
          <w:b/>
          <w:iCs/>
          <w:color w:val="000000" w:themeColor="text1"/>
        </w:rPr>
        <w:t>Figura 1</w:t>
      </w:r>
      <w:r w:rsidR="00F45FA5">
        <w:rPr>
          <w:rFonts w:eastAsia="Times New Roman"/>
          <w:b/>
          <w:iCs/>
          <w:color w:val="000000" w:themeColor="text1"/>
        </w:rPr>
        <w:t>9</w:t>
      </w:r>
      <w:r>
        <w:rPr>
          <w:rFonts w:eastAsia="Times New Roman"/>
          <w:iCs/>
          <w:color w:val="000000" w:themeColor="text1"/>
        </w:rPr>
        <w:t xml:space="preserve">). Finalmente, en la </w:t>
      </w:r>
      <w:r w:rsidRPr="000368A5">
        <w:rPr>
          <w:rFonts w:eastAsia="Times New Roman"/>
          <w:b/>
          <w:iCs/>
          <w:color w:val="000000" w:themeColor="text1"/>
        </w:rPr>
        <w:t>F</w:t>
      </w:r>
      <w:r w:rsidR="00F45FA5">
        <w:rPr>
          <w:rFonts w:eastAsia="Times New Roman"/>
          <w:b/>
          <w:iCs/>
          <w:color w:val="000000" w:themeColor="text1"/>
        </w:rPr>
        <w:t>igura 20</w:t>
      </w:r>
      <w:r>
        <w:rPr>
          <w:rFonts w:eastAsia="Times New Roman"/>
          <w:b/>
          <w:iCs/>
          <w:color w:val="000000" w:themeColor="text1"/>
        </w:rPr>
        <w:t xml:space="preserve"> </w:t>
      </w:r>
      <w:r>
        <w:rPr>
          <w:rFonts w:eastAsia="Times New Roman"/>
          <w:iCs/>
          <w:color w:val="000000" w:themeColor="text1"/>
        </w:rPr>
        <w:t>se representa que el 100% del alumnado co</w:t>
      </w:r>
      <w:r w:rsidR="008D6CAF">
        <w:rPr>
          <w:rFonts w:eastAsia="Times New Roman"/>
          <w:iCs/>
          <w:color w:val="000000" w:themeColor="text1"/>
        </w:rPr>
        <w:t xml:space="preserve">nsideran que en ninguna asignatura los alumnos y alumnas evalúan los trabajos de sus compañeros. </w:t>
      </w:r>
    </w:p>
    <w:p w14:paraId="46E3A01F" w14:textId="0638BC38" w:rsidR="00E30001" w:rsidRPr="00A24EB6" w:rsidRDefault="00D17F7C" w:rsidP="00404453">
      <w:pPr>
        <w:spacing w:line="360" w:lineRule="auto"/>
        <w:ind w:firstLine="397"/>
        <w:jc w:val="center"/>
        <w:rPr>
          <w:rFonts w:eastAsia="Times New Roman"/>
          <w:b/>
          <w:iCs/>
          <w:color w:val="000000" w:themeColor="text1"/>
          <w:sz w:val="22"/>
          <w:szCs w:val="22"/>
        </w:rPr>
      </w:pPr>
      <w:r w:rsidRPr="00D17F7C">
        <w:rPr>
          <w:rFonts w:eastAsia="Times New Roman"/>
          <w:b/>
          <w:iCs/>
          <w:noProof/>
          <w:color w:val="000000" w:themeColor="text1"/>
          <w:sz w:val="22"/>
          <w:szCs w:val="22"/>
          <w:lang w:val="en-GB" w:eastAsia="en-GB"/>
        </w:rPr>
        <w:drawing>
          <wp:inline distT="0" distB="0" distL="0" distR="0" wp14:anchorId="49995B21" wp14:editId="5D48CB4C">
            <wp:extent cx="2494713" cy="1838960"/>
            <wp:effectExtent l="0" t="0" r="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498676" cy="1841881"/>
                    </a:xfrm>
                    <a:prstGeom prst="rect">
                      <a:avLst/>
                    </a:prstGeom>
                  </pic:spPr>
                </pic:pic>
              </a:graphicData>
            </a:graphic>
          </wp:inline>
        </w:drawing>
      </w:r>
    </w:p>
    <w:p w14:paraId="4DD8B121" w14:textId="7AC7C09E" w:rsidR="00E30001" w:rsidRPr="00A24EB6" w:rsidRDefault="00EF1E46" w:rsidP="00404453">
      <w:pPr>
        <w:pStyle w:val="Descripcin"/>
        <w:ind w:firstLine="397"/>
        <w:jc w:val="both"/>
        <w:rPr>
          <w:rFonts w:eastAsia="Times New Roman"/>
          <w:b/>
          <w:i w:val="0"/>
          <w:color w:val="000000" w:themeColor="text1"/>
          <w:sz w:val="22"/>
          <w:szCs w:val="22"/>
        </w:rPr>
      </w:pPr>
      <w:bookmarkStart w:id="45" w:name="_Toc77684665"/>
      <w:r w:rsidRPr="00A24EB6">
        <w:rPr>
          <w:rFonts w:eastAsia="Times New Roman"/>
          <w:b/>
          <w:i w:val="0"/>
          <w:color w:val="000000" w:themeColor="text1"/>
          <w:sz w:val="22"/>
          <w:szCs w:val="22"/>
        </w:rPr>
        <w:t xml:space="preserve">Figura </w:t>
      </w:r>
      <w:r w:rsidRPr="00A24EB6">
        <w:rPr>
          <w:rFonts w:eastAsia="Times New Roman"/>
          <w:b/>
          <w:i w:val="0"/>
          <w:color w:val="000000" w:themeColor="text1"/>
          <w:sz w:val="22"/>
          <w:szCs w:val="22"/>
        </w:rPr>
        <w:fldChar w:fldCharType="begin"/>
      </w:r>
      <w:r w:rsidRPr="00A24EB6">
        <w:rPr>
          <w:rFonts w:eastAsia="Times New Roman"/>
          <w:b/>
          <w:i w:val="0"/>
          <w:color w:val="000000" w:themeColor="text1"/>
          <w:sz w:val="22"/>
          <w:szCs w:val="22"/>
        </w:rPr>
        <w:instrText xml:space="preserve"> SEQ Figura \* ARABIC </w:instrText>
      </w:r>
      <w:r w:rsidRPr="00A24EB6">
        <w:rPr>
          <w:rFonts w:eastAsia="Times New Roman"/>
          <w:b/>
          <w:i w:val="0"/>
          <w:color w:val="000000" w:themeColor="text1"/>
          <w:sz w:val="22"/>
          <w:szCs w:val="22"/>
        </w:rPr>
        <w:fldChar w:fldCharType="separate"/>
      </w:r>
      <w:r w:rsidR="008A2813">
        <w:rPr>
          <w:rFonts w:eastAsia="Times New Roman"/>
          <w:b/>
          <w:i w:val="0"/>
          <w:noProof/>
          <w:color w:val="000000" w:themeColor="text1"/>
          <w:sz w:val="22"/>
          <w:szCs w:val="22"/>
        </w:rPr>
        <w:t>18</w:t>
      </w:r>
      <w:r w:rsidRPr="00A24EB6">
        <w:rPr>
          <w:rFonts w:eastAsia="Times New Roman"/>
          <w:b/>
          <w:i w:val="0"/>
          <w:color w:val="000000" w:themeColor="text1"/>
          <w:sz w:val="22"/>
          <w:szCs w:val="22"/>
        </w:rPr>
        <w:fldChar w:fldCharType="end"/>
      </w:r>
      <w:r w:rsidR="00420E38" w:rsidRPr="00A24EB6">
        <w:rPr>
          <w:rFonts w:eastAsia="Times New Roman"/>
          <w:b/>
          <w:i w:val="0"/>
          <w:color w:val="000000" w:themeColor="text1"/>
          <w:sz w:val="22"/>
          <w:szCs w:val="22"/>
        </w:rPr>
        <w:t xml:space="preserve">. </w:t>
      </w:r>
      <w:r w:rsidR="00B7420B">
        <w:rPr>
          <w:rFonts w:eastAsia="Times New Roman"/>
          <w:b/>
          <w:i w:val="0"/>
          <w:color w:val="000000" w:themeColor="text1"/>
          <w:sz w:val="22"/>
          <w:szCs w:val="22"/>
        </w:rPr>
        <w:t>Distribución del</w:t>
      </w:r>
      <w:r w:rsidR="00B7420B" w:rsidRPr="00A24EB6">
        <w:rPr>
          <w:rFonts w:eastAsia="Times New Roman"/>
          <w:b/>
          <w:i w:val="0"/>
          <w:color w:val="000000" w:themeColor="text1"/>
          <w:sz w:val="22"/>
          <w:szCs w:val="22"/>
        </w:rPr>
        <w:t xml:space="preserve"> alumnado del </w:t>
      </w:r>
      <w:r w:rsidR="00B7420B">
        <w:rPr>
          <w:rFonts w:eastAsia="Times New Roman"/>
          <w:b/>
          <w:i w:val="0"/>
          <w:color w:val="000000" w:themeColor="text1"/>
          <w:sz w:val="22"/>
          <w:szCs w:val="22"/>
        </w:rPr>
        <w:t>CFGS</w:t>
      </w:r>
      <w:r w:rsidR="00B7420B" w:rsidRPr="00A24EB6">
        <w:rPr>
          <w:rFonts w:eastAsia="Times New Roman"/>
          <w:b/>
          <w:i w:val="0"/>
          <w:color w:val="000000" w:themeColor="text1"/>
          <w:sz w:val="22"/>
          <w:szCs w:val="22"/>
        </w:rPr>
        <w:t xml:space="preserve"> de Laboratorio Clínico y Biomédico del IES Jorge Juan </w:t>
      </w:r>
      <w:r w:rsidR="00E30001" w:rsidRPr="00A24EB6">
        <w:rPr>
          <w:rFonts w:eastAsia="Times New Roman"/>
          <w:b/>
          <w:i w:val="0"/>
          <w:color w:val="000000" w:themeColor="text1"/>
          <w:sz w:val="22"/>
          <w:szCs w:val="22"/>
        </w:rPr>
        <w:t xml:space="preserve">respecto a </w:t>
      </w:r>
      <w:r w:rsidR="001E5359">
        <w:rPr>
          <w:rFonts w:eastAsia="Times New Roman"/>
          <w:b/>
          <w:i w:val="0"/>
          <w:color w:val="000000" w:themeColor="text1"/>
          <w:sz w:val="22"/>
          <w:szCs w:val="22"/>
        </w:rPr>
        <w:t>si opinan que</w:t>
      </w:r>
      <w:r w:rsidR="00E30001" w:rsidRPr="00A24EB6">
        <w:rPr>
          <w:rFonts w:eastAsia="Times New Roman"/>
          <w:b/>
          <w:i w:val="0"/>
          <w:color w:val="000000" w:themeColor="text1"/>
          <w:sz w:val="22"/>
          <w:szCs w:val="22"/>
        </w:rPr>
        <w:t xml:space="preserve"> en alguna asignatura los alumnos realizan una valoración de su propio trabajo</w:t>
      </w:r>
      <w:r w:rsidR="001E5359">
        <w:rPr>
          <w:rFonts w:eastAsia="Times New Roman"/>
          <w:b/>
          <w:i w:val="0"/>
          <w:color w:val="000000" w:themeColor="text1"/>
          <w:sz w:val="22"/>
          <w:szCs w:val="22"/>
        </w:rPr>
        <w:t>.</w:t>
      </w:r>
      <w:bookmarkEnd w:id="45"/>
    </w:p>
    <w:p w14:paraId="59CA7560" w14:textId="35D25F52" w:rsidR="00E30001" w:rsidRPr="00A24EB6" w:rsidRDefault="001E5359" w:rsidP="00404453">
      <w:pPr>
        <w:spacing w:line="360" w:lineRule="auto"/>
        <w:ind w:firstLine="397"/>
        <w:jc w:val="center"/>
        <w:rPr>
          <w:rFonts w:eastAsia="Times New Roman"/>
          <w:b/>
          <w:iCs/>
          <w:color w:val="000000" w:themeColor="text1"/>
          <w:sz w:val="22"/>
          <w:szCs w:val="22"/>
        </w:rPr>
      </w:pPr>
      <w:r w:rsidRPr="001E5359">
        <w:rPr>
          <w:rFonts w:eastAsia="Times New Roman"/>
          <w:b/>
          <w:iCs/>
          <w:noProof/>
          <w:color w:val="000000" w:themeColor="text1"/>
          <w:sz w:val="22"/>
          <w:szCs w:val="22"/>
          <w:lang w:val="en-GB" w:eastAsia="en-GB"/>
        </w:rPr>
        <w:lastRenderedPageBreak/>
        <w:drawing>
          <wp:inline distT="0" distB="0" distL="0" distR="0" wp14:anchorId="629F994A" wp14:editId="1FC8972F">
            <wp:extent cx="2870200" cy="2603500"/>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870200" cy="2603500"/>
                    </a:xfrm>
                    <a:prstGeom prst="rect">
                      <a:avLst/>
                    </a:prstGeom>
                  </pic:spPr>
                </pic:pic>
              </a:graphicData>
            </a:graphic>
          </wp:inline>
        </w:drawing>
      </w:r>
    </w:p>
    <w:p w14:paraId="15D63647" w14:textId="20168E6F" w:rsidR="001E5359" w:rsidRPr="00A24EB6" w:rsidRDefault="00EF1E46" w:rsidP="00404453">
      <w:pPr>
        <w:pStyle w:val="Descripcin"/>
        <w:ind w:firstLine="397"/>
        <w:jc w:val="both"/>
        <w:rPr>
          <w:rFonts w:eastAsia="Times New Roman"/>
          <w:b/>
          <w:i w:val="0"/>
          <w:color w:val="000000" w:themeColor="text1"/>
          <w:sz w:val="22"/>
          <w:szCs w:val="22"/>
        </w:rPr>
      </w:pPr>
      <w:bookmarkStart w:id="46" w:name="_Toc77684666"/>
      <w:r w:rsidRPr="00A24EB6">
        <w:rPr>
          <w:rFonts w:eastAsia="Times New Roman"/>
          <w:b/>
          <w:i w:val="0"/>
          <w:color w:val="000000" w:themeColor="text1"/>
          <w:sz w:val="22"/>
          <w:szCs w:val="22"/>
        </w:rPr>
        <w:t xml:space="preserve">Figura </w:t>
      </w:r>
      <w:r w:rsidRPr="00A24EB6">
        <w:rPr>
          <w:rFonts w:eastAsia="Times New Roman"/>
          <w:b/>
          <w:i w:val="0"/>
          <w:color w:val="000000" w:themeColor="text1"/>
          <w:sz w:val="22"/>
          <w:szCs w:val="22"/>
        </w:rPr>
        <w:fldChar w:fldCharType="begin"/>
      </w:r>
      <w:r w:rsidRPr="00A24EB6">
        <w:rPr>
          <w:rFonts w:eastAsia="Times New Roman"/>
          <w:b/>
          <w:i w:val="0"/>
          <w:color w:val="000000" w:themeColor="text1"/>
          <w:sz w:val="22"/>
          <w:szCs w:val="22"/>
        </w:rPr>
        <w:instrText xml:space="preserve"> SEQ Figura \* ARABIC </w:instrText>
      </w:r>
      <w:r w:rsidRPr="00A24EB6">
        <w:rPr>
          <w:rFonts w:eastAsia="Times New Roman"/>
          <w:b/>
          <w:i w:val="0"/>
          <w:color w:val="000000" w:themeColor="text1"/>
          <w:sz w:val="22"/>
          <w:szCs w:val="22"/>
        </w:rPr>
        <w:fldChar w:fldCharType="separate"/>
      </w:r>
      <w:r w:rsidR="008A2813">
        <w:rPr>
          <w:rFonts w:eastAsia="Times New Roman"/>
          <w:b/>
          <w:i w:val="0"/>
          <w:noProof/>
          <w:color w:val="000000" w:themeColor="text1"/>
          <w:sz w:val="22"/>
          <w:szCs w:val="22"/>
        </w:rPr>
        <w:t>19</w:t>
      </w:r>
      <w:r w:rsidRPr="00A24EB6">
        <w:rPr>
          <w:rFonts w:eastAsia="Times New Roman"/>
          <w:b/>
          <w:i w:val="0"/>
          <w:color w:val="000000" w:themeColor="text1"/>
          <w:sz w:val="22"/>
          <w:szCs w:val="22"/>
        </w:rPr>
        <w:fldChar w:fldCharType="end"/>
      </w:r>
      <w:r w:rsidR="00E30001" w:rsidRPr="00A24EB6">
        <w:rPr>
          <w:rFonts w:eastAsia="Times New Roman"/>
          <w:b/>
          <w:i w:val="0"/>
          <w:color w:val="000000" w:themeColor="text1"/>
          <w:sz w:val="22"/>
          <w:szCs w:val="22"/>
        </w:rPr>
        <w:t xml:space="preserve">. </w:t>
      </w:r>
      <w:r w:rsidR="001E5359">
        <w:rPr>
          <w:rFonts w:eastAsia="Times New Roman"/>
          <w:b/>
          <w:i w:val="0"/>
          <w:color w:val="000000" w:themeColor="text1"/>
          <w:sz w:val="22"/>
          <w:szCs w:val="22"/>
        </w:rPr>
        <w:t xml:space="preserve">Número de asignaturas en la que los alumnos y alumnas </w:t>
      </w:r>
      <w:r w:rsidR="001E5359" w:rsidRPr="00A24EB6">
        <w:rPr>
          <w:rFonts w:eastAsia="Times New Roman"/>
          <w:b/>
          <w:i w:val="0"/>
          <w:color w:val="000000" w:themeColor="text1"/>
          <w:sz w:val="22"/>
          <w:szCs w:val="22"/>
        </w:rPr>
        <w:t xml:space="preserve">del </w:t>
      </w:r>
      <w:r w:rsidR="001E5359">
        <w:rPr>
          <w:rFonts w:eastAsia="Times New Roman"/>
          <w:b/>
          <w:i w:val="0"/>
          <w:color w:val="000000" w:themeColor="text1"/>
          <w:sz w:val="22"/>
          <w:szCs w:val="22"/>
        </w:rPr>
        <w:t>CFGS</w:t>
      </w:r>
      <w:r w:rsidR="001E5359" w:rsidRPr="00A24EB6">
        <w:rPr>
          <w:rFonts w:eastAsia="Times New Roman"/>
          <w:b/>
          <w:i w:val="0"/>
          <w:color w:val="000000" w:themeColor="text1"/>
          <w:sz w:val="22"/>
          <w:szCs w:val="22"/>
        </w:rPr>
        <w:t xml:space="preserve"> de Laboratorio Clínico y Biomédico del IES Jorge Juan</w:t>
      </w:r>
      <w:r w:rsidR="001E5359">
        <w:rPr>
          <w:rFonts w:eastAsia="Times New Roman"/>
          <w:b/>
          <w:i w:val="0"/>
          <w:color w:val="000000" w:themeColor="text1"/>
          <w:sz w:val="22"/>
          <w:szCs w:val="22"/>
        </w:rPr>
        <w:t xml:space="preserve"> opinan que</w:t>
      </w:r>
      <w:r w:rsidR="001E5359" w:rsidRPr="00A24EB6">
        <w:rPr>
          <w:rFonts w:eastAsia="Times New Roman"/>
          <w:b/>
          <w:i w:val="0"/>
          <w:color w:val="000000" w:themeColor="text1"/>
          <w:sz w:val="22"/>
          <w:szCs w:val="22"/>
        </w:rPr>
        <w:t xml:space="preserve"> realizan una valoración de su propio trabajo</w:t>
      </w:r>
      <w:r w:rsidR="001E5359">
        <w:rPr>
          <w:rFonts w:eastAsia="Times New Roman"/>
          <w:b/>
          <w:i w:val="0"/>
          <w:color w:val="000000" w:themeColor="text1"/>
          <w:sz w:val="22"/>
          <w:szCs w:val="22"/>
        </w:rPr>
        <w:t>.</w:t>
      </w:r>
      <w:bookmarkEnd w:id="46"/>
    </w:p>
    <w:p w14:paraId="41EBA2DF" w14:textId="390527D7" w:rsidR="00E30001" w:rsidRPr="00A24EB6" w:rsidRDefault="00E30001" w:rsidP="00404453">
      <w:pPr>
        <w:pStyle w:val="Descripcin"/>
        <w:ind w:firstLine="397"/>
        <w:rPr>
          <w:rFonts w:eastAsia="Times New Roman"/>
          <w:b/>
          <w:i w:val="0"/>
          <w:color w:val="000000" w:themeColor="text1"/>
          <w:sz w:val="22"/>
          <w:szCs w:val="22"/>
        </w:rPr>
      </w:pPr>
    </w:p>
    <w:p w14:paraId="598D6041" w14:textId="5539304A" w:rsidR="00CA7505" w:rsidRPr="00A24EB6" w:rsidRDefault="00E30001" w:rsidP="00404453">
      <w:pPr>
        <w:spacing w:line="360" w:lineRule="auto"/>
        <w:ind w:firstLine="397"/>
        <w:jc w:val="center"/>
        <w:rPr>
          <w:rFonts w:eastAsia="Times New Roman"/>
          <w:b/>
          <w:iCs/>
          <w:color w:val="000000" w:themeColor="text1"/>
          <w:sz w:val="22"/>
          <w:szCs w:val="22"/>
        </w:rPr>
      </w:pPr>
      <w:r w:rsidRPr="00A24EB6">
        <w:rPr>
          <w:rFonts w:eastAsia="Times New Roman"/>
          <w:b/>
          <w:iCs/>
          <w:noProof/>
          <w:color w:val="000000" w:themeColor="text1"/>
          <w:sz w:val="22"/>
          <w:szCs w:val="22"/>
          <w:lang w:val="en-GB" w:eastAsia="en-GB"/>
        </w:rPr>
        <w:drawing>
          <wp:inline distT="0" distB="0" distL="0" distR="0" wp14:anchorId="0DFE6705" wp14:editId="2D3BDC2F">
            <wp:extent cx="2908935" cy="2053366"/>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922868" cy="2063201"/>
                    </a:xfrm>
                    <a:prstGeom prst="rect">
                      <a:avLst/>
                    </a:prstGeom>
                  </pic:spPr>
                </pic:pic>
              </a:graphicData>
            </a:graphic>
          </wp:inline>
        </w:drawing>
      </w:r>
    </w:p>
    <w:p w14:paraId="5E553F99" w14:textId="3955B5BE" w:rsidR="00E30001" w:rsidRDefault="00EF1E46" w:rsidP="00404453">
      <w:pPr>
        <w:pStyle w:val="Descripcin"/>
        <w:jc w:val="both"/>
        <w:rPr>
          <w:rFonts w:eastAsia="Times New Roman"/>
          <w:b/>
          <w:i w:val="0"/>
          <w:color w:val="000000" w:themeColor="text1"/>
          <w:sz w:val="22"/>
          <w:szCs w:val="22"/>
        </w:rPr>
      </w:pPr>
      <w:bookmarkStart w:id="47" w:name="_Toc77684667"/>
      <w:r w:rsidRPr="00A24EB6">
        <w:rPr>
          <w:rFonts w:eastAsia="Times New Roman"/>
          <w:b/>
          <w:i w:val="0"/>
          <w:color w:val="000000" w:themeColor="text1"/>
          <w:sz w:val="22"/>
          <w:szCs w:val="22"/>
        </w:rPr>
        <w:t xml:space="preserve">Figura </w:t>
      </w:r>
      <w:r w:rsidRPr="00A24EB6">
        <w:rPr>
          <w:rFonts w:eastAsia="Times New Roman"/>
          <w:b/>
          <w:i w:val="0"/>
          <w:color w:val="000000" w:themeColor="text1"/>
          <w:sz w:val="22"/>
          <w:szCs w:val="22"/>
        </w:rPr>
        <w:fldChar w:fldCharType="begin"/>
      </w:r>
      <w:r w:rsidRPr="00A24EB6">
        <w:rPr>
          <w:rFonts w:eastAsia="Times New Roman"/>
          <w:b/>
          <w:i w:val="0"/>
          <w:color w:val="000000" w:themeColor="text1"/>
          <w:sz w:val="22"/>
          <w:szCs w:val="22"/>
        </w:rPr>
        <w:instrText xml:space="preserve"> SEQ Figura \* ARABIC </w:instrText>
      </w:r>
      <w:r w:rsidRPr="00A24EB6">
        <w:rPr>
          <w:rFonts w:eastAsia="Times New Roman"/>
          <w:b/>
          <w:i w:val="0"/>
          <w:color w:val="000000" w:themeColor="text1"/>
          <w:sz w:val="22"/>
          <w:szCs w:val="22"/>
        </w:rPr>
        <w:fldChar w:fldCharType="separate"/>
      </w:r>
      <w:r w:rsidR="008A2813">
        <w:rPr>
          <w:rFonts w:eastAsia="Times New Roman"/>
          <w:b/>
          <w:i w:val="0"/>
          <w:noProof/>
          <w:color w:val="000000" w:themeColor="text1"/>
          <w:sz w:val="22"/>
          <w:szCs w:val="22"/>
        </w:rPr>
        <w:t>20</w:t>
      </w:r>
      <w:r w:rsidRPr="00A24EB6">
        <w:rPr>
          <w:rFonts w:eastAsia="Times New Roman"/>
          <w:b/>
          <w:i w:val="0"/>
          <w:color w:val="000000" w:themeColor="text1"/>
          <w:sz w:val="22"/>
          <w:szCs w:val="22"/>
        </w:rPr>
        <w:fldChar w:fldCharType="end"/>
      </w:r>
      <w:r w:rsidR="00E30001" w:rsidRPr="00A24EB6">
        <w:rPr>
          <w:rFonts w:eastAsia="Times New Roman"/>
          <w:b/>
          <w:i w:val="0"/>
          <w:color w:val="000000" w:themeColor="text1"/>
          <w:sz w:val="22"/>
          <w:szCs w:val="22"/>
        </w:rPr>
        <w:t xml:space="preserve">. </w:t>
      </w:r>
      <w:r w:rsidR="001E5359">
        <w:rPr>
          <w:rFonts w:eastAsia="Times New Roman"/>
          <w:b/>
          <w:i w:val="0"/>
          <w:color w:val="000000" w:themeColor="text1"/>
          <w:sz w:val="22"/>
          <w:szCs w:val="22"/>
        </w:rPr>
        <w:t>Distribución del</w:t>
      </w:r>
      <w:r w:rsidR="001E5359" w:rsidRPr="00A24EB6">
        <w:rPr>
          <w:rFonts w:eastAsia="Times New Roman"/>
          <w:b/>
          <w:i w:val="0"/>
          <w:color w:val="000000" w:themeColor="text1"/>
          <w:sz w:val="22"/>
          <w:szCs w:val="22"/>
        </w:rPr>
        <w:t xml:space="preserve"> alumnado del </w:t>
      </w:r>
      <w:r w:rsidR="001E5359">
        <w:rPr>
          <w:rFonts w:eastAsia="Times New Roman"/>
          <w:b/>
          <w:i w:val="0"/>
          <w:color w:val="000000" w:themeColor="text1"/>
          <w:sz w:val="22"/>
          <w:szCs w:val="22"/>
        </w:rPr>
        <w:t>CFGS</w:t>
      </w:r>
      <w:r w:rsidR="001E5359" w:rsidRPr="00A24EB6">
        <w:rPr>
          <w:rFonts w:eastAsia="Times New Roman"/>
          <w:b/>
          <w:i w:val="0"/>
          <w:color w:val="000000" w:themeColor="text1"/>
          <w:sz w:val="22"/>
          <w:szCs w:val="22"/>
        </w:rPr>
        <w:t xml:space="preserve"> de Laboratorio Clínico y Biomédico del IES Jorge Juan respecto a </w:t>
      </w:r>
      <w:r w:rsidR="001E5359">
        <w:rPr>
          <w:rFonts w:eastAsia="Times New Roman"/>
          <w:b/>
          <w:i w:val="0"/>
          <w:color w:val="000000" w:themeColor="text1"/>
          <w:sz w:val="22"/>
          <w:szCs w:val="22"/>
        </w:rPr>
        <w:t>si opinan que</w:t>
      </w:r>
      <w:r w:rsidR="001E5359" w:rsidRPr="00A24EB6">
        <w:rPr>
          <w:rFonts w:eastAsia="Times New Roman"/>
          <w:b/>
          <w:i w:val="0"/>
          <w:color w:val="000000" w:themeColor="text1"/>
          <w:sz w:val="22"/>
          <w:szCs w:val="22"/>
        </w:rPr>
        <w:t xml:space="preserve"> en alguna asignatura </w:t>
      </w:r>
      <w:r w:rsidR="00E30001" w:rsidRPr="00A24EB6">
        <w:rPr>
          <w:rFonts w:eastAsia="Times New Roman"/>
          <w:b/>
          <w:i w:val="0"/>
          <w:color w:val="000000" w:themeColor="text1"/>
          <w:sz w:val="22"/>
          <w:szCs w:val="22"/>
        </w:rPr>
        <w:t>los alumnos evalúan los trabajos de sus compañeros</w:t>
      </w:r>
      <w:bookmarkEnd w:id="47"/>
    </w:p>
    <w:p w14:paraId="13244DF1" w14:textId="77777777" w:rsidR="008D6CAF" w:rsidRDefault="008D6CAF" w:rsidP="00404453">
      <w:pPr>
        <w:ind w:firstLine="397"/>
      </w:pPr>
    </w:p>
    <w:p w14:paraId="72CEDF14" w14:textId="28A29F54" w:rsidR="008D6CAF" w:rsidRPr="008D6CAF" w:rsidRDefault="008D6CAF" w:rsidP="00404453">
      <w:pPr>
        <w:spacing w:line="360" w:lineRule="auto"/>
        <w:ind w:firstLine="397"/>
        <w:jc w:val="both"/>
      </w:pPr>
      <w:r>
        <w:t xml:space="preserve">Finalmente, en relación a este objetivo se les planteó a los alumnos y alumnas que valoraran en una escala del 1 al 4 si las evaluaciones empleadas en las asignaturas les ayudan a adquirir las competencias profesionales. Tal y como se observa en la </w:t>
      </w:r>
      <w:r w:rsidRPr="00DA59F3">
        <w:rPr>
          <w:b/>
        </w:rPr>
        <w:t>Figura 2</w:t>
      </w:r>
      <w:r w:rsidR="00F45FA5">
        <w:rPr>
          <w:b/>
        </w:rPr>
        <w:t>1</w:t>
      </w:r>
      <w:r>
        <w:t xml:space="preserve">, un 5,56% opina que la evaluación empleada no ayuda nada a adquirir las competencias, un 77,78% opina que poco y un 16,67% opina que bastante. Ningún alumno opina que mucho. </w:t>
      </w:r>
    </w:p>
    <w:p w14:paraId="6E74FBC6" w14:textId="364B84BE" w:rsidR="00E30001" w:rsidRPr="00A24EB6" w:rsidRDefault="00E30001" w:rsidP="00404453">
      <w:pPr>
        <w:ind w:firstLine="397"/>
        <w:jc w:val="center"/>
        <w:rPr>
          <w:rFonts w:eastAsia="Times New Roman"/>
          <w:b/>
          <w:iCs/>
          <w:color w:val="000000" w:themeColor="text1"/>
          <w:sz w:val="22"/>
          <w:szCs w:val="22"/>
        </w:rPr>
      </w:pPr>
      <w:r w:rsidRPr="00A24EB6">
        <w:rPr>
          <w:rFonts w:eastAsia="Times New Roman"/>
          <w:b/>
          <w:iCs/>
          <w:noProof/>
          <w:color w:val="000000" w:themeColor="text1"/>
          <w:sz w:val="22"/>
          <w:szCs w:val="22"/>
          <w:lang w:val="en-GB" w:eastAsia="en-GB"/>
        </w:rPr>
        <w:lastRenderedPageBreak/>
        <w:drawing>
          <wp:inline distT="0" distB="0" distL="0" distR="0" wp14:anchorId="0A303016" wp14:editId="67540EBE">
            <wp:extent cx="2858135" cy="1847683"/>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877219" cy="1860020"/>
                    </a:xfrm>
                    <a:prstGeom prst="rect">
                      <a:avLst/>
                    </a:prstGeom>
                  </pic:spPr>
                </pic:pic>
              </a:graphicData>
            </a:graphic>
          </wp:inline>
        </w:drawing>
      </w:r>
    </w:p>
    <w:p w14:paraId="5521BD82" w14:textId="5F7DC282" w:rsidR="00E30001" w:rsidRPr="00A24EB6" w:rsidRDefault="00EF1E46" w:rsidP="00404453">
      <w:pPr>
        <w:pStyle w:val="Descripcin"/>
        <w:jc w:val="both"/>
        <w:rPr>
          <w:rFonts w:eastAsia="Times New Roman"/>
          <w:b/>
          <w:i w:val="0"/>
          <w:color w:val="000000" w:themeColor="text1"/>
          <w:sz w:val="22"/>
          <w:szCs w:val="22"/>
        </w:rPr>
      </w:pPr>
      <w:bookmarkStart w:id="48" w:name="_Toc77684668"/>
      <w:r w:rsidRPr="00A24EB6">
        <w:rPr>
          <w:rFonts w:eastAsia="Times New Roman"/>
          <w:b/>
          <w:i w:val="0"/>
          <w:color w:val="000000" w:themeColor="text1"/>
          <w:sz w:val="22"/>
          <w:szCs w:val="22"/>
        </w:rPr>
        <w:t xml:space="preserve">Figura </w:t>
      </w:r>
      <w:r w:rsidRPr="00A24EB6">
        <w:rPr>
          <w:rFonts w:eastAsia="Times New Roman"/>
          <w:b/>
          <w:i w:val="0"/>
          <w:color w:val="000000" w:themeColor="text1"/>
          <w:sz w:val="22"/>
          <w:szCs w:val="22"/>
        </w:rPr>
        <w:fldChar w:fldCharType="begin"/>
      </w:r>
      <w:r w:rsidRPr="00A24EB6">
        <w:rPr>
          <w:rFonts w:eastAsia="Times New Roman"/>
          <w:b/>
          <w:i w:val="0"/>
          <w:color w:val="000000" w:themeColor="text1"/>
          <w:sz w:val="22"/>
          <w:szCs w:val="22"/>
        </w:rPr>
        <w:instrText xml:space="preserve"> SEQ Figura \* ARABIC </w:instrText>
      </w:r>
      <w:r w:rsidRPr="00A24EB6">
        <w:rPr>
          <w:rFonts w:eastAsia="Times New Roman"/>
          <w:b/>
          <w:i w:val="0"/>
          <w:color w:val="000000" w:themeColor="text1"/>
          <w:sz w:val="22"/>
          <w:szCs w:val="22"/>
        </w:rPr>
        <w:fldChar w:fldCharType="separate"/>
      </w:r>
      <w:r w:rsidR="008A2813">
        <w:rPr>
          <w:rFonts w:eastAsia="Times New Roman"/>
          <w:b/>
          <w:i w:val="0"/>
          <w:noProof/>
          <w:color w:val="000000" w:themeColor="text1"/>
          <w:sz w:val="22"/>
          <w:szCs w:val="22"/>
        </w:rPr>
        <w:t>21</w:t>
      </w:r>
      <w:r w:rsidRPr="00A24EB6">
        <w:rPr>
          <w:rFonts w:eastAsia="Times New Roman"/>
          <w:b/>
          <w:i w:val="0"/>
          <w:color w:val="000000" w:themeColor="text1"/>
          <w:sz w:val="22"/>
          <w:szCs w:val="22"/>
        </w:rPr>
        <w:fldChar w:fldCharType="end"/>
      </w:r>
      <w:r w:rsidR="00E30001" w:rsidRPr="00A24EB6">
        <w:rPr>
          <w:rFonts w:eastAsia="Times New Roman"/>
          <w:b/>
          <w:i w:val="0"/>
          <w:color w:val="000000" w:themeColor="text1"/>
          <w:sz w:val="22"/>
          <w:szCs w:val="22"/>
        </w:rPr>
        <w:t xml:space="preserve">. </w:t>
      </w:r>
      <w:r w:rsidR="001E5359">
        <w:rPr>
          <w:rFonts w:eastAsia="Times New Roman"/>
          <w:b/>
          <w:i w:val="0"/>
          <w:color w:val="000000" w:themeColor="text1"/>
          <w:sz w:val="22"/>
          <w:szCs w:val="22"/>
        </w:rPr>
        <w:t>Valoración en una escala del 1 al 4 (nada, poco, bastante y mucho)</w:t>
      </w:r>
      <w:r w:rsidR="001E5359" w:rsidRPr="00A24EB6">
        <w:rPr>
          <w:rFonts w:eastAsia="Times New Roman"/>
          <w:b/>
          <w:i w:val="0"/>
          <w:color w:val="000000" w:themeColor="text1"/>
          <w:sz w:val="22"/>
          <w:szCs w:val="22"/>
        </w:rPr>
        <w:t xml:space="preserve"> del alumnado del </w:t>
      </w:r>
      <w:r w:rsidR="001E5359">
        <w:rPr>
          <w:rFonts w:eastAsia="Times New Roman"/>
          <w:b/>
          <w:i w:val="0"/>
          <w:color w:val="000000" w:themeColor="text1"/>
          <w:sz w:val="22"/>
          <w:szCs w:val="22"/>
        </w:rPr>
        <w:t>CFGS</w:t>
      </w:r>
      <w:r w:rsidR="001E5359" w:rsidRPr="00A24EB6">
        <w:rPr>
          <w:rFonts w:eastAsia="Times New Roman"/>
          <w:b/>
          <w:i w:val="0"/>
          <w:color w:val="000000" w:themeColor="text1"/>
          <w:sz w:val="22"/>
          <w:szCs w:val="22"/>
        </w:rPr>
        <w:t xml:space="preserve"> de Laboratorio Clínico y Biomédico del IES Jorge Juan </w:t>
      </w:r>
      <w:r w:rsidR="001E5359">
        <w:rPr>
          <w:rFonts w:eastAsia="Times New Roman"/>
          <w:b/>
          <w:i w:val="0"/>
          <w:color w:val="000000" w:themeColor="text1"/>
          <w:sz w:val="22"/>
          <w:szCs w:val="22"/>
        </w:rPr>
        <w:t xml:space="preserve">respecto </w:t>
      </w:r>
      <w:r w:rsidR="00E30001" w:rsidRPr="00A24EB6">
        <w:rPr>
          <w:rFonts w:eastAsia="Times New Roman"/>
          <w:b/>
          <w:i w:val="0"/>
          <w:color w:val="000000" w:themeColor="text1"/>
          <w:sz w:val="22"/>
          <w:szCs w:val="22"/>
        </w:rPr>
        <w:t>si la evaluació</w:t>
      </w:r>
      <w:r w:rsidR="001E5359">
        <w:rPr>
          <w:rFonts w:eastAsia="Times New Roman"/>
          <w:b/>
          <w:i w:val="0"/>
          <w:color w:val="000000" w:themeColor="text1"/>
          <w:sz w:val="22"/>
          <w:szCs w:val="22"/>
        </w:rPr>
        <w:t>n empleada en las asignaturas les ayuda</w:t>
      </w:r>
      <w:r w:rsidR="00E30001" w:rsidRPr="00A24EB6">
        <w:rPr>
          <w:rFonts w:eastAsia="Times New Roman"/>
          <w:b/>
          <w:i w:val="0"/>
          <w:color w:val="000000" w:themeColor="text1"/>
          <w:sz w:val="22"/>
          <w:szCs w:val="22"/>
        </w:rPr>
        <w:t xml:space="preserve"> a adquirir las competencias profesionales.</w:t>
      </w:r>
      <w:bookmarkEnd w:id="48"/>
    </w:p>
    <w:p w14:paraId="07D421A0" w14:textId="701ABE14" w:rsidR="00E30001" w:rsidRPr="00A24EB6" w:rsidRDefault="00E30001" w:rsidP="00404453">
      <w:pPr>
        <w:spacing w:line="360" w:lineRule="auto"/>
        <w:ind w:firstLine="397"/>
        <w:jc w:val="both"/>
        <w:rPr>
          <w:rFonts w:eastAsia="Times New Roman"/>
          <w:b/>
          <w:iCs/>
          <w:color w:val="000000" w:themeColor="text1"/>
          <w:sz w:val="22"/>
          <w:szCs w:val="22"/>
        </w:rPr>
      </w:pPr>
    </w:p>
    <w:p w14:paraId="27EA8E0C" w14:textId="6E0CECEA" w:rsidR="000777D8" w:rsidRPr="00A24EB6" w:rsidRDefault="00E479BD" w:rsidP="00404453">
      <w:pPr>
        <w:pStyle w:val="Ttulo2"/>
        <w:ind w:firstLine="397"/>
      </w:pPr>
      <w:bookmarkStart w:id="49" w:name="_Toc78211930"/>
      <w:r>
        <w:t>6.5</w:t>
      </w:r>
      <w:r w:rsidR="000777D8" w:rsidRPr="00A24EB6">
        <w:t xml:space="preserve"> Estudio de los factores y/o características que consideran a mejorar el alumnado</w:t>
      </w:r>
      <w:bookmarkEnd w:id="49"/>
    </w:p>
    <w:p w14:paraId="77196432" w14:textId="77777777" w:rsidR="00EF1E46" w:rsidRDefault="00EF1E46" w:rsidP="00404453">
      <w:pPr>
        <w:pStyle w:val="Descripcin"/>
        <w:ind w:firstLine="397"/>
        <w:jc w:val="both"/>
      </w:pPr>
    </w:p>
    <w:p w14:paraId="118375E0" w14:textId="1170CEBF" w:rsidR="00DA59F3" w:rsidRDefault="00DA59F3" w:rsidP="00404453">
      <w:pPr>
        <w:spacing w:line="360" w:lineRule="auto"/>
        <w:ind w:firstLine="397"/>
        <w:jc w:val="both"/>
      </w:pPr>
      <w:r>
        <w:t xml:space="preserve">Para finalizar se preguntó a los estudiantes que aspectos son los que más y menos les motivan del ciclo formativo. En este caso, los alumnos podían seleccionar varias opciones. En la </w:t>
      </w:r>
      <w:r w:rsidRPr="00DA59F3">
        <w:rPr>
          <w:b/>
        </w:rPr>
        <w:t>Figura 2</w:t>
      </w:r>
      <w:r w:rsidR="00F45FA5">
        <w:rPr>
          <w:b/>
        </w:rPr>
        <w:t>2</w:t>
      </w:r>
      <w:r>
        <w:t>, se representa que los contenidos, el profesorado y las tareas son los aspectos que más motivan a los alumnos</w:t>
      </w:r>
      <w:r w:rsidR="008B7C89">
        <w:t xml:space="preserve"> (10, 10 y 9 alumnos seleccionaros estas opciones </w:t>
      </w:r>
      <w:r w:rsidR="00341F02">
        <w:t>respectivamente</w:t>
      </w:r>
      <w:r w:rsidR="008B7C89">
        <w:t xml:space="preserve">). </w:t>
      </w:r>
      <w:r w:rsidR="0000225C">
        <w:t>Sin embargo, lo</w:t>
      </w:r>
      <w:r w:rsidR="00F302E4">
        <w:t>s</w:t>
      </w:r>
      <w:r w:rsidR="0000225C">
        <w:t xml:space="preserve"> aspectos que menos motivan al alumnado son las metodologías, los criterios de evaluación, el profesorado y el mensaje y retroalimentación por parte del profesorado (</w:t>
      </w:r>
      <w:r w:rsidR="0000225C" w:rsidRPr="0000225C">
        <w:rPr>
          <w:b/>
        </w:rPr>
        <w:t>Figura 2</w:t>
      </w:r>
      <w:r w:rsidR="00F45FA5">
        <w:rPr>
          <w:b/>
        </w:rPr>
        <w:t>3</w:t>
      </w:r>
      <w:r w:rsidR="0000225C">
        <w:t>)</w:t>
      </w:r>
    </w:p>
    <w:p w14:paraId="16A2EA62" w14:textId="77777777" w:rsidR="008F2296" w:rsidRDefault="008F2296" w:rsidP="00404453">
      <w:pPr>
        <w:ind w:firstLine="397"/>
      </w:pPr>
    </w:p>
    <w:p w14:paraId="276CC396" w14:textId="191CCEF8" w:rsidR="00100416" w:rsidRDefault="00100416" w:rsidP="00100416">
      <w:pPr>
        <w:spacing w:line="360" w:lineRule="auto"/>
        <w:ind w:firstLine="397"/>
        <w:jc w:val="both"/>
      </w:pPr>
      <w:r>
        <w:t>La última cuestión del formulario ha sido una pregunta abierta en la que el alumnado debía de responder como mejoraría el ciclo formativo.</w:t>
      </w:r>
    </w:p>
    <w:p w14:paraId="721C2ED3" w14:textId="70FF6F79" w:rsidR="00100416" w:rsidRDefault="00100416" w:rsidP="00100416">
      <w:pPr>
        <w:spacing w:line="360" w:lineRule="auto"/>
        <w:ind w:firstLine="397"/>
        <w:jc w:val="both"/>
      </w:pPr>
      <w:r>
        <w:t xml:space="preserve">A rasgos generales, </w:t>
      </w:r>
      <w:r w:rsidR="009114E8">
        <w:t xml:space="preserve">el aspecto que más destacaron </w:t>
      </w:r>
      <w:r>
        <w:t xml:space="preserve">los alumnos y alumnas </w:t>
      </w:r>
      <w:r w:rsidR="009114E8">
        <w:t xml:space="preserve">es </w:t>
      </w:r>
      <w:r w:rsidR="00507472">
        <w:t>que les gustaría que hubiera más prá</w:t>
      </w:r>
      <w:r w:rsidR="00C95BA1">
        <w:t>ctica y que se realizaran actividades para interactuar con el resto de clase y con el profesorado por ejemplo con</w:t>
      </w:r>
      <w:r w:rsidR="00507472">
        <w:t xml:space="preserve"> debates sobre temas de actualidad</w:t>
      </w:r>
      <w:r w:rsidR="00C95BA1">
        <w:t>, kahoot etc</w:t>
      </w:r>
      <w:r w:rsidR="009114E8">
        <w:t>. En menor medida, también destacaban la carga de trabajos y el poco tiempo que tienen para realizarlos.</w:t>
      </w:r>
    </w:p>
    <w:p w14:paraId="5252AF86" w14:textId="1D233656" w:rsidR="003F0837" w:rsidRPr="00DA59F3" w:rsidRDefault="009114E8" w:rsidP="00100416">
      <w:pPr>
        <w:spacing w:line="360" w:lineRule="auto"/>
        <w:ind w:firstLine="397"/>
        <w:jc w:val="both"/>
      </w:pPr>
      <w:r>
        <w:t xml:space="preserve">Aisladamente, también se comentó que algunas asignaturas tenían sesiones de tres horas seguidas y que únicamente se </w:t>
      </w:r>
      <w:r w:rsidR="0054325F">
        <w:t>impartía</w:t>
      </w:r>
      <w:r>
        <w:t xml:space="preserve"> teoría lo que provocaba que la clase se hiciera muy densa y que desconectaras.</w:t>
      </w:r>
      <w:r w:rsidR="0054325F">
        <w:t xml:space="preserve"> Finalmente,</w:t>
      </w:r>
      <w:r w:rsidRPr="009114E8">
        <w:t xml:space="preserve"> </w:t>
      </w:r>
      <w:r>
        <w:t>destacaron que en muchas ocasiones salían de clase sin entender la materia impartida</w:t>
      </w:r>
      <w:r w:rsidR="0054325F">
        <w:t xml:space="preserve"> y que los recursos no eran suficientes porqué las prácticas las realizaban entre muchos alumnos.</w:t>
      </w:r>
    </w:p>
    <w:p w14:paraId="2425D058" w14:textId="721FFA62" w:rsidR="00EF1E46" w:rsidRPr="009D6369" w:rsidRDefault="00BF3EBD" w:rsidP="00404453">
      <w:pPr>
        <w:pStyle w:val="Descripcin"/>
        <w:ind w:firstLine="397"/>
        <w:jc w:val="center"/>
        <w:rPr>
          <w:i w:val="0"/>
        </w:rPr>
      </w:pPr>
      <w:r w:rsidRPr="00BF3EBD">
        <w:rPr>
          <w:i w:val="0"/>
          <w:noProof/>
          <w:lang w:val="en-GB" w:eastAsia="en-GB"/>
        </w:rPr>
        <w:lastRenderedPageBreak/>
        <w:drawing>
          <wp:inline distT="0" distB="0" distL="0" distR="0" wp14:anchorId="4FD5755E" wp14:editId="56F7D948">
            <wp:extent cx="2794635" cy="3678233"/>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798249" cy="3682989"/>
                    </a:xfrm>
                    <a:prstGeom prst="rect">
                      <a:avLst/>
                    </a:prstGeom>
                  </pic:spPr>
                </pic:pic>
              </a:graphicData>
            </a:graphic>
          </wp:inline>
        </w:drawing>
      </w:r>
    </w:p>
    <w:p w14:paraId="468EB53A" w14:textId="655D7303" w:rsidR="000777D8" w:rsidRPr="00A63A3E" w:rsidRDefault="00EF1E46" w:rsidP="00404453">
      <w:pPr>
        <w:pStyle w:val="Descripcin"/>
        <w:rPr>
          <w:rFonts w:eastAsia="Times New Roman"/>
          <w:b/>
          <w:i w:val="0"/>
          <w:color w:val="000000" w:themeColor="text1"/>
          <w:sz w:val="22"/>
          <w:szCs w:val="22"/>
        </w:rPr>
      </w:pPr>
      <w:bookmarkStart w:id="50" w:name="_Toc77684669"/>
      <w:r w:rsidRPr="00A63A3E">
        <w:rPr>
          <w:rFonts w:eastAsia="Times New Roman"/>
          <w:b/>
          <w:i w:val="0"/>
          <w:color w:val="000000" w:themeColor="text1"/>
          <w:sz w:val="22"/>
          <w:szCs w:val="22"/>
        </w:rPr>
        <w:t xml:space="preserve">Figura </w:t>
      </w:r>
      <w:r w:rsidRPr="00A63A3E">
        <w:rPr>
          <w:rFonts w:eastAsia="Times New Roman"/>
          <w:b/>
          <w:i w:val="0"/>
          <w:color w:val="000000" w:themeColor="text1"/>
          <w:sz w:val="22"/>
          <w:szCs w:val="22"/>
        </w:rPr>
        <w:fldChar w:fldCharType="begin"/>
      </w:r>
      <w:r w:rsidRPr="00A63A3E">
        <w:rPr>
          <w:rFonts w:eastAsia="Times New Roman"/>
          <w:b/>
          <w:i w:val="0"/>
          <w:color w:val="000000" w:themeColor="text1"/>
          <w:sz w:val="22"/>
          <w:szCs w:val="22"/>
        </w:rPr>
        <w:instrText xml:space="preserve"> SEQ Figura \* ARABIC </w:instrText>
      </w:r>
      <w:r w:rsidRPr="00A63A3E">
        <w:rPr>
          <w:rFonts w:eastAsia="Times New Roman"/>
          <w:b/>
          <w:i w:val="0"/>
          <w:color w:val="000000" w:themeColor="text1"/>
          <w:sz w:val="22"/>
          <w:szCs w:val="22"/>
        </w:rPr>
        <w:fldChar w:fldCharType="separate"/>
      </w:r>
      <w:r w:rsidR="008A2813">
        <w:rPr>
          <w:rFonts w:eastAsia="Times New Roman"/>
          <w:b/>
          <w:i w:val="0"/>
          <w:noProof/>
          <w:color w:val="000000" w:themeColor="text1"/>
          <w:sz w:val="22"/>
          <w:szCs w:val="22"/>
        </w:rPr>
        <w:t>22</w:t>
      </w:r>
      <w:r w:rsidRPr="00A63A3E">
        <w:rPr>
          <w:rFonts w:eastAsia="Times New Roman"/>
          <w:b/>
          <w:i w:val="0"/>
          <w:color w:val="000000" w:themeColor="text1"/>
          <w:sz w:val="22"/>
          <w:szCs w:val="22"/>
        </w:rPr>
        <w:fldChar w:fldCharType="end"/>
      </w:r>
      <w:r w:rsidR="00DA59F3">
        <w:rPr>
          <w:rFonts w:eastAsia="Times New Roman"/>
          <w:b/>
          <w:i w:val="0"/>
          <w:color w:val="000000" w:themeColor="text1"/>
          <w:sz w:val="22"/>
          <w:szCs w:val="22"/>
        </w:rPr>
        <w:t xml:space="preserve">. </w:t>
      </w:r>
      <w:r w:rsidR="001E5359">
        <w:rPr>
          <w:rFonts w:eastAsia="Times New Roman"/>
          <w:b/>
          <w:i w:val="0"/>
          <w:color w:val="000000" w:themeColor="text1"/>
          <w:sz w:val="22"/>
          <w:szCs w:val="22"/>
        </w:rPr>
        <w:t xml:space="preserve">Factores que más motiva al alumnado </w:t>
      </w:r>
      <w:r w:rsidR="001E5359" w:rsidRPr="00A24EB6">
        <w:rPr>
          <w:rFonts w:eastAsia="Times New Roman"/>
          <w:b/>
          <w:i w:val="0"/>
          <w:color w:val="000000" w:themeColor="text1"/>
          <w:sz w:val="22"/>
          <w:szCs w:val="22"/>
        </w:rPr>
        <w:t xml:space="preserve">del </w:t>
      </w:r>
      <w:r w:rsidR="001E5359">
        <w:rPr>
          <w:rFonts w:eastAsia="Times New Roman"/>
          <w:b/>
          <w:i w:val="0"/>
          <w:color w:val="000000" w:themeColor="text1"/>
          <w:sz w:val="22"/>
          <w:szCs w:val="22"/>
        </w:rPr>
        <w:t>CFGS</w:t>
      </w:r>
      <w:r w:rsidR="001E5359" w:rsidRPr="00A24EB6">
        <w:rPr>
          <w:rFonts w:eastAsia="Times New Roman"/>
          <w:b/>
          <w:i w:val="0"/>
          <w:color w:val="000000" w:themeColor="text1"/>
          <w:sz w:val="22"/>
          <w:szCs w:val="22"/>
        </w:rPr>
        <w:t xml:space="preserve"> de Laboratorio Clínico y Biomédico del IES Jorge Juan</w:t>
      </w:r>
      <w:bookmarkEnd w:id="50"/>
      <w:r w:rsidR="001E5359">
        <w:rPr>
          <w:rFonts w:eastAsia="Times New Roman"/>
          <w:b/>
          <w:i w:val="0"/>
          <w:color w:val="000000" w:themeColor="text1"/>
          <w:sz w:val="22"/>
          <w:szCs w:val="22"/>
        </w:rPr>
        <w:t xml:space="preserve"> </w:t>
      </w:r>
    </w:p>
    <w:p w14:paraId="2DBB45D4" w14:textId="77777777" w:rsidR="00CB61E5" w:rsidRDefault="00CB61E5" w:rsidP="00404453">
      <w:pPr>
        <w:ind w:firstLine="397"/>
      </w:pPr>
    </w:p>
    <w:p w14:paraId="0472A5F8" w14:textId="31AC0347" w:rsidR="00CB61E5" w:rsidRDefault="00BF3EBD" w:rsidP="00404453">
      <w:pPr>
        <w:ind w:firstLine="397"/>
        <w:jc w:val="center"/>
      </w:pPr>
      <w:r w:rsidRPr="00BF3EBD">
        <w:rPr>
          <w:noProof/>
          <w:lang w:val="en-GB" w:eastAsia="en-GB"/>
        </w:rPr>
        <w:drawing>
          <wp:inline distT="0" distB="0" distL="0" distR="0" wp14:anchorId="2F069143" wp14:editId="3B66A428">
            <wp:extent cx="2794635" cy="3678233"/>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801870" cy="3687756"/>
                    </a:xfrm>
                    <a:prstGeom prst="rect">
                      <a:avLst/>
                    </a:prstGeom>
                  </pic:spPr>
                </pic:pic>
              </a:graphicData>
            </a:graphic>
          </wp:inline>
        </w:drawing>
      </w:r>
    </w:p>
    <w:p w14:paraId="3797C3EE" w14:textId="10948968" w:rsidR="00A63A3E" w:rsidRDefault="00A63A3E" w:rsidP="00404453">
      <w:pPr>
        <w:pStyle w:val="Descripcin"/>
        <w:rPr>
          <w:rFonts w:eastAsia="Times New Roman"/>
          <w:b/>
          <w:i w:val="0"/>
          <w:color w:val="000000" w:themeColor="text1"/>
          <w:sz w:val="22"/>
          <w:szCs w:val="22"/>
        </w:rPr>
      </w:pPr>
      <w:bookmarkStart w:id="51" w:name="_Toc77684670"/>
      <w:r w:rsidRPr="00A63A3E">
        <w:rPr>
          <w:rFonts w:eastAsia="Times New Roman"/>
          <w:b/>
          <w:i w:val="0"/>
          <w:color w:val="000000" w:themeColor="text1"/>
          <w:sz w:val="22"/>
          <w:szCs w:val="22"/>
        </w:rPr>
        <w:t xml:space="preserve">Figura </w:t>
      </w:r>
      <w:r w:rsidRPr="00A63A3E">
        <w:rPr>
          <w:rFonts w:eastAsia="Times New Roman"/>
          <w:b/>
          <w:i w:val="0"/>
          <w:color w:val="000000" w:themeColor="text1"/>
          <w:sz w:val="22"/>
          <w:szCs w:val="22"/>
        </w:rPr>
        <w:fldChar w:fldCharType="begin"/>
      </w:r>
      <w:r w:rsidRPr="00A63A3E">
        <w:rPr>
          <w:rFonts w:eastAsia="Times New Roman"/>
          <w:b/>
          <w:i w:val="0"/>
          <w:color w:val="000000" w:themeColor="text1"/>
          <w:sz w:val="22"/>
          <w:szCs w:val="22"/>
        </w:rPr>
        <w:instrText xml:space="preserve"> SEQ Figura \* ARABIC </w:instrText>
      </w:r>
      <w:r w:rsidRPr="00A63A3E">
        <w:rPr>
          <w:rFonts w:eastAsia="Times New Roman"/>
          <w:b/>
          <w:i w:val="0"/>
          <w:color w:val="000000" w:themeColor="text1"/>
          <w:sz w:val="22"/>
          <w:szCs w:val="22"/>
        </w:rPr>
        <w:fldChar w:fldCharType="separate"/>
      </w:r>
      <w:r w:rsidR="008A2813">
        <w:rPr>
          <w:rFonts w:eastAsia="Times New Roman"/>
          <w:b/>
          <w:i w:val="0"/>
          <w:noProof/>
          <w:color w:val="000000" w:themeColor="text1"/>
          <w:sz w:val="22"/>
          <w:szCs w:val="22"/>
        </w:rPr>
        <w:t>23</w:t>
      </w:r>
      <w:r w:rsidRPr="00A63A3E">
        <w:rPr>
          <w:rFonts w:eastAsia="Times New Roman"/>
          <w:b/>
          <w:i w:val="0"/>
          <w:color w:val="000000" w:themeColor="text1"/>
          <w:sz w:val="22"/>
          <w:szCs w:val="22"/>
        </w:rPr>
        <w:fldChar w:fldCharType="end"/>
      </w:r>
      <w:r w:rsidR="00BF3EBD">
        <w:rPr>
          <w:rFonts w:eastAsia="Times New Roman"/>
          <w:b/>
          <w:i w:val="0"/>
          <w:color w:val="000000" w:themeColor="text1"/>
          <w:sz w:val="22"/>
          <w:szCs w:val="22"/>
        </w:rPr>
        <w:t xml:space="preserve">. Factores que menos motiva al alumnado </w:t>
      </w:r>
      <w:r w:rsidR="00BF3EBD" w:rsidRPr="00A24EB6">
        <w:rPr>
          <w:rFonts w:eastAsia="Times New Roman"/>
          <w:b/>
          <w:i w:val="0"/>
          <w:color w:val="000000" w:themeColor="text1"/>
          <w:sz w:val="22"/>
          <w:szCs w:val="22"/>
        </w:rPr>
        <w:t xml:space="preserve">del </w:t>
      </w:r>
      <w:r w:rsidR="00BF3EBD">
        <w:rPr>
          <w:rFonts w:eastAsia="Times New Roman"/>
          <w:b/>
          <w:i w:val="0"/>
          <w:color w:val="000000" w:themeColor="text1"/>
          <w:sz w:val="22"/>
          <w:szCs w:val="22"/>
        </w:rPr>
        <w:t>CFGS</w:t>
      </w:r>
      <w:r w:rsidR="00BF3EBD" w:rsidRPr="00A24EB6">
        <w:rPr>
          <w:rFonts w:eastAsia="Times New Roman"/>
          <w:b/>
          <w:i w:val="0"/>
          <w:color w:val="000000" w:themeColor="text1"/>
          <w:sz w:val="22"/>
          <w:szCs w:val="22"/>
        </w:rPr>
        <w:t xml:space="preserve"> de Laboratorio Clínico y Biomédico del IES Jorge Juan</w:t>
      </w:r>
      <w:bookmarkEnd w:id="51"/>
    </w:p>
    <w:p w14:paraId="010A4DB3" w14:textId="76D0DFC2" w:rsidR="00B432ED" w:rsidRPr="00AC0647" w:rsidRDefault="003A4366" w:rsidP="005E6327">
      <w:pPr>
        <w:pStyle w:val="Ttulo1"/>
        <w:ind w:firstLine="397"/>
      </w:pPr>
      <w:bookmarkStart w:id="52" w:name="_Toc78211931"/>
      <w:r w:rsidRPr="00AC0647">
        <w:lastRenderedPageBreak/>
        <w:t>6.</w:t>
      </w:r>
      <w:r w:rsidR="00B13DC2" w:rsidRPr="00AC0647">
        <w:t>Discusión</w:t>
      </w:r>
      <w:bookmarkEnd w:id="52"/>
    </w:p>
    <w:p w14:paraId="45B6CE03" w14:textId="77777777" w:rsidR="00B13DC2" w:rsidRPr="00A24EB6" w:rsidRDefault="00B13DC2" w:rsidP="00404453">
      <w:pPr>
        <w:spacing w:line="360" w:lineRule="auto"/>
        <w:ind w:firstLine="397"/>
        <w:jc w:val="both"/>
      </w:pPr>
    </w:p>
    <w:p w14:paraId="0C25D4D8" w14:textId="5572A275" w:rsidR="003A4366" w:rsidRPr="00A24EB6" w:rsidRDefault="00B13DC2" w:rsidP="00404453">
      <w:pPr>
        <w:spacing w:line="360" w:lineRule="auto"/>
        <w:ind w:firstLine="397"/>
        <w:jc w:val="both"/>
      </w:pPr>
      <w:r w:rsidRPr="00A24EB6">
        <w:t>En la primera parte del cuestionario preguntamos datos socioepidemiológicos</w:t>
      </w:r>
      <w:r w:rsidR="006F7558">
        <w:t xml:space="preserve"> </w:t>
      </w:r>
      <w:r w:rsidRPr="00A24EB6">
        <w:t xml:space="preserve">con el fin de averiguar el perfil del alumnado que cursa el ciclo formativo de Técnico de Laboratorio Clínico y Biomédico. </w:t>
      </w:r>
      <w:r w:rsidR="003A4366" w:rsidRPr="00A24EB6">
        <w:t xml:space="preserve">La </w:t>
      </w:r>
      <w:r w:rsidR="00542985" w:rsidRPr="00A24EB6">
        <w:t>mayoría del alumnado (61,11</w:t>
      </w:r>
      <w:r w:rsidRPr="00A24EB6">
        <w:t>%) tenían entre 18-20 años</w:t>
      </w:r>
      <w:r w:rsidR="00F04077">
        <w:t xml:space="preserve"> y el 72,22% accedían desde el b</w:t>
      </w:r>
      <w:r w:rsidR="003A4366" w:rsidRPr="00A24EB6">
        <w:t xml:space="preserve">achillerato, es decir, que un gran porcentaje del alumnado </w:t>
      </w:r>
      <w:r w:rsidR="00B4342D" w:rsidRPr="00A24EB6">
        <w:t xml:space="preserve">accedía al ciclo formativo como primera opción después de acabar sus estudios de bachiller. </w:t>
      </w:r>
      <w:r w:rsidR="00630179" w:rsidRPr="00A24EB6">
        <w:t>Además el 78,33%</w:t>
      </w:r>
      <w:r w:rsidR="00621FAA" w:rsidRPr="00A24EB6">
        <w:t xml:space="preserve"> del alumnado</w:t>
      </w:r>
      <w:r w:rsidR="00630179" w:rsidRPr="00A24EB6">
        <w:t xml:space="preserve"> eran mujeres y el 16,67% hombres lo cual </w:t>
      </w:r>
      <w:r w:rsidR="00AF158A" w:rsidRPr="00A24EB6">
        <w:t xml:space="preserve">coincide con los datos aportados por Eurostat que indican que el 75,9% de los alumnos matriculados en el grado superior de la familia de sanidad son mujeres </w:t>
      </w:r>
      <w:r w:rsidR="008D631D" w:rsidRPr="00A24EB6">
        <w:fldChar w:fldCharType="begin"/>
      </w:r>
      <w:r w:rsidR="00AB5D05">
        <w:instrText xml:space="preserve"> ADDIN ZOTERO_ITEM CSL_CITATION {"citationID":"DlXa376E","properties":{"formattedCitation":"(33)","plainCitation":"(33)","noteIndex":0},"citationItems":[{"id":2037,"uris":["http://zotero.org/users/local/aBWJ72IO/items/63UI9FDQ"],"uri":["http://zotero.org/users/local/aBWJ72IO/items/63UI9FDQ"],"itemData":{"id":2037,"type":"article","language":"gl","source":"Zotero","title":"Datos y cifras. Curso escolar 2020/2021","author":[{"literal":"Ministerio de Educación y Formación Profesional"}],"issued":{"date-parts":[["2020"]]}}}],"schema":"https://github.com/citation-style-language/schema/raw/master/csl-citation.json"} </w:instrText>
      </w:r>
      <w:r w:rsidR="008D631D" w:rsidRPr="00A24EB6">
        <w:fldChar w:fldCharType="separate"/>
      </w:r>
      <w:r w:rsidR="00AB5D05">
        <w:rPr>
          <w:noProof/>
        </w:rPr>
        <w:t>(33)</w:t>
      </w:r>
      <w:r w:rsidR="008D631D" w:rsidRPr="00A24EB6">
        <w:fldChar w:fldCharType="end"/>
      </w:r>
      <w:r w:rsidR="00621FAA" w:rsidRPr="00A24EB6">
        <w:t>.</w:t>
      </w:r>
    </w:p>
    <w:p w14:paraId="4D4B023A" w14:textId="77777777" w:rsidR="003A4366" w:rsidRPr="00A24EB6" w:rsidRDefault="003A4366" w:rsidP="00404453">
      <w:pPr>
        <w:spacing w:line="360" w:lineRule="auto"/>
        <w:ind w:firstLine="397"/>
        <w:jc w:val="both"/>
      </w:pPr>
    </w:p>
    <w:p w14:paraId="05C28285" w14:textId="7FC13981" w:rsidR="00FD4994" w:rsidRPr="00A24EB6" w:rsidRDefault="00CA7730" w:rsidP="00404453">
      <w:pPr>
        <w:spacing w:line="360" w:lineRule="auto"/>
        <w:ind w:firstLine="397"/>
        <w:jc w:val="both"/>
      </w:pPr>
      <w:r w:rsidRPr="00A24EB6">
        <w:t>En segundo lugar</w:t>
      </w:r>
      <w:r w:rsidR="005B318A" w:rsidRPr="00A24EB6">
        <w:t>,</w:t>
      </w:r>
      <w:r w:rsidRPr="00A24EB6">
        <w:t xml:space="preserve"> se quiso </w:t>
      </w:r>
      <w:r w:rsidR="005B318A" w:rsidRPr="00A24EB6">
        <w:t>abordar</w:t>
      </w:r>
      <w:r w:rsidRPr="00A24EB6">
        <w:t xml:space="preserve"> el primer objetivo del trabajo: estudiar el grado de motivación del alumnado. </w:t>
      </w:r>
      <w:r w:rsidR="005B318A" w:rsidRPr="00A24EB6">
        <w:t>A partir de los resultados obtenidos</w:t>
      </w:r>
      <w:r w:rsidR="00A37A3B" w:rsidRPr="00A24EB6">
        <w:t xml:space="preserve">, </w:t>
      </w:r>
      <w:r w:rsidR="00621FAA" w:rsidRPr="00A24EB6">
        <w:t>podemos</w:t>
      </w:r>
      <w:r w:rsidR="005E6327">
        <w:t xml:space="preserve"> deducir que casi la mitad de los encuestados</w:t>
      </w:r>
      <w:r w:rsidR="00621FAA" w:rsidRPr="00A24EB6">
        <w:t xml:space="preserve"> realiza el ciclo form</w:t>
      </w:r>
      <w:r w:rsidR="007240B8" w:rsidRPr="00A24EB6">
        <w:t xml:space="preserve">ativo como un puente para acceder a la universidad. Los grados relacionados </w:t>
      </w:r>
      <w:r w:rsidR="00542985" w:rsidRPr="00A24EB6">
        <w:t xml:space="preserve">con las Ciencias de la Salud </w:t>
      </w:r>
      <w:r w:rsidR="005E6327" w:rsidRPr="00A24EB6">
        <w:t>están</w:t>
      </w:r>
      <w:r w:rsidR="007240B8" w:rsidRPr="00A24EB6">
        <w:t xml:space="preserve"> muy demandado</w:t>
      </w:r>
      <w:r w:rsidR="00542985" w:rsidRPr="00A24EB6">
        <w:t>s</w:t>
      </w:r>
      <w:r w:rsidR="007240B8" w:rsidRPr="00A24EB6">
        <w:t xml:space="preserve"> por los estudiantes, lo que conlleva que las notas de acceso a la universidad sean muy elevadas, por ello, algunos estudiantes no logran acceder y ven en la </w:t>
      </w:r>
      <w:r w:rsidR="00546029" w:rsidRPr="00A24EB6">
        <w:t>FP</w:t>
      </w:r>
      <w:r w:rsidR="007240B8" w:rsidRPr="00A24EB6">
        <w:t xml:space="preserve"> una vía alternativa.</w:t>
      </w:r>
      <w:r w:rsidR="0043504C" w:rsidRPr="00A24EB6">
        <w:t xml:space="preserve"> Algunos estudios </w:t>
      </w:r>
      <w:r w:rsidR="0043504C" w:rsidRPr="00A24EB6">
        <w:fldChar w:fldCharType="begin"/>
      </w:r>
      <w:r w:rsidR="00AB5D05">
        <w:instrText xml:space="preserve"> ADDIN ZOTERO_ITEM CSL_CITATION {"citationID":"X9HNhV7V","properties":{"formattedCitation":"(34)","plainCitation":"(34)","noteIndex":0},"citationItems":[{"id":2040,"uris":["http://zotero.org/users/local/aBWJ72IO/items/37AF475L"],"uri":["http://zotero.org/users/local/aBWJ72IO/items/37AF475L"],"itemData":{"id":2040,"type":"book","abstract":"Los grados relacionados con las Ciencias de la Salud son muy demandados por los estudiantes, lo que conlleva que las notas de corte en la PAU sean muy elevadas. Los estudiantes, con calificaciones menos brillantes ven en la Formación Profesional (FP) una vía alternativa para poder acceder a la facultad que desean. En este trabajo pretendemos cuantificar el alumnado que está utilizando los estudios de FP como vía de acceso a la universidad. Para ello planteamos un estudio observacional, transversal, mediante encuestas administradas por encuestador a todos los estudiantes de FP de grado superior de la familia profesional “sanidad” del IES Leonardo da Vinci, el de referencia en la ciudad de Alicante. Los resultados muestran que un 36,96% reconocen que se matricularon en FP con el fin de acceder a la universidad, de hecho el 81,82% de ellos eligieron el ciclo formativo a cursar por la afinidad del currículo del ciclo con los estudios superiores que deseaban. Seis meses después de iniciado el curso, el 82,35% de estos estudiantes mantiene su voluntad de realizar estudios universitarios, el 97,06% en grados relacionados con la sanidad.","ISBN":"978-84-697-0709-8","language":"spa","note":"Accepted: 2014-11-20T13:46:52Z","publisher":"Universidad de Alicante. Vicerrectorado de Estudios, Formación y Calidad","source":"rua.ua.es","title":"La Formación Profesional como puente de acceso a la universidad en Ciencias de la Salud","URL":"http://rua.ua.es/dspace/handle/10045/42451","author":[{"family":"Chocomeli Fernández","given":"Inés"},{"family":"Formigós Bolea","given":"Juan Antonio"}],"accessed":{"date-parts":[["2021",7,12]]},"issued":{"date-parts":[["2014"]]}}}],"schema":"https://github.com/citation-style-language/schema/raw/master/csl-citation.json"} </w:instrText>
      </w:r>
      <w:r w:rsidR="0043504C" w:rsidRPr="00A24EB6">
        <w:fldChar w:fldCharType="separate"/>
      </w:r>
      <w:r w:rsidR="00AB5D05">
        <w:rPr>
          <w:noProof/>
        </w:rPr>
        <w:t>(34)</w:t>
      </w:r>
      <w:r w:rsidR="0043504C" w:rsidRPr="00A24EB6">
        <w:fldChar w:fldCharType="end"/>
      </w:r>
      <w:r w:rsidR="0043504C" w:rsidRPr="00A24EB6">
        <w:t xml:space="preserve"> revelan que el 36,69% de los alumnos del grado superior de la familia profesional de sanidad se matricularon en FP con el fin de acceder a la universidad, lo cual concuerda con los datos obtenidos en este trabajo. El hecho de que los a</w:t>
      </w:r>
      <w:r w:rsidR="009D1EEB" w:rsidRPr="00A24EB6">
        <w:t>lumnos escojan el ciclo como una vía de acceso a la universidad</w:t>
      </w:r>
      <w:r w:rsidR="0043504C" w:rsidRPr="00A24EB6">
        <w:t xml:space="preserve"> y no por motivación propia </w:t>
      </w:r>
      <w:r w:rsidR="009D1EEB" w:rsidRPr="00A24EB6">
        <w:t xml:space="preserve">puede propiciar que llegado el momento abandonen el ciclo. </w:t>
      </w:r>
      <w:r w:rsidR="001C75F0" w:rsidRPr="00A24EB6">
        <w:t xml:space="preserve">Finalmente, observamos que para un </w:t>
      </w:r>
      <w:r w:rsidR="001C75F0" w:rsidRPr="00A24EB6">
        <w:rPr>
          <w:rFonts w:eastAsia="Times New Roman"/>
        </w:rPr>
        <w:t xml:space="preserve">11,12% del alumnado el ciclo formativo no había cumplido las expectativas o lo había hecho muy poco y que un 27,78% tenía poco o nada de ánimo y de energías para finalizar el curso. </w:t>
      </w:r>
      <w:r w:rsidR="006E1E5E">
        <w:rPr>
          <w:rFonts w:eastAsia="Times New Roman"/>
        </w:rPr>
        <w:t xml:space="preserve">Es decir, </w:t>
      </w:r>
      <w:r w:rsidR="001C75F0" w:rsidRPr="00A24EB6">
        <w:rPr>
          <w:rFonts w:eastAsia="Times New Roman"/>
        </w:rPr>
        <w:t xml:space="preserve">podemos decir que </w:t>
      </w:r>
      <w:r w:rsidR="006E1E5E">
        <w:rPr>
          <w:rFonts w:eastAsia="Times New Roman"/>
        </w:rPr>
        <w:t xml:space="preserve">existe una correlación positiva (p&lt;0.001) entre </w:t>
      </w:r>
      <w:r w:rsidR="001C75F0" w:rsidRPr="00A24EB6">
        <w:rPr>
          <w:rFonts w:eastAsia="Times New Roman"/>
        </w:rPr>
        <w:t xml:space="preserve">ambas variables </w:t>
      </w:r>
      <w:r w:rsidR="006E1E5E">
        <w:rPr>
          <w:rFonts w:eastAsia="Times New Roman"/>
        </w:rPr>
        <w:t xml:space="preserve">ya que </w:t>
      </w:r>
      <w:r w:rsidR="001C75F0" w:rsidRPr="00A24EB6">
        <w:rPr>
          <w:rFonts w:eastAsia="Times New Roman"/>
        </w:rPr>
        <w:t>aquellos alumnos que</w:t>
      </w:r>
      <w:r w:rsidR="006E1E5E">
        <w:rPr>
          <w:rFonts w:eastAsia="Times New Roman"/>
        </w:rPr>
        <w:t xml:space="preserve"> </w:t>
      </w:r>
      <w:r w:rsidR="006E1E5E" w:rsidRPr="00A24EB6">
        <w:rPr>
          <w:rFonts w:eastAsia="Times New Roman"/>
        </w:rPr>
        <w:t>no tienen motivación para terminarlo</w:t>
      </w:r>
      <w:r w:rsidR="001C75F0" w:rsidRPr="00A24EB6">
        <w:rPr>
          <w:rFonts w:eastAsia="Times New Roman"/>
        </w:rPr>
        <w:t xml:space="preserve"> el ciclo</w:t>
      </w:r>
      <w:r w:rsidR="006E1E5E">
        <w:rPr>
          <w:rFonts w:eastAsia="Times New Roman"/>
        </w:rPr>
        <w:t xml:space="preserve"> son los mismos para los que el ciclo</w:t>
      </w:r>
      <w:r w:rsidR="001C75F0" w:rsidRPr="00A24EB6">
        <w:rPr>
          <w:rFonts w:eastAsia="Times New Roman"/>
        </w:rPr>
        <w:t xml:space="preserve"> no </w:t>
      </w:r>
      <w:r w:rsidR="006E1E5E">
        <w:rPr>
          <w:rFonts w:eastAsia="Times New Roman"/>
        </w:rPr>
        <w:t>ha cumplido sus expectativas.</w:t>
      </w:r>
    </w:p>
    <w:p w14:paraId="5FD90A25" w14:textId="198A91E9" w:rsidR="001C75F0" w:rsidRPr="00A24EB6" w:rsidRDefault="001C75F0" w:rsidP="00404453">
      <w:pPr>
        <w:spacing w:line="360" w:lineRule="auto"/>
        <w:ind w:firstLine="397"/>
        <w:jc w:val="both"/>
      </w:pPr>
      <w:r w:rsidRPr="00A24EB6">
        <w:t xml:space="preserve">Es decir, a pesar de que la mayoría del alumnado tiene motivación por continuar con el ciclo formativo, un porcentaje relativamente elevado no se siente demasiado motivado y considera que no tiene energía para finalizarlo. En este caso, convendría tratar con estos alumnos y buscar que factores influyen en su desmotivación ya que </w:t>
      </w:r>
      <w:r w:rsidR="00542985" w:rsidRPr="00A24EB6">
        <w:t xml:space="preserve">si no existe un riesgo de </w:t>
      </w:r>
      <w:r w:rsidRPr="00A24EB6">
        <w:t>que abandonen de forma temprana el ciclo.</w:t>
      </w:r>
      <w:r w:rsidR="006E1E5E">
        <w:t xml:space="preserve"> </w:t>
      </w:r>
      <w:r w:rsidR="00083FB6">
        <w:t xml:space="preserve">Por ello, los siguientes objetivos están </w:t>
      </w:r>
      <w:r w:rsidR="00083FB6">
        <w:lastRenderedPageBreak/>
        <w:t>enfocados a evaluar y analizar qué factores pueden estar implicados en la baja motivación del alumnado.</w:t>
      </w:r>
    </w:p>
    <w:p w14:paraId="4FD61E62" w14:textId="77777777" w:rsidR="001C75F0" w:rsidRPr="00A24EB6" w:rsidRDefault="001C75F0" w:rsidP="00404453">
      <w:pPr>
        <w:spacing w:line="360" w:lineRule="auto"/>
        <w:ind w:firstLine="397"/>
        <w:jc w:val="both"/>
      </w:pPr>
    </w:p>
    <w:p w14:paraId="31D47B69" w14:textId="504B3130" w:rsidR="001C75F0" w:rsidRPr="00A24EB6" w:rsidRDefault="00083FB6" w:rsidP="00404453">
      <w:pPr>
        <w:spacing w:line="360" w:lineRule="auto"/>
        <w:ind w:firstLine="397"/>
        <w:jc w:val="both"/>
      </w:pPr>
      <w:r>
        <w:t>La tercera sección del formulario está diseñada con la finalidad de abordar</w:t>
      </w:r>
      <w:r w:rsidR="001C75F0" w:rsidRPr="00A24EB6">
        <w:t xml:space="preserve"> el segundo objetivo del presente trabajo: conocer la influencia de las metodologías activas en </w:t>
      </w:r>
      <w:r w:rsidR="00542985" w:rsidRPr="00A24EB6">
        <w:t>la</w:t>
      </w:r>
      <w:r w:rsidR="001C75F0" w:rsidRPr="00A24EB6">
        <w:t xml:space="preserve"> motivación</w:t>
      </w:r>
      <w:r w:rsidR="00542985" w:rsidRPr="00A24EB6">
        <w:t xml:space="preserve"> del alumnado</w:t>
      </w:r>
      <w:r w:rsidR="001C75F0" w:rsidRPr="00A24EB6">
        <w:t xml:space="preserve">. </w:t>
      </w:r>
      <w:r w:rsidR="00265BE0" w:rsidRPr="00A24EB6">
        <w:t xml:space="preserve">La comunidad educativa está inmersa en una importante renovación docente que afecta a los procesos de docencia y aprendizaje </w:t>
      </w:r>
      <w:r w:rsidR="00A937DF" w:rsidRPr="00A24EB6">
        <w:fldChar w:fldCharType="begin"/>
      </w:r>
      <w:r w:rsidR="00AB5D05">
        <w:instrText xml:space="preserve"> ADDIN ZOTERO_ITEM CSL_CITATION {"citationID":"24ZH0THv","properties":{"formattedCitation":"(35)","plainCitation":"(35)","noteIndex":0},"citationItems":[{"id":2046,"uris":["http://zotero.org/users/local/aBWJ72IO/items/C9RD6KUL"],"uri":["http://zotero.org/users/local/aBWJ72IO/items/C9RD6KUL"],"itemData":{"id":2046,"type":"article-journal","abstract":"Reflections on learning and teaching in the current university context; the promotion of teaching teams. The process of building the EHEA provides an opportunity to review some of the key issues affecting the role and mission of the university at the beginning of the 21st century.This process is addressed as one which involves qualitative changes that affect the very concept of employability by which the reform is, in part, oriented.They also influence the notion of competency, the conditions which regulate academic decision-making regarding the design, planning and implementation of studies in every degree course, and the teaching and working culture of university teachers and technical staff at the service of education.","journalAbbreviation":"Revista  de  Educación. Número extraordinario","language":"es","page":"213-234","source":"Zotero","title":"Reflexiones sobre aprendizaje y docencia en el actual contexto universitario. La promoción de equipos docentes","author":[{"family":"Martín","given":"Miquel Martínez"},{"family":"Junyent","given":"Manel Viader"}],"issued":{"date-parts":[["2008"]]}}}],"schema":"https://github.com/citation-style-language/schema/raw/master/csl-citation.json"} </w:instrText>
      </w:r>
      <w:r w:rsidR="00A937DF" w:rsidRPr="00A24EB6">
        <w:fldChar w:fldCharType="separate"/>
      </w:r>
      <w:r w:rsidR="00AB5D05">
        <w:rPr>
          <w:noProof/>
        </w:rPr>
        <w:t>(35)</w:t>
      </w:r>
      <w:r w:rsidR="00A937DF" w:rsidRPr="00A24EB6">
        <w:fldChar w:fldCharType="end"/>
      </w:r>
      <w:r w:rsidR="00071670" w:rsidRPr="00A24EB6">
        <w:t xml:space="preserve">. Son muchos los estudios que afirman que los alumnos cuyos profesores trabajan con metodologías centradas en el aprendizaje </w:t>
      </w:r>
      <w:r w:rsidR="005B0A25">
        <w:t xml:space="preserve">del alumno </w:t>
      </w:r>
      <w:r w:rsidR="00071670" w:rsidRPr="00A24EB6">
        <w:t>desarrollan estrategias de mayor calidad, emplean enfoques más profundos y tienen mejores actitudes que aquellos profesores que trabajan con metodologías centradas en la enseñanza, de tipo tradicional. Este tipo de estrate</w:t>
      </w:r>
      <w:r w:rsidR="005B0A25">
        <w:t>gias metodológicas que potencian</w:t>
      </w:r>
      <w:r w:rsidR="00071670" w:rsidRPr="00A24EB6">
        <w:t xml:space="preserve"> la implicación del alumno son relevantes porqué refuerzan, entre otros, la motivación </w:t>
      </w:r>
      <w:r w:rsidR="00071670" w:rsidRPr="00A24EB6">
        <w:fldChar w:fldCharType="begin"/>
      </w:r>
      <w:r w:rsidR="00AB5D05">
        <w:instrText xml:space="preserve"> ADDIN ZOTERO_ITEM CSL_CITATION {"citationID":"IYJRt6GO","properties":{"formattedCitation":"(36)","plainCitation":"(36)","noteIndex":0},"citationItems":[{"id":2043,"uris":["http://zotero.org/users/local/aBWJ72IO/items/6IS4UA7R"],"uri":["http://zotero.org/users/local/aBWJ72IO/items/6IS4UA7R"],"itemData":{"id":2043,"type":"article-journal","container-title":"Educatio Siglo XXI","ISSN":"1989-466X","issue":"2","language":"es","note":"number: 2","page":"353-368","source":"revistas.um.es","title":"Percepción del alumnado de Pedagogía ante el uso de metodologías activas","volume":"29","author":[{"family":"Pagán","given":"Javier Ballesta"},{"family":"Rus","given":"Tomás Izquierdo"},{"family":"Sánchez","given":"Baldomero Eduardo Romero"}],"issued":{"date-parts":[["2011",7,19]]}}}],"schema":"https://github.com/citation-style-language/schema/raw/master/csl-citation.json"} </w:instrText>
      </w:r>
      <w:r w:rsidR="00071670" w:rsidRPr="00A24EB6">
        <w:fldChar w:fldCharType="separate"/>
      </w:r>
      <w:r w:rsidR="00AB5D05">
        <w:rPr>
          <w:noProof/>
        </w:rPr>
        <w:t>(36)</w:t>
      </w:r>
      <w:r w:rsidR="00071670" w:rsidRPr="00A24EB6">
        <w:fldChar w:fldCharType="end"/>
      </w:r>
      <w:r w:rsidR="004F7A63" w:rsidRPr="00A24EB6">
        <w:t>. Por este motivo, en nuest</w:t>
      </w:r>
      <w:r w:rsidR="00D603BD" w:rsidRPr="00A24EB6">
        <w:t xml:space="preserve">ro trabajo nos hemos planteado estudiar que influencia tienen las metodologías empleadas en la motivación del alumnado. </w:t>
      </w:r>
    </w:p>
    <w:p w14:paraId="1546FE87" w14:textId="77777777" w:rsidR="00B61635" w:rsidRPr="00A24EB6" w:rsidRDefault="00B61635" w:rsidP="00404453">
      <w:pPr>
        <w:spacing w:line="360" w:lineRule="auto"/>
        <w:ind w:firstLine="397"/>
        <w:jc w:val="both"/>
      </w:pPr>
    </w:p>
    <w:p w14:paraId="5E9BDD50" w14:textId="160DC68E" w:rsidR="00B61635" w:rsidRPr="00A24EB6" w:rsidRDefault="00B61635" w:rsidP="00404453">
      <w:pPr>
        <w:spacing w:line="360" w:lineRule="auto"/>
        <w:ind w:firstLine="397"/>
        <w:jc w:val="both"/>
      </w:pPr>
      <w:r w:rsidRPr="00A24EB6">
        <w:t>Es evidente que l</w:t>
      </w:r>
      <w:r w:rsidR="009722BE" w:rsidRPr="00A24EB6">
        <w:t>a enseñanza en un ciclo formativo es mucho más p</w:t>
      </w:r>
      <w:r w:rsidR="008A2813">
        <w:t>ráctica que en una carrera universitaria</w:t>
      </w:r>
      <w:r w:rsidR="002B440A" w:rsidRPr="00A24EB6">
        <w:t xml:space="preserve">. Aunque, por supuesto, enseñan teoría, los contenidos están más orientados a desenvolverse en un puesto de trabajo. </w:t>
      </w:r>
      <w:r w:rsidR="00222C63" w:rsidRPr="00A24EB6">
        <w:t xml:space="preserve">Esto es algo que, según </w:t>
      </w:r>
      <w:r w:rsidR="00404453" w:rsidRPr="00A24EB6">
        <w:t>las encuestas</w:t>
      </w:r>
      <w:r w:rsidR="00222C63" w:rsidRPr="00A24EB6">
        <w:t xml:space="preserve"> realizadas, está muy valorado por los alumnas y alumnas ya que la mayoría de ellos prefieren que las asignaturas tengan la misma carga de práctica que de teoría y un 27,78% prefiere que principalmente haya carga práctica. Sin embargo, ninguno prefiere que la asignatura se imparta predominantemente de forma teórica. </w:t>
      </w:r>
    </w:p>
    <w:p w14:paraId="1279F204" w14:textId="77777777" w:rsidR="00CB0175" w:rsidRPr="00A24EB6" w:rsidRDefault="00CB0175" w:rsidP="00404453">
      <w:pPr>
        <w:spacing w:line="360" w:lineRule="auto"/>
        <w:ind w:firstLine="397"/>
        <w:jc w:val="both"/>
      </w:pPr>
    </w:p>
    <w:p w14:paraId="6B46373A" w14:textId="7A6320B8" w:rsidR="00CB0175" w:rsidRPr="00A24EB6" w:rsidRDefault="00222C63" w:rsidP="00404453">
      <w:pPr>
        <w:spacing w:line="360" w:lineRule="auto"/>
        <w:ind w:firstLine="397"/>
        <w:jc w:val="both"/>
      </w:pPr>
      <w:r w:rsidRPr="00A24EB6">
        <w:t>En relación a las técnicas instruccionales empleadas en el aula, n</w:t>
      </w:r>
      <w:r w:rsidR="00CB0175" w:rsidRPr="00A24EB6">
        <w:t>umerosos estudios han analizado los efectos de plantear pre</w:t>
      </w:r>
      <w:r w:rsidR="005B0A25">
        <w:t>-</w:t>
      </w:r>
      <w:r w:rsidR="00CB0175" w:rsidRPr="00A24EB6">
        <w:t>cuestiones antes de iniciar los procesos de enseñanza. Sus resultados constatan su utilidad para promover un aprendizaje más profundo y duradero, fundamentalmente en lo que se refiere al aprendizaje de conocimientos declarativos. Así las pre</w:t>
      </w:r>
      <w:r w:rsidR="005B0A25">
        <w:t>-</w:t>
      </w:r>
      <w:r w:rsidR="00CB0175" w:rsidRPr="00A24EB6">
        <w:t xml:space="preserve">cuestiones sirven para centrar la atención y los recursos cognitivos de los estudiantes sobre los conocimientos </w:t>
      </w:r>
      <w:r w:rsidR="00CB0175" w:rsidRPr="00A24EB6">
        <w:fldChar w:fldCharType="begin"/>
      </w:r>
      <w:r w:rsidR="00AB5D05">
        <w:instrText xml:space="preserve"> ADDIN ZOTERO_ITEM CSL_CITATION {"citationID":"EH1soqU3","properties":{"formattedCitation":"(17)","plainCitation":"(17)","noteIndex":0},"citationItems":[{"id":1987,"uris":["http://zotero.org/users/local/aBWJ72IO/items/RA4B4VD6"],"uri":["http://zotero.org/users/local/aBWJ72IO/items/RA4B4VD6"],"itemData":{"id":1987,"type":"book","event-place":"Madrid","publisher":"Alianza Editorial","publisher-place":"Madrid","title":"Aprendizaje y desarrollo de la personalidad","author":[{"literal":"Eduardo Vidal-Abarca"},{"literal":"Rafael García Ros"},{"literal":"Francisco Pérez González"}],"issued":{"date-parts":[["2014"]]}}}],"schema":"https://github.com/citation-style-language/schema/raw/master/csl-citation.json"} </w:instrText>
      </w:r>
      <w:r w:rsidR="00CB0175" w:rsidRPr="00A24EB6">
        <w:fldChar w:fldCharType="separate"/>
      </w:r>
      <w:r w:rsidR="00AB5D05">
        <w:rPr>
          <w:noProof/>
        </w:rPr>
        <w:t>(17)</w:t>
      </w:r>
      <w:r w:rsidR="00CB0175" w:rsidRPr="00A24EB6">
        <w:fldChar w:fldCharType="end"/>
      </w:r>
      <w:r w:rsidR="00CB0175" w:rsidRPr="00A24EB6">
        <w:t xml:space="preserve">. </w:t>
      </w:r>
      <w:r w:rsidR="00254097" w:rsidRPr="00A24EB6">
        <w:t>De esta forma se consigue captar la atención de los estudiantes,</w:t>
      </w:r>
      <w:r w:rsidR="00100416">
        <w:t xml:space="preserve"> recordar conocimientos </w:t>
      </w:r>
      <w:r w:rsidR="005B0A25">
        <w:t xml:space="preserve">previos, </w:t>
      </w:r>
      <w:r w:rsidR="005B0A25" w:rsidRPr="00A24EB6">
        <w:t>estimular</w:t>
      </w:r>
      <w:r w:rsidR="00254097" w:rsidRPr="00A24EB6">
        <w:t xml:space="preserve"> su curiosidad y en última instancia</w:t>
      </w:r>
      <w:r w:rsidR="00CB0175" w:rsidRPr="00A24EB6">
        <w:t xml:space="preserve"> </w:t>
      </w:r>
      <w:r w:rsidR="00254097" w:rsidRPr="00A24EB6">
        <w:t>aumenta</w:t>
      </w:r>
      <w:r w:rsidR="005B0A25">
        <w:t>r</w:t>
      </w:r>
      <w:r w:rsidR="00254097" w:rsidRPr="00A24EB6">
        <w:t xml:space="preserve"> su motivación. Un 72,77% de los estudiantes han afirmado que les gusta que se planteen pre</w:t>
      </w:r>
      <w:r w:rsidR="005B0A25">
        <w:t>-</w:t>
      </w:r>
      <w:r w:rsidR="00254097" w:rsidRPr="00A24EB6">
        <w:t>cuestiones al inicio del tema</w:t>
      </w:r>
      <w:r w:rsidR="004D1AC9" w:rsidRPr="00A24EB6">
        <w:t xml:space="preserve">, sin embargo, un 77,78% afirman que los profesores que imparten docencia en el ciclo formativo no </w:t>
      </w:r>
      <w:r w:rsidR="004D1AC9" w:rsidRPr="00A24EB6">
        <w:lastRenderedPageBreak/>
        <w:t xml:space="preserve">hacen uso de este recurso. Con estos ítems queremos señalar que a pesar de </w:t>
      </w:r>
      <w:r w:rsidR="005B0A25">
        <w:t xml:space="preserve">que los estudios previos </w:t>
      </w:r>
      <w:r w:rsidR="004D1AC9" w:rsidRPr="00A24EB6">
        <w:t>demuestran sus beneficios y a pesar de que la mayoría del alumnado prefiere que se empleen, un alto porcentaje de docentes no hacen uso de este recurso.</w:t>
      </w:r>
      <w:r w:rsidR="005B0A25">
        <w:t xml:space="preserve"> </w:t>
      </w:r>
    </w:p>
    <w:p w14:paraId="2EEEF6F9" w14:textId="77777777" w:rsidR="004D1AC9" w:rsidRPr="00A24EB6" w:rsidRDefault="004D1AC9" w:rsidP="00404453">
      <w:pPr>
        <w:spacing w:line="360" w:lineRule="auto"/>
        <w:ind w:firstLine="397"/>
        <w:jc w:val="both"/>
      </w:pPr>
    </w:p>
    <w:p w14:paraId="684178CB" w14:textId="77777777" w:rsidR="005B0A25" w:rsidRDefault="004D1AC9" w:rsidP="00FA6CC9">
      <w:pPr>
        <w:spacing w:line="360" w:lineRule="auto"/>
        <w:ind w:firstLine="397"/>
        <w:jc w:val="both"/>
      </w:pPr>
      <w:r w:rsidRPr="00A24EB6">
        <w:t xml:space="preserve">Por otro lado, </w:t>
      </w:r>
      <w:r w:rsidR="00222C63" w:rsidRPr="00A24EB6">
        <w:t xml:space="preserve">también quisimos averiguar </w:t>
      </w:r>
      <w:r w:rsidR="004E3D03" w:rsidRPr="00A24EB6">
        <w:t>qué</w:t>
      </w:r>
      <w:r w:rsidR="00222C63" w:rsidRPr="00A24EB6">
        <w:t xml:space="preserve"> porcentaje de alumnos preferían las clases magistrales frente a clases donde la </w:t>
      </w:r>
      <w:r w:rsidR="004E3D03" w:rsidRPr="00A24EB6">
        <w:t xml:space="preserve">alumna y el alumno tiene una participación más activa. Para nuestra sorpresa, un 27,78% del alumnado preferían escuchar y tomar apuntes durante una clase magistral que tener una participación mayor. </w:t>
      </w:r>
      <w:r w:rsidR="00FA6CC9">
        <w:t xml:space="preserve">Un 61,11%, sin embargo, prefería tener una actitud activa y más participativa y al 11,11% le resultaba indiferente. </w:t>
      </w:r>
      <w:r w:rsidR="005B0A25">
        <w:t xml:space="preserve">Estos datos reflejan, como se ha mencionado anteriormente, que no a todos los alumnos les gustan las mismas metodologías, ni todas las metodologías funcionan con todos los alumnos. Por ello, es importante estudiar el perfil del alumnado que tenemos en nuestras aulas. </w:t>
      </w:r>
    </w:p>
    <w:p w14:paraId="45D928F0" w14:textId="658A787C" w:rsidR="004E3D03" w:rsidRDefault="00E25171" w:rsidP="00FA6CC9">
      <w:pPr>
        <w:spacing w:line="360" w:lineRule="auto"/>
        <w:ind w:firstLine="397"/>
        <w:jc w:val="both"/>
      </w:pPr>
      <w:r>
        <w:t>Encuestas realizadas a profesores</w:t>
      </w:r>
      <w:r w:rsidR="00FA6CC9">
        <w:t xml:space="preserve"> de la Universidad Francisco de Vitoria</w:t>
      </w:r>
      <w:r>
        <w:t xml:space="preserve"> </w:t>
      </w:r>
      <w:r w:rsidR="00F352A4">
        <w:t xml:space="preserve">(UFV) </w:t>
      </w:r>
      <w:r w:rsidR="00FA6CC9">
        <w:t>reveló</w:t>
      </w:r>
      <w:r w:rsidR="00D17FD3">
        <w:t xml:space="preserve"> que el 82,6% de los docen</w:t>
      </w:r>
      <w:r w:rsidR="00FA6CC9">
        <w:t>t</w:t>
      </w:r>
      <w:r w:rsidR="00D17FD3">
        <w:t xml:space="preserve">es empleaba como metodología la lección expositiva </w:t>
      </w:r>
      <w:r w:rsidR="00D17FD3">
        <w:fldChar w:fldCharType="begin"/>
      </w:r>
      <w:r w:rsidR="00AB5D05">
        <w:instrText xml:space="preserve"> ADDIN ZOTERO_ITEM CSL_CITATION {"citationID":"m5PTxMS7","properties":{"formattedCitation":"(37)","plainCitation":"(37)","noteIndex":0},"citationItems":[{"id":2072,"uris":["http://zotero.org/users/local/aBWJ72IO/items/UWGKDGUP"],"uri":["http://zotero.org/users/local/aBWJ72IO/items/UWGKDGUP"],"itemData":{"id":2072,"type":"report","event-place":"Madrid","page":"24","publisher":"Universidad Francisco de Vitoria","publisher-place":"Madrid","title":"Informe sobre el uso de metodologías activas en UFV","author":[{"literal":"De Dios Alija. T"},{"literal":"García Maganto. S"}],"issued":{"date-parts":[["2018"]]}}}],"schema":"https://github.com/citation-style-language/schema/raw/master/csl-citation.json"} </w:instrText>
      </w:r>
      <w:r w:rsidR="00D17FD3">
        <w:fldChar w:fldCharType="separate"/>
      </w:r>
      <w:r w:rsidR="00AB5D05">
        <w:rPr>
          <w:noProof/>
        </w:rPr>
        <w:t>(37)</w:t>
      </w:r>
      <w:r w:rsidR="00D17FD3">
        <w:fldChar w:fldCharType="end"/>
      </w:r>
      <w:r w:rsidR="00FA6CC9">
        <w:t xml:space="preserve">. Este dato evidencia como la gran mayoría de los docentes basan su metodología en lecciones expositivas a pesar de que la mayoría del alumnado prefiere tener una mayor participación. La comparativa se ha realizado con docentes universitarios por qué no se han encontrado encuestas realizadas a profesorado de FP. </w:t>
      </w:r>
      <w:r w:rsidR="00F352A4">
        <w:t xml:space="preserve">En relación a </w:t>
      </w:r>
      <w:r w:rsidR="005B0A25">
        <w:t xml:space="preserve">la </w:t>
      </w:r>
      <w:r w:rsidR="00F352A4">
        <w:t>pregunta</w:t>
      </w:r>
      <w:r w:rsidR="005B0A25">
        <w:t xml:space="preserve"> anterior</w:t>
      </w:r>
      <w:r w:rsidR="00F352A4">
        <w:t xml:space="preserve">, se preguntó al alumnado </w:t>
      </w:r>
      <w:r w:rsidR="005B0A25">
        <w:t xml:space="preserve">si </w:t>
      </w:r>
      <w:r w:rsidR="00F352A4">
        <w:t xml:space="preserve">les gustaba y motivaba más las asignaturas que empleaban TICS y metodologías activas a lo cual el 77,78% respondió que sí. Sin embargo, en la encuesta realizada a los profesores de la UFV se observó que un 45,2% de los docentes nunca hacían uso de TICS y un 27,4% solo algunas veces </w:t>
      </w:r>
      <w:r w:rsidR="00F352A4">
        <w:fldChar w:fldCharType="begin"/>
      </w:r>
      <w:r w:rsidR="00AB5D05">
        <w:instrText xml:space="preserve"> ADDIN ZOTERO_ITEM CSL_CITATION {"citationID":"xXsRzbYK","properties":{"formattedCitation":"(37)","plainCitation":"(37)","noteIndex":0},"citationItems":[{"id":2072,"uris":["http://zotero.org/users/local/aBWJ72IO/items/UWGKDGUP"],"uri":["http://zotero.org/users/local/aBWJ72IO/items/UWGKDGUP"],"itemData":{"id":2072,"type":"report","event-place":"Madrid","page":"24","publisher":"Universidad Francisco de Vitoria","publisher-place":"Madrid","title":"Informe sobre el uso de metodologías activas en UFV","author":[{"literal":"De Dios Alija. T"},{"literal":"García Maganto. S"}],"issued":{"date-parts":[["2018"]]}}}],"schema":"https://github.com/citation-style-language/schema/raw/master/csl-citation.json"} </w:instrText>
      </w:r>
      <w:r w:rsidR="00F352A4">
        <w:fldChar w:fldCharType="separate"/>
      </w:r>
      <w:r w:rsidR="00AB5D05">
        <w:rPr>
          <w:noProof/>
        </w:rPr>
        <w:t>(37)</w:t>
      </w:r>
      <w:r w:rsidR="00F352A4">
        <w:fldChar w:fldCharType="end"/>
      </w:r>
      <w:r w:rsidR="00F352A4">
        <w:t xml:space="preserve">. Estos resultados son relativamente concordantes con los de nuestro estudio donde el alumnado opina que el 22,22% nunca hace uso de TICS y un 55,56% que hacen poco uso. </w:t>
      </w:r>
      <w:r w:rsidR="0014246D">
        <w:t>L</w:t>
      </w:r>
      <w:r w:rsidR="00F352A4">
        <w:t xml:space="preserve">os resultados </w:t>
      </w:r>
      <w:r w:rsidR="0014246D">
        <w:t xml:space="preserve">de estos estudios </w:t>
      </w:r>
      <w:r w:rsidR="001222A6">
        <w:fldChar w:fldCharType="begin"/>
      </w:r>
      <w:r w:rsidR="00AB5D05">
        <w:instrText xml:space="preserve"> ADDIN ZOTERO_ITEM CSL_CITATION {"citationID":"EsBnfrIA","properties":{"formattedCitation":"(37,38)","plainCitation":"(37,38)","noteIndex":0},"citationItems":[{"id":2072,"uris":["http://zotero.org/users/local/aBWJ72IO/items/UWGKDGUP"],"uri":["http://zotero.org/users/local/aBWJ72IO/items/UWGKDGUP"],"itemData":{"id":2072,"type":"report","event-place":"Madrid","page":"24","publisher":"Universidad Francisco de Vitoria","publisher-place":"Madrid","title":"Informe sobre el uso de metodologías activas en UFV","author":[{"literal":"De Dios Alija. T"},{"literal":"García Maganto. S"}],"issued":{"date-parts":[["2018"]]}}},{"id":2073,"uris":["http://zotero.org/users/local/aBWJ72IO/items/WT22KL7T"],"uri":["http://zotero.org/users/local/aBWJ72IO/items/WT22KL7T"],"itemData":{"id":2073,"type":"report","abstract":"Mayoral D.","event-place":"Barcelona","page":"124","publisher":"Xarxa vives d'universitats","publisher-place":"Barcelona","title":"Ser estudiant universitari avui","author":[{"literal":"Sintes E."},{"literal":"Ariño A."},{"literal":"Daza L."},{"literal":"Elias M."},{"literal":"Gros B."},{"literal":"Llopis R."},{"literal":"Martinez M."}],"issued":{"date-parts":[["2016"]]}}}],"schema":"https://github.com/citation-style-language/schema/raw/master/csl-citation.json"} </w:instrText>
      </w:r>
      <w:r w:rsidR="001222A6">
        <w:fldChar w:fldCharType="separate"/>
      </w:r>
      <w:r w:rsidR="00AB5D05">
        <w:rPr>
          <w:noProof/>
        </w:rPr>
        <w:t>(37,38)</w:t>
      </w:r>
      <w:r w:rsidR="001222A6">
        <w:fldChar w:fldCharType="end"/>
      </w:r>
      <w:r w:rsidR="00202C76">
        <w:t xml:space="preserve">, sumados a los nuestros, </w:t>
      </w:r>
      <w:r w:rsidR="00F352A4">
        <w:t>confirman que el profesorado no hace apenas uso de TICS ni de metodologías act</w:t>
      </w:r>
      <w:r w:rsidR="0014246D">
        <w:t>ivas a pesar de que el alumnado, en general, valoran peor las clases magistrales y prefieren una metodología que les impulse a ir más allá</w:t>
      </w:r>
      <w:r w:rsidR="00202C76">
        <w:t>.</w:t>
      </w:r>
      <w:r w:rsidR="005B0A25">
        <w:t xml:space="preserve"> </w:t>
      </w:r>
    </w:p>
    <w:p w14:paraId="3F2ABC66" w14:textId="5C14C9B1" w:rsidR="005B0A25" w:rsidRPr="00A24EB6" w:rsidRDefault="005B0A25" w:rsidP="00FA6CC9">
      <w:pPr>
        <w:spacing w:line="360" w:lineRule="auto"/>
        <w:ind w:firstLine="397"/>
        <w:jc w:val="both"/>
      </w:pPr>
      <w:r>
        <w:t>Con estas cuestiones se evidencia que una minoría de los docentes hacen uso de estas metodologías.</w:t>
      </w:r>
      <w:r w:rsidR="00A10FEC">
        <w:t xml:space="preserve"> Las razones por las que no se hace un uso muy extensivo son varias. Algunos autores defienden que “para afrontar la innovación se requiere no sólo la voluntad del profesional sino estar inmersos en un sistema adecuado” </w:t>
      </w:r>
      <w:r w:rsidR="00A10FEC">
        <w:fldChar w:fldCharType="begin"/>
      </w:r>
      <w:r w:rsidR="00A10FEC">
        <w:instrText xml:space="preserve"> ADDIN ZOTERO_ITEM CSL_CITATION {"citationID":"4x2lhvtd","properties":{"formattedCitation":"(38)","plainCitation":"(38)","noteIndex":0},"citationItems":[{"id":2073,"uris":["http://zotero.org/users/local/aBWJ72IO/items/WT22KL7T"],"uri":["http://zotero.org/users/local/aBWJ72IO/items/WT22KL7T"],"itemData":{"id":2073,"type":"report","abstract":"Mayoral D.","event-place":"Barcelona","page":"124","publisher":"Xarxa vives d'universitats","publisher-place":"Barcelona","title":"Ser estudiant universitari avui","author":[{"literal":"Sintes E."},{"literal":"Ariño A."},{"literal":"Daza L."},{"literal":"Elias M."},{"literal":"Gros B."},{"literal":"Llopis R."},{"literal":"Martinez M."}],"issued":{"date-parts":[["2016"]]}}}],"schema":"https://github.com/citation-style-language/schema/raw/master/csl-citation.json"} </w:instrText>
      </w:r>
      <w:r w:rsidR="00A10FEC">
        <w:fldChar w:fldCharType="separate"/>
      </w:r>
      <w:r w:rsidR="00A10FEC">
        <w:rPr>
          <w:noProof/>
        </w:rPr>
        <w:t>(38)</w:t>
      </w:r>
      <w:r w:rsidR="00A10FEC">
        <w:fldChar w:fldCharType="end"/>
      </w:r>
      <w:r w:rsidR="00A10FEC">
        <w:t xml:space="preserve"> es decir, tener los recursos e instalaciones adecuadas. A todo esto, añadirle que se requiere de más </w:t>
      </w:r>
      <w:r w:rsidR="00A10FEC">
        <w:lastRenderedPageBreak/>
        <w:t xml:space="preserve">tiempo de preparación para las clases y que la formación de los docentes no es suficiente, a pesar de que cada vez </w:t>
      </w:r>
      <w:r w:rsidR="002B3AE0">
        <w:t>lo</w:t>
      </w:r>
      <w:r w:rsidR="00A10FEC">
        <w:t xml:space="preserve"> es más.</w:t>
      </w:r>
    </w:p>
    <w:p w14:paraId="6733643D" w14:textId="61740233" w:rsidR="00E2554F" w:rsidRPr="00A24EB6" w:rsidRDefault="00202C76" w:rsidP="002B3AE0">
      <w:pPr>
        <w:spacing w:line="360" w:lineRule="auto"/>
        <w:ind w:firstLine="397"/>
        <w:jc w:val="both"/>
      </w:pPr>
      <w:r>
        <w:t xml:space="preserve">Finalmente, el 55,56% del alumnado valoraba que las metodologías empleadas en las asignaturas no les ayudaban nada o les ayudaban poco a adquirir las competencias profesionales. </w:t>
      </w:r>
      <w:r w:rsidR="00E2554F">
        <w:t xml:space="preserve">Es decir, en este caso el alumnado no percibe el componente de valor, ya que no percibe la importancia de la realización de las tareas lo cual puede generar una diminución de la motivación y una mayor posibilidad de abandonar el ciclo formativo. </w:t>
      </w:r>
      <w:r w:rsidR="00E2554F" w:rsidRPr="00A24EB6">
        <w:t>El componente de valor incluye las metas de los alumnos y sus creencias sobre la importancia e interés en la tarea</w:t>
      </w:r>
    </w:p>
    <w:p w14:paraId="6832CDCC" w14:textId="7F333FBB" w:rsidR="00AB4514" w:rsidRPr="003134E7" w:rsidRDefault="00404453" w:rsidP="00404453">
      <w:pPr>
        <w:spacing w:line="360" w:lineRule="auto"/>
        <w:ind w:firstLine="397"/>
        <w:jc w:val="both"/>
        <w:rPr>
          <w:rFonts w:eastAsia="Times New Roman"/>
          <w:color w:val="000000"/>
        </w:rPr>
      </w:pPr>
      <w:r w:rsidRPr="00D059A5">
        <w:t xml:space="preserve">La </w:t>
      </w:r>
      <w:r w:rsidR="008A2813" w:rsidRPr="00D059A5">
        <w:t xml:space="preserve">cuarta </w:t>
      </w:r>
      <w:r w:rsidRPr="00D059A5">
        <w:t>sección del cuestionario estaba dirigida a estudiar la influencia de la evaluación en la motivación. N</w:t>
      </w:r>
      <w:r w:rsidR="00BF4F46" w:rsidRPr="00D059A5">
        <w:t xml:space="preserve">os pareció interesante estudiar la percepción de los estudiantes sobre </w:t>
      </w:r>
      <w:r w:rsidR="00392820" w:rsidRPr="00D059A5">
        <w:t>los procesos</w:t>
      </w:r>
      <w:r w:rsidR="00BF4F46" w:rsidRPr="00D059A5">
        <w:t xml:space="preserve"> de</w:t>
      </w:r>
      <w:r w:rsidR="00BF4F46" w:rsidRPr="00A24EB6">
        <w:t xml:space="preserve"> evaluación ya que según la bibliografía consultada son pocos los auto</w:t>
      </w:r>
      <w:r w:rsidR="008D42F1">
        <w:t>res que han tratado este a</w:t>
      </w:r>
      <w:r w:rsidR="003134E7">
        <w:t xml:space="preserve">specto. Podemos resaltar </w:t>
      </w:r>
      <w:r w:rsidR="00BF4F46" w:rsidRPr="00A24EB6">
        <w:t>l</w:t>
      </w:r>
      <w:r w:rsidR="00BF4F46" w:rsidRPr="00A24EB6">
        <w:rPr>
          <w:rFonts w:eastAsia="Times New Roman"/>
          <w:color w:val="000000"/>
        </w:rPr>
        <w:t>as aportaciones de Marsh (1982) con el </w:t>
      </w:r>
      <w:r w:rsidR="00BF4F46" w:rsidRPr="00A24EB6">
        <w:rPr>
          <w:rFonts w:eastAsia="Times New Roman"/>
          <w:i/>
          <w:iCs/>
          <w:color w:val="000000"/>
        </w:rPr>
        <w:t>Estudents’ Evaluations of Educational Quality</w:t>
      </w:r>
      <w:r w:rsidR="00BF4F46" w:rsidRPr="00A24EB6">
        <w:rPr>
          <w:rFonts w:eastAsia="Times New Roman"/>
          <w:color w:val="000000"/>
        </w:rPr>
        <w:t> (SEEQ)</w:t>
      </w:r>
      <w:r w:rsidR="00392820">
        <w:rPr>
          <w:rFonts w:eastAsia="Times New Roman"/>
          <w:color w:val="000000"/>
        </w:rPr>
        <w:t xml:space="preserve"> </w:t>
      </w:r>
      <w:r w:rsidR="00392820">
        <w:rPr>
          <w:rFonts w:eastAsia="Times New Roman"/>
          <w:color w:val="000000"/>
        </w:rPr>
        <w:fldChar w:fldCharType="begin"/>
      </w:r>
      <w:r w:rsidR="00AB5D05">
        <w:rPr>
          <w:rFonts w:eastAsia="Times New Roman"/>
          <w:color w:val="000000"/>
        </w:rPr>
        <w:instrText xml:space="preserve"> ADDIN ZOTERO_ITEM CSL_CITATION {"citationID":"i8W187sj","properties":{"formattedCitation":"(39)","plainCitation":"(39)","noteIndex":0},"citationItems":[{"id":2052,"uris":["http://zotero.org/users/local/aBWJ72IO/items/JMU9USZP"],"uri":["http://zotero.org/users/local/aBWJ72IO/items/JMU9USZP"],"itemData":{"id":2052,"type":"article-journal","abstract":"Summary. This study describes research leading to the development and implementation of SEEQ (Students' Evaluations of Educational Quality). SEEQ is an instrument and programme for collecting students' evaluations of college/university teaching. The paper indicates that SEEQ measures nine distinct components of teaching effectiveness that have been identified in both student ratings and faculty self evaluations of their own teaching. Reliability is good when based upon 10 to 15 or more student response; The ratings have successfully been validated against the retrospective ratings of former students, student learning as measured by objective examination, affective course consequences, and staff self evaluations of their own teaching effectiveness. Suspected sources of bias to the ratings have been shown to have little impact. Feedback from student ratings, particularly when coupled with a candid discussion with an external consultant, produced improvement in both subsequent ratings and student learning.","container-title":"British Journal of Educational Psychology","DOI":"10.1111/j.2044-8279.1982.tb02505.x","ISSN":"2044-8279","issue":"1","language":"en","note":"_eprint: https://bpspsychub.onlinelibrary.wiley.com/doi/pdf/10.1111/j.2044-8279.1982.tb02505.x","page":"77-95","source":"Wiley Online Library","title":"Seeq: A Reliable, Valid, and Useful Instrument for Collecting Students' Evaluations of University Teaching","title-short":"Seeq","volume":"52","author":[{"family":"Marsh","given":"H. W."}],"issued":{"date-parts":[["1982"]]}}}],"schema":"https://github.com/citation-style-language/schema/raw/master/csl-citation.json"} </w:instrText>
      </w:r>
      <w:r w:rsidR="00392820">
        <w:rPr>
          <w:rFonts w:eastAsia="Times New Roman"/>
          <w:color w:val="000000"/>
        </w:rPr>
        <w:fldChar w:fldCharType="separate"/>
      </w:r>
      <w:r w:rsidR="00AB5D05">
        <w:rPr>
          <w:rFonts w:eastAsia="Times New Roman"/>
          <w:noProof/>
          <w:color w:val="000000"/>
        </w:rPr>
        <w:t>(39)</w:t>
      </w:r>
      <w:r w:rsidR="00392820">
        <w:rPr>
          <w:rFonts w:eastAsia="Times New Roman"/>
          <w:color w:val="000000"/>
        </w:rPr>
        <w:fldChar w:fldCharType="end"/>
      </w:r>
      <w:r w:rsidR="00BF4F46" w:rsidRPr="00A24EB6">
        <w:rPr>
          <w:rFonts w:eastAsia="Times New Roman"/>
          <w:color w:val="000000"/>
        </w:rPr>
        <w:t>, cuyo trabajo considera ocho aspectos relacionados con las metodologías docentes y la evaluación formativa: (a) relación aprendizaje y su valor; (b) entusiasmo del instructor; (c) interacción del grupo; (d) informes individuales; (e) relación entre organización, claridad y amplitud de evidencias; (f) relación entre exámenes y notas; (g) lecturas y documentos de trabajo; y (h) relación entre carga de trabajo y dificultad.</w:t>
      </w:r>
      <w:r w:rsidR="003134E7">
        <w:rPr>
          <w:rFonts w:eastAsia="Times New Roman"/>
          <w:color w:val="000000"/>
        </w:rPr>
        <w:t xml:space="preserve"> </w:t>
      </w:r>
      <w:r w:rsidR="00AB4514" w:rsidRPr="00A24EB6">
        <w:rPr>
          <w:color w:val="000000"/>
        </w:rPr>
        <w:t xml:space="preserve">Gutiérrez-García, </w:t>
      </w:r>
      <w:r w:rsidR="003134E7">
        <w:rPr>
          <w:color w:val="000000"/>
        </w:rPr>
        <w:t xml:space="preserve">et al. </w:t>
      </w:r>
      <w:r w:rsidR="003134E7">
        <w:rPr>
          <w:color w:val="000000"/>
        </w:rPr>
        <w:fldChar w:fldCharType="begin"/>
      </w:r>
      <w:r w:rsidR="00AB5D05">
        <w:rPr>
          <w:color w:val="000000"/>
        </w:rPr>
        <w:instrText xml:space="preserve"> ADDIN ZOTERO_ITEM CSL_CITATION {"citationID":"DTeTCGqX","properties":{"formattedCitation":"(40)","plainCitation":"(40)","noteIndex":0},"citationItems":[{"id":2055,"uris":["http://zotero.org/users/local/aBWJ72IO/items/TV52UZ2D"],"uri":["http://zotero.org/users/local/aBWJ72IO/items/TV52UZ2D"],"itemData":{"id":2055,"type":"article-journal","issue":"4","journalAbbreviation":"Cultura y Educación","page":"499-514","title":"Percepciones de profesores y alumnos sobre la ense-anza, evaluación y desarrollo de competencias en estudios universitarios de formación de profesorado","volume":"23","author":[{"literal":"Gutiérrez-García, C."},{"literal":"Pérez-Pueyo, A"},{"literal":"Pérez-Gutiérrez, M."},{"literal":"Palacios-Picos, A"}],"issued":{"date-parts":[["2011"]]}}}],"schema":"https://github.com/citation-style-language/schema/raw/master/csl-citation.json"} </w:instrText>
      </w:r>
      <w:r w:rsidR="003134E7">
        <w:rPr>
          <w:color w:val="000000"/>
        </w:rPr>
        <w:fldChar w:fldCharType="separate"/>
      </w:r>
      <w:r w:rsidR="00AB5D05">
        <w:rPr>
          <w:noProof/>
          <w:color w:val="000000"/>
        </w:rPr>
        <w:t>(40)</w:t>
      </w:r>
      <w:r w:rsidR="003134E7">
        <w:rPr>
          <w:color w:val="000000"/>
        </w:rPr>
        <w:fldChar w:fldCharType="end"/>
      </w:r>
      <w:r w:rsidR="00AC0647">
        <w:rPr>
          <w:color w:val="000000"/>
        </w:rPr>
        <w:t xml:space="preserve"> también elaboró</w:t>
      </w:r>
      <w:r w:rsidR="00AB4514" w:rsidRPr="00A24EB6">
        <w:rPr>
          <w:color w:val="000000"/>
        </w:rPr>
        <w:t xml:space="preserve"> un cuestionario dedicado a la evaluación formativa del alumnado donde comprueban la participación del alumnado en la evaluación, percepción de uso de estrategias y técnicas metodológicas, desarrollo de la clase y la valoración de competencias profesionales del docente.</w:t>
      </w:r>
      <w:r w:rsidR="00AC0647">
        <w:rPr>
          <w:color w:val="000000"/>
        </w:rPr>
        <w:t xml:space="preserve"> Sin embargo, ambas publicaciones están enfocadas al ámbito universitario y no hemos encontrado ninguna relacionada con la </w:t>
      </w:r>
      <w:r w:rsidR="00FA01BD">
        <w:rPr>
          <w:color w:val="000000"/>
        </w:rPr>
        <w:t>FP</w:t>
      </w:r>
      <w:r w:rsidR="00AC0647">
        <w:rPr>
          <w:color w:val="000000"/>
        </w:rPr>
        <w:t xml:space="preserve">. Por este motivo, encontramos necesario analizar </w:t>
      </w:r>
      <w:r w:rsidR="00FA01BD">
        <w:rPr>
          <w:color w:val="000000"/>
        </w:rPr>
        <w:t>cuál</w:t>
      </w:r>
      <w:r w:rsidR="00AC0647">
        <w:rPr>
          <w:color w:val="000000"/>
        </w:rPr>
        <w:t xml:space="preserve"> era la percepción del alumnado de CFGS so</w:t>
      </w:r>
      <w:r w:rsidR="00FA01BD">
        <w:rPr>
          <w:color w:val="000000"/>
        </w:rPr>
        <w:t>bre los procesos de evaluación y la motivación ligada a ellos.</w:t>
      </w:r>
    </w:p>
    <w:p w14:paraId="000E089E" w14:textId="77777777" w:rsidR="00AB4514" w:rsidRPr="00A24EB6" w:rsidRDefault="00AB4514" w:rsidP="00404453">
      <w:pPr>
        <w:spacing w:before="20" w:after="20" w:line="360" w:lineRule="auto"/>
        <w:ind w:firstLine="397"/>
        <w:jc w:val="both"/>
        <w:rPr>
          <w:color w:val="000000"/>
          <w:sz w:val="22"/>
          <w:szCs w:val="22"/>
        </w:rPr>
      </w:pPr>
      <w:r w:rsidRPr="00A24EB6">
        <w:rPr>
          <w:color w:val="000000"/>
        </w:rPr>
        <w:t> </w:t>
      </w:r>
    </w:p>
    <w:p w14:paraId="3696D7CA" w14:textId="726AA99C" w:rsidR="0020657E" w:rsidRDefault="00FA01BD" w:rsidP="007901C1">
      <w:pPr>
        <w:spacing w:line="360" w:lineRule="auto"/>
        <w:ind w:firstLine="397"/>
        <w:jc w:val="both"/>
        <w:rPr>
          <w:rFonts w:eastAsia="Times New Roman"/>
          <w:color w:val="000000"/>
        </w:rPr>
      </w:pPr>
      <w:r>
        <w:rPr>
          <w:rFonts w:eastAsia="Times New Roman"/>
          <w:color w:val="000000"/>
        </w:rPr>
        <w:t>“La forma en que los alumnos son evaluados constituye sin duda uno de los factores que más influyen en su motivación o desmotivación frente a los aprendizajes”</w:t>
      </w:r>
      <w:r w:rsidR="00AF04DB">
        <w:rPr>
          <w:rFonts w:eastAsia="Times New Roman"/>
          <w:color w:val="000000"/>
        </w:rPr>
        <w:t xml:space="preserve"> Tapia A. </w:t>
      </w:r>
      <w:r>
        <w:rPr>
          <w:rFonts w:eastAsia="Times New Roman"/>
          <w:color w:val="000000"/>
        </w:rPr>
        <w:t xml:space="preserve"> </w:t>
      </w:r>
      <w:r>
        <w:rPr>
          <w:rFonts w:eastAsia="Times New Roman"/>
          <w:color w:val="000000"/>
        </w:rPr>
        <w:fldChar w:fldCharType="begin"/>
      </w:r>
      <w:r w:rsidR="00AB5D05">
        <w:rPr>
          <w:rFonts w:eastAsia="Times New Roman"/>
          <w:color w:val="000000"/>
        </w:rPr>
        <w:instrText xml:space="preserve"> ADDIN ZOTERO_ITEM CSL_CITATION {"citationID":"U6bmhaB7","properties":{"formattedCitation":"(41)","plainCitation":"(41)","noteIndex":0},"citationItems":[{"id":2061,"uris":["http://zotero.org/users/local/aBWJ72IO/items/AWV398N9"],"uri":["http://zotero.org/users/local/aBWJ72IO/items/AWV398N9"],"itemData":{"id":2061,"type":"book","event-place":"Barcelona","ISBN":"978-84-236-4346-2","language":"es","note":"OCLC: 644554639","publisher":"Edebé","publisher-place":"Barcelona","source":"Open WorldCat","title":"Motivar para el aprendizaje","author":[{"family":"Alonso Tapia","given":"Jesús"}],"issued":{"date-parts":[["1997"]]}}}],"schema":"https://github.com/citation-style-language/schema/raw/master/csl-citation.json"} </w:instrText>
      </w:r>
      <w:r>
        <w:rPr>
          <w:rFonts w:eastAsia="Times New Roman"/>
          <w:color w:val="000000"/>
        </w:rPr>
        <w:fldChar w:fldCharType="separate"/>
      </w:r>
      <w:r w:rsidR="00AB5D05">
        <w:rPr>
          <w:rFonts w:eastAsia="Times New Roman"/>
          <w:noProof/>
          <w:color w:val="000000"/>
        </w:rPr>
        <w:t>(41)</w:t>
      </w:r>
      <w:r>
        <w:rPr>
          <w:rFonts w:eastAsia="Times New Roman"/>
          <w:color w:val="000000"/>
        </w:rPr>
        <w:fldChar w:fldCharType="end"/>
      </w:r>
      <w:r w:rsidR="00AF04DB">
        <w:rPr>
          <w:rFonts w:eastAsia="Times New Roman"/>
          <w:color w:val="000000"/>
        </w:rPr>
        <w:t xml:space="preserve">. Es por ello que </w:t>
      </w:r>
      <w:r w:rsidR="001C32D1" w:rsidRPr="00A24EB6">
        <w:rPr>
          <w:rFonts w:eastAsia="Times New Roman"/>
          <w:color w:val="000000"/>
        </w:rPr>
        <w:t>la evaluación debe vincularse con el concepto de evaluación formativa así podremos comprobar los resultados del proceso de aprender y no sólo los resultados que tratan la evaluación como sinónimo de calificación; además, se convertirá en un elemento de mejora y ayuda para el alumnado y para el profesorado</w:t>
      </w:r>
      <w:r w:rsidR="008A64AE">
        <w:rPr>
          <w:rFonts w:eastAsia="Times New Roman"/>
          <w:color w:val="000000"/>
        </w:rPr>
        <w:t xml:space="preserve"> </w:t>
      </w:r>
      <w:r w:rsidR="008A64AE">
        <w:rPr>
          <w:rFonts w:eastAsia="Times New Roman"/>
          <w:color w:val="000000"/>
        </w:rPr>
        <w:fldChar w:fldCharType="begin"/>
      </w:r>
      <w:r w:rsidR="00AB5D05">
        <w:rPr>
          <w:rFonts w:eastAsia="Times New Roman"/>
          <w:color w:val="000000"/>
        </w:rPr>
        <w:instrText xml:space="preserve"> ADDIN ZOTERO_ITEM CSL_CITATION {"citationID":"If9a6SBc","properties":{"formattedCitation":"(42,43)","plainCitation":"(42,43)","noteIndex":0},"citationItems":[{"id":2062,"uris":["http://zotero.org/users/local/aBWJ72IO/items/P9GM4WX9"],"uri":["http://zotero.org/users/local/aBWJ72IO/items/P9GM4WX9"],"itemData":{"id":2062,"type":"book","call-number":"LB3051 .F65 2007","event-place":"New York","ISBN":"978-0-8077-4800-8","number-of-pages":"162","publisher":"Teachers College Press/Teachers College, Columbia University","publisher-place":"New York","source":"Library Catalog (Blacklight)","title":"Formative classroom assessment: theory into practice","title-short":"Formative classroom assessment","editor":[{"family":"McMillan","given":"James H."}],"issued":{"date-parts":[["2007"]]}}},{"id":2065,"uris":["http://zotero.org/users/local/aBWJ72IO/items/XP8BCU9X"],"uri":["http://zotero.org/users/local/aBWJ72IO/items/XP8BCU9X"],"itemData":{"id":2065,"type":"book","abstract":"Autoría: Víctor Manuel López Pastor.\nEditor: Narcea.\nAño de publicación: 2009.\nLibro en Dialnet.","ISBN":"978-84-277-1596-7","language":"spa","publisher":"Narcea","source":"dialnet.unirioja.es","title":"Evaluación formativa y compartida en Educación Superior: propuestas, técnicas, instrumentos y experiencias","title-short":"Evaluación formativa y compartida en Educación Superior","URL":"https://dialnet.unirioja.es/servlet/libro?codigo=362903","author":[{"family":"Pastor","given":"Víctor Manuel López"}],"issued":{"date-parts":[["2009"]]}}}],"schema":"https://github.com/citation-style-language/schema/raw/master/csl-citation.json"} </w:instrText>
      </w:r>
      <w:r w:rsidR="008A64AE">
        <w:rPr>
          <w:rFonts w:eastAsia="Times New Roman"/>
          <w:color w:val="000000"/>
        </w:rPr>
        <w:fldChar w:fldCharType="separate"/>
      </w:r>
      <w:r w:rsidR="00AB5D05">
        <w:rPr>
          <w:rFonts w:eastAsia="Times New Roman"/>
          <w:noProof/>
          <w:color w:val="000000"/>
        </w:rPr>
        <w:t>(42,43)</w:t>
      </w:r>
      <w:r w:rsidR="008A64AE">
        <w:rPr>
          <w:rFonts w:eastAsia="Times New Roman"/>
          <w:color w:val="000000"/>
        </w:rPr>
        <w:fldChar w:fldCharType="end"/>
      </w:r>
      <w:r w:rsidR="002838A9">
        <w:rPr>
          <w:rFonts w:eastAsia="Times New Roman"/>
          <w:color w:val="000000"/>
        </w:rPr>
        <w:t xml:space="preserve">. Según nuestros resultados, </w:t>
      </w:r>
      <w:r w:rsidR="0020657E">
        <w:rPr>
          <w:rFonts w:eastAsia="Times New Roman"/>
          <w:color w:val="000000"/>
        </w:rPr>
        <w:t xml:space="preserve">la gran mayoría de los alumnos no les gustaba nada o muy poco la </w:t>
      </w:r>
      <w:r w:rsidR="0020657E">
        <w:rPr>
          <w:rFonts w:eastAsia="Times New Roman"/>
          <w:color w:val="000000"/>
        </w:rPr>
        <w:lastRenderedPageBreak/>
        <w:t xml:space="preserve">forma de evaluar del profesorado. Como hemos mencionado en el marco teórico, </w:t>
      </w:r>
      <w:r w:rsidR="00520C26">
        <w:rPr>
          <w:rFonts w:eastAsia="Times New Roman"/>
          <w:color w:val="000000"/>
        </w:rPr>
        <w:t>la evaluación e</w:t>
      </w:r>
      <w:r w:rsidR="00016CC4">
        <w:rPr>
          <w:rFonts w:eastAsia="Times New Roman"/>
          <w:color w:val="000000"/>
        </w:rPr>
        <w:t xml:space="preserve">s un aspecto importante y que influye en la motivación del alumnado, por ello hemos querido que el alumnado valorase si le gustaba </w:t>
      </w:r>
      <w:r w:rsidR="00D17F7C">
        <w:rPr>
          <w:rFonts w:eastAsia="Times New Roman"/>
          <w:color w:val="000000"/>
        </w:rPr>
        <w:t>los procesos de evaluación que aplicaba el profesorado a lo que casi un 70% ha indica</w:t>
      </w:r>
      <w:r w:rsidR="00F45046">
        <w:rPr>
          <w:rFonts w:eastAsia="Times New Roman"/>
          <w:color w:val="000000"/>
        </w:rPr>
        <w:t xml:space="preserve">do que le gusta nada o poco. Es </w:t>
      </w:r>
      <w:r w:rsidR="00D17F7C">
        <w:rPr>
          <w:rFonts w:eastAsia="Times New Roman"/>
          <w:color w:val="000000"/>
        </w:rPr>
        <w:t xml:space="preserve">decir, según este resultado la evaluación que se está llevando a cabo no favorece el proceso de enseñanza-aprendizaje. </w:t>
      </w:r>
    </w:p>
    <w:p w14:paraId="53E13979" w14:textId="77777777" w:rsidR="0020657E" w:rsidRDefault="0020657E" w:rsidP="00404453">
      <w:pPr>
        <w:spacing w:line="360" w:lineRule="auto"/>
        <w:ind w:firstLine="397"/>
        <w:jc w:val="both"/>
        <w:rPr>
          <w:rFonts w:eastAsia="Times New Roman"/>
          <w:color w:val="000000"/>
        </w:rPr>
      </w:pPr>
    </w:p>
    <w:p w14:paraId="0B5DC112" w14:textId="61687736" w:rsidR="00EF1AA9" w:rsidRDefault="00D17F7C" w:rsidP="00404453">
      <w:pPr>
        <w:spacing w:line="360" w:lineRule="auto"/>
        <w:ind w:firstLine="397"/>
        <w:jc w:val="both"/>
        <w:rPr>
          <w:rFonts w:eastAsia="Times New Roman"/>
          <w:color w:val="000000"/>
        </w:rPr>
      </w:pPr>
      <w:r>
        <w:rPr>
          <w:rFonts w:eastAsia="Times New Roman"/>
          <w:color w:val="000000"/>
        </w:rPr>
        <w:t xml:space="preserve">Por otro lado, </w:t>
      </w:r>
      <w:r w:rsidR="002838A9">
        <w:rPr>
          <w:rFonts w:eastAsia="Times New Roman"/>
          <w:color w:val="000000"/>
        </w:rPr>
        <w:t>aproximadamente el 45% del alumnado asegura que el profesor nunca o pocas veces corrige e informa de cómo mejorar las actividades y/o tareas y da la oportunidad de corregirlos, es decir la retroalimentación y comunicación entre e</w:t>
      </w:r>
      <w:r w:rsidR="00F45046">
        <w:rPr>
          <w:rFonts w:eastAsia="Times New Roman"/>
          <w:color w:val="000000"/>
        </w:rPr>
        <w:t>l alumno y el profesor se limita</w:t>
      </w:r>
      <w:r w:rsidR="002838A9">
        <w:rPr>
          <w:rFonts w:eastAsia="Times New Roman"/>
          <w:color w:val="000000"/>
        </w:rPr>
        <w:t xml:space="preserve"> a cualificar la actividad. Como hemos visto anteriormente, una de las características claves que debe de tener la evaluación es el dialogo, si a un alumno le explicas sus errores y le brindas la oportunidad de corregirlos, el proceso de aprendizaje se lleva a cabo de forma más eficaz. </w:t>
      </w:r>
    </w:p>
    <w:p w14:paraId="3CC608CB" w14:textId="77777777" w:rsidR="002838A9" w:rsidRDefault="002838A9" w:rsidP="00404453">
      <w:pPr>
        <w:spacing w:line="360" w:lineRule="auto"/>
        <w:ind w:firstLine="397"/>
        <w:jc w:val="both"/>
        <w:rPr>
          <w:rFonts w:eastAsia="Times New Roman"/>
          <w:color w:val="000000"/>
        </w:rPr>
      </w:pPr>
    </w:p>
    <w:p w14:paraId="4B243227" w14:textId="55C7E6FB" w:rsidR="002838A9" w:rsidRDefault="002838A9" w:rsidP="00404453">
      <w:pPr>
        <w:spacing w:line="360" w:lineRule="auto"/>
        <w:ind w:firstLine="397"/>
        <w:jc w:val="both"/>
        <w:rPr>
          <w:rFonts w:eastAsia="Times New Roman"/>
          <w:color w:val="000000"/>
        </w:rPr>
      </w:pPr>
      <w:r>
        <w:rPr>
          <w:rFonts w:eastAsia="Times New Roman"/>
          <w:color w:val="000000"/>
        </w:rPr>
        <w:t>Adicionalmente</w:t>
      </w:r>
      <w:r w:rsidR="000101F1">
        <w:rPr>
          <w:rFonts w:eastAsia="Times New Roman"/>
          <w:color w:val="000000"/>
        </w:rPr>
        <w:t xml:space="preserve">, se quiso indagar sobre qué papel tenían los propios estudiantes </w:t>
      </w:r>
      <w:r w:rsidR="009247A6">
        <w:rPr>
          <w:rFonts w:eastAsia="Times New Roman"/>
          <w:color w:val="000000"/>
        </w:rPr>
        <w:t>en la</w:t>
      </w:r>
      <w:r w:rsidR="000101F1">
        <w:rPr>
          <w:rFonts w:eastAsia="Times New Roman"/>
          <w:color w:val="000000"/>
        </w:rPr>
        <w:t xml:space="preserve"> evaluación. Para ello se les preguntó si opinaban que en alguna asignatura hacían una valoración de su propio trabajo y/o valoraban el trabajo de sus com</w:t>
      </w:r>
      <w:r w:rsidR="009247A6">
        <w:rPr>
          <w:rFonts w:eastAsia="Times New Roman"/>
          <w:color w:val="000000"/>
        </w:rPr>
        <w:t xml:space="preserve">pañeros. Antes esta pregunta la gran mayoría indico que en 1 asignatura el propio alumnado evaluaba su trabajo, pero el 100% del alumnado indico que nunca evaluaban el trabajo de sus compañeros. Con esta cuestión se refleja que el papel del alumnado en el proceso de </w:t>
      </w:r>
      <w:r w:rsidR="00CB4FB5">
        <w:rPr>
          <w:rFonts w:eastAsia="Times New Roman"/>
          <w:color w:val="000000"/>
        </w:rPr>
        <w:t>evaluación es bastante pasivo. Como otros autores destacan</w:t>
      </w:r>
      <w:r w:rsidR="00F45046">
        <w:rPr>
          <w:rFonts w:eastAsia="Times New Roman"/>
          <w:color w:val="000000"/>
        </w:rPr>
        <w:t>,</w:t>
      </w:r>
      <w:r w:rsidR="00CB4FB5">
        <w:rPr>
          <w:rFonts w:eastAsia="Times New Roman"/>
          <w:color w:val="000000"/>
        </w:rPr>
        <w:t xml:space="preserve"> </w:t>
      </w:r>
      <w:r w:rsidR="00985917">
        <w:rPr>
          <w:rFonts w:eastAsia="Times New Roman"/>
          <w:color w:val="000000"/>
        </w:rPr>
        <w:t xml:space="preserve">la autoevaluación y la evaluación de </w:t>
      </w:r>
      <w:r w:rsidR="009247A6">
        <w:rPr>
          <w:rFonts w:eastAsia="Times New Roman"/>
          <w:color w:val="000000"/>
        </w:rPr>
        <w:t>sus compañe</w:t>
      </w:r>
      <w:r w:rsidR="007B1997">
        <w:rPr>
          <w:rFonts w:eastAsia="Times New Roman"/>
          <w:color w:val="000000"/>
        </w:rPr>
        <w:t>ros provocaría que su motivación aumentara</w:t>
      </w:r>
      <w:r w:rsidR="00985917">
        <w:rPr>
          <w:rFonts w:eastAsia="Times New Roman"/>
          <w:color w:val="000000"/>
        </w:rPr>
        <w:t xml:space="preserve">, se reforzaría el aprendizaje y tomarían consciencia de su progreso </w:t>
      </w:r>
      <w:r w:rsidR="00985917">
        <w:rPr>
          <w:rFonts w:eastAsia="Times New Roman"/>
          <w:color w:val="000000"/>
        </w:rPr>
        <w:fldChar w:fldCharType="begin"/>
      </w:r>
      <w:r w:rsidR="00AB5D05">
        <w:rPr>
          <w:rFonts w:eastAsia="Times New Roman"/>
          <w:color w:val="000000"/>
        </w:rPr>
        <w:instrText xml:space="preserve"> ADDIN ZOTERO_ITEM CSL_CITATION {"citationID":"FURVvziV","properties":{"formattedCitation":"(44)","plainCitation":"(44)","noteIndex":0},"citationItems":[{"id":2069,"uris":["http://zotero.org/users/local/aBWJ72IO/items/SLLTJ9CE"],"uri":["http://zotero.org/users/local/aBWJ72IO/items/SLLTJ9CE"],"itemData":{"id":2069,"type":"article-journal","abstract":"Autoría: María Amparo Calatayud Salom.\nLocalización: Educadores: Revista de renovación pedagógica. Nº 204, 2002.\nArtículo de Revista en Dialnet.","container-title":"Educadores: Revista de renovación pedagógica","ISSN":"0013-1113","issue":"204","language":"spa","note":"publisher: Federación Española de Religiosos de Enseñanza\nsection: Educadores: Revista de renovación pedagógica","page":"357-372","source":"dialnet.unirioja.es","title":"La cultura autoevaluativa, piedra filosofal de la calidad en educación","author":[{"family":"Salom","given":"María Amparo Calatayud"}],"issued":{"date-parts":[["2002"]]}}}],"schema":"https://github.com/citation-style-language/schema/raw/master/csl-citation.json"} </w:instrText>
      </w:r>
      <w:r w:rsidR="00985917">
        <w:rPr>
          <w:rFonts w:eastAsia="Times New Roman"/>
          <w:color w:val="000000"/>
        </w:rPr>
        <w:fldChar w:fldCharType="separate"/>
      </w:r>
      <w:r w:rsidR="00AB5D05">
        <w:rPr>
          <w:rFonts w:eastAsia="Times New Roman"/>
          <w:noProof/>
          <w:color w:val="000000"/>
        </w:rPr>
        <w:t>(44)</w:t>
      </w:r>
      <w:r w:rsidR="00985917">
        <w:rPr>
          <w:rFonts w:eastAsia="Times New Roman"/>
          <w:color w:val="000000"/>
        </w:rPr>
        <w:fldChar w:fldCharType="end"/>
      </w:r>
      <w:r w:rsidR="007B1997">
        <w:rPr>
          <w:rFonts w:eastAsia="Times New Roman"/>
          <w:color w:val="000000"/>
        </w:rPr>
        <w:t xml:space="preserve">. Además, la idea de </w:t>
      </w:r>
      <w:r w:rsidR="00C82261">
        <w:rPr>
          <w:rFonts w:eastAsia="Times New Roman"/>
          <w:color w:val="000000"/>
        </w:rPr>
        <w:t>proponer</w:t>
      </w:r>
      <w:r w:rsidR="007B1997">
        <w:rPr>
          <w:rFonts w:eastAsia="Times New Roman"/>
          <w:color w:val="000000"/>
        </w:rPr>
        <w:t xml:space="preserve"> a los estudiantes como evaluadores de su</w:t>
      </w:r>
      <w:r w:rsidR="00704347">
        <w:rPr>
          <w:rFonts w:eastAsia="Times New Roman"/>
          <w:color w:val="000000"/>
        </w:rPr>
        <w:t>s propios compañeros favorece</w:t>
      </w:r>
      <w:r w:rsidR="007B1997">
        <w:rPr>
          <w:rFonts w:eastAsia="Times New Roman"/>
          <w:color w:val="000000"/>
        </w:rPr>
        <w:t xml:space="preserve"> el desarrollo de competencias tales como la capacidad de </w:t>
      </w:r>
      <w:r w:rsidR="00C82261">
        <w:rPr>
          <w:rFonts w:eastAsia="Times New Roman"/>
          <w:color w:val="000000"/>
        </w:rPr>
        <w:t>análisis</w:t>
      </w:r>
      <w:r w:rsidR="007B1997">
        <w:rPr>
          <w:rFonts w:eastAsia="Times New Roman"/>
          <w:color w:val="000000"/>
        </w:rPr>
        <w:t xml:space="preserve"> y síntesis, la actitud crítica y la responsabilidad, además de mostrar a estos la objetividad de los </w:t>
      </w:r>
      <w:r w:rsidR="00C82261">
        <w:rPr>
          <w:rFonts w:eastAsia="Times New Roman"/>
          <w:color w:val="000000"/>
        </w:rPr>
        <w:t>criterios</w:t>
      </w:r>
      <w:r w:rsidR="007B1997">
        <w:rPr>
          <w:rFonts w:eastAsia="Times New Roman"/>
          <w:color w:val="000000"/>
        </w:rPr>
        <w:t xml:space="preserve"> de evaluación</w:t>
      </w:r>
      <w:r w:rsidR="00C82261">
        <w:rPr>
          <w:rFonts w:eastAsia="Times New Roman"/>
          <w:color w:val="000000"/>
        </w:rPr>
        <w:t xml:space="preserve"> </w:t>
      </w:r>
      <w:r w:rsidR="00C82261">
        <w:rPr>
          <w:rFonts w:eastAsia="Times New Roman"/>
          <w:color w:val="000000"/>
        </w:rPr>
        <w:fldChar w:fldCharType="begin"/>
      </w:r>
      <w:r w:rsidR="00C82261">
        <w:rPr>
          <w:rFonts w:eastAsia="Times New Roman"/>
          <w:color w:val="000000"/>
        </w:rPr>
        <w:instrText xml:space="preserve"> ADDIN ZOTERO_ITEM CSL_CITATION {"citationID":"xgJ2MDRZ","properties":{"formattedCitation":"(45)","plainCitation":"(45)","noteIndex":0},"citationItems":[{"id":2078,"uris":["http://zotero.org/users/local/aBWJ72IO/items/9TJEXEGC"],"uri":["http://zotero.org/users/local/aBWJ72IO/items/9TJEXEGC"],"itemData":{"id":2078,"type":"article-journal","abstract":"La idea de proponer a los estudiantes como evaluadores de sus propios compañeros en los nuevos planes de estudio tiene varias funciones, como la de desarrollar competencias tales como la capacidad de análisis y síntesis, la actitud crítica y la responsabilidad, además de mostrar a estos la objetividad de los criterios de evaluación en los nuevos planes de estudio. En el Espacio Europeo de Educación Superior (EEES), se plantea la necesidad de proponer un cambio en el proceso evaluativo para favorecer el desarrollo de competencias específicas y transversales. Por último, también se analizan las implicaciones que puede tener este enfoque sobre el trabajo de los docentes y del alumnado","language":"spa","note":"Accepted: 2018-02-14T10:32:05Z\npublisher: Universitat de Girona. Institut de Ciències de l'Educació Josep Pallach","source":"www.mdx.cat","title":"Desarrollo de competencias transversales en enfermería comunitaria a través de la evaluación entre iguales","URL":"https://www.mdx.cat/handle/10503/63950","author":[{"family":"Ruano Casado","given":"Luisa"},{"family":"Ballestar Tarín","given":"Maria Luisa"}],"accessed":{"date-parts":[["2021",7,25]]},"issued":{"date-parts":[["2018",2,14]]}}}],"schema":"https://github.com/citation-style-language/schema/raw/master/csl-citation.json"} </w:instrText>
      </w:r>
      <w:r w:rsidR="00C82261">
        <w:rPr>
          <w:rFonts w:eastAsia="Times New Roman"/>
          <w:color w:val="000000"/>
        </w:rPr>
        <w:fldChar w:fldCharType="separate"/>
      </w:r>
      <w:r w:rsidR="00C82261">
        <w:rPr>
          <w:rFonts w:eastAsia="Times New Roman"/>
          <w:noProof/>
          <w:color w:val="000000"/>
        </w:rPr>
        <w:t>(45)</w:t>
      </w:r>
      <w:r w:rsidR="00C82261">
        <w:rPr>
          <w:rFonts w:eastAsia="Times New Roman"/>
          <w:color w:val="000000"/>
        </w:rPr>
        <w:fldChar w:fldCharType="end"/>
      </w:r>
      <w:r w:rsidR="00704347">
        <w:rPr>
          <w:rFonts w:eastAsia="Times New Roman"/>
          <w:color w:val="000000"/>
        </w:rPr>
        <w:t xml:space="preserve">. </w:t>
      </w:r>
    </w:p>
    <w:p w14:paraId="22B22754" w14:textId="77777777" w:rsidR="002838A9" w:rsidRDefault="002838A9" w:rsidP="00404453">
      <w:pPr>
        <w:spacing w:line="360" w:lineRule="auto"/>
        <w:ind w:firstLine="397"/>
        <w:jc w:val="both"/>
        <w:rPr>
          <w:rFonts w:eastAsia="Times New Roman"/>
          <w:color w:val="000000"/>
        </w:rPr>
      </w:pPr>
    </w:p>
    <w:p w14:paraId="08C0A1E0" w14:textId="43C30257" w:rsidR="000101F1" w:rsidRDefault="00404453" w:rsidP="00404453">
      <w:pPr>
        <w:spacing w:line="360" w:lineRule="auto"/>
        <w:ind w:firstLine="397"/>
        <w:jc w:val="both"/>
        <w:rPr>
          <w:rFonts w:eastAsia="Times New Roman"/>
          <w:color w:val="000000"/>
        </w:rPr>
      </w:pPr>
      <w:r>
        <w:rPr>
          <w:rFonts w:eastAsia="Times New Roman"/>
          <w:color w:val="000000"/>
        </w:rPr>
        <w:t xml:space="preserve">Finalmente, se </w:t>
      </w:r>
      <w:r w:rsidR="00D17F7C">
        <w:rPr>
          <w:rFonts w:eastAsia="Times New Roman"/>
          <w:color w:val="000000"/>
        </w:rPr>
        <w:t xml:space="preserve">elucidó que más de un 80% del alumnado consideraba que la evaluación empleada en las distintas asignaturas no ayuda a adquirir las competencias profesionales. Es decir, tomados estos resultados en conjunto revelan que la evaluación no se está llevando a cabo de forma satisfactoria ya que un alto porcentaje del alumnado la valora de forma negativa y consideran que no ayuda a adquirir las competencias. </w:t>
      </w:r>
      <w:r w:rsidR="00D17F7C">
        <w:rPr>
          <w:rFonts w:eastAsia="Times New Roman"/>
          <w:color w:val="000000"/>
        </w:rPr>
        <w:lastRenderedPageBreak/>
        <w:t xml:space="preserve">Además, la retroalimentación por parte del profesorado no es la adecuada y el alumnado no realiza autoevaluación ni </w:t>
      </w:r>
      <w:r w:rsidR="0050705C">
        <w:rPr>
          <w:rFonts w:eastAsia="Times New Roman"/>
          <w:color w:val="000000"/>
        </w:rPr>
        <w:t>evalúa</w:t>
      </w:r>
      <w:r w:rsidR="00D17F7C">
        <w:rPr>
          <w:rFonts w:eastAsia="Times New Roman"/>
          <w:color w:val="000000"/>
        </w:rPr>
        <w:t xml:space="preserve"> a otros compañeros. Posiblemente, si se </w:t>
      </w:r>
      <w:r w:rsidR="0050705C">
        <w:rPr>
          <w:rFonts w:eastAsia="Times New Roman"/>
          <w:color w:val="000000"/>
        </w:rPr>
        <w:t>le</w:t>
      </w:r>
      <w:r w:rsidR="00D17F7C">
        <w:rPr>
          <w:rFonts w:eastAsia="Times New Roman"/>
          <w:color w:val="000000"/>
        </w:rPr>
        <w:t xml:space="preserve"> preguntará al alumnado al </w:t>
      </w:r>
      <w:r w:rsidR="0050705C">
        <w:rPr>
          <w:rFonts w:eastAsia="Times New Roman"/>
          <w:color w:val="000000"/>
        </w:rPr>
        <w:t>inicio</w:t>
      </w:r>
      <w:r w:rsidR="00D17F7C">
        <w:rPr>
          <w:rFonts w:eastAsia="Times New Roman"/>
          <w:color w:val="000000"/>
        </w:rPr>
        <w:t xml:space="preserve"> del curso como les gustaría que les evaluas</w:t>
      </w:r>
      <w:r w:rsidR="00F45046">
        <w:rPr>
          <w:rFonts w:eastAsia="Times New Roman"/>
          <w:color w:val="000000"/>
        </w:rPr>
        <w:t>en,</w:t>
      </w:r>
      <w:r w:rsidR="003F213C">
        <w:rPr>
          <w:rFonts w:eastAsia="Times New Roman"/>
          <w:color w:val="000000"/>
        </w:rPr>
        <w:t xml:space="preserve"> </w:t>
      </w:r>
      <w:r w:rsidR="003E54F4">
        <w:rPr>
          <w:rFonts w:eastAsia="Times New Roman"/>
          <w:color w:val="000000"/>
        </w:rPr>
        <w:t>se favoreciera el dialogo, se realizará una evaluación má</w:t>
      </w:r>
      <w:r w:rsidR="0050705C">
        <w:rPr>
          <w:rFonts w:eastAsia="Times New Roman"/>
          <w:color w:val="000000"/>
        </w:rPr>
        <w:t>s contextualizada, coherente y compartida la motivación intrínseca del alumnado por el proceso de aprendizaje aumentaría.</w:t>
      </w:r>
    </w:p>
    <w:p w14:paraId="17364D7C" w14:textId="77777777" w:rsidR="0050705C" w:rsidRDefault="0050705C" w:rsidP="00404453">
      <w:pPr>
        <w:spacing w:line="360" w:lineRule="auto"/>
        <w:ind w:firstLine="397"/>
        <w:jc w:val="both"/>
        <w:rPr>
          <w:rFonts w:eastAsia="Times New Roman"/>
          <w:color w:val="000000"/>
        </w:rPr>
      </w:pPr>
    </w:p>
    <w:p w14:paraId="1947517C" w14:textId="6B6C578D" w:rsidR="0050705C" w:rsidRDefault="0050705C" w:rsidP="00404453">
      <w:pPr>
        <w:spacing w:line="360" w:lineRule="auto"/>
        <w:ind w:firstLine="397"/>
        <w:jc w:val="both"/>
        <w:rPr>
          <w:rFonts w:eastAsia="Times New Roman"/>
          <w:color w:val="000000"/>
        </w:rPr>
      </w:pPr>
      <w:r w:rsidRPr="00F45046">
        <w:rPr>
          <w:rFonts w:eastAsia="Times New Roman"/>
          <w:color w:val="000000"/>
        </w:rPr>
        <w:t xml:space="preserve">Para concluir, se </w:t>
      </w:r>
      <w:r w:rsidR="000508A4" w:rsidRPr="00F45046">
        <w:rPr>
          <w:rFonts w:eastAsia="Times New Roman"/>
          <w:color w:val="000000"/>
        </w:rPr>
        <w:t>realizaron</w:t>
      </w:r>
      <w:r w:rsidRPr="00F45046">
        <w:rPr>
          <w:rFonts w:eastAsia="Times New Roman"/>
          <w:color w:val="000000"/>
        </w:rPr>
        <w:t xml:space="preserve"> dos preguntas de respuesta múltiple</w:t>
      </w:r>
      <w:r w:rsidR="00F45046" w:rsidRPr="00F45046">
        <w:rPr>
          <w:rFonts w:eastAsia="Times New Roman"/>
          <w:color w:val="000000"/>
        </w:rPr>
        <w:t xml:space="preserve"> donde podían seleccionar distintas opciones</w:t>
      </w:r>
      <w:r w:rsidRPr="00F45046">
        <w:rPr>
          <w:rFonts w:eastAsia="Times New Roman"/>
          <w:color w:val="000000"/>
        </w:rPr>
        <w:t xml:space="preserve"> y </w:t>
      </w:r>
      <w:r w:rsidR="00F45046">
        <w:rPr>
          <w:rFonts w:eastAsia="Times New Roman"/>
          <w:color w:val="000000"/>
        </w:rPr>
        <w:t>una pregunta corta</w:t>
      </w:r>
      <w:r w:rsidRPr="00F45046">
        <w:rPr>
          <w:rFonts w:eastAsia="Times New Roman"/>
          <w:color w:val="000000"/>
        </w:rPr>
        <w:t xml:space="preserve"> para que valorasen</w:t>
      </w:r>
      <w:r>
        <w:rPr>
          <w:rFonts w:eastAsia="Times New Roman"/>
          <w:color w:val="000000"/>
        </w:rPr>
        <w:t xml:space="preserve"> que aspectos del proceso aprendizaje-enseñanza les motivaba</w:t>
      </w:r>
      <w:r w:rsidR="00F45046">
        <w:rPr>
          <w:rFonts w:eastAsia="Times New Roman"/>
          <w:color w:val="000000"/>
        </w:rPr>
        <w:t>n</w:t>
      </w:r>
      <w:r>
        <w:rPr>
          <w:rFonts w:eastAsia="Times New Roman"/>
          <w:color w:val="000000"/>
        </w:rPr>
        <w:t xml:space="preserve"> más del ciclo formativo. En líneas generales </w:t>
      </w:r>
      <w:r w:rsidR="000508A4">
        <w:rPr>
          <w:rFonts w:eastAsia="Times New Roman"/>
          <w:color w:val="000000"/>
        </w:rPr>
        <w:t xml:space="preserve">se observó que los aspectos que más motivaban al alumnado eran los contenidos, el profesorado y las tareas, es decir, se evidenciaba que el alumnado estaba realizando estudios específicos de un ámbito que le gusta. Por otro lado, lo que menos les motivaba eran las metodologías, los criterios de evaluación, el profesorado y el mensaje y retroalimentación por parte del profesorado. Llama la atención que el profesorado esté presente tanto en aspectos que más motivan y que menos. Esto lo podemos achacar a qué estamos evaluando a todos los profesores del ciclo y puede que algunos les motiven mucho, y otros muy poco. No obstante, los datos evidencian los puntos débiles de la enseñanza: metodologías, criterios de evaluación y mensaje y retroalimentación por parte del profesorado. </w:t>
      </w:r>
    </w:p>
    <w:p w14:paraId="7A7EBF6A" w14:textId="49A16D65" w:rsidR="000508A4" w:rsidRDefault="009257BE" w:rsidP="00404453">
      <w:pPr>
        <w:spacing w:line="360" w:lineRule="auto"/>
        <w:ind w:firstLine="397"/>
        <w:jc w:val="both"/>
        <w:rPr>
          <w:rFonts w:eastAsia="Times New Roman"/>
          <w:color w:val="000000"/>
        </w:rPr>
      </w:pPr>
      <w:r>
        <w:rPr>
          <w:rFonts w:eastAsia="Times New Roman"/>
          <w:color w:val="000000"/>
        </w:rPr>
        <w:t>A estas conclusiones se les pueden sum</w:t>
      </w:r>
      <w:r w:rsidR="00B0583A">
        <w:rPr>
          <w:rFonts w:eastAsia="Times New Roman"/>
          <w:color w:val="000000"/>
        </w:rPr>
        <w:t xml:space="preserve">ar las obtenidas en </w:t>
      </w:r>
      <w:r w:rsidR="00947D46">
        <w:rPr>
          <w:rFonts w:eastAsia="Times New Roman"/>
          <w:color w:val="000000"/>
        </w:rPr>
        <w:t>la respuesta abierta</w:t>
      </w:r>
      <w:r w:rsidR="00ED79F9">
        <w:rPr>
          <w:rFonts w:eastAsia="Times New Roman"/>
          <w:color w:val="000000"/>
        </w:rPr>
        <w:t xml:space="preserve"> donde a modo general se destaca que les gustaría que hubiese más práctica y que se </w:t>
      </w:r>
      <w:r w:rsidR="00976848">
        <w:rPr>
          <w:rFonts w:eastAsia="Times New Roman"/>
          <w:color w:val="000000"/>
        </w:rPr>
        <w:t>desarrollaran</w:t>
      </w:r>
      <w:r w:rsidR="00ED79F9">
        <w:rPr>
          <w:rFonts w:eastAsia="Times New Roman"/>
          <w:color w:val="000000"/>
        </w:rPr>
        <w:t xml:space="preserve"> actividades que favorecieran </w:t>
      </w:r>
      <w:r w:rsidR="00F464FA">
        <w:rPr>
          <w:rFonts w:eastAsia="Times New Roman"/>
          <w:color w:val="000000"/>
        </w:rPr>
        <w:t>el debate y la interacción entre el alumnado y el profesorado. Además, comentaron que como en varias asignaturas tenían sesiones de 3 horas seguidas si no se intercalaba la teoría y la práctica se hacían muy pesadas.</w:t>
      </w:r>
    </w:p>
    <w:p w14:paraId="7EA2557B" w14:textId="77777777" w:rsidR="000508A4" w:rsidRDefault="000508A4" w:rsidP="00404453">
      <w:pPr>
        <w:spacing w:line="360" w:lineRule="auto"/>
        <w:ind w:firstLine="397"/>
        <w:jc w:val="both"/>
        <w:rPr>
          <w:rFonts w:eastAsia="Times New Roman"/>
          <w:color w:val="000000"/>
        </w:rPr>
      </w:pPr>
    </w:p>
    <w:p w14:paraId="34B64732" w14:textId="24EB343A" w:rsidR="000508A4" w:rsidRDefault="000508A4" w:rsidP="00404453">
      <w:pPr>
        <w:spacing w:line="360" w:lineRule="auto"/>
        <w:ind w:firstLine="397"/>
        <w:jc w:val="both"/>
        <w:rPr>
          <w:rFonts w:eastAsia="Times New Roman"/>
          <w:color w:val="000000"/>
        </w:rPr>
      </w:pPr>
      <w:r>
        <w:rPr>
          <w:rFonts w:eastAsia="Times New Roman"/>
          <w:color w:val="000000"/>
        </w:rPr>
        <w:t>A modo de conclusión podemos decir que estos datos reflejan la importancia de conocer la pe</w:t>
      </w:r>
      <w:r w:rsidR="008A2813">
        <w:rPr>
          <w:rFonts w:eastAsia="Times New Roman"/>
          <w:color w:val="000000"/>
        </w:rPr>
        <w:t>rcepción del alumnado</w:t>
      </w:r>
      <w:r w:rsidR="00CA35A7">
        <w:rPr>
          <w:rFonts w:eastAsia="Times New Roman"/>
          <w:color w:val="000000"/>
        </w:rPr>
        <w:t>. Con la</w:t>
      </w:r>
      <w:r w:rsidR="008A2813">
        <w:rPr>
          <w:rFonts w:eastAsia="Times New Roman"/>
          <w:color w:val="000000"/>
        </w:rPr>
        <w:t xml:space="preserve"> inclusión de metodologías más innovadoras, </w:t>
      </w:r>
      <w:r>
        <w:rPr>
          <w:rFonts w:eastAsia="Times New Roman"/>
          <w:color w:val="000000"/>
        </w:rPr>
        <w:t>donde el alumno y alumna sea el centro del proceso de enseñanza-aprendizaje</w:t>
      </w:r>
      <w:r w:rsidR="008A2813">
        <w:rPr>
          <w:rFonts w:eastAsia="Times New Roman"/>
          <w:color w:val="000000"/>
        </w:rPr>
        <w:t xml:space="preserve">, </w:t>
      </w:r>
      <w:r>
        <w:rPr>
          <w:rFonts w:eastAsia="Times New Roman"/>
          <w:color w:val="000000"/>
        </w:rPr>
        <w:t>y</w:t>
      </w:r>
      <w:r w:rsidR="008A2813">
        <w:rPr>
          <w:rFonts w:eastAsia="Times New Roman"/>
          <w:color w:val="000000"/>
        </w:rPr>
        <w:t xml:space="preserve"> </w:t>
      </w:r>
      <w:r w:rsidR="00CA35A7">
        <w:rPr>
          <w:rFonts w:eastAsia="Times New Roman"/>
          <w:color w:val="000000"/>
        </w:rPr>
        <w:t xml:space="preserve">con </w:t>
      </w:r>
      <w:r w:rsidR="008A2813">
        <w:rPr>
          <w:rFonts w:eastAsia="Times New Roman"/>
          <w:color w:val="000000"/>
        </w:rPr>
        <w:t>el empleo de</w:t>
      </w:r>
      <w:r>
        <w:rPr>
          <w:rFonts w:eastAsia="Times New Roman"/>
          <w:color w:val="000000"/>
        </w:rPr>
        <w:t xml:space="preserve"> criterios de evaluación donde predomine la evaluación formativa y una buena retroalimentación</w:t>
      </w:r>
      <w:r w:rsidR="008A2813">
        <w:rPr>
          <w:rFonts w:eastAsia="Times New Roman"/>
          <w:color w:val="000000"/>
        </w:rPr>
        <w:t>,</w:t>
      </w:r>
      <w:r>
        <w:rPr>
          <w:rFonts w:eastAsia="Times New Roman"/>
          <w:color w:val="000000"/>
        </w:rPr>
        <w:t xml:space="preserve"> podemos conseguir que aumente la motivación intrínseca en los alumnos y alumnas lo cual implicaría un mejor rendimiento escolar y una dis</w:t>
      </w:r>
      <w:r w:rsidR="008A2813">
        <w:rPr>
          <w:rFonts w:eastAsia="Times New Roman"/>
          <w:color w:val="000000"/>
        </w:rPr>
        <w:t>minución del abandono temprano.</w:t>
      </w:r>
    </w:p>
    <w:p w14:paraId="4C84B47C" w14:textId="77777777" w:rsidR="00D17F7C" w:rsidRDefault="00D17F7C" w:rsidP="00404453">
      <w:pPr>
        <w:spacing w:line="360" w:lineRule="auto"/>
        <w:ind w:firstLine="397"/>
        <w:jc w:val="both"/>
        <w:rPr>
          <w:rFonts w:eastAsia="Times New Roman"/>
          <w:color w:val="000000"/>
        </w:rPr>
      </w:pPr>
    </w:p>
    <w:p w14:paraId="39BF60CC" w14:textId="32CFEA0C" w:rsidR="002838A9" w:rsidRPr="00392820" w:rsidRDefault="002838A9" w:rsidP="00555C6E">
      <w:pPr>
        <w:spacing w:line="360" w:lineRule="auto"/>
        <w:jc w:val="both"/>
        <w:rPr>
          <w:rFonts w:eastAsia="Times New Roman"/>
        </w:rPr>
      </w:pPr>
    </w:p>
    <w:p w14:paraId="040DDC36" w14:textId="0EBEDCD8" w:rsidR="009121FA" w:rsidRPr="00AC0647" w:rsidRDefault="009121FA" w:rsidP="009121FA">
      <w:pPr>
        <w:pStyle w:val="Ttulo1"/>
        <w:ind w:firstLine="397"/>
      </w:pPr>
      <w:bookmarkStart w:id="53" w:name="_Toc78211932"/>
      <w:r w:rsidRPr="00AC0647">
        <w:lastRenderedPageBreak/>
        <w:t>7.</w:t>
      </w:r>
      <w:r>
        <w:t>Limitaciones del estudio</w:t>
      </w:r>
      <w:bookmarkEnd w:id="53"/>
    </w:p>
    <w:p w14:paraId="346CA9F6" w14:textId="77777777" w:rsidR="001C32D1" w:rsidRPr="00392820" w:rsidRDefault="001C32D1" w:rsidP="00404453">
      <w:pPr>
        <w:spacing w:line="360" w:lineRule="auto"/>
        <w:ind w:firstLine="397"/>
        <w:jc w:val="both"/>
      </w:pPr>
    </w:p>
    <w:p w14:paraId="01284D26" w14:textId="59FE8A8F" w:rsidR="00D05213" w:rsidRDefault="009121FA" w:rsidP="00404453">
      <w:pPr>
        <w:spacing w:line="360" w:lineRule="auto"/>
        <w:ind w:firstLine="397"/>
        <w:jc w:val="both"/>
      </w:pPr>
      <w:r>
        <w:t>Una de las principales limitaciones del estudio es el tam</w:t>
      </w:r>
      <w:r w:rsidR="00D05213">
        <w:t>año maestral, con un n=18 no se garantiza que los resultados sean extrapolables a todas las</w:t>
      </w:r>
      <w:r>
        <w:t xml:space="preserve"> aulas de FP. </w:t>
      </w:r>
      <w:r w:rsidR="00D05213">
        <w:t xml:space="preserve">Por otro lado, hay un sesgo muestra de omisión, ya que el estudio se realizó solamente con estudiantes de primer curso de un CFGS de una familia en particular. </w:t>
      </w:r>
      <w:r>
        <w:t xml:space="preserve">Sin embargo, </w:t>
      </w:r>
      <w:r w:rsidR="00D05213">
        <w:t>sí</w:t>
      </w:r>
      <w:r>
        <w:t xml:space="preserve"> que dan una idea orientativa de la percepción del alumnado y del grado de motivación. </w:t>
      </w:r>
      <w:r w:rsidR="00D05213">
        <w:t>Como posible línea de investigación, se podría ampliar el estudio a diferentes ciclos, tanto medios como superiores de la familia de sanidad y estudiar qué ciclos son más sensibles a los problemas de motivación.</w:t>
      </w:r>
    </w:p>
    <w:p w14:paraId="7DCEC37F" w14:textId="022454C5" w:rsidR="008120CB" w:rsidRDefault="009121FA" w:rsidP="00404453">
      <w:pPr>
        <w:spacing w:line="360" w:lineRule="auto"/>
        <w:ind w:firstLine="397"/>
        <w:jc w:val="both"/>
      </w:pPr>
      <w:r>
        <w:t>Por otro lado, destacar que apenas se ha encontrado biografía con estudios realizados en FP, la gran parte de estudios están realizados en centros universitarios y en menor medida en educación obligatoria por lo que no hemos podido hacer una comparativa entre nuestros resultados y los de otros estudios.</w:t>
      </w:r>
    </w:p>
    <w:p w14:paraId="15166BAA" w14:textId="36A46E06" w:rsidR="00D05213" w:rsidRPr="00392820" w:rsidRDefault="00D05213" w:rsidP="00404453">
      <w:pPr>
        <w:spacing w:line="360" w:lineRule="auto"/>
        <w:ind w:firstLine="397"/>
        <w:jc w:val="both"/>
      </w:pPr>
      <w:r>
        <w:t xml:space="preserve">Finalmente, mencionar la necesidad de validar la encuesta </w:t>
      </w:r>
      <w:r w:rsidR="003A29C5">
        <w:t xml:space="preserve">realizado ya que por falta de tiempo y recursos no se pudo validar. </w:t>
      </w:r>
    </w:p>
    <w:p w14:paraId="07836877" w14:textId="60E5496E" w:rsidR="008120CB" w:rsidRPr="00392820" w:rsidRDefault="008120CB" w:rsidP="00CA35A7">
      <w:pPr>
        <w:spacing w:line="360" w:lineRule="auto"/>
        <w:ind w:firstLine="397"/>
        <w:jc w:val="both"/>
      </w:pPr>
      <w:r w:rsidRPr="00392820">
        <w:br w:type="page"/>
      </w:r>
    </w:p>
    <w:p w14:paraId="2F172FA9" w14:textId="6CD07F49" w:rsidR="00B432ED" w:rsidRPr="00AC0647" w:rsidRDefault="002B3AE0" w:rsidP="00404453">
      <w:pPr>
        <w:pStyle w:val="Ttulo1"/>
        <w:ind w:firstLine="397"/>
      </w:pPr>
      <w:bookmarkStart w:id="54" w:name="_Toc78211933"/>
      <w:r>
        <w:lastRenderedPageBreak/>
        <w:t>8</w:t>
      </w:r>
      <w:r w:rsidR="003A4366" w:rsidRPr="00AC0647">
        <w:t>.</w:t>
      </w:r>
      <w:r w:rsidR="00B13DC2" w:rsidRPr="00AC0647">
        <w:t>Conclusiones</w:t>
      </w:r>
      <w:bookmarkEnd w:id="54"/>
    </w:p>
    <w:p w14:paraId="1B2A2A0A" w14:textId="77777777" w:rsidR="004D1AC9" w:rsidRPr="00A24EB6" w:rsidRDefault="004D1AC9" w:rsidP="00404453">
      <w:pPr>
        <w:spacing w:line="360" w:lineRule="auto"/>
        <w:ind w:firstLine="397"/>
        <w:jc w:val="both"/>
      </w:pPr>
    </w:p>
    <w:p w14:paraId="2AB3A11D" w14:textId="7DF0E3DC" w:rsidR="003A29C5" w:rsidRDefault="003A29C5" w:rsidP="003A29C5">
      <w:pPr>
        <w:pStyle w:val="Prrafodelista"/>
        <w:numPr>
          <w:ilvl w:val="0"/>
          <w:numId w:val="19"/>
        </w:numPr>
        <w:spacing w:before="120" w:line="360" w:lineRule="auto"/>
        <w:ind w:left="714" w:hanging="357"/>
        <w:jc w:val="both"/>
        <w:rPr>
          <w:rFonts w:ascii="Times New Roman" w:hAnsi="Times New Roman" w:cs="Times New Roman"/>
          <w:lang w:val="es-ES_tradnl"/>
        </w:rPr>
      </w:pPr>
      <w:r w:rsidRPr="003A29C5">
        <w:rPr>
          <w:rFonts w:ascii="Times New Roman" w:hAnsi="Times New Roman" w:cs="Times New Roman"/>
          <w:lang w:val="es-ES_tradnl"/>
        </w:rPr>
        <w:t>En general, el ciclo formativo ha cumplido las expectativas del alumnado</w:t>
      </w:r>
      <w:r>
        <w:rPr>
          <w:rFonts w:ascii="Times New Roman" w:hAnsi="Times New Roman" w:cs="Times New Roman"/>
          <w:lang w:val="es-ES_tradnl"/>
        </w:rPr>
        <w:t>.</w:t>
      </w:r>
    </w:p>
    <w:p w14:paraId="3AF98B0D" w14:textId="77777777" w:rsidR="003A29C5" w:rsidRPr="003A29C5" w:rsidRDefault="003A29C5" w:rsidP="003A29C5">
      <w:pPr>
        <w:pStyle w:val="Prrafodelista"/>
        <w:spacing w:before="120" w:line="360" w:lineRule="auto"/>
        <w:ind w:left="714"/>
        <w:jc w:val="both"/>
        <w:rPr>
          <w:rFonts w:ascii="Times New Roman" w:hAnsi="Times New Roman" w:cs="Times New Roman"/>
          <w:lang w:val="es-ES_tradnl"/>
        </w:rPr>
      </w:pPr>
    </w:p>
    <w:p w14:paraId="4838AD93" w14:textId="77777777" w:rsidR="003A29C5" w:rsidRDefault="003A29C5" w:rsidP="003A29C5">
      <w:pPr>
        <w:pStyle w:val="Prrafodelista"/>
        <w:numPr>
          <w:ilvl w:val="0"/>
          <w:numId w:val="19"/>
        </w:numPr>
        <w:spacing w:before="120" w:line="360" w:lineRule="auto"/>
        <w:ind w:left="714" w:hanging="357"/>
        <w:jc w:val="both"/>
        <w:rPr>
          <w:rFonts w:ascii="Times New Roman" w:hAnsi="Times New Roman" w:cs="Times New Roman"/>
          <w:lang w:val="es-ES_tradnl"/>
        </w:rPr>
      </w:pPr>
      <w:r w:rsidRPr="003A29C5">
        <w:rPr>
          <w:rFonts w:ascii="Times New Roman" w:hAnsi="Times New Roman" w:cs="Times New Roman"/>
          <w:lang w:val="es-ES_tradnl"/>
        </w:rPr>
        <w:t>Existe una correlación positiva significativa entre las expectativas alcanzadas con el ciclo formativo y el grado de ánimo y energía para finalizar dicho ciclo.</w:t>
      </w:r>
    </w:p>
    <w:p w14:paraId="125841F9" w14:textId="77777777" w:rsidR="003A29C5" w:rsidRPr="003A29C5" w:rsidRDefault="003A29C5" w:rsidP="003A29C5">
      <w:pPr>
        <w:spacing w:before="120" w:line="360" w:lineRule="auto"/>
        <w:jc w:val="both"/>
      </w:pPr>
    </w:p>
    <w:p w14:paraId="4167CAA7" w14:textId="2E71CB24" w:rsidR="003A29C5" w:rsidRDefault="003A29C5" w:rsidP="003A29C5">
      <w:pPr>
        <w:pStyle w:val="Prrafodelista"/>
        <w:numPr>
          <w:ilvl w:val="0"/>
          <w:numId w:val="19"/>
        </w:numPr>
        <w:spacing w:before="120" w:line="360" w:lineRule="auto"/>
        <w:ind w:left="714" w:hanging="357"/>
        <w:jc w:val="both"/>
        <w:rPr>
          <w:rFonts w:ascii="Times New Roman" w:hAnsi="Times New Roman" w:cs="Times New Roman"/>
          <w:lang w:val="es-ES_tradnl"/>
        </w:rPr>
      </w:pPr>
      <w:r w:rsidRPr="003A29C5">
        <w:rPr>
          <w:rFonts w:ascii="Times New Roman" w:hAnsi="Times New Roman" w:cs="Times New Roman"/>
          <w:lang w:val="es-ES_tradnl"/>
        </w:rPr>
        <w:t>De forma generalizada el alumnado prefiere que los docentes empleen TICs y metodologías activas, sin embargo, la mayoría de ellos no lo hacen.</w:t>
      </w:r>
    </w:p>
    <w:p w14:paraId="6AA95A0F" w14:textId="77777777" w:rsidR="003A29C5" w:rsidRPr="003A29C5" w:rsidRDefault="003A29C5" w:rsidP="003A29C5">
      <w:pPr>
        <w:pStyle w:val="Prrafodelista"/>
        <w:spacing w:before="120" w:line="360" w:lineRule="auto"/>
        <w:ind w:left="714"/>
        <w:jc w:val="both"/>
        <w:rPr>
          <w:rFonts w:ascii="Times New Roman" w:hAnsi="Times New Roman" w:cs="Times New Roman"/>
          <w:lang w:val="es-ES_tradnl"/>
        </w:rPr>
      </w:pPr>
    </w:p>
    <w:p w14:paraId="5E8B0136" w14:textId="249EEB14" w:rsidR="003A29C5" w:rsidRDefault="003A29C5" w:rsidP="003A29C5">
      <w:pPr>
        <w:pStyle w:val="Prrafodelista"/>
        <w:numPr>
          <w:ilvl w:val="0"/>
          <w:numId w:val="19"/>
        </w:numPr>
        <w:spacing w:before="120" w:line="360" w:lineRule="auto"/>
        <w:ind w:left="714" w:hanging="357"/>
        <w:jc w:val="both"/>
        <w:rPr>
          <w:rFonts w:ascii="Times New Roman" w:hAnsi="Times New Roman" w:cs="Times New Roman"/>
          <w:lang w:val="es-ES_tradnl"/>
        </w:rPr>
      </w:pPr>
      <w:r w:rsidRPr="003A29C5">
        <w:rPr>
          <w:rFonts w:ascii="Times New Roman" w:hAnsi="Times New Roman" w:cs="Times New Roman"/>
          <w:lang w:val="es-ES_tradnl"/>
        </w:rPr>
        <w:t>La mayoría del alumnado encuentra beneficioso el empleo técnicas pre</w:t>
      </w:r>
      <w:r>
        <w:rPr>
          <w:rFonts w:ascii="Times New Roman" w:hAnsi="Times New Roman" w:cs="Times New Roman"/>
          <w:lang w:val="es-ES_tradnl"/>
        </w:rPr>
        <w:t>-</w:t>
      </w:r>
      <w:r w:rsidRPr="003A29C5">
        <w:rPr>
          <w:rFonts w:ascii="Times New Roman" w:hAnsi="Times New Roman" w:cs="Times New Roman"/>
          <w:lang w:val="es-ES_tradnl"/>
        </w:rPr>
        <w:t>instruccionales, sin embargo, la mayoría de los docentes no hacen uso de ellas.</w:t>
      </w:r>
    </w:p>
    <w:p w14:paraId="1D627D23" w14:textId="77777777" w:rsidR="003A29C5" w:rsidRPr="003A29C5" w:rsidRDefault="003A29C5" w:rsidP="003A29C5">
      <w:pPr>
        <w:spacing w:before="120" w:line="360" w:lineRule="auto"/>
        <w:jc w:val="both"/>
      </w:pPr>
    </w:p>
    <w:p w14:paraId="45D631DF" w14:textId="77777777" w:rsidR="003A29C5" w:rsidRDefault="003A29C5" w:rsidP="003A29C5">
      <w:pPr>
        <w:pStyle w:val="Prrafodelista"/>
        <w:numPr>
          <w:ilvl w:val="0"/>
          <w:numId w:val="19"/>
        </w:numPr>
        <w:spacing w:before="120" w:line="360" w:lineRule="auto"/>
        <w:ind w:left="714" w:hanging="357"/>
        <w:jc w:val="both"/>
        <w:rPr>
          <w:rFonts w:ascii="Times New Roman" w:hAnsi="Times New Roman" w:cs="Times New Roman"/>
          <w:lang w:val="es-ES_tradnl"/>
        </w:rPr>
      </w:pPr>
      <w:r w:rsidRPr="003A29C5">
        <w:rPr>
          <w:rFonts w:ascii="Times New Roman" w:hAnsi="Times New Roman" w:cs="Times New Roman"/>
          <w:lang w:val="es-ES_tradnl"/>
        </w:rPr>
        <w:t>La mayoría del alumnado valora que la metodología empleada favorece poco la adquisición de las competencias profesionales.</w:t>
      </w:r>
    </w:p>
    <w:p w14:paraId="1DEAFC1D" w14:textId="77777777" w:rsidR="003A29C5" w:rsidRPr="003A29C5" w:rsidRDefault="003A29C5" w:rsidP="003A29C5">
      <w:pPr>
        <w:pStyle w:val="Prrafodelista"/>
        <w:spacing w:before="120" w:line="360" w:lineRule="auto"/>
        <w:ind w:left="714"/>
        <w:jc w:val="both"/>
        <w:rPr>
          <w:rFonts w:ascii="Times New Roman" w:hAnsi="Times New Roman" w:cs="Times New Roman"/>
          <w:lang w:val="es-ES_tradnl"/>
        </w:rPr>
      </w:pPr>
    </w:p>
    <w:p w14:paraId="5AD69D54" w14:textId="7C5592C8" w:rsidR="003A29C5" w:rsidRDefault="003A29C5" w:rsidP="003A29C5">
      <w:pPr>
        <w:pStyle w:val="Prrafodelista"/>
        <w:numPr>
          <w:ilvl w:val="0"/>
          <w:numId w:val="19"/>
        </w:numPr>
        <w:spacing w:before="120" w:line="360" w:lineRule="auto"/>
        <w:ind w:left="714" w:hanging="357"/>
        <w:jc w:val="both"/>
        <w:rPr>
          <w:rFonts w:ascii="Times New Roman" w:hAnsi="Times New Roman" w:cs="Times New Roman"/>
          <w:lang w:val="es-ES_tradnl"/>
        </w:rPr>
      </w:pPr>
      <w:r w:rsidRPr="003A29C5">
        <w:rPr>
          <w:rFonts w:ascii="Times New Roman" w:hAnsi="Times New Roman" w:cs="Times New Roman"/>
          <w:lang w:val="es-ES_tradnl"/>
        </w:rPr>
        <w:t>A gran parte del alumnado les gusta poco la forma de evaluar de los docentes</w:t>
      </w:r>
      <w:r>
        <w:rPr>
          <w:rFonts w:ascii="Times New Roman" w:hAnsi="Times New Roman" w:cs="Times New Roman"/>
          <w:lang w:val="es-ES_tradnl"/>
        </w:rPr>
        <w:t>.</w:t>
      </w:r>
    </w:p>
    <w:p w14:paraId="79ECF644" w14:textId="77777777" w:rsidR="003A29C5" w:rsidRPr="003A29C5" w:rsidRDefault="003A29C5" w:rsidP="003A29C5">
      <w:pPr>
        <w:spacing w:before="120" w:line="360" w:lineRule="auto"/>
        <w:jc w:val="both"/>
      </w:pPr>
    </w:p>
    <w:p w14:paraId="3A3618A6" w14:textId="3C445B2A" w:rsidR="003A29C5" w:rsidRPr="003A29C5" w:rsidRDefault="003A29C5" w:rsidP="003A29C5">
      <w:pPr>
        <w:pStyle w:val="Prrafodelista"/>
        <w:numPr>
          <w:ilvl w:val="0"/>
          <w:numId w:val="19"/>
        </w:numPr>
        <w:spacing w:before="120" w:line="360" w:lineRule="auto"/>
        <w:ind w:left="714" w:hanging="357"/>
        <w:jc w:val="both"/>
        <w:rPr>
          <w:rFonts w:ascii="Times New Roman" w:hAnsi="Times New Roman" w:cs="Times New Roman"/>
          <w:lang w:val="es-ES_tradnl"/>
        </w:rPr>
      </w:pPr>
      <w:r w:rsidRPr="003A29C5">
        <w:rPr>
          <w:rFonts w:ascii="Times New Roman" w:hAnsi="Times New Roman" w:cs="Times New Roman"/>
          <w:lang w:val="es-ES_tradnl"/>
        </w:rPr>
        <w:t>Un alto porcentaje del alumnado opina que los procesos de evaluación empleados no ayudan a adquirir las competencias profesionales.</w:t>
      </w:r>
    </w:p>
    <w:p w14:paraId="130ECF5F" w14:textId="77777777" w:rsidR="003A29C5" w:rsidRPr="003A29C5" w:rsidRDefault="003A29C5" w:rsidP="003A29C5">
      <w:pPr>
        <w:pStyle w:val="Prrafodelista"/>
        <w:spacing w:before="120" w:line="360" w:lineRule="auto"/>
        <w:ind w:left="714"/>
        <w:jc w:val="both"/>
        <w:rPr>
          <w:rFonts w:ascii="Times New Roman" w:hAnsi="Times New Roman" w:cs="Times New Roman"/>
          <w:lang w:val="es-ES_tradnl"/>
        </w:rPr>
      </w:pPr>
    </w:p>
    <w:p w14:paraId="244A8B21" w14:textId="77777777" w:rsidR="003A29C5" w:rsidRDefault="003A29C5" w:rsidP="003A29C5">
      <w:pPr>
        <w:pStyle w:val="Prrafodelista"/>
        <w:numPr>
          <w:ilvl w:val="0"/>
          <w:numId w:val="19"/>
        </w:numPr>
        <w:spacing w:before="120" w:line="360" w:lineRule="auto"/>
        <w:ind w:left="714" w:hanging="357"/>
        <w:jc w:val="both"/>
        <w:rPr>
          <w:rFonts w:ascii="Times New Roman" w:hAnsi="Times New Roman" w:cs="Times New Roman"/>
          <w:lang w:val="es-ES_tradnl"/>
        </w:rPr>
      </w:pPr>
      <w:r w:rsidRPr="003A29C5">
        <w:rPr>
          <w:rFonts w:ascii="Times New Roman" w:hAnsi="Times New Roman" w:cs="Times New Roman"/>
          <w:lang w:val="es-ES_tradnl"/>
        </w:rPr>
        <w:t>La metodología, los criterios de evaluación y la retroalimentación por parte del profesorado son los factores que menos motivan al alumnado del CFGS.</w:t>
      </w:r>
    </w:p>
    <w:p w14:paraId="47CB6DA3" w14:textId="77777777" w:rsidR="003A29C5" w:rsidRPr="003A29C5" w:rsidRDefault="003A29C5" w:rsidP="003A29C5">
      <w:pPr>
        <w:pStyle w:val="Prrafodelista"/>
        <w:spacing w:before="120" w:line="360" w:lineRule="auto"/>
        <w:ind w:left="714"/>
        <w:jc w:val="both"/>
        <w:rPr>
          <w:rFonts w:ascii="Times New Roman" w:hAnsi="Times New Roman" w:cs="Times New Roman"/>
          <w:lang w:val="es-ES_tradnl"/>
        </w:rPr>
      </w:pPr>
    </w:p>
    <w:p w14:paraId="5AC824EA" w14:textId="77777777" w:rsidR="003A29C5" w:rsidRPr="003A29C5" w:rsidRDefault="003A29C5" w:rsidP="003A29C5">
      <w:pPr>
        <w:pStyle w:val="Prrafodelista"/>
        <w:numPr>
          <w:ilvl w:val="0"/>
          <w:numId w:val="19"/>
        </w:numPr>
        <w:spacing w:before="120" w:line="360" w:lineRule="auto"/>
        <w:ind w:left="714" w:hanging="357"/>
        <w:jc w:val="both"/>
        <w:rPr>
          <w:rFonts w:ascii="Times New Roman" w:hAnsi="Times New Roman" w:cs="Times New Roman"/>
          <w:lang w:val="es-ES_tradnl"/>
        </w:rPr>
      </w:pPr>
      <w:r w:rsidRPr="003A29C5">
        <w:rPr>
          <w:rFonts w:ascii="Times New Roman" w:hAnsi="Times New Roman" w:cs="Times New Roman"/>
          <w:lang w:val="es-ES_tradnl"/>
        </w:rPr>
        <w:t xml:space="preserve">La mayoría del alumnado opina que un aumento de prácticas y actividades más interactivas y dinámicas favorecerían su motivación. </w:t>
      </w:r>
    </w:p>
    <w:p w14:paraId="383C3056" w14:textId="77777777" w:rsidR="003A29C5" w:rsidRDefault="003A29C5" w:rsidP="00404453">
      <w:pPr>
        <w:spacing w:line="360" w:lineRule="auto"/>
        <w:ind w:firstLine="397"/>
        <w:jc w:val="both"/>
      </w:pPr>
    </w:p>
    <w:p w14:paraId="78172356" w14:textId="77777777" w:rsidR="003A29C5" w:rsidRDefault="003A29C5" w:rsidP="00404453">
      <w:pPr>
        <w:spacing w:line="360" w:lineRule="auto"/>
        <w:ind w:firstLine="397"/>
        <w:jc w:val="both"/>
      </w:pPr>
    </w:p>
    <w:p w14:paraId="3B9B751C" w14:textId="7D5484A6" w:rsidR="004D1AC9" w:rsidRPr="00A24EB6" w:rsidRDefault="00EB3E2C" w:rsidP="00404453">
      <w:pPr>
        <w:spacing w:line="360" w:lineRule="auto"/>
        <w:ind w:firstLine="397"/>
        <w:jc w:val="both"/>
      </w:pPr>
      <w:r>
        <w:t>-</w:t>
      </w:r>
    </w:p>
    <w:p w14:paraId="6DE1200B" w14:textId="5EE0608F" w:rsidR="008120CB" w:rsidRPr="00A24EB6" w:rsidRDefault="008120CB" w:rsidP="00CA35A7">
      <w:pPr>
        <w:spacing w:line="360" w:lineRule="auto"/>
        <w:ind w:firstLine="397"/>
        <w:jc w:val="both"/>
      </w:pPr>
      <w:r w:rsidRPr="00A24EB6">
        <w:br w:type="page"/>
      </w:r>
    </w:p>
    <w:p w14:paraId="5D836F39" w14:textId="60503B93" w:rsidR="00F96E4D" w:rsidRDefault="00B432ED" w:rsidP="00F464FA">
      <w:pPr>
        <w:pStyle w:val="Ttulo1"/>
      </w:pPr>
      <w:bookmarkStart w:id="55" w:name="_Toc78211934"/>
      <w:r w:rsidRPr="00F464FA">
        <w:lastRenderedPageBreak/>
        <w:t>Bibliografía</w:t>
      </w:r>
      <w:bookmarkEnd w:id="55"/>
    </w:p>
    <w:p w14:paraId="0AA8C0C1" w14:textId="77777777" w:rsidR="00F464FA" w:rsidRPr="00F464FA" w:rsidRDefault="00F464FA" w:rsidP="00F464FA"/>
    <w:p w14:paraId="0C070750" w14:textId="77777777" w:rsidR="00C82261" w:rsidRPr="00C82261" w:rsidRDefault="00F96E4D">
      <w:pPr>
        <w:widowControl w:val="0"/>
        <w:autoSpaceDE w:val="0"/>
        <w:autoSpaceDN w:val="0"/>
        <w:adjustRightInd w:val="0"/>
        <w:rPr>
          <w:rFonts w:eastAsia="Times New Roman"/>
        </w:rPr>
      </w:pPr>
      <w:r w:rsidRPr="00A24EB6">
        <w:rPr>
          <w:lang w:eastAsia="en-US"/>
        </w:rPr>
        <w:fldChar w:fldCharType="begin"/>
      </w:r>
      <w:r w:rsidR="00AB5D05">
        <w:instrText xml:space="preserve"> ADDIN ZOTERO_BIBL {"uncited":[],"omitted":[],"custom":[]} CSL_BIBLIOGRAPHY </w:instrText>
      </w:r>
      <w:r w:rsidRPr="00A24EB6">
        <w:rPr>
          <w:lang w:eastAsia="en-US"/>
        </w:rPr>
        <w:fldChar w:fldCharType="separate"/>
      </w:r>
      <w:r w:rsidR="00C82261" w:rsidRPr="00C82261">
        <w:rPr>
          <w:rFonts w:eastAsia="Times New Roman"/>
        </w:rPr>
        <w:t xml:space="preserve">1. </w:t>
      </w:r>
      <w:r w:rsidR="00C82261" w:rsidRPr="00C82261">
        <w:rPr>
          <w:rFonts w:eastAsia="Times New Roman"/>
        </w:rPr>
        <w:tab/>
        <w:t xml:space="preserve">Belen Navarrete Ruiz De Clavijo. La motivación en el aula. Funciones del profesor para mejorar la motivación en el aprendizaje. Revista Digital, Innovacion y Experiencias Eductivas. 2009;15:2. </w:t>
      </w:r>
    </w:p>
    <w:p w14:paraId="04B04450"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2. </w:t>
      </w:r>
      <w:r w:rsidRPr="00C82261">
        <w:rPr>
          <w:rFonts w:eastAsia="Times New Roman"/>
        </w:rPr>
        <w:tab/>
        <w:t xml:space="preserve">Abellán-Roselló L. Motivación escolar y aprendizaje en la Educación Secundaria Obligatoria. Cienc Futuro. 4 de junio de 2018;8(2):111-24. </w:t>
      </w:r>
    </w:p>
    <w:p w14:paraId="793956AA" w14:textId="77777777" w:rsidR="00C82261" w:rsidRPr="00C82261" w:rsidRDefault="00C82261">
      <w:pPr>
        <w:widowControl w:val="0"/>
        <w:autoSpaceDE w:val="0"/>
        <w:autoSpaceDN w:val="0"/>
        <w:adjustRightInd w:val="0"/>
        <w:rPr>
          <w:rFonts w:eastAsia="Times New Roman"/>
          <w:lang w:val="en-US"/>
        </w:rPr>
      </w:pPr>
      <w:r w:rsidRPr="00C82261">
        <w:rPr>
          <w:rFonts w:eastAsia="Times New Roman"/>
        </w:rPr>
        <w:t xml:space="preserve">3. </w:t>
      </w:r>
      <w:r w:rsidRPr="00C82261">
        <w:rPr>
          <w:rFonts w:eastAsia="Times New Roman"/>
        </w:rPr>
        <w:tab/>
        <w:t xml:space="preserve">Olanco Hernández A. La motivación en los estudiantes universitarios. </w:t>
      </w:r>
      <w:r w:rsidRPr="00C82261">
        <w:rPr>
          <w:rFonts w:eastAsia="Times New Roman"/>
          <w:lang w:val="en-US"/>
        </w:rPr>
        <w:t xml:space="preserve">Actual Investig En Educ. 2005;5(2):1-13. </w:t>
      </w:r>
    </w:p>
    <w:p w14:paraId="27BEAFBF" w14:textId="77777777" w:rsidR="00C82261" w:rsidRPr="00C82261" w:rsidRDefault="00C82261">
      <w:pPr>
        <w:widowControl w:val="0"/>
        <w:autoSpaceDE w:val="0"/>
        <w:autoSpaceDN w:val="0"/>
        <w:adjustRightInd w:val="0"/>
        <w:rPr>
          <w:rFonts w:eastAsia="Times New Roman"/>
        </w:rPr>
      </w:pPr>
      <w:r w:rsidRPr="00C82261">
        <w:rPr>
          <w:rFonts w:eastAsia="Times New Roman"/>
          <w:lang w:val="en-US"/>
        </w:rPr>
        <w:t xml:space="preserve">4. </w:t>
      </w:r>
      <w:r w:rsidRPr="00C82261">
        <w:rPr>
          <w:rFonts w:eastAsia="Times New Roman"/>
          <w:lang w:val="en-US"/>
        </w:rPr>
        <w:tab/>
        <w:t xml:space="preserve">Eurostat. Early leavers from education and training. </w:t>
      </w:r>
      <w:r w:rsidRPr="00C82261">
        <w:rPr>
          <w:rFonts w:eastAsia="Times New Roman"/>
        </w:rPr>
        <w:t xml:space="preserve">Bruselas. 2021; </w:t>
      </w:r>
    </w:p>
    <w:p w14:paraId="59690C39"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5. </w:t>
      </w:r>
      <w:r w:rsidRPr="00C82261">
        <w:rPr>
          <w:rFonts w:eastAsia="Times New Roman"/>
        </w:rPr>
        <w:tab/>
        <w:t>Abandono escolar [Internet]. Educación y formación - European Commission. 2018 [citado 28 de junio de 2021]. Disponible en: https://ec.europa.eu/education/policies/school/early-school-leaving_es</w:t>
      </w:r>
    </w:p>
    <w:p w14:paraId="2E06DEBE"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6. </w:t>
      </w:r>
      <w:r w:rsidRPr="00C82261">
        <w:rPr>
          <w:rFonts w:eastAsia="Times New Roman"/>
        </w:rPr>
        <w:tab/>
        <w:t>ASALE R-, RAE. Diccionario de la lengua española | Edición del Tricentenario [Internet]. «Diccionario de la lengua española» - Edición del Tricentenario. [citado 28 de junio de 2021]. Disponible en: https://dle.rae.es/</w:t>
      </w:r>
    </w:p>
    <w:p w14:paraId="589BF869" w14:textId="77777777" w:rsidR="00C82261" w:rsidRPr="00C82261" w:rsidRDefault="00C82261">
      <w:pPr>
        <w:widowControl w:val="0"/>
        <w:autoSpaceDE w:val="0"/>
        <w:autoSpaceDN w:val="0"/>
        <w:adjustRightInd w:val="0"/>
        <w:rPr>
          <w:rFonts w:eastAsia="Times New Roman"/>
          <w:lang w:val="en-US"/>
        </w:rPr>
      </w:pPr>
      <w:r w:rsidRPr="00C82261">
        <w:rPr>
          <w:rFonts w:eastAsia="Times New Roman"/>
        </w:rPr>
        <w:t xml:space="preserve">7. </w:t>
      </w:r>
      <w:r w:rsidRPr="00C82261">
        <w:rPr>
          <w:rFonts w:eastAsia="Times New Roman"/>
        </w:rPr>
        <w:tab/>
        <w:t xml:space="preserve">E Martinez, S Sánchez. La motivación en el aprendizaje. Volver a Educación y Didáctica. </w:t>
      </w:r>
      <w:r w:rsidRPr="00C82261">
        <w:rPr>
          <w:rFonts w:eastAsia="Times New Roman"/>
          <w:lang w:val="en-US"/>
        </w:rPr>
        <w:t xml:space="preserve">2007; </w:t>
      </w:r>
    </w:p>
    <w:p w14:paraId="7295C8BB" w14:textId="77777777" w:rsidR="00C82261" w:rsidRPr="00C82261" w:rsidRDefault="00C82261">
      <w:pPr>
        <w:widowControl w:val="0"/>
        <w:autoSpaceDE w:val="0"/>
        <w:autoSpaceDN w:val="0"/>
        <w:adjustRightInd w:val="0"/>
        <w:rPr>
          <w:rFonts w:eastAsia="Times New Roman"/>
          <w:lang w:val="en-US"/>
        </w:rPr>
      </w:pPr>
      <w:r w:rsidRPr="00C82261">
        <w:rPr>
          <w:rFonts w:eastAsia="Times New Roman"/>
          <w:lang w:val="en-US"/>
        </w:rPr>
        <w:t xml:space="preserve">8. </w:t>
      </w:r>
      <w:r w:rsidRPr="00C82261">
        <w:rPr>
          <w:rFonts w:eastAsia="Times New Roman"/>
          <w:lang w:val="en-US"/>
        </w:rPr>
        <w:tab/>
        <w:t xml:space="preserve">Stipek D. Motivation and instruction. Handb Educ Psychol. 1996;85-113. </w:t>
      </w:r>
    </w:p>
    <w:p w14:paraId="7742A00C" w14:textId="77777777" w:rsidR="00C82261" w:rsidRPr="00C82261" w:rsidRDefault="00C82261">
      <w:pPr>
        <w:widowControl w:val="0"/>
        <w:autoSpaceDE w:val="0"/>
        <w:autoSpaceDN w:val="0"/>
        <w:adjustRightInd w:val="0"/>
        <w:rPr>
          <w:rFonts w:eastAsia="Times New Roman"/>
        </w:rPr>
      </w:pPr>
      <w:r w:rsidRPr="00C82261">
        <w:rPr>
          <w:rFonts w:eastAsia="Times New Roman"/>
          <w:lang w:val="en-US"/>
        </w:rPr>
        <w:t xml:space="preserve">9. </w:t>
      </w:r>
      <w:r w:rsidRPr="00C82261">
        <w:rPr>
          <w:rFonts w:eastAsia="Times New Roman"/>
          <w:lang w:val="en-US"/>
        </w:rPr>
        <w:tab/>
        <w:t xml:space="preserve">Ryan RM, Deci EL. Promoting self-determined school engagement: Motivation, learning and well-being. </w:t>
      </w:r>
      <w:r w:rsidRPr="00C82261">
        <w:rPr>
          <w:rFonts w:eastAsia="Times New Roman"/>
        </w:rPr>
        <w:t xml:space="preserve">En: Handbook of Motivation at School. Routledge; 2009. p. 171-96. </w:t>
      </w:r>
    </w:p>
    <w:p w14:paraId="5202DEC6" w14:textId="77777777" w:rsidR="00C82261" w:rsidRPr="00C82261" w:rsidRDefault="00C82261">
      <w:pPr>
        <w:widowControl w:val="0"/>
        <w:autoSpaceDE w:val="0"/>
        <w:autoSpaceDN w:val="0"/>
        <w:adjustRightInd w:val="0"/>
        <w:rPr>
          <w:rFonts w:eastAsia="Times New Roman"/>
          <w:lang w:val="en-US"/>
        </w:rPr>
      </w:pPr>
      <w:r w:rsidRPr="00C82261">
        <w:rPr>
          <w:rFonts w:eastAsia="Times New Roman"/>
        </w:rPr>
        <w:t xml:space="preserve">10. </w:t>
      </w:r>
      <w:r w:rsidRPr="00C82261">
        <w:rPr>
          <w:rFonts w:eastAsia="Times New Roman"/>
        </w:rPr>
        <w:tab/>
        <w:t xml:space="preserve">Sánchez M. Influencia de la motivación en el rendimiento académico de los estudiantes de formación profesional. </w:t>
      </w:r>
      <w:r w:rsidRPr="00C82261">
        <w:rPr>
          <w:rFonts w:eastAsia="Times New Roman"/>
          <w:lang w:val="en-US"/>
        </w:rPr>
        <w:t xml:space="preserve">REIFOP. 2011;14:81-100. </w:t>
      </w:r>
    </w:p>
    <w:p w14:paraId="532939DB" w14:textId="77777777" w:rsidR="00C82261" w:rsidRPr="00C82261" w:rsidRDefault="00C82261">
      <w:pPr>
        <w:widowControl w:val="0"/>
        <w:autoSpaceDE w:val="0"/>
        <w:autoSpaceDN w:val="0"/>
        <w:adjustRightInd w:val="0"/>
        <w:rPr>
          <w:rFonts w:eastAsia="Times New Roman"/>
        </w:rPr>
      </w:pPr>
      <w:r w:rsidRPr="00C82261">
        <w:rPr>
          <w:rFonts w:eastAsia="Times New Roman"/>
          <w:lang w:val="en-US"/>
        </w:rPr>
        <w:t xml:space="preserve">11. </w:t>
      </w:r>
      <w:r w:rsidRPr="00C82261">
        <w:rPr>
          <w:rFonts w:eastAsia="Times New Roman"/>
          <w:lang w:val="en-US"/>
        </w:rPr>
        <w:tab/>
        <w:t xml:space="preserve">Lepper MR, Corpus JH, Iyengar SS. Intrinsic and Extrinsic Motivational Orientations in the Classroom: Age Differences and Academic Correlates. </w:t>
      </w:r>
      <w:r w:rsidRPr="00C82261">
        <w:rPr>
          <w:rFonts w:eastAsia="Times New Roman"/>
        </w:rPr>
        <w:t xml:space="preserve">J Educ Psychol. 2005;97(2):184-96. </w:t>
      </w:r>
    </w:p>
    <w:p w14:paraId="6F9D5DEC" w14:textId="77777777" w:rsidR="00C82261" w:rsidRPr="00C82261" w:rsidRDefault="00C82261">
      <w:pPr>
        <w:widowControl w:val="0"/>
        <w:autoSpaceDE w:val="0"/>
        <w:autoSpaceDN w:val="0"/>
        <w:adjustRightInd w:val="0"/>
        <w:rPr>
          <w:rFonts w:eastAsia="Times New Roman"/>
          <w:lang w:val="en-US"/>
        </w:rPr>
      </w:pPr>
      <w:r w:rsidRPr="00C82261">
        <w:rPr>
          <w:rFonts w:eastAsia="Times New Roman"/>
        </w:rPr>
        <w:t xml:space="preserve">12. </w:t>
      </w:r>
      <w:r w:rsidRPr="00C82261">
        <w:rPr>
          <w:rFonts w:eastAsia="Times New Roman"/>
        </w:rPr>
        <w:tab/>
        <w:t>Broc Cavero M. Motivación y rendimiento académico en alumnos de educación secundaria obligatoria y bachillerato LOGSE. Rev Educ ISSN 0034-8082 N</w:t>
      </w:r>
      <w:r w:rsidRPr="00C82261">
        <w:rPr>
          <w:rFonts w:eastAsia="Times New Roman"/>
          <w:vertAlign w:val="superscript"/>
        </w:rPr>
        <w:t>o</w:t>
      </w:r>
      <w:r w:rsidRPr="00C82261">
        <w:rPr>
          <w:rFonts w:eastAsia="Times New Roman"/>
        </w:rPr>
        <w:t xml:space="preserve"> 340 2006 Ejemplar Dedic Tarea Enseñar Atraer Formar Retener Desarro Buen Profr Pags 379-414. </w:t>
      </w:r>
      <w:r w:rsidRPr="00C82261">
        <w:rPr>
          <w:rFonts w:eastAsia="Times New Roman"/>
          <w:lang w:val="en-US"/>
        </w:rPr>
        <w:t xml:space="preserve">1 de enero de 2006; </w:t>
      </w:r>
    </w:p>
    <w:p w14:paraId="03291F00" w14:textId="77777777" w:rsidR="00C82261" w:rsidRPr="00C82261" w:rsidRDefault="00C82261">
      <w:pPr>
        <w:widowControl w:val="0"/>
        <w:autoSpaceDE w:val="0"/>
        <w:autoSpaceDN w:val="0"/>
        <w:adjustRightInd w:val="0"/>
        <w:rPr>
          <w:rFonts w:eastAsia="Times New Roman"/>
        </w:rPr>
      </w:pPr>
      <w:r w:rsidRPr="00C82261">
        <w:rPr>
          <w:rFonts w:eastAsia="Times New Roman"/>
          <w:lang w:val="en-US"/>
        </w:rPr>
        <w:t xml:space="preserve">13. </w:t>
      </w:r>
      <w:r w:rsidRPr="00C82261">
        <w:rPr>
          <w:rFonts w:eastAsia="Times New Roman"/>
          <w:lang w:val="en-US"/>
        </w:rPr>
        <w:tab/>
        <w:t xml:space="preserve">Pintrich PR, de Groot EV. Motivational and self-regulated learning components of classroom academic performance. </w:t>
      </w:r>
      <w:r w:rsidRPr="00C82261">
        <w:rPr>
          <w:rFonts w:eastAsia="Times New Roman"/>
        </w:rPr>
        <w:t xml:space="preserve">J Educ Psychol. 1990;82(1):33-40. </w:t>
      </w:r>
    </w:p>
    <w:p w14:paraId="5B96E4A4"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14. </w:t>
      </w:r>
      <w:r w:rsidRPr="00C82261">
        <w:rPr>
          <w:rFonts w:eastAsia="Times New Roman"/>
        </w:rPr>
        <w:tab/>
        <w:t xml:space="preserve">de Caso Fuertes, Ana María. Pautas para el estudio de la motivación académica. International Journal of Developmental and Educational Psychology. 2014;6:213-20. </w:t>
      </w:r>
    </w:p>
    <w:p w14:paraId="46CE56C6"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15. </w:t>
      </w:r>
      <w:r w:rsidRPr="00C82261">
        <w:rPr>
          <w:rFonts w:eastAsia="Times New Roman"/>
        </w:rPr>
        <w:tab/>
        <w:t>Alonso Tapia. Motivar en la escuela, motivar en la familia [Internet]. Madrid: Morata; 1995. Disponible en: https://edmorata.es/libros/motivar-en-la-escuela-motivar-en-la-familia/</w:t>
      </w:r>
    </w:p>
    <w:p w14:paraId="74E3C9AF"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16. </w:t>
      </w:r>
      <w:r w:rsidRPr="00C82261">
        <w:rPr>
          <w:rFonts w:eastAsia="Times New Roman"/>
        </w:rPr>
        <w:tab/>
        <w:t>Díaz Barriga, F, Hernández Rojas, G. Estrategias docentes para un aprendizaje significativo. [Internet]. México: McGraw Hill Interamericana; 2004 [citado 29 de junio de 2021]. Disponible en: https://www.casadellibro.com/libro-estrategias-docentes-para-un-aprendizaje-significativo/9786071502933/2505304</w:t>
      </w:r>
    </w:p>
    <w:p w14:paraId="61BD4405"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17. </w:t>
      </w:r>
      <w:r w:rsidRPr="00C82261">
        <w:rPr>
          <w:rFonts w:eastAsia="Times New Roman"/>
        </w:rPr>
        <w:tab/>
        <w:t xml:space="preserve">Eduardo Vidal-Abarca, Rafael García Ros, Francisco Pérez González. Aprendizaje y desarrollo de la personalidad. Madrid: Alianza Editorial; 2014. </w:t>
      </w:r>
    </w:p>
    <w:p w14:paraId="34E760FD"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18. </w:t>
      </w:r>
      <w:r w:rsidRPr="00C82261">
        <w:rPr>
          <w:rFonts w:eastAsia="Times New Roman"/>
        </w:rPr>
        <w:tab/>
        <w:t>Zuñiga DF. Hernández, G. (1998). Paradigmas de la psicología de la educación (117-121 y 132-167) México: Paidós. [citado 8 de julio de 2021]; Disponible en: https://www.academia.edu/9101317/Hern%C3%A1ndez_G_1998_Paradigmas_de_la_psicolog%C3%ADa_de_la_educaci%C3%B3n_117_121_y_132_167_M%C3%A9xico_Paid%C3%B3s</w:t>
      </w:r>
    </w:p>
    <w:p w14:paraId="2B809657"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19. </w:t>
      </w:r>
      <w:r w:rsidRPr="00C82261">
        <w:rPr>
          <w:rFonts w:eastAsia="Times New Roman"/>
        </w:rPr>
        <w:tab/>
        <w:t xml:space="preserve">Garrote Rojas D, Garrote Rojas C, Jiménez Fernández S. Factores influyentes en </w:t>
      </w:r>
      <w:r w:rsidRPr="00C82261">
        <w:rPr>
          <w:rFonts w:eastAsia="Times New Roman"/>
        </w:rPr>
        <w:lastRenderedPageBreak/>
        <w:t>motivación y estrategias de aprendizaje en los alumnos de grado. REICE Rev Iberoam Sobre Calid Efic Cambio En Educ [Internet]. 2016 [citado 8 de julio de 2021];14.2(2016). Disponible en: https://revistas.uam.es/index.php/reice/article/view/3081</w:t>
      </w:r>
    </w:p>
    <w:p w14:paraId="7F144591"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20. </w:t>
      </w:r>
      <w:r w:rsidRPr="00C82261">
        <w:rPr>
          <w:rFonts w:eastAsia="Times New Roman"/>
        </w:rPr>
        <w:tab/>
        <w:t xml:space="preserve">López JC, Flores JG. Recursos tecnológicos y metodologías de enseñanza en titulaciones del ámbito de las ciencias de la educación. Bordón Rev Pedagog. 2008;60(3):21-33. </w:t>
      </w:r>
    </w:p>
    <w:p w14:paraId="47BDD432"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21. </w:t>
      </w:r>
      <w:r w:rsidRPr="00C82261">
        <w:rPr>
          <w:rFonts w:eastAsia="Times New Roman"/>
        </w:rPr>
        <w:tab/>
        <w:t xml:space="preserve">Perera MVA, Suárez HC. Importancia de trabajar las TIC en educación infantil a traves de métodos como la webquest. Pixel-Bit Rev Medios Educ. 1 de enero de 2009;81-94. </w:t>
      </w:r>
    </w:p>
    <w:p w14:paraId="58825A34"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22. </w:t>
      </w:r>
      <w:r w:rsidRPr="00C82261">
        <w:rPr>
          <w:rFonts w:eastAsia="Times New Roman"/>
        </w:rPr>
        <w:tab/>
        <w:t>Méndez Coca D. Estudio de las motivaciones de los estudiantes de secundaria de física y química y la influencia de las metodologías de enseñanza en su interés. Educ XX1 [Internet]. 12 de junio de 2015 [citado 8 de julio de 2021];18(2). Disponible en: http://revistas.uned.es/index.php/educacionXX1/article/view/14602</w:t>
      </w:r>
    </w:p>
    <w:p w14:paraId="1BCB6724"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23. </w:t>
      </w:r>
      <w:r w:rsidRPr="00C82261">
        <w:rPr>
          <w:rFonts w:eastAsia="Times New Roman"/>
        </w:rPr>
        <w:tab/>
        <w:t xml:space="preserve">Osorio IMV. La gamificación en el aprendizaje de los estudiantes universitarios. Rastros Rostros. 2016;18(33):27-38. </w:t>
      </w:r>
    </w:p>
    <w:p w14:paraId="65409948"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24. </w:t>
      </w:r>
      <w:r w:rsidRPr="00C82261">
        <w:rPr>
          <w:rFonts w:eastAsia="Times New Roman"/>
        </w:rPr>
        <w:tab/>
        <w:t xml:space="preserve">Cuervo CM, Castro RP, Fernández AG, Suárez MVA, González EL. ¿Influye el aula invertida en la motivación y el rendimiento académico de estudiantes universitarios? Rev Infancia Educ Aprendiz. 28 de junio de 2017;3(2):660-6. </w:t>
      </w:r>
    </w:p>
    <w:p w14:paraId="7A454AC0"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25. </w:t>
      </w:r>
      <w:r w:rsidRPr="00C82261">
        <w:rPr>
          <w:rFonts w:eastAsia="Times New Roman"/>
        </w:rPr>
        <w:tab/>
        <w:t xml:space="preserve">Andreu CA. Evaluación y motivación: Una influencia recíproca. ASELE. 2008;116-22. </w:t>
      </w:r>
    </w:p>
    <w:p w14:paraId="4F51A1A8"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26. </w:t>
      </w:r>
      <w:r w:rsidRPr="00C82261">
        <w:rPr>
          <w:rFonts w:eastAsia="Times New Roman"/>
        </w:rPr>
        <w:tab/>
        <w:t>Gregori EB. Avaluació de l’ensenyament, avaluació de l’aprenentatge [Internet]. Edebé; 2000 [citado 19 de julio de 2021]. 239 p. Disponible en: https://dialnet.unirioja.es/servlet/libro?codigo=64299</w:t>
      </w:r>
    </w:p>
    <w:p w14:paraId="09B39841"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27. </w:t>
      </w:r>
      <w:r w:rsidRPr="00C82261">
        <w:rPr>
          <w:rFonts w:eastAsia="Times New Roman"/>
        </w:rPr>
        <w:tab/>
        <w:t>Ley Orgánica 2/2006, de 3 de mayo, de Educación. [Internet]. Boletin Oficial del Estado. 2006. Disponible en: https://www.boe.es/eli/es/lo/2006/05/03/2</w:t>
      </w:r>
    </w:p>
    <w:p w14:paraId="49E4B082"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28. </w:t>
      </w:r>
      <w:r w:rsidRPr="00C82261">
        <w:rPr>
          <w:rFonts w:eastAsia="Times New Roman"/>
        </w:rPr>
        <w:tab/>
        <w:t>Estadísticas de la Educación [Internet]. [citado 11 de julio de 2021]. Disponible en: https://www.educacionyfp.gob.es/servicios-al-ciudadano/estadisticas.html</w:t>
      </w:r>
    </w:p>
    <w:p w14:paraId="65543C39"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29. </w:t>
      </w:r>
      <w:r w:rsidRPr="00C82261">
        <w:rPr>
          <w:rFonts w:eastAsia="Times New Roman"/>
        </w:rPr>
        <w:tab/>
        <w:t xml:space="preserve">J Alonso Tapia, J Sánchez Ferrer. Cuestionario Mape-I. 1992. </w:t>
      </w:r>
    </w:p>
    <w:p w14:paraId="6B973E1B"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30. </w:t>
      </w:r>
      <w:r w:rsidRPr="00C82261">
        <w:rPr>
          <w:rFonts w:eastAsia="Times New Roman"/>
        </w:rPr>
        <w:tab/>
        <w:t xml:space="preserve">J Alonso Tapia, I. Montero. El cuestionario MAPE-II. 1992. </w:t>
      </w:r>
    </w:p>
    <w:p w14:paraId="24368520"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31. </w:t>
      </w:r>
      <w:r w:rsidRPr="00C82261">
        <w:rPr>
          <w:rFonts w:eastAsia="Times New Roman"/>
        </w:rPr>
        <w:tab/>
        <w:t xml:space="preserve">J Alonso Tapia, I Montero, J.A. Huertas. Evaluación de la motivación en sujetos adultos: el cuestionario MAPE-3. 2000. </w:t>
      </w:r>
    </w:p>
    <w:p w14:paraId="5A9DE514"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32. </w:t>
      </w:r>
      <w:r w:rsidRPr="00C82261">
        <w:rPr>
          <w:rFonts w:eastAsia="Times New Roman"/>
        </w:rPr>
        <w:tab/>
        <w:t xml:space="preserve">Tapia JA. Motivaciones, expectativas y valores-intereses relacionados con el aprendizaje: el cuestionario MEVA. PSICOTHE,A. 2005;17(3):404-11. </w:t>
      </w:r>
    </w:p>
    <w:p w14:paraId="766A22E7"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33. </w:t>
      </w:r>
      <w:r w:rsidRPr="00C82261">
        <w:rPr>
          <w:rFonts w:eastAsia="Times New Roman"/>
        </w:rPr>
        <w:tab/>
        <w:t xml:space="preserve">Ministerio de Educación y Formación Profesional. Datos y cifras. Curso escolar 2020/2021. 2020. </w:t>
      </w:r>
    </w:p>
    <w:p w14:paraId="60C9F4AC"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34. </w:t>
      </w:r>
      <w:r w:rsidRPr="00C82261">
        <w:rPr>
          <w:rFonts w:eastAsia="Times New Roman"/>
        </w:rPr>
        <w:tab/>
        <w:t>Chocomeli Fernández I, Formigós Bolea JA. La Formación Profesional como puente de acceso a la universidad en Ciencias de la Salud [Internet]. Universidad de Alicante. Vicerrectorado de Estudios, Formación y Calidad; 2014 [citado 12 de julio de 2021]. Disponible en: http://rua.ua.es/dspace/handle/10045/42451</w:t>
      </w:r>
    </w:p>
    <w:p w14:paraId="3EBC54F5"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35. </w:t>
      </w:r>
      <w:r w:rsidRPr="00C82261">
        <w:rPr>
          <w:rFonts w:eastAsia="Times New Roman"/>
        </w:rPr>
        <w:tab/>
        <w:t xml:space="preserve">Martín MM, Junyent MV. Reflexiones sobre aprendizaje y docencia en el actual contexto universitario. La promoción de equipos docentes. Revista  de  Educación Número extraordinario. 2008;213-34. </w:t>
      </w:r>
    </w:p>
    <w:p w14:paraId="5A14191D"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36. </w:t>
      </w:r>
      <w:r w:rsidRPr="00C82261">
        <w:rPr>
          <w:rFonts w:eastAsia="Times New Roman"/>
        </w:rPr>
        <w:tab/>
        <w:t xml:space="preserve">Pagán JB, Rus TI, Sánchez BER. Percepción del alumnado de Pedagogía ante el uso de metodologías activas. Educ Siglo XXI. 19 de julio de 2011;29(2):353-68. </w:t>
      </w:r>
    </w:p>
    <w:p w14:paraId="50144CC5"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37. </w:t>
      </w:r>
      <w:r w:rsidRPr="00C82261">
        <w:rPr>
          <w:rFonts w:eastAsia="Times New Roman"/>
        </w:rPr>
        <w:tab/>
        <w:t xml:space="preserve">De Dios Alija. T, García Maganto. S. Informe sobre el uso de metodologías activas en UFV. Madrid: Universidad Francisco de Vitoria; 2018 p. 24. </w:t>
      </w:r>
    </w:p>
    <w:p w14:paraId="35D1F63C"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38. </w:t>
      </w:r>
      <w:r w:rsidRPr="00C82261">
        <w:rPr>
          <w:rFonts w:eastAsia="Times New Roman"/>
        </w:rPr>
        <w:tab/>
        <w:t xml:space="preserve">Sintes E., Ariño A., Daza L., Elias M., Gros B., Llopis R., et al. Ser estudiant universitari avui. Barcelona: Xarxa vives d’universitats; 2016 p. 124. </w:t>
      </w:r>
    </w:p>
    <w:p w14:paraId="52E03F60"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39. </w:t>
      </w:r>
      <w:r w:rsidRPr="00C82261">
        <w:rPr>
          <w:rFonts w:eastAsia="Times New Roman"/>
        </w:rPr>
        <w:tab/>
        <w:t xml:space="preserve">Marsh HW. </w:t>
      </w:r>
      <w:r w:rsidRPr="00C82261">
        <w:rPr>
          <w:rFonts w:eastAsia="Times New Roman"/>
          <w:lang w:val="en-US"/>
        </w:rPr>
        <w:t xml:space="preserve">Seeq: A Reliable, Valid, and Useful Instrument for Collecting </w:t>
      </w:r>
      <w:r w:rsidRPr="00C82261">
        <w:rPr>
          <w:rFonts w:eastAsia="Times New Roman"/>
          <w:lang w:val="en-US"/>
        </w:rPr>
        <w:lastRenderedPageBreak/>
        <w:t xml:space="preserve">Students’ Evaluations of University Teaching. </w:t>
      </w:r>
      <w:r w:rsidRPr="00C82261">
        <w:rPr>
          <w:rFonts w:eastAsia="Times New Roman"/>
        </w:rPr>
        <w:t xml:space="preserve">Br J Educ Psychol. 1982;52(1):77-95. </w:t>
      </w:r>
    </w:p>
    <w:p w14:paraId="7FEC2F12"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40. </w:t>
      </w:r>
      <w:r w:rsidRPr="00C82261">
        <w:rPr>
          <w:rFonts w:eastAsia="Times New Roman"/>
        </w:rPr>
        <w:tab/>
        <w:t xml:space="preserve">Gutiérrez-García, C., Pérez-Pueyo, A, Pérez-Gutiérrez, M., Palacios-Picos, A. Percepciones de profesores y alumnos sobre la ense-anza, evaluación y desarrollo de competencias en estudios universitarios de formación de profesorado. Cultura y Educación. 2011;23(4):499-514. </w:t>
      </w:r>
    </w:p>
    <w:p w14:paraId="22D6C6A5"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41. </w:t>
      </w:r>
      <w:r w:rsidRPr="00C82261">
        <w:rPr>
          <w:rFonts w:eastAsia="Times New Roman"/>
        </w:rPr>
        <w:tab/>
        <w:t xml:space="preserve">Alonso Tapia J. Motivar para el aprendizaje. Barcelona: Edebé; 1997. </w:t>
      </w:r>
    </w:p>
    <w:p w14:paraId="248F5A38" w14:textId="77777777" w:rsidR="00C82261" w:rsidRPr="00C82261" w:rsidRDefault="00C82261">
      <w:pPr>
        <w:widowControl w:val="0"/>
        <w:autoSpaceDE w:val="0"/>
        <w:autoSpaceDN w:val="0"/>
        <w:adjustRightInd w:val="0"/>
        <w:rPr>
          <w:rFonts w:eastAsia="Times New Roman"/>
          <w:lang w:val="en-US"/>
        </w:rPr>
      </w:pPr>
      <w:r w:rsidRPr="00C82261">
        <w:rPr>
          <w:rFonts w:eastAsia="Times New Roman"/>
        </w:rPr>
        <w:t xml:space="preserve">42. </w:t>
      </w:r>
      <w:r w:rsidRPr="00C82261">
        <w:rPr>
          <w:rFonts w:eastAsia="Times New Roman"/>
        </w:rPr>
        <w:tab/>
        <w:t xml:space="preserve">McMillan JH, editor. </w:t>
      </w:r>
      <w:r w:rsidRPr="00C82261">
        <w:rPr>
          <w:rFonts w:eastAsia="Times New Roman"/>
          <w:lang w:val="en-US"/>
        </w:rPr>
        <w:t xml:space="preserve">Formative classroom assessment: theory into practice. New York: Teachers College Press/Teachers College, Columbia University; 2007. 162 p. </w:t>
      </w:r>
    </w:p>
    <w:p w14:paraId="2A84EB9D"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43. </w:t>
      </w:r>
      <w:r w:rsidRPr="00C82261">
        <w:rPr>
          <w:rFonts w:eastAsia="Times New Roman"/>
        </w:rPr>
        <w:tab/>
        <w:t>Pastor VML. Evaluación formativa y compartida en Educación Superior: propuestas, técnicas, instrumentos y experiencias [Internet]. Narcea; 2009. Disponible en: https://dialnet.unirioja.es/servlet/libro?codigo=362903</w:t>
      </w:r>
    </w:p>
    <w:p w14:paraId="484FB4A2"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44. </w:t>
      </w:r>
      <w:r w:rsidRPr="00C82261">
        <w:rPr>
          <w:rFonts w:eastAsia="Times New Roman"/>
        </w:rPr>
        <w:tab/>
        <w:t xml:space="preserve">Salom MAC. La cultura autoevaluativa, piedra filosofal de la calidad en educación. Educ Rev Renov Pedagógica. 2002;(204):357-72. </w:t>
      </w:r>
    </w:p>
    <w:p w14:paraId="34D19972" w14:textId="77777777" w:rsidR="00C82261" w:rsidRPr="00C82261" w:rsidRDefault="00C82261">
      <w:pPr>
        <w:widowControl w:val="0"/>
        <w:autoSpaceDE w:val="0"/>
        <w:autoSpaceDN w:val="0"/>
        <w:adjustRightInd w:val="0"/>
        <w:rPr>
          <w:rFonts w:eastAsia="Times New Roman"/>
        </w:rPr>
      </w:pPr>
      <w:r w:rsidRPr="00C82261">
        <w:rPr>
          <w:rFonts w:eastAsia="Times New Roman"/>
        </w:rPr>
        <w:t xml:space="preserve">45. </w:t>
      </w:r>
      <w:r w:rsidRPr="00C82261">
        <w:rPr>
          <w:rFonts w:eastAsia="Times New Roman"/>
        </w:rPr>
        <w:tab/>
        <w:t>Ruano Casado L, Ballestar Tarín ML. Desarrollo de competencias transversales en enfermería comunitaria a través de la evaluación entre iguales. 14 de febrero de 2018 [citado 25 de julio de 2021]; Disponible en: https://www.mdx.cat/handle/10503/63950</w:t>
      </w:r>
    </w:p>
    <w:p w14:paraId="164ECDCD" w14:textId="2D08E1AD" w:rsidR="00F96E4D" w:rsidRPr="00A24EB6" w:rsidRDefault="00F96E4D" w:rsidP="002B3AE0">
      <w:pPr>
        <w:spacing w:after="120" w:line="360" w:lineRule="auto"/>
        <w:ind w:firstLine="397"/>
        <w:jc w:val="both"/>
      </w:pPr>
      <w:r w:rsidRPr="00A24EB6">
        <w:fldChar w:fldCharType="end"/>
      </w:r>
    </w:p>
    <w:p w14:paraId="3A49195B" w14:textId="77777777" w:rsidR="00F970FC" w:rsidRPr="00A24EB6" w:rsidRDefault="00F970FC" w:rsidP="002B3AE0">
      <w:pPr>
        <w:spacing w:after="120" w:line="360" w:lineRule="auto"/>
        <w:ind w:firstLine="397"/>
        <w:jc w:val="both"/>
      </w:pPr>
    </w:p>
    <w:p w14:paraId="215E822A" w14:textId="77777777" w:rsidR="00F970FC" w:rsidRPr="00A24EB6" w:rsidRDefault="00F970FC" w:rsidP="00404453">
      <w:pPr>
        <w:spacing w:line="360" w:lineRule="auto"/>
        <w:ind w:firstLine="397"/>
        <w:jc w:val="both"/>
      </w:pPr>
    </w:p>
    <w:p w14:paraId="41B45163" w14:textId="77777777" w:rsidR="00F970FC" w:rsidRPr="00A24EB6" w:rsidRDefault="00F970FC" w:rsidP="00404453">
      <w:pPr>
        <w:spacing w:line="360" w:lineRule="auto"/>
        <w:ind w:firstLine="397"/>
        <w:jc w:val="both"/>
      </w:pPr>
    </w:p>
    <w:p w14:paraId="3DA30B6C" w14:textId="77777777" w:rsidR="00F970FC" w:rsidRPr="00A24EB6" w:rsidRDefault="00F970FC" w:rsidP="00404453">
      <w:pPr>
        <w:spacing w:line="360" w:lineRule="auto"/>
        <w:ind w:firstLine="397"/>
        <w:jc w:val="both"/>
      </w:pPr>
    </w:p>
    <w:p w14:paraId="32F9FA83" w14:textId="77777777" w:rsidR="00F970FC" w:rsidRDefault="00F970FC" w:rsidP="00404453">
      <w:pPr>
        <w:spacing w:line="360" w:lineRule="auto"/>
        <w:ind w:firstLine="397"/>
        <w:jc w:val="both"/>
      </w:pPr>
    </w:p>
    <w:p w14:paraId="3D407965" w14:textId="77777777" w:rsidR="00555C6E" w:rsidRDefault="00555C6E" w:rsidP="00404453">
      <w:pPr>
        <w:spacing w:line="360" w:lineRule="auto"/>
        <w:ind w:firstLine="397"/>
        <w:jc w:val="both"/>
      </w:pPr>
    </w:p>
    <w:p w14:paraId="6D7DEE28" w14:textId="77777777" w:rsidR="00555C6E" w:rsidRDefault="00555C6E" w:rsidP="00404453">
      <w:pPr>
        <w:spacing w:line="360" w:lineRule="auto"/>
        <w:ind w:firstLine="397"/>
        <w:jc w:val="both"/>
      </w:pPr>
    </w:p>
    <w:p w14:paraId="132665E7" w14:textId="77777777" w:rsidR="00555C6E" w:rsidRDefault="00555C6E" w:rsidP="00404453">
      <w:pPr>
        <w:spacing w:line="360" w:lineRule="auto"/>
        <w:ind w:firstLine="397"/>
        <w:jc w:val="both"/>
      </w:pPr>
    </w:p>
    <w:p w14:paraId="431FFBA6" w14:textId="77777777" w:rsidR="00555C6E" w:rsidRDefault="00555C6E" w:rsidP="00404453">
      <w:pPr>
        <w:spacing w:line="360" w:lineRule="auto"/>
        <w:ind w:firstLine="397"/>
        <w:jc w:val="both"/>
      </w:pPr>
    </w:p>
    <w:p w14:paraId="3D05FA01" w14:textId="77777777" w:rsidR="00555C6E" w:rsidRDefault="00555C6E" w:rsidP="00404453">
      <w:pPr>
        <w:spacing w:line="360" w:lineRule="auto"/>
        <w:ind w:firstLine="397"/>
        <w:jc w:val="both"/>
      </w:pPr>
    </w:p>
    <w:p w14:paraId="2954C504" w14:textId="77777777" w:rsidR="00555C6E" w:rsidRDefault="00555C6E" w:rsidP="00404453">
      <w:pPr>
        <w:spacing w:line="360" w:lineRule="auto"/>
        <w:ind w:firstLine="397"/>
        <w:jc w:val="both"/>
      </w:pPr>
    </w:p>
    <w:p w14:paraId="3416FD53" w14:textId="77777777" w:rsidR="00555C6E" w:rsidRDefault="00555C6E" w:rsidP="00404453">
      <w:pPr>
        <w:spacing w:line="360" w:lineRule="auto"/>
        <w:ind w:firstLine="397"/>
        <w:jc w:val="both"/>
      </w:pPr>
    </w:p>
    <w:p w14:paraId="71012EF1" w14:textId="77777777" w:rsidR="00555C6E" w:rsidRDefault="00555C6E" w:rsidP="00404453">
      <w:pPr>
        <w:spacing w:line="360" w:lineRule="auto"/>
        <w:ind w:firstLine="397"/>
        <w:jc w:val="both"/>
      </w:pPr>
    </w:p>
    <w:p w14:paraId="5572D2EE" w14:textId="77777777" w:rsidR="00555C6E" w:rsidRDefault="00555C6E" w:rsidP="00404453">
      <w:pPr>
        <w:spacing w:line="360" w:lineRule="auto"/>
        <w:ind w:firstLine="397"/>
        <w:jc w:val="both"/>
      </w:pPr>
    </w:p>
    <w:p w14:paraId="3112C635" w14:textId="77777777" w:rsidR="00555C6E" w:rsidRDefault="00555C6E" w:rsidP="00404453">
      <w:pPr>
        <w:spacing w:line="360" w:lineRule="auto"/>
        <w:ind w:firstLine="397"/>
        <w:jc w:val="both"/>
      </w:pPr>
    </w:p>
    <w:p w14:paraId="384ABF9D" w14:textId="77777777" w:rsidR="00555C6E" w:rsidRDefault="00555C6E" w:rsidP="00404453">
      <w:pPr>
        <w:spacing w:line="360" w:lineRule="auto"/>
        <w:ind w:firstLine="397"/>
        <w:jc w:val="both"/>
      </w:pPr>
    </w:p>
    <w:p w14:paraId="26A5B424" w14:textId="77777777" w:rsidR="00555C6E" w:rsidRDefault="00555C6E" w:rsidP="00404453">
      <w:pPr>
        <w:spacing w:line="360" w:lineRule="auto"/>
        <w:ind w:firstLine="397"/>
        <w:jc w:val="both"/>
      </w:pPr>
    </w:p>
    <w:p w14:paraId="6E2BC74A" w14:textId="77777777" w:rsidR="00555C6E" w:rsidRDefault="00555C6E" w:rsidP="00404453">
      <w:pPr>
        <w:spacing w:line="360" w:lineRule="auto"/>
        <w:ind w:firstLine="397"/>
        <w:jc w:val="both"/>
      </w:pPr>
    </w:p>
    <w:p w14:paraId="20895DBE" w14:textId="77777777" w:rsidR="00555C6E" w:rsidRDefault="00555C6E" w:rsidP="00404453">
      <w:pPr>
        <w:spacing w:line="360" w:lineRule="auto"/>
        <w:ind w:firstLine="397"/>
        <w:jc w:val="both"/>
      </w:pPr>
    </w:p>
    <w:p w14:paraId="784DE606" w14:textId="77777777" w:rsidR="00555C6E" w:rsidRDefault="00555C6E" w:rsidP="00404453">
      <w:pPr>
        <w:spacing w:line="360" w:lineRule="auto"/>
        <w:ind w:firstLine="397"/>
        <w:jc w:val="both"/>
      </w:pPr>
    </w:p>
    <w:p w14:paraId="50DDFF3D" w14:textId="77777777" w:rsidR="00555C6E" w:rsidRDefault="00555C6E" w:rsidP="00404453">
      <w:pPr>
        <w:spacing w:line="360" w:lineRule="auto"/>
        <w:ind w:firstLine="397"/>
        <w:jc w:val="both"/>
      </w:pPr>
    </w:p>
    <w:p w14:paraId="6F95B05B" w14:textId="41007A0A" w:rsidR="00555C6E" w:rsidRPr="00555C6E" w:rsidRDefault="00555C6E" w:rsidP="00555C6E">
      <w:pPr>
        <w:pStyle w:val="Ttulo1"/>
        <w:rPr>
          <w:rFonts w:ascii="Times New Roman" w:hAnsi="Times New Roman" w:cs="Times New Roman"/>
        </w:rPr>
      </w:pPr>
      <w:bookmarkStart w:id="56" w:name="_Toc78211935"/>
      <w:r w:rsidRPr="00555C6E">
        <w:rPr>
          <w:rFonts w:ascii="Times New Roman" w:hAnsi="Times New Roman" w:cs="Times New Roman"/>
        </w:rPr>
        <w:lastRenderedPageBreak/>
        <w:t>ANEXO I</w:t>
      </w:r>
      <w:bookmarkEnd w:id="56"/>
    </w:p>
    <w:p w14:paraId="3DFC9535" w14:textId="77777777" w:rsidR="00555C6E" w:rsidRDefault="00555C6E" w:rsidP="00555C6E">
      <w:pPr>
        <w:spacing w:line="360" w:lineRule="auto"/>
        <w:jc w:val="both"/>
      </w:pPr>
    </w:p>
    <w:p w14:paraId="086F395B" w14:textId="77777777" w:rsidR="00555C6E" w:rsidRPr="004A58F5" w:rsidRDefault="00555C6E" w:rsidP="00555C6E">
      <w:pPr>
        <w:pStyle w:val="Ttulo"/>
        <w:spacing w:line="285" w:lineRule="auto"/>
        <w:rPr>
          <w:sz w:val="32"/>
        </w:rPr>
      </w:pPr>
      <w:r w:rsidRPr="004A58F5">
        <w:rPr>
          <w:color w:val="202024"/>
          <w:sz w:val="32"/>
        </w:rPr>
        <w:t>Máster Universitario en Profesor/a de</w:t>
      </w:r>
      <w:r w:rsidRPr="004A58F5">
        <w:rPr>
          <w:color w:val="202024"/>
          <w:spacing w:val="-126"/>
          <w:sz w:val="32"/>
        </w:rPr>
        <w:t xml:space="preserve"> </w:t>
      </w:r>
      <w:r w:rsidRPr="004A58F5">
        <w:rPr>
          <w:color w:val="202024"/>
          <w:w w:val="95"/>
          <w:sz w:val="32"/>
        </w:rPr>
        <w:t>Ecuación</w:t>
      </w:r>
      <w:r w:rsidRPr="004A58F5">
        <w:rPr>
          <w:color w:val="202024"/>
          <w:spacing w:val="1"/>
          <w:w w:val="95"/>
          <w:sz w:val="32"/>
        </w:rPr>
        <w:t xml:space="preserve"> </w:t>
      </w:r>
      <w:r w:rsidRPr="004A58F5">
        <w:rPr>
          <w:color w:val="202024"/>
          <w:w w:val="95"/>
          <w:sz w:val="32"/>
        </w:rPr>
        <w:t>Secundaria:</w:t>
      </w:r>
      <w:r w:rsidRPr="004A58F5">
        <w:rPr>
          <w:color w:val="202024"/>
          <w:spacing w:val="1"/>
          <w:w w:val="95"/>
          <w:sz w:val="32"/>
        </w:rPr>
        <w:t xml:space="preserve"> </w:t>
      </w:r>
      <w:r w:rsidRPr="004A58F5">
        <w:rPr>
          <w:color w:val="202024"/>
          <w:w w:val="95"/>
          <w:sz w:val="32"/>
        </w:rPr>
        <w:t>Especialidades</w:t>
      </w:r>
      <w:r>
        <w:rPr>
          <w:color w:val="202024"/>
          <w:w w:val="95"/>
          <w:sz w:val="32"/>
        </w:rPr>
        <w:t xml:space="preserve"> </w:t>
      </w:r>
      <w:r w:rsidRPr="004A58F5">
        <w:rPr>
          <w:color w:val="202024"/>
          <w:spacing w:val="-119"/>
          <w:w w:val="95"/>
          <w:sz w:val="32"/>
        </w:rPr>
        <w:t xml:space="preserve"> </w:t>
      </w:r>
      <w:r>
        <w:rPr>
          <w:color w:val="202024"/>
          <w:spacing w:val="-119"/>
          <w:w w:val="95"/>
          <w:sz w:val="32"/>
        </w:rPr>
        <w:t xml:space="preserve">               </w:t>
      </w:r>
      <w:r w:rsidRPr="004A58F5">
        <w:rPr>
          <w:color w:val="202024"/>
          <w:w w:val="105"/>
          <w:sz w:val="32"/>
        </w:rPr>
        <w:t>Biosanitarias</w:t>
      </w:r>
    </w:p>
    <w:p w14:paraId="2DF80731" w14:textId="77777777" w:rsidR="00555C6E" w:rsidRDefault="00555C6E" w:rsidP="00555C6E">
      <w:pPr>
        <w:jc w:val="both"/>
        <w:rPr>
          <w:b/>
          <w:i/>
          <w:lang w:val="es-ES"/>
        </w:rPr>
      </w:pPr>
    </w:p>
    <w:p w14:paraId="1F389FF2" w14:textId="77777777" w:rsidR="00555C6E" w:rsidRPr="004D11F6" w:rsidRDefault="00555C6E" w:rsidP="00555C6E">
      <w:pPr>
        <w:jc w:val="both"/>
        <w:rPr>
          <w:i/>
          <w:lang w:val="es-ES"/>
        </w:rPr>
      </w:pPr>
      <w:r w:rsidRPr="004D11F6">
        <w:rPr>
          <w:i/>
          <w:lang w:val="es-ES"/>
        </w:rPr>
        <w:t xml:space="preserve">El siguiente formulario tiene como finalidad formar parte de un proyecto de investigación </w:t>
      </w:r>
      <w:r>
        <w:rPr>
          <w:i/>
          <w:lang w:val="es-ES"/>
        </w:rPr>
        <w:t>cuyo</w:t>
      </w:r>
      <w:r w:rsidRPr="004D11F6">
        <w:rPr>
          <w:i/>
          <w:lang w:val="es-ES"/>
        </w:rPr>
        <w:t xml:space="preserve"> objetivo</w:t>
      </w:r>
      <w:r>
        <w:rPr>
          <w:i/>
          <w:lang w:val="es-ES"/>
        </w:rPr>
        <w:t xml:space="preserve"> es</w:t>
      </w:r>
      <w:r w:rsidRPr="004D11F6">
        <w:rPr>
          <w:i/>
          <w:lang w:val="es-ES"/>
        </w:rPr>
        <w:t xml:space="preserve"> evaluar el grado de motivación del </w:t>
      </w:r>
      <w:r>
        <w:rPr>
          <w:i/>
          <w:lang w:val="es-ES"/>
        </w:rPr>
        <w:t>alumnado y conocer que factores influyen</w:t>
      </w:r>
      <w:r w:rsidRPr="004D11F6">
        <w:rPr>
          <w:i/>
          <w:lang w:val="es-ES"/>
        </w:rPr>
        <w:t>. La participación es totalmente voluntaria por lo que si usted no desea participar en el estudio no habrá ninguna consecuencia. La respuesta es completamente anónima, por la cual cosa no se dispondrá de ningún dato que permita identificarlo, en cualquier caso</w:t>
      </w:r>
      <w:r>
        <w:rPr>
          <w:i/>
          <w:lang w:val="es-ES"/>
        </w:rPr>
        <w:t>,</w:t>
      </w:r>
      <w:r w:rsidRPr="004D11F6">
        <w:rPr>
          <w:i/>
          <w:lang w:val="es-ES"/>
        </w:rPr>
        <w:t xml:space="preserve"> la información se tratará de acuerdo a la Ley Orgánica 3/2018 de Protección de Datos Personales y garantía de los derechos digitales de 5 de diciembre. Si tienen alguna pregunta sobre este proyecto de investigación, puede consultar en cualquier momento a la investigadora Inés Roger con email </w:t>
      </w:r>
      <w:hyperlink r:id="rId39" w:history="1">
        <w:r w:rsidRPr="004D11F6">
          <w:rPr>
            <w:rStyle w:val="Hipervnculo"/>
            <w:i/>
            <w:lang w:val="es-ES"/>
          </w:rPr>
          <w:t>irola3@gmail.com</w:t>
        </w:r>
      </w:hyperlink>
    </w:p>
    <w:p w14:paraId="5A5CC2C8" w14:textId="77777777" w:rsidR="00555C6E" w:rsidRPr="004D11F6" w:rsidRDefault="00555C6E" w:rsidP="00555C6E">
      <w:pPr>
        <w:jc w:val="both"/>
        <w:rPr>
          <w:i/>
          <w:lang w:val="es-ES"/>
        </w:rPr>
      </w:pPr>
    </w:p>
    <w:p w14:paraId="33A95184" w14:textId="77777777" w:rsidR="00555C6E" w:rsidRPr="004D11F6" w:rsidRDefault="00555C6E" w:rsidP="00555C6E">
      <w:pPr>
        <w:jc w:val="both"/>
        <w:rPr>
          <w:i/>
          <w:lang w:val="es-ES"/>
        </w:rPr>
      </w:pPr>
      <w:r w:rsidRPr="004D11F6">
        <w:rPr>
          <w:i/>
          <w:lang w:val="es-ES"/>
        </w:rPr>
        <w:t>Si usted responde a las cuestiones que se proponen, se entiende de forma táctica que ha entendido el objetivo del presente estudio, que ha podido preguntar y aclarar las dudas que se le hayan planteado inicialmente y que acepta participar en dicho estudio.</w:t>
      </w:r>
    </w:p>
    <w:p w14:paraId="01A90D26" w14:textId="77777777" w:rsidR="00555C6E" w:rsidRPr="004D11F6" w:rsidRDefault="00555C6E" w:rsidP="00555C6E">
      <w:pPr>
        <w:jc w:val="both"/>
        <w:rPr>
          <w:i/>
          <w:lang w:val="es-ES"/>
        </w:rPr>
      </w:pPr>
      <w:r w:rsidRPr="004D11F6">
        <w:rPr>
          <w:i/>
          <w:lang w:val="es-ES"/>
        </w:rPr>
        <w:t xml:space="preserve">Los investigadores agradecen de forma valiosa la participación en el presente estudio. </w:t>
      </w:r>
    </w:p>
    <w:p w14:paraId="4D6A1643" w14:textId="77777777" w:rsidR="00555C6E" w:rsidRDefault="00555C6E" w:rsidP="00555C6E">
      <w:pPr>
        <w:jc w:val="both"/>
        <w:rPr>
          <w:b/>
          <w:i/>
          <w:lang w:val="es-ES"/>
        </w:rPr>
      </w:pPr>
    </w:p>
    <w:p w14:paraId="79E4EFAA" w14:textId="77777777" w:rsidR="00555C6E" w:rsidRPr="00E22C1F" w:rsidRDefault="00555C6E" w:rsidP="00555C6E">
      <w:pPr>
        <w:jc w:val="both"/>
        <w:rPr>
          <w:b/>
          <w:i/>
          <w:lang w:val="es-ES"/>
        </w:rPr>
      </w:pPr>
      <w:r w:rsidRPr="00E22C1F">
        <w:rPr>
          <w:b/>
          <w:i/>
          <w:lang w:val="es-ES"/>
        </w:rPr>
        <w:t>Instrucciones:</w:t>
      </w:r>
    </w:p>
    <w:p w14:paraId="5ECB4491" w14:textId="77777777" w:rsidR="00555C6E" w:rsidRPr="00E22C1F" w:rsidRDefault="00555C6E" w:rsidP="00555C6E">
      <w:pPr>
        <w:jc w:val="both"/>
        <w:rPr>
          <w:b/>
          <w:i/>
          <w:lang w:val="es-ES"/>
        </w:rPr>
      </w:pPr>
      <w:r w:rsidRPr="00E22C1F">
        <w:rPr>
          <w:b/>
          <w:i/>
          <w:lang w:val="es-ES"/>
        </w:rPr>
        <w:t xml:space="preserve">Este cuestionario consiste en una serie de enunciados que se refieren a ti mismo y a tu forma de pensar. Señala la opción con la que te sientes más identificado. </w:t>
      </w:r>
    </w:p>
    <w:p w14:paraId="37125999" w14:textId="77777777" w:rsidR="00555C6E" w:rsidRDefault="00555C6E" w:rsidP="00555C6E">
      <w:pPr>
        <w:rPr>
          <w:b/>
          <w:lang w:val="es-ES"/>
        </w:rPr>
      </w:pPr>
    </w:p>
    <w:p w14:paraId="56042423" w14:textId="77777777" w:rsidR="00555C6E" w:rsidRDefault="00555C6E" w:rsidP="00555C6E">
      <w:pPr>
        <w:rPr>
          <w:b/>
          <w:lang w:val="es-ES"/>
        </w:rPr>
      </w:pPr>
      <w:r>
        <w:rPr>
          <w:b/>
          <w:lang w:val="es-ES"/>
        </w:rPr>
        <w:t>Datos Personales</w:t>
      </w:r>
    </w:p>
    <w:p w14:paraId="77EB3F95" w14:textId="77777777" w:rsidR="00555C6E" w:rsidRDefault="00555C6E" w:rsidP="00555C6E">
      <w:pPr>
        <w:rPr>
          <w:b/>
          <w:lang w:val="es-ES"/>
        </w:rPr>
      </w:pPr>
      <w:r>
        <w:rPr>
          <w:b/>
          <w:lang w:val="es-ES"/>
        </w:rPr>
        <w:t>Sexo:  (    ) Masculino</w:t>
      </w:r>
      <w:r>
        <w:rPr>
          <w:b/>
          <w:lang w:val="es-ES"/>
        </w:rPr>
        <w:tab/>
      </w:r>
      <w:r>
        <w:rPr>
          <w:b/>
          <w:lang w:val="es-ES"/>
        </w:rPr>
        <w:tab/>
        <w:t>(    ) Femenino</w:t>
      </w:r>
      <w:r>
        <w:rPr>
          <w:b/>
          <w:lang w:val="es-ES"/>
        </w:rPr>
        <w:tab/>
      </w:r>
      <w:r>
        <w:rPr>
          <w:b/>
          <w:lang w:val="es-ES"/>
        </w:rPr>
        <w:tab/>
        <w:t>(    ) Otros</w:t>
      </w:r>
    </w:p>
    <w:p w14:paraId="16F33469" w14:textId="77777777" w:rsidR="00555C6E" w:rsidRDefault="00555C6E" w:rsidP="00555C6E">
      <w:pPr>
        <w:rPr>
          <w:b/>
          <w:lang w:val="es-ES"/>
        </w:rPr>
      </w:pPr>
    </w:p>
    <w:p w14:paraId="0B2E6E99" w14:textId="77777777" w:rsidR="00555C6E" w:rsidRDefault="00555C6E" w:rsidP="00555C6E">
      <w:pPr>
        <w:rPr>
          <w:b/>
          <w:lang w:val="es-ES"/>
        </w:rPr>
      </w:pPr>
      <w:r>
        <w:rPr>
          <w:b/>
          <w:lang w:val="es-ES"/>
        </w:rPr>
        <w:t>Año de nacimiento:</w:t>
      </w:r>
    </w:p>
    <w:p w14:paraId="0F559DE1" w14:textId="77777777" w:rsidR="00555C6E" w:rsidRDefault="00555C6E" w:rsidP="00555C6E">
      <w:pPr>
        <w:rPr>
          <w:b/>
          <w:lang w:val="es-ES"/>
        </w:rPr>
      </w:pPr>
    </w:p>
    <w:p w14:paraId="6296805A" w14:textId="77777777" w:rsidR="00555C6E" w:rsidRDefault="00555C6E" w:rsidP="00555C6E">
      <w:pPr>
        <w:rPr>
          <w:b/>
          <w:lang w:val="es-ES"/>
        </w:rPr>
      </w:pPr>
    </w:p>
    <w:p w14:paraId="42C6DEB4" w14:textId="77777777" w:rsidR="00555C6E" w:rsidRDefault="00555C6E" w:rsidP="00555C6E">
      <w:pPr>
        <w:pStyle w:val="Prrafodelista"/>
        <w:numPr>
          <w:ilvl w:val="0"/>
          <w:numId w:val="12"/>
        </w:numPr>
        <w:rPr>
          <w:b/>
          <w:lang w:val="es-ES"/>
        </w:rPr>
      </w:pPr>
      <w:r>
        <w:rPr>
          <w:b/>
          <w:lang w:val="es-ES"/>
        </w:rPr>
        <w:t>¿Fue este ciclo formativo tu primera opción?</w:t>
      </w:r>
    </w:p>
    <w:p w14:paraId="625A6958" w14:textId="77777777" w:rsidR="00555C6E" w:rsidRPr="00EC1044" w:rsidRDefault="00555C6E" w:rsidP="00555C6E">
      <w:pPr>
        <w:pStyle w:val="Prrafodelista"/>
        <w:numPr>
          <w:ilvl w:val="0"/>
          <w:numId w:val="32"/>
        </w:numPr>
        <w:rPr>
          <w:lang w:val="es-ES"/>
        </w:rPr>
      </w:pPr>
      <w:r w:rsidRPr="00EC1044">
        <w:rPr>
          <w:lang w:val="es-ES"/>
        </w:rPr>
        <w:t>Sí</w:t>
      </w:r>
    </w:p>
    <w:p w14:paraId="41883986" w14:textId="77777777" w:rsidR="00555C6E" w:rsidRDefault="00555C6E" w:rsidP="00555C6E">
      <w:pPr>
        <w:pStyle w:val="Prrafodelista"/>
        <w:numPr>
          <w:ilvl w:val="0"/>
          <w:numId w:val="32"/>
        </w:numPr>
        <w:rPr>
          <w:lang w:val="es-ES"/>
        </w:rPr>
      </w:pPr>
      <w:r w:rsidRPr="00EC1044">
        <w:rPr>
          <w:lang w:val="es-ES"/>
        </w:rPr>
        <w:t>No</w:t>
      </w:r>
    </w:p>
    <w:p w14:paraId="22139A61" w14:textId="77777777" w:rsidR="00555C6E" w:rsidRPr="00EC1044" w:rsidRDefault="00555C6E" w:rsidP="00555C6E">
      <w:pPr>
        <w:rPr>
          <w:b/>
          <w:lang w:val="es-ES"/>
        </w:rPr>
      </w:pPr>
    </w:p>
    <w:p w14:paraId="651646C4" w14:textId="77777777" w:rsidR="00555C6E" w:rsidRPr="00EC1044" w:rsidRDefault="00555C6E" w:rsidP="00555C6E">
      <w:pPr>
        <w:pStyle w:val="Prrafodelista"/>
        <w:numPr>
          <w:ilvl w:val="0"/>
          <w:numId w:val="12"/>
        </w:numPr>
        <w:rPr>
          <w:b/>
          <w:lang w:val="es-ES"/>
        </w:rPr>
      </w:pPr>
      <w:r w:rsidRPr="00EC1044">
        <w:rPr>
          <w:b/>
          <w:lang w:val="es-ES"/>
        </w:rPr>
        <w:t>¿Cuál ha sido la vía de acceso a este ciclo?</w:t>
      </w:r>
    </w:p>
    <w:p w14:paraId="22A5AAA4" w14:textId="77777777" w:rsidR="00555C6E" w:rsidRDefault="00555C6E" w:rsidP="00555C6E">
      <w:pPr>
        <w:pStyle w:val="Prrafodelista"/>
        <w:numPr>
          <w:ilvl w:val="0"/>
          <w:numId w:val="33"/>
        </w:numPr>
        <w:rPr>
          <w:lang w:val="es-ES"/>
        </w:rPr>
      </w:pPr>
      <w:r w:rsidRPr="00EC1044">
        <w:rPr>
          <w:lang w:val="es-ES"/>
        </w:rPr>
        <w:t>Bach</w:t>
      </w:r>
      <w:r>
        <w:rPr>
          <w:lang w:val="es-ES"/>
        </w:rPr>
        <w:t>illerato</w:t>
      </w:r>
    </w:p>
    <w:p w14:paraId="48901C76" w14:textId="77777777" w:rsidR="00555C6E" w:rsidRDefault="00555C6E" w:rsidP="00555C6E">
      <w:pPr>
        <w:pStyle w:val="Prrafodelista"/>
        <w:numPr>
          <w:ilvl w:val="0"/>
          <w:numId w:val="33"/>
        </w:numPr>
        <w:rPr>
          <w:lang w:val="es-ES"/>
        </w:rPr>
      </w:pPr>
      <w:r>
        <w:rPr>
          <w:lang w:val="es-ES"/>
        </w:rPr>
        <w:t>Desde un grado medio</w:t>
      </w:r>
    </w:p>
    <w:p w14:paraId="5BA0AE43" w14:textId="77777777" w:rsidR="00555C6E" w:rsidRDefault="00555C6E" w:rsidP="00555C6E">
      <w:pPr>
        <w:pStyle w:val="Prrafodelista"/>
        <w:numPr>
          <w:ilvl w:val="0"/>
          <w:numId w:val="33"/>
        </w:numPr>
        <w:rPr>
          <w:lang w:val="es-ES"/>
        </w:rPr>
      </w:pPr>
      <w:r>
        <w:rPr>
          <w:lang w:val="es-ES"/>
        </w:rPr>
        <w:t>Desde un grado superior</w:t>
      </w:r>
    </w:p>
    <w:p w14:paraId="3E4A208C" w14:textId="77777777" w:rsidR="00555C6E" w:rsidRDefault="00555C6E" w:rsidP="00555C6E">
      <w:pPr>
        <w:pStyle w:val="Prrafodelista"/>
        <w:numPr>
          <w:ilvl w:val="0"/>
          <w:numId w:val="33"/>
        </w:numPr>
        <w:rPr>
          <w:lang w:val="es-ES"/>
        </w:rPr>
      </w:pPr>
      <w:r>
        <w:rPr>
          <w:lang w:val="es-ES"/>
        </w:rPr>
        <w:t>Prueba de acceso</w:t>
      </w:r>
    </w:p>
    <w:p w14:paraId="3CCF7D64" w14:textId="77777777" w:rsidR="00555C6E" w:rsidRDefault="00555C6E" w:rsidP="00555C6E">
      <w:pPr>
        <w:rPr>
          <w:lang w:val="es-ES"/>
        </w:rPr>
      </w:pPr>
    </w:p>
    <w:p w14:paraId="7F0A39B2" w14:textId="77777777" w:rsidR="00555C6E" w:rsidRPr="00EC1044" w:rsidRDefault="00555C6E" w:rsidP="00555C6E">
      <w:pPr>
        <w:pStyle w:val="Prrafodelista"/>
        <w:numPr>
          <w:ilvl w:val="0"/>
          <w:numId w:val="12"/>
        </w:numPr>
        <w:rPr>
          <w:b/>
          <w:lang w:val="es-ES"/>
        </w:rPr>
      </w:pPr>
      <w:r w:rsidRPr="00EC1044">
        <w:rPr>
          <w:b/>
          <w:lang w:val="es-ES"/>
        </w:rPr>
        <w:t>¿Tienes otros estudios?</w:t>
      </w:r>
    </w:p>
    <w:p w14:paraId="46544FBC" w14:textId="77777777" w:rsidR="00555C6E" w:rsidRPr="00EC1044" w:rsidRDefault="00555C6E" w:rsidP="00555C6E">
      <w:pPr>
        <w:pStyle w:val="Prrafodelista"/>
        <w:numPr>
          <w:ilvl w:val="0"/>
          <w:numId w:val="34"/>
        </w:numPr>
        <w:rPr>
          <w:lang w:val="es-ES"/>
        </w:rPr>
      </w:pPr>
      <w:r w:rsidRPr="00EC1044">
        <w:rPr>
          <w:lang w:val="es-ES"/>
        </w:rPr>
        <w:t>Sí</w:t>
      </w:r>
    </w:p>
    <w:p w14:paraId="2B83B2B2" w14:textId="77777777" w:rsidR="00555C6E" w:rsidRDefault="00555C6E" w:rsidP="00555C6E">
      <w:pPr>
        <w:pStyle w:val="Prrafodelista"/>
        <w:numPr>
          <w:ilvl w:val="0"/>
          <w:numId w:val="34"/>
        </w:numPr>
        <w:rPr>
          <w:lang w:val="es-ES"/>
        </w:rPr>
      </w:pPr>
      <w:r>
        <w:rPr>
          <w:lang w:val="es-ES"/>
        </w:rPr>
        <w:t>No</w:t>
      </w:r>
    </w:p>
    <w:p w14:paraId="766B1081" w14:textId="77777777" w:rsidR="00555C6E" w:rsidRPr="00357BF8" w:rsidRDefault="00555C6E" w:rsidP="00555C6E">
      <w:pPr>
        <w:pStyle w:val="Prrafodelista"/>
        <w:rPr>
          <w:lang w:val="es-ES"/>
        </w:rPr>
      </w:pPr>
    </w:p>
    <w:p w14:paraId="04652DC3" w14:textId="77777777" w:rsidR="00555C6E" w:rsidRPr="00AB0879" w:rsidRDefault="00555C6E" w:rsidP="00555C6E">
      <w:pPr>
        <w:rPr>
          <w:b/>
          <w:lang w:val="es-ES"/>
        </w:rPr>
      </w:pPr>
      <w:r>
        <w:rPr>
          <w:b/>
          <w:lang w:val="es-ES"/>
        </w:rPr>
        <w:t>En caso afirmativo, ¿cuáles</w:t>
      </w:r>
    </w:p>
    <w:p w14:paraId="6A360F68" w14:textId="77777777" w:rsidR="00555C6E" w:rsidRDefault="00555C6E" w:rsidP="00555C6E">
      <w:pPr>
        <w:rPr>
          <w:lang w:val="es-ES"/>
        </w:rPr>
      </w:pPr>
    </w:p>
    <w:p w14:paraId="36F9FE58" w14:textId="77777777" w:rsidR="00555C6E" w:rsidRPr="00A56267" w:rsidRDefault="00555C6E" w:rsidP="00555C6E">
      <w:pPr>
        <w:pStyle w:val="Prrafodelista"/>
        <w:numPr>
          <w:ilvl w:val="0"/>
          <w:numId w:val="12"/>
        </w:numPr>
        <w:rPr>
          <w:b/>
          <w:lang w:val="es-ES"/>
        </w:rPr>
      </w:pPr>
      <w:r w:rsidRPr="00306E13">
        <w:rPr>
          <w:lang w:val="es-ES"/>
        </w:rPr>
        <w:lastRenderedPageBreak/>
        <w:t xml:space="preserve">. </w:t>
      </w:r>
      <w:r w:rsidRPr="00306E13">
        <w:rPr>
          <w:b/>
          <w:lang w:val="es-ES"/>
        </w:rPr>
        <w:t>¿Cuál es el motivo principal por el que has elegido estos estudios?</w:t>
      </w:r>
    </w:p>
    <w:p w14:paraId="2F9F4F96" w14:textId="77777777" w:rsidR="00555C6E" w:rsidRPr="00EC1044" w:rsidRDefault="00555C6E" w:rsidP="00555C6E">
      <w:pPr>
        <w:pStyle w:val="Prrafodelista"/>
        <w:numPr>
          <w:ilvl w:val="0"/>
          <w:numId w:val="35"/>
        </w:numPr>
        <w:rPr>
          <w:lang w:val="es-ES"/>
        </w:rPr>
      </w:pPr>
      <w:r w:rsidRPr="00EC1044">
        <w:rPr>
          <w:lang w:val="es-ES"/>
        </w:rPr>
        <w:t>Acceder al mundo laboral.</w:t>
      </w:r>
    </w:p>
    <w:p w14:paraId="0DBCEA43" w14:textId="77777777" w:rsidR="00555C6E" w:rsidRDefault="00555C6E" w:rsidP="00555C6E">
      <w:pPr>
        <w:pStyle w:val="Prrafodelista"/>
        <w:numPr>
          <w:ilvl w:val="0"/>
          <w:numId w:val="35"/>
        </w:numPr>
        <w:rPr>
          <w:lang w:val="es-ES"/>
        </w:rPr>
      </w:pPr>
      <w:r>
        <w:rPr>
          <w:lang w:val="es-ES"/>
        </w:rPr>
        <w:t>Acceder a otra titulación</w:t>
      </w:r>
    </w:p>
    <w:p w14:paraId="2373CBBB" w14:textId="77777777" w:rsidR="00555C6E" w:rsidRDefault="00555C6E" w:rsidP="00555C6E">
      <w:pPr>
        <w:pStyle w:val="Prrafodelista"/>
        <w:numPr>
          <w:ilvl w:val="0"/>
          <w:numId w:val="35"/>
        </w:numPr>
        <w:rPr>
          <w:lang w:val="es-ES"/>
        </w:rPr>
      </w:pPr>
      <w:r>
        <w:rPr>
          <w:lang w:val="es-ES"/>
        </w:rPr>
        <w:t>Completar mi formación</w:t>
      </w:r>
    </w:p>
    <w:p w14:paraId="2C5B9209" w14:textId="77777777" w:rsidR="00555C6E" w:rsidRDefault="00555C6E" w:rsidP="00555C6E">
      <w:pPr>
        <w:pStyle w:val="Prrafodelista"/>
        <w:numPr>
          <w:ilvl w:val="0"/>
          <w:numId w:val="35"/>
        </w:numPr>
        <w:rPr>
          <w:lang w:val="es-ES"/>
        </w:rPr>
      </w:pPr>
      <w:r>
        <w:rPr>
          <w:lang w:val="es-ES"/>
        </w:rPr>
        <w:t>No lo tengo claro</w:t>
      </w:r>
    </w:p>
    <w:p w14:paraId="4FFE3996" w14:textId="77777777" w:rsidR="00555C6E" w:rsidRDefault="00555C6E" w:rsidP="00555C6E">
      <w:pPr>
        <w:rPr>
          <w:lang w:val="es-ES"/>
        </w:rPr>
      </w:pPr>
    </w:p>
    <w:p w14:paraId="66F412EC" w14:textId="77777777" w:rsidR="00555C6E" w:rsidRPr="00306E13" w:rsidRDefault="00555C6E" w:rsidP="00555C6E">
      <w:pPr>
        <w:pStyle w:val="Prrafodelista"/>
        <w:numPr>
          <w:ilvl w:val="0"/>
          <w:numId w:val="12"/>
        </w:numPr>
        <w:rPr>
          <w:b/>
          <w:lang w:val="es-ES"/>
        </w:rPr>
      </w:pPr>
      <w:r w:rsidRPr="00306E13">
        <w:rPr>
          <w:b/>
          <w:lang w:val="es-ES"/>
        </w:rPr>
        <w:t>¿Preferirías estar trabajando en lugar de estudiando?</w:t>
      </w:r>
    </w:p>
    <w:p w14:paraId="3C86C2FF" w14:textId="77777777" w:rsidR="00555C6E" w:rsidRDefault="00555C6E" w:rsidP="00555C6E">
      <w:pPr>
        <w:pStyle w:val="Prrafodelista"/>
        <w:numPr>
          <w:ilvl w:val="0"/>
          <w:numId w:val="37"/>
        </w:numPr>
        <w:rPr>
          <w:lang w:val="es-ES"/>
        </w:rPr>
      </w:pPr>
      <w:r>
        <w:rPr>
          <w:lang w:val="es-ES"/>
        </w:rPr>
        <w:t>Sí</w:t>
      </w:r>
    </w:p>
    <w:p w14:paraId="18F3939F" w14:textId="77777777" w:rsidR="00555C6E" w:rsidRDefault="00555C6E" w:rsidP="00555C6E">
      <w:pPr>
        <w:pStyle w:val="Prrafodelista"/>
        <w:numPr>
          <w:ilvl w:val="0"/>
          <w:numId w:val="37"/>
        </w:numPr>
        <w:rPr>
          <w:lang w:val="es-ES"/>
        </w:rPr>
      </w:pPr>
      <w:r>
        <w:rPr>
          <w:lang w:val="es-ES"/>
        </w:rPr>
        <w:t>No</w:t>
      </w:r>
    </w:p>
    <w:p w14:paraId="5372EC37" w14:textId="77777777" w:rsidR="00555C6E" w:rsidRPr="00AB0879" w:rsidRDefault="00555C6E" w:rsidP="00E16111">
      <w:pPr>
        <w:pStyle w:val="Prrafodelista"/>
        <w:ind w:left="862"/>
        <w:rPr>
          <w:lang w:val="es-ES"/>
        </w:rPr>
      </w:pPr>
    </w:p>
    <w:p w14:paraId="7ADCCF52" w14:textId="77777777" w:rsidR="00555C6E" w:rsidRDefault="00555C6E" w:rsidP="00555C6E">
      <w:pPr>
        <w:rPr>
          <w:b/>
          <w:lang w:val="es-ES"/>
        </w:rPr>
      </w:pPr>
    </w:p>
    <w:p w14:paraId="040A78B9" w14:textId="77777777" w:rsidR="00555C6E" w:rsidRPr="00555C6E" w:rsidRDefault="00555C6E" w:rsidP="00555C6E">
      <w:pPr>
        <w:pStyle w:val="Prrafodelista"/>
        <w:widowControl w:val="0"/>
        <w:numPr>
          <w:ilvl w:val="0"/>
          <w:numId w:val="12"/>
        </w:numPr>
        <w:tabs>
          <w:tab w:val="left" w:pos="743"/>
          <w:tab w:val="left" w:pos="744"/>
        </w:tabs>
        <w:autoSpaceDE w:val="0"/>
        <w:autoSpaceDN w:val="0"/>
        <w:spacing w:before="94" w:line="312" w:lineRule="auto"/>
        <w:ind w:right="127"/>
        <w:rPr>
          <w:b/>
          <w:lang w:val="es-ES_tradnl"/>
        </w:rPr>
      </w:pPr>
      <w:r w:rsidRPr="00555C6E">
        <w:rPr>
          <w:b/>
          <w:color w:val="202024"/>
          <w:lang w:val="es-ES_tradnl"/>
        </w:rPr>
        <w:t>Valora,</w:t>
      </w:r>
      <w:r w:rsidRPr="00555C6E">
        <w:rPr>
          <w:b/>
          <w:color w:val="202024"/>
          <w:spacing w:val="-3"/>
          <w:lang w:val="es-ES_tradnl"/>
        </w:rPr>
        <w:t xml:space="preserve"> </w:t>
      </w:r>
      <w:r w:rsidRPr="00555C6E">
        <w:rPr>
          <w:b/>
          <w:color w:val="202024"/>
          <w:lang w:val="es-ES_tradnl"/>
        </w:rPr>
        <w:t>en</w:t>
      </w:r>
      <w:r w:rsidRPr="00555C6E">
        <w:rPr>
          <w:b/>
          <w:color w:val="202024"/>
          <w:spacing w:val="-3"/>
          <w:lang w:val="es-ES_tradnl"/>
        </w:rPr>
        <w:t xml:space="preserve"> </w:t>
      </w:r>
      <w:r w:rsidRPr="00555C6E">
        <w:rPr>
          <w:b/>
          <w:color w:val="202024"/>
          <w:lang w:val="es-ES_tradnl"/>
        </w:rPr>
        <w:t>una</w:t>
      </w:r>
      <w:r w:rsidRPr="00555C6E">
        <w:rPr>
          <w:b/>
          <w:color w:val="202024"/>
          <w:spacing w:val="-3"/>
          <w:lang w:val="es-ES_tradnl"/>
        </w:rPr>
        <w:t xml:space="preserve"> </w:t>
      </w:r>
      <w:r w:rsidRPr="00555C6E">
        <w:rPr>
          <w:b/>
          <w:color w:val="202024"/>
          <w:lang w:val="es-ES_tradnl"/>
        </w:rPr>
        <w:t>escala</w:t>
      </w:r>
      <w:r w:rsidRPr="00555C6E">
        <w:rPr>
          <w:b/>
          <w:color w:val="202024"/>
          <w:spacing w:val="-3"/>
          <w:lang w:val="es-ES_tradnl"/>
        </w:rPr>
        <w:t xml:space="preserve"> </w:t>
      </w:r>
      <w:r w:rsidRPr="00555C6E">
        <w:rPr>
          <w:b/>
          <w:color w:val="202024"/>
          <w:lang w:val="es-ES_tradnl"/>
        </w:rPr>
        <w:t>del</w:t>
      </w:r>
      <w:r w:rsidRPr="00555C6E">
        <w:rPr>
          <w:b/>
          <w:color w:val="202024"/>
          <w:spacing w:val="-3"/>
          <w:lang w:val="es-ES_tradnl"/>
        </w:rPr>
        <w:t xml:space="preserve"> </w:t>
      </w:r>
      <w:r w:rsidRPr="00555C6E">
        <w:rPr>
          <w:b/>
          <w:color w:val="202024"/>
          <w:lang w:val="es-ES_tradnl"/>
        </w:rPr>
        <w:t>1</w:t>
      </w:r>
      <w:r w:rsidRPr="00555C6E">
        <w:rPr>
          <w:b/>
          <w:color w:val="202024"/>
          <w:spacing w:val="-3"/>
          <w:lang w:val="es-ES_tradnl"/>
        </w:rPr>
        <w:t xml:space="preserve"> </w:t>
      </w:r>
      <w:r w:rsidRPr="00555C6E">
        <w:rPr>
          <w:b/>
          <w:color w:val="202024"/>
          <w:lang w:val="es-ES_tradnl"/>
        </w:rPr>
        <w:t>al</w:t>
      </w:r>
      <w:r w:rsidRPr="00555C6E">
        <w:rPr>
          <w:b/>
          <w:color w:val="202024"/>
          <w:spacing w:val="-3"/>
          <w:lang w:val="es-ES_tradnl"/>
        </w:rPr>
        <w:t xml:space="preserve"> </w:t>
      </w:r>
      <w:r w:rsidRPr="00555C6E">
        <w:rPr>
          <w:b/>
          <w:color w:val="202024"/>
          <w:lang w:val="es-ES_tradnl"/>
        </w:rPr>
        <w:t>4,</w:t>
      </w:r>
      <w:r w:rsidRPr="00555C6E">
        <w:rPr>
          <w:b/>
          <w:color w:val="202024"/>
          <w:spacing w:val="-3"/>
          <w:lang w:val="es-ES_tradnl"/>
        </w:rPr>
        <w:t xml:space="preserve"> cuanto ha cumplido tus expectatives el ciclo formativo. </w:t>
      </w:r>
    </w:p>
    <w:p w14:paraId="20C61578" w14:textId="77777777" w:rsidR="00555C6E" w:rsidRDefault="00555C6E" w:rsidP="00555C6E">
      <w:pPr>
        <w:pStyle w:val="Textoindependiente"/>
        <w:spacing w:before="3"/>
        <w:rPr>
          <w:sz w:val="11"/>
        </w:rPr>
      </w:pPr>
    </w:p>
    <w:p w14:paraId="6A326246" w14:textId="77777777" w:rsidR="00555C6E" w:rsidRDefault="00555C6E" w:rsidP="00555C6E">
      <w:pPr>
        <w:spacing w:before="95"/>
        <w:ind w:left="743"/>
        <w:rPr>
          <w:rFonts w:ascii="Roboto" w:hAnsi="Roboto"/>
          <w:i/>
          <w:sz w:val="21"/>
        </w:rPr>
      </w:pPr>
      <w:r>
        <w:rPr>
          <w:rFonts w:ascii="Roboto" w:hAnsi="Roboto"/>
          <w:i/>
          <w:color w:val="6D6F72"/>
          <w:sz w:val="21"/>
        </w:rPr>
        <w:t>Marca</w:t>
      </w:r>
      <w:r>
        <w:rPr>
          <w:rFonts w:ascii="Roboto" w:hAnsi="Roboto"/>
          <w:i/>
          <w:color w:val="6D6F72"/>
          <w:spacing w:val="-1"/>
          <w:sz w:val="21"/>
        </w:rPr>
        <w:t xml:space="preserve"> </w:t>
      </w:r>
      <w:r>
        <w:rPr>
          <w:rFonts w:ascii="Roboto" w:hAnsi="Roboto"/>
          <w:i/>
          <w:color w:val="6D6F72"/>
          <w:sz w:val="21"/>
        </w:rPr>
        <w:t>solo</w:t>
      </w:r>
      <w:r>
        <w:rPr>
          <w:rFonts w:ascii="Roboto" w:hAnsi="Roboto"/>
          <w:i/>
          <w:color w:val="6D6F72"/>
          <w:spacing w:val="-1"/>
          <w:sz w:val="21"/>
        </w:rPr>
        <w:t xml:space="preserve"> </w:t>
      </w:r>
      <w:r>
        <w:rPr>
          <w:rFonts w:ascii="Roboto" w:hAnsi="Roboto"/>
          <w:i/>
          <w:color w:val="6D6F72"/>
          <w:sz w:val="21"/>
        </w:rPr>
        <w:t>un</w:t>
      </w:r>
      <w:r>
        <w:rPr>
          <w:rFonts w:ascii="Roboto" w:hAnsi="Roboto"/>
          <w:i/>
          <w:color w:val="6D6F72"/>
          <w:spacing w:val="-1"/>
          <w:sz w:val="21"/>
        </w:rPr>
        <w:t xml:space="preserve"> </w:t>
      </w:r>
      <w:r>
        <w:rPr>
          <w:rFonts w:ascii="Roboto" w:hAnsi="Roboto"/>
          <w:i/>
          <w:color w:val="6D6F72"/>
          <w:sz w:val="21"/>
        </w:rPr>
        <w:t>óvalo.</w:t>
      </w:r>
    </w:p>
    <w:p w14:paraId="29F114C9" w14:textId="77777777" w:rsidR="00555C6E" w:rsidRDefault="00555C6E" w:rsidP="00555C6E">
      <w:pPr>
        <w:pStyle w:val="Textoindependiente"/>
        <w:spacing w:before="7"/>
        <w:rPr>
          <w:rFonts w:ascii="Roboto"/>
          <w:i/>
          <w:sz w:val="28"/>
        </w:rPr>
      </w:pPr>
    </w:p>
    <w:p w14:paraId="20B73871" w14:textId="77777777" w:rsidR="00555C6E" w:rsidRDefault="00555C6E" w:rsidP="00555C6E">
      <w:pPr>
        <w:tabs>
          <w:tab w:val="left" w:pos="5517"/>
        </w:tabs>
        <w:spacing w:before="71" w:after="128"/>
        <w:ind w:left="818"/>
        <w:rPr>
          <w:rFonts w:ascii="Roboto"/>
          <w:sz w:val="21"/>
        </w:rPr>
      </w:pPr>
      <w:r>
        <w:rPr>
          <w:rFonts w:ascii="Roboto"/>
          <w:color w:val="202024"/>
          <w:sz w:val="21"/>
        </w:rPr>
        <w:t xml:space="preserve">           1                    2              3                 4</w:t>
      </w:r>
    </w:p>
    <w:p w14:paraId="2FFCFD3A" w14:textId="77777777" w:rsidR="00555C6E" w:rsidRDefault="00555C6E" w:rsidP="00555C6E">
      <w:pPr>
        <w:pStyle w:val="Textoindependiente"/>
        <w:spacing w:line="20" w:lineRule="exact"/>
        <w:ind w:left="740"/>
        <w:rPr>
          <w:rFonts w:ascii="Roboto"/>
          <w:sz w:val="2"/>
        </w:rPr>
      </w:pPr>
      <w:r>
        <w:rPr>
          <w:noProof/>
          <w:lang w:val="en-GB" w:eastAsia="en-GB"/>
        </w:rPr>
        <mc:AlternateContent>
          <mc:Choice Requires="wpg">
            <w:drawing>
              <wp:anchor distT="0" distB="0" distL="0" distR="0" simplePos="0" relativeHeight="251659264" behindDoc="1" locked="0" layoutInCell="1" allowOverlap="1" wp14:anchorId="45248F04" wp14:editId="268F6F96">
                <wp:simplePos x="0" y="0"/>
                <wp:positionH relativeFrom="page">
                  <wp:posOffset>1189990</wp:posOffset>
                </wp:positionH>
                <wp:positionV relativeFrom="paragraph">
                  <wp:posOffset>90805</wp:posOffset>
                </wp:positionV>
                <wp:extent cx="4488815" cy="9525"/>
                <wp:effectExtent l="0" t="0" r="0" b="0"/>
                <wp:wrapTopAndBottom/>
                <wp:docPr id="4" name="Agrupar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8815" cy="9525"/>
                          <a:chOff x="1841" y="203"/>
                          <a:chExt cx="7069" cy="15"/>
                        </a:xfrm>
                      </wpg:grpSpPr>
                      <wps:wsp>
                        <wps:cNvPr id="5" name="Freeform 11"/>
                        <wps:cNvSpPr>
                          <a:spLocks/>
                        </wps:cNvSpPr>
                        <wps:spPr bwMode="auto">
                          <a:xfrm>
                            <a:off x="1840" y="202"/>
                            <a:ext cx="1816" cy="15"/>
                          </a:xfrm>
                          <a:custGeom>
                            <a:avLst/>
                            <a:gdLst>
                              <a:gd name="T0" fmla="+- 0 3656 1841"/>
                              <a:gd name="T1" fmla="*/ T0 w 1816"/>
                              <a:gd name="T2" fmla="+- 0 203 203"/>
                              <a:gd name="T3" fmla="*/ 203 h 15"/>
                              <a:gd name="T4" fmla="+- 0 2936 1841"/>
                              <a:gd name="T5" fmla="*/ T4 w 1816"/>
                              <a:gd name="T6" fmla="+- 0 203 203"/>
                              <a:gd name="T7" fmla="*/ 203 h 15"/>
                              <a:gd name="T8" fmla="+- 0 1841 1841"/>
                              <a:gd name="T9" fmla="*/ T8 w 1816"/>
                              <a:gd name="T10" fmla="+- 0 203 203"/>
                              <a:gd name="T11" fmla="*/ 203 h 15"/>
                              <a:gd name="T12" fmla="+- 0 1841 1841"/>
                              <a:gd name="T13" fmla="*/ T12 w 1816"/>
                              <a:gd name="T14" fmla="+- 0 218 203"/>
                              <a:gd name="T15" fmla="*/ 218 h 15"/>
                              <a:gd name="T16" fmla="+- 0 2936 1841"/>
                              <a:gd name="T17" fmla="*/ T16 w 1816"/>
                              <a:gd name="T18" fmla="+- 0 218 203"/>
                              <a:gd name="T19" fmla="*/ 218 h 15"/>
                              <a:gd name="T20" fmla="+- 0 3656 1841"/>
                              <a:gd name="T21" fmla="*/ T20 w 1816"/>
                              <a:gd name="T22" fmla="+- 0 218 203"/>
                              <a:gd name="T23" fmla="*/ 218 h 15"/>
                              <a:gd name="T24" fmla="+- 0 3656 1841"/>
                              <a:gd name="T25" fmla="*/ T24 w 1816"/>
                              <a:gd name="T26" fmla="+- 0 203 203"/>
                              <a:gd name="T27" fmla="*/ 203 h 15"/>
                            </a:gdLst>
                            <a:ahLst/>
                            <a:cxnLst>
                              <a:cxn ang="0">
                                <a:pos x="T1" y="T3"/>
                              </a:cxn>
                              <a:cxn ang="0">
                                <a:pos x="T5" y="T7"/>
                              </a:cxn>
                              <a:cxn ang="0">
                                <a:pos x="T9" y="T11"/>
                              </a:cxn>
                              <a:cxn ang="0">
                                <a:pos x="T13" y="T15"/>
                              </a:cxn>
                              <a:cxn ang="0">
                                <a:pos x="T17" y="T19"/>
                              </a:cxn>
                              <a:cxn ang="0">
                                <a:pos x="T21" y="T23"/>
                              </a:cxn>
                              <a:cxn ang="0">
                                <a:pos x="T25" y="T27"/>
                              </a:cxn>
                            </a:cxnLst>
                            <a:rect l="0" t="0" r="r" b="b"/>
                            <a:pathLst>
                              <a:path w="1816" h="15">
                                <a:moveTo>
                                  <a:pt x="1815" y="0"/>
                                </a:moveTo>
                                <a:lnTo>
                                  <a:pt x="1095" y="0"/>
                                </a:lnTo>
                                <a:lnTo>
                                  <a:pt x="0" y="0"/>
                                </a:lnTo>
                                <a:lnTo>
                                  <a:pt x="0" y="15"/>
                                </a:lnTo>
                                <a:lnTo>
                                  <a:pt x="1095" y="15"/>
                                </a:lnTo>
                                <a:lnTo>
                                  <a:pt x="1815" y="15"/>
                                </a:lnTo>
                                <a:lnTo>
                                  <a:pt x="1815" y="0"/>
                                </a:lnTo>
                                <a:close/>
                              </a:path>
                            </a:pathLst>
                          </a:custGeom>
                          <a:solidFill>
                            <a:srgbClr val="BD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 name="Rectangle 12"/>
                        <wps:cNvSpPr>
                          <a:spLocks noChangeArrowheads="1"/>
                        </wps:cNvSpPr>
                        <wps:spPr bwMode="auto">
                          <a:xfrm>
                            <a:off x="3656" y="202"/>
                            <a:ext cx="5253" cy="15"/>
                          </a:xfrm>
                          <a:prstGeom prst="rect">
                            <a:avLst/>
                          </a:prstGeom>
                          <a:solidFill>
                            <a:srgbClr val="BDC1C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w14:anchorId="54B7584D" id="Agrupar 4" o:spid="_x0000_s1026" style="position:absolute;margin-left:93.7pt;margin-top:7.15pt;width:353.45pt;height:.75pt;z-index:-251657216;mso-wrap-distance-left:0;mso-wrap-distance-right:0;mso-position-horizontal-relative:page" coordorigin="1841,203" coordsize="7069,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">
                <v:shape id="Freeform 11" o:spid="_x0000_s1027" style="position:absolute;left:1840;top:202;width:1816;height:15;visibility:visible;mso-wrap-style:square;v-text-anchor:top" coordsize="1816,1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UXHdxAAA&#10;ANoAAAAPAAAAZHJzL2Rvd25yZXYueG1sRI9Ba8JAFITvQv/D8gpeRDcKCTW6ihQCgliqFfT4yD6T&#10;0OzbmF01/nu3UPA4zMw3zHzZmVrcqHWVZQXjUQSCOLe64kLB4ScbfoBwHlljbZkUPMjBcvHWm2Oq&#10;7Z13dNv7QgQIuxQVlN43qZQuL8mgG9mGOHhn2xr0QbaF1C3eA9zUchJFiTRYcVgosaHPkvLf/dUo&#10;0NlmFQ+64zTZfkf263S4xLssUar/3q1mIDx1/hX+b6+1ghj+roQbIBd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vVFx3cQAAADaAAAADwAAAAAAAAAAAAAAAACXAgAAZHJzL2Rv&#10;d25yZXYueG1sUEsFBgAAAAAEAAQA9QAAAIgDAAAAAA==&#10;" path="m1815,0l1095,,,,,15,1095,15,1815,15,1815,0xe" fillcolor="#bdc1c6" stroked="f">
                  <v:path arrowok="t" o:connecttype="custom" o:connectlocs="1815,203;1095,203;0,203;0,218;1095,218;1815,218;1815,203" o:connectangles="0,0,0,0,0,0,0"/>
                </v:shape>
                <v:rect id="Rectangle 12" o:spid="_x0000_s1028" style="position:absolute;left:3656;top:202;width:5253;height: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cejRwAAA&#10;ANoAAAAPAAAAZHJzL2Rvd25yZXYueG1sRI9Pi8IwFMTvgt8hPMGbpiq4Uk2LCIJX/yx6fDTPpti8&#10;lCa19dtvFhb2OMzMb5hdPthavKn1lWMFi3kCgrhwuuJSwe16nG1A+ICssXZMCj7kIc/Gox2m2vV8&#10;pvcllCJC2KeowITQpFL6wpBFP3cNcfSerrUYomxLqVvsI9zWcpkka2mx4rhgsKGDoeJ16ayCVdfd&#10;qvvnu/DuIe/d6mvor9YoNZ0M+y2IQEP4D/+1T1rBGn6vxBsgsx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wcejRwAAAANoAAAAPAAAAAAAAAAAAAAAAAJcCAABkcnMvZG93bnJl&#10;di54bWxQSwUGAAAAAAQABAD1AAAAhAMAAAAA&#10;" fillcolor="#bdc1c6" stroked="f"/>
                <w10:wrap type="topAndBottom" anchorx="page"/>
              </v:group>
            </w:pict>
          </mc:Fallback>
        </mc:AlternateContent>
      </w:r>
    </w:p>
    <w:p w14:paraId="178B5A10" w14:textId="77777777" w:rsidR="00555C6E" w:rsidRDefault="00555C6E" w:rsidP="00555C6E">
      <w:pPr>
        <w:pStyle w:val="Textoindependiente"/>
        <w:rPr>
          <w:rFonts w:ascii="Roboto"/>
          <w:sz w:val="20"/>
        </w:rPr>
      </w:pPr>
      <w:r>
        <w:rPr>
          <w:rFonts w:ascii="Roboto"/>
          <w:color w:val="202024"/>
          <w:sz w:val="21"/>
        </w:rPr>
        <w:t>Nada</w:t>
      </w:r>
      <w:r>
        <w:rPr>
          <w:rFonts w:ascii="Roboto"/>
          <w:noProof/>
          <w:sz w:val="20"/>
          <w:lang w:val="es-ES_tradnl" w:eastAsia="es-ES_tradnl"/>
        </w:rPr>
        <w:t xml:space="preserve"> </w:t>
      </w:r>
      <w:r>
        <w:rPr>
          <w:rFonts w:ascii="Roboto"/>
          <w:noProof/>
          <w:sz w:val="20"/>
          <w:lang w:val="en-GB" w:eastAsia="en-GB"/>
        </w:rPr>
        <mc:AlternateContent>
          <mc:Choice Requires="wps">
            <w:drawing>
              <wp:anchor distT="0" distB="0" distL="114300" distR="114300" simplePos="0" relativeHeight="251661312" behindDoc="0" locked="0" layoutInCell="1" allowOverlap="1" wp14:anchorId="67B88CE1" wp14:editId="2E018734">
                <wp:simplePos x="0" y="0"/>
                <wp:positionH relativeFrom="column">
                  <wp:posOffset>1487170</wp:posOffset>
                </wp:positionH>
                <wp:positionV relativeFrom="paragraph">
                  <wp:posOffset>80010</wp:posOffset>
                </wp:positionV>
                <wp:extent cx="337185" cy="224155"/>
                <wp:effectExtent l="0" t="0" r="18415" b="29845"/>
                <wp:wrapThrough wrapText="bothSides">
                  <wp:wrapPolygon edited="0">
                    <wp:start x="0" y="0"/>
                    <wp:lineTo x="0" y="22028"/>
                    <wp:lineTo x="21153" y="22028"/>
                    <wp:lineTo x="21153" y="0"/>
                    <wp:lineTo x="0" y="0"/>
                  </wp:wrapPolygon>
                </wp:wrapThrough>
                <wp:docPr id="13" name="Elipse 13"/>
                <wp:cNvGraphicFramePr/>
                <a:graphic xmlns:a="http://schemas.openxmlformats.org/drawingml/2006/main">
                  <a:graphicData uri="http://schemas.microsoft.com/office/word/2010/wordprocessingShape">
                    <wps:wsp>
                      <wps:cNvSpPr/>
                      <wps:spPr>
                        <a:xfrm>
                          <a:off x="0" y="0"/>
                          <a:ext cx="337185" cy="2241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oval w14:anchorId="000794C0" id="Elipse 13" o:spid="_x0000_s1026" style="position:absolute;margin-left:117.1pt;margin-top:6.3pt;width:26.55pt;height:17.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" filled="f" strokecolor="#1f3763 [1604]" strokeweight="1pt">
                <v:stroke joinstyle="miter"/>
                <w10:wrap type="through"/>
              </v:oval>
            </w:pict>
          </mc:Fallback>
        </mc:AlternateContent>
      </w:r>
      <w:r>
        <w:rPr>
          <w:rFonts w:ascii="Roboto"/>
          <w:noProof/>
          <w:sz w:val="20"/>
          <w:lang w:val="en-GB" w:eastAsia="en-GB"/>
        </w:rPr>
        <mc:AlternateContent>
          <mc:Choice Requires="wps">
            <w:drawing>
              <wp:anchor distT="0" distB="0" distL="114300" distR="114300" simplePos="0" relativeHeight="251662336" behindDoc="0" locked="0" layoutInCell="1" allowOverlap="1" wp14:anchorId="0BACAC36" wp14:editId="7A5750AE">
                <wp:simplePos x="0" y="0"/>
                <wp:positionH relativeFrom="column">
                  <wp:posOffset>2058670</wp:posOffset>
                </wp:positionH>
                <wp:positionV relativeFrom="paragraph">
                  <wp:posOffset>80010</wp:posOffset>
                </wp:positionV>
                <wp:extent cx="337185" cy="224155"/>
                <wp:effectExtent l="0" t="0" r="18415" b="29845"/>
                <wp:wrapThrough wrapText="bothSides">
                  <wp:wrapPolygon edited="0">
                    <wp:start x="0" y="0"/>
                    <wp:lineTo x="0" y="22028"/>
                    <wp:lineTo x="21153" y="22028"/>
                    <wp:lineTo x="21153" y="0"/>
                    <wp:lineTo x="0" y="0"/>
                  </wp:wrapPolygon>
                </wp:wrapThrough>
                <wp:docPr id="14" name="Elipse 14"/>
                <wp:cNvGraphicFramePr/>
                <a:graphic xmlns:a="http://schemas.openxmlformats.org/drawingml/2006/main">
                  <a:graphicData uri="http://schemas.microsoft.com/office/word/2010/wordprocessingShape">
                    <wps:wsp>
                      <wps:cNvSpPr/>
                      <wps:spPr>
                        <a:xfrm>
                          <a:off x="0" y="0"/>
                          <a:ext cx="337185" cy="2241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oval w14:anchorId="5C4F46C8" id="Elipse 14" o:spid="_x0000_s1026" style="position:absolute;margin-left:162.1pt;margin-top:6.3pt;width:26.55pt;height:17.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" filled="f" strokecolor="#1f3763 [1604]" strokeweight="1pt">
                <v:stroke joinstyle="miter"/>
                <w10:wrap type="through"/>
              </v:oval>
            </w:pict>
          </mc:Fallback>
        </mc:AlternateContent>
      </w:r>
      <w:r>
        <w:rPr>
          <w:rFonts w:ascii="Roboto"/>
          <w:noProof/>
          <w:sz w:val="20"/>
          <w:lang w:val="en-GB" w:eastAsia="en-GB"/>
        </w:rPr>
        <mc:AlternateContent>
          <mc:Choice Requires="wps">
            <w:drawing>
              <wp:anchor distT="0" distB="0" distL="114300" distR="114300" simplePos="0" relativeHeight="251663360" behindDoc="0" locked="0" layoutInCell="1" allowOverlap="1" wp14:anchorId="02BF24D7" wp14:editId="79F508DE">
                <wp:simplePos x="0" y="0"/>
                <wp:positionH relativeFrom="column">
                  <wp:posOffset>2630170</wp:posOffset>
                </wp:positionH>
                <wp:positionV relativeFrom="paragraph">
                  <wp:posOffset>80010</wp:posOffset>
                </wp:positionV>
                <wp:extent cx="337185" cy="224155"/>
                <wp:effectExtent l="0" t="0" r="18415" b="29845"/>
                <wp:wrapThrough wrapText="bothSides">
                  <wp:wrapPolygon edited="0">
                    <wp:start x="0" y="0"/>
                    <wp:lineTo x="0" y="22028"/>
                    <wp:lineTo x="21153" y="22028"/>
                    <wp:lineTo x="21153" y="0"/>
                    <wp:lineTo x="0" y="0"/>
                  </wp:wrapPolygon>
                </wp:wrapThrough>
                <wp:docPr id="15" name="Elipse 15"/>
                <wp:cNvGraphicFramePr/>
                <a:graphic xmlns:a="http://schemas.openxmlformats.org/drawingml/2006/main">
                  <a:graphicData uri="http://schemas.microsoft.com/office/word/2010/wordprocessingShape">
                    <wps:wsp>
                      <wps:cNvSpPr/>
                      <wps:spPr>
                        <a:xfrm>
                          <a:off x="0" y="0"/>
                          <a:ext cx="337185" cy="2241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oval w14:anchorId="752040AF" id="Elipse 15" o:spid="_x0000_s1026" style="position:absolute;margin-left:207.1pt;margin-top:6.3pt;width:26.55pt;height:17.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" filled="f" strokecolor="#1f3763 [1604]" strokeweight="1pt">
                <v:stroke joinstyle="miter"/>
                <w10:wrap type="through"/>
              </v:oval>
            </w:pict>
          </mc:Fallback>
        </mc:AlternateContent>
      </w:r>
      <w:r>
        <w:rPr>
          <w:rFonts w:ascii="Roboto"/>
          <w:noProof/>
          <w:sz w:val="20"/>
          <w:lang w:val="en-GB" w:eastAsia="en-GB"/>
        </w:rPr>
        <mc:AlternateContent>
          <mc:Choice Requires="wps">
            <w:drawing>
              <wp:anchor distT="0" distB="0" distL="114300" distR="114300" simplePos="0" relativeHeight="251660288" behindDoc="0" locked="0" layoutInCell="1" allowOverlap="1" wp14:anchorId="486238C4" wp14:editId="7B289B61">
                <wp:simplePos x="0" y="0"/>
                <wp:positionH relativeFrom="column">
                  <wp:posOffset>800100</wp:posOffset>
                </wp:positionH>
                <wp:positionV relativeFrom="paragraph">
                  <wp:posOffset>79552</wp:posOffset>
                </wp:positionV>
                <wp:extent cx="337185" cy="224155"/>
                <wp:effectExtent l="0" t="0" r="18415" b="29845"/>
                <wp:wrapThrough wrapText="bothSides">
                  <wp:wrapPolygon edited="0">
                    <wp:start x="0" y="0"/>
                    <wp:lineTo x="0" y="22028"/>
                    <wp:lineTo x="21153" y="22028"/>
                    <wp:lineTo x="21153" y="0"/>
                    <wp:lineTo x="0" y="0"/>
                  </wp:wrapPolygon>
                </wp:wrapThrough>
                <wp:docPr id="3" name="Elipse 3"/>
                <wp:cNvGraphicFramePr/>
                <a:graphic xmlns:a="http://schemas.openxmlformats.org/drawingml/2006/main">
                  <a:graphicData uri="http://schemas.microsoft.com/office/word/2010/wordprocessingShape">
                    <wps:wsp>
                      <wps:cNvSpPr/>
                      <wps:spPr>
                        <a:xfrm>
                          <a:off x="0" y="0"/>
                          <a:ext cx="337185" cy="2241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oval w14:anchorId="5F066830" id="Elipse 3" o:spid="_x0000_s1026" style="position:absolute;margin-left:63pt;margin-top:6.25pt;width:26.55pt;height:17.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" filled="f" strokecolor="#1f3763 [1604]" strokeweight="1pt">
                <v:stroke joinstyle="miter"/>
                <w10:wrap type="through"/>
              </v:oval>
            </w:pict>
          </mc:Fallback>
        </mc:AlternateContent>
      </w:r>
      <w:r>
        <w:rPr>
          <w:rFonts w:ascii="Roboto"/>
          <w:noProof/>
          <w:sz w:val="20"/>
          <w:lang w:val="es-ES_tradnl" w:eastAsia="es-ES_tradnl"/>
        </w:rPr>
        <w:tab/>
      </w:r>
      <w:r>
        <w:rPr>
          <w:rFonts w:ascii="Roboto"/>
          <w:noProof/>
          <w:sz w:val="20"/>
          <w:lang w:val="es-ES_tradnl" w:eastAsia="es-ES_tradnl"/>
        </w:rPr>
        <w:tab/>
      </w:r>
      <w:r>
        <w:rPr>
          <w:rFonts w:ascii="Roboto"/>
          <w:noProof/>
          <w:sz w:val="20"/>
          <w:lang w:val="es-ES_tradnl" w:eastAsia="es-ES_tradnl"/>
        </w:rPr>
        <w:tab/>
        <w:t>Mucho</w:t>
      </w:r>
    </w:p>
    <w:p w14:paraId="580ACFEF" w14:textId="77777777" w:rsidR="00555C6E" w:rsidRDefault="00555C6E" w:rsidP="00555C6E">
      <w:pPr>
        <w:pStyle w:val="Textoindependiente"/>
        <w:rPr>
          <w:rFonts w:ascii="Roboto"/>
          <w:sz w:val="20"/>
        </w:rPr>
      </w:pPr>
      <w:r>
        <w:rPr>
          <w:rFonts w:ascii="Roboto"/>
          <w:noProof/>
          <w:sz w:val="2"/>
          <w:lang w:val="en-GB" w:eastAsia="en-GB"/>
        </w:rPr>
        <mc:AlternateContent>
          <mc:Choice Requires="wpg">
            <w:drawing>
              <wp:inline distT="0" distB="0" distL="0" distR="0" wp14:anchorId="5FDDD2D2" wp14:editId="5BEDA26C">
                <wp:extent cx="4488815" cy="9525"/>
                <wp:effectExtent l="0" t="0" r="0" b="3175"/>
                <wp:docPr id="7" name="Agrupar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8815" cy="9525"/>
                          <a:chOff x="0" y="0"/>
                          <a:chExt cx="7069" cy="15"/>
                        </a:xfrm>
                      </wpg:grpSpPr>
                      <wps:wsp>
                        <wps:cNvPr id="10" name="Freeform 3"/>
                        <wps:cNvSpPr>
                          <a:spLocks/>
                        </wps:cNvSpPr>
                        <wps:spPr bwMode="auto">
                          <a:xfrm>
                            <a:off x="0" y="0"/>
                            <a:ext cx="1816" cy="15"/>
                          </a:xfrm>
                          <a:custGeom>
                            <a:avLst/>
                            <a:gdLst>
                              <a:gd name="T0" fmla="*/ 1816 w 1816"/>
                              <a:gd name="T1" fmla="*/ 0 h 15"/>
                              <a:gd name="T2" fmla="*/ 1095 w 1816"/>
                              <a:gd name="T3" fmla="*/ 0 h 15"/>
                              <a:gd name="T4" fmla="*/ 0 w 1816"/>
                              <a:gd name="T5" fmla="*/ 0 h 15"/>
                              <a:gd name="T6" fmla="*/ 0 w 1816"/>
                              <a:gd name="T7" fmla="*/ 15 h 15"/>
                              <a:gd name="T8" fmla="*/ 1095 w 1816"/>
                              <a:gd name="T9" fmla="*/ 15 h 15"/>
                              <a:gd name="T10" fmla="*/ 1816 w 1816"/>
                              <a:gd name="T11" fmla="*/ 15 h 15"/>
                              <a:gd name="T12" fmla="*/ 1816 w 1816"/>
                              <a:gd name="T13" fmla="*/ 0 h 15"/>
                            </a:gdLst>
                            <a:ahLst/>
                            <a:cxnLst>
                              <a:cxn ang="0">
                                <a:pos x="T0" y="T1"/>
                              </a:cxn>
                              <a:cxn ang="0">
                                <a:pos x="T2" y="T3"/>
                              </a:cxn>
                              <a:cxn ang="0">
                                <a:pos x="T4" y="T5"/>
                              </a:cxn>
                              <a:cxn ang="0">
                                <a:pos x="T6" y="T7"/>
                              </a:cxn>
                              <a:cxn ang="0">
                                <a:pos x="T8" y="T9"/>
                              </a:cxn>
                              <a:cxn ang="0">
                                <a:pos x="T10" y="T11"/>
                              </a:cxn>
                              <a:cxn ang="0">
                                <a:pos x="T12" y="T13"/>
                              </a:cxn>
                            </a:cxnLst>
                            <a:rect l="0" t="0" r="r" b="b"/>
                            <a:pathLst>
                              <a:path w="1816" h="15">
                                <a:moveTo>
                                  <a:pt x="1816" y="0"/>
                                </a:moveTo>
                                <a:lnTo>
                                  <a:pt x="1095" y="0"/>
                                </a:lnTo>
                                <a:lnTo>
                                  <a:pt x="0" y="0"/>
                                </a:lnTo>
                                <a:lnTo>
                                  <a:pt x="0" y="15"/>
                                </a:lnTo>
                                <a:lnTo>
                                  <a:pt x="1095" y="15"/>
                                </a:lnTo>
                                <a:lnTo>
                                  <a:pt x="1816" y="15"/>
                                </a:lnTo>
                                <a:lnTo>
                                  <a:pt x="1816" y="0"/>
                                </a:lnTo>
                                <a:close/>
                              </a:path>
                            </a:pathLst>
                          </a:custGeom>
                          <a:solidFill>
                            <a:srgbClr val="BD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 name="Rectangle 4"/>
                        <wps:cNvSpPr>
                          <a:spLocks noChangeArrowheads="1"/>
                        </wps:cNvSpPr>
                        <wps:spPr bwMode="auto">
                          <a:xfrm>
                            <a:off x="1815" y="0"/>
                            <a:ext cx="5253" cy="15"/>
                          </a:xfrm>
                          <a:prstGeom prst="rect">
                            <a:avLst/>
                          </a:prstGeom>
                          <a:solidFill>
                            <a:srgbClr val="BDC1C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xmlns:mo="http://schemas.microsoft.com/office/mac/office/2008/main" xmlns:mv="urn:schemas-microsoft-com:mac:vml">
            <w:pict>
              <v:group w14:anchorId="07098EAA" id="Agrupar 7" o:spid="_x0000_s1026" style="width:353.45pt;height:.75pt;mso-position-horizontal-relative:char;mso-position-vertical-relative:line" coordsize="7069,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">
                <v:shape id="Freeform 3" o:spid="_x0000_s1027" style="position:absolute;width:1816;height:15;visibility:visible;mso-wrap-style:square;v-text-anchor:top" coordsize="1816,1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TI/3xQAA&#10;ANsAAAAPAAAAZHJzL2Rvd25yZXYueG1sRI9Ba8JAEIXvQv/DMgUvohsFg01dRYRAoVTUCvY4ZKdJ&#10;aHY2zW41/ffOQfA2w3vz3jfLde8adaEu1J4NTCcJKOLC25pLA6fPfLwAFSKyxcYzGfinAOvV02CJ&#10;mfVXPtDlGEslIRwyNFDF2GZah6Iih2HiW2LRvn3nMMraldp2eJVw1+hZkqTaYc3SUGFL24qKn+Of&#10;M2Dz98181J9f0o994ndfp9/5IU+NGT73m1dQkfr4MN+v36zgC738IgPo1Q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VMj/fFAAAA2wAAAA8AAAAAAAAAAAAAAAAAlwIAAGRycy9k&#10;b3ducmV2LnhtbFBLBQYAAAAABAAEAPUAAACJAwAAAAA=&#10;" path="m1816,0l1095,,,,,15,1095,15,1816,15,1816,0xe" fillcolor="#bdc1c6" stroked="f">
                  <v:path arrowok="t" o:connecttype="custom" o:connectlocs="1816,0;1095,0;0,0;0,15;1095,15;1816,15;1816,0" o:connectangles="0,0,0,0,0,0,0"/>
                </v:shape>
                <v:rect id="Rectangle 4" o:spid="_x0000_s1028" style="position:absolute;left:1815;width:5253;height: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YMXbvwAA&#10;ANsAAAAPAAAAZHJzL2Rvd25yZXYueG1sRE9Na8JAEL0X/A/LCL01mzagErNKKRR6bVTicchOs6HZ&#10;2ZDdmPjvXUHwNo/3OcV+tp240OBbxwrekxQEce10y42C4+H7bQPCB2SNnWNScCUP+93ipcBcu4l/&#10;6VKGRsQQ9jkqMCH0uZS+NmTRJ64njtyfGyyGCIdG6gGnGG47+ZGmK2mx5dhgsKcvQ/V/OVoF2Tge&#10;2+p6qr07y2rM1vN0sEap1+X8uQURaA5P8cP9o+P8Fdx/iQfI3Q0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PZgxdu/AAAA2wAAAA8AAAAAAAAAAAAAAAAAlwIAAGRycy9kb3ducmV2&#10;LnhtbFBLBQYAAAAABAAEAPUAAACDAwAAAAA=&#10;" fillcolor="#bdc1c6" stroked="f"/>
                <w10:anchorlock/>
              </v:group>
            </w:pict>
          </mc:Fallback>
        </mc:AlternateContent>
      </w:r>
    </w:p>
    <w:p w14:paraId="31D7DF8A" w14:textId="77777777" w:rsidR="00555C6E" w:rsidRDefault="00555C6E" w:rsidP="00555C6E">
      <w:pPr>
        <w:pStyle w:val="Textoindependiente"/>
        <w:rPr>
          <w:rFonts w:ascii="Roboto"/>
          <w:sz w:val="20"/>
        </w:rPr>
      </w:pPr>
    </w:p>
    <w:p w14:paraId="41A77132" w14:textId="77777777" w:rsidR="00555C6E" w:rsidRDefault="00555C6E" w:rsidP="00555C6E">
      <w:pPr>
        <w:pStyle w:val="Textoindependiente"/>
        <w:spacing w:before="2"/>
        <w:rPr>
          <w:rFonts w:ascii="Roboto"/>
          <w:sz w:val="18"/>
        </w:rPr>
      </w:pPr>
    </w:p>
    <w:p w14:paraId="4FAE709E" w14:textId="77777777" w:rsidR="00555C6E" w:rsidRDefault="00555C6E" w:rsidP="00555C6E">
      <w:pPr>
        <w:rPr>
          <w:b/>
          <w:lang w:val="es-ES"/>
        </w:rPr>
      </w:pPr>
    </w:p>
    <w:p w14:paraId="722334FD" w14:textId="77777777" w:rsidR="00555C6E" w:rsidRPr="00555C6E" w:rsidRDefault="00555C6E" w:rsidP="00555C6E">
      <w:pPr>
        <w:pStyle w:val="Prrafodelista"/>
        <w:widowControl w:val="0"/>
        <w:numPr>
          <w:ilvl w:val="0"/>
          <w:numId w:val="12"/>
        </w:numPr>
        <w:tabs>
          <w:tab w:val="left" w:pos="743"/>
          <w:tab w:val="left" w:pos="744"/>
        </w:tabs>
        <w:autoSpaceDE w:val="0"/>
        <w:autoSpaceDN w:val="0"/>
        <w:spacing w:before="94" w:line="312" w:lineRule="auto"/>
        <w:ind w:right="127"/>
        <w:rPr>
          <w:b/>
          <w:lang w:val="es-ES_tradnl"/>
        </w:rPr>
      </w:pPr>
      <w:r w:rsidRPr="00555C6E">
        <w:rPr>
          <w:b/>
          <w:color w:val="202024"/>
          <w:lang w:val="es-ES_tradnl"/>
        </w:rPr>
        <w:t>Valora,</w:t>
      </w:r>
      <w:r w:rsidRPr="00555C6E">
        <w:rPr>
          <w:b/>
          <w:color w:val="202024"/>
          <w:spacing w:val="-3"/>
          <w:lang w:val="es-ES_tradnl"/>
        </w:rPr>
        <w:t xml:space="preserve"> </w:t>
      </w:r>
      <w:r w:rsidRPr="00555C6E">
        <w:rPr>
          <w:b/>
          <w:color w:val="202024"/>
          <w:lang w:val="es-ES_tradnl"/>
        </w:rPr>
        <w:t>en</w:t>
      </w:r>
      <w:r w:rsidRPr="00555C6E">
        <w:rPr>
          <w:b/>
          <w:color w:val="202024"/>
          <w:spacing w:val="-3"/>
          <w:lang w:val="es-ES_tradnl"/>
        </w:rPr>
        <w:t xml:space="preserve"> </w:t>
      </w:r>
      <w:r w:rsidRPr="00555C6E">
        <w:rPr>
          <w:b/>
          <w:color w:val="202024"/>
          <w:lang w:val="es-ES_tradnl"/>
        </w:rPr>
        <w:t>una</w:t>
      </w:r>
      <w:r w:rsidRPr="00555C6E">
        <w:rPr>
          <w:b/>
          <w:color w:val="202024"/>
          <w:spacing w:val="-3"/>
          <w:lang w:val="es-ES_tradnl"/>
        </w:rPr>
        <w:t xml:space="preserve"> </w:t>
      </w:r>
      <w:r w:rsidRPr="00555C6E">
        <w:rPr>
          <w:b/>
          <w:color w:val="202024"/>
          <w:lang w:val="es-ES_tradnl"/>
        </w:rPr>
        <w:t>escala</w:t>
      </w:r>
      <w:r w:rsidRPr="00555C6E">
        <w:rPr>
          <w:b/>
          <w:color w:val="202024"/>
          <w:spacing w:val="-3"/>
          <w:lang w:val="es-ES_tradnl"/>
        </w:rPr>
        <w:t xml:space="preserve"> </w:t>
      </w:r>
      <w:r w:rsidRPr="00555C6E">
        <w:rPr>
          <w:b/>
          <w:color w:val="202024"/>
          <w:lang w:val="es-ES_tradnl"/>
        </w:rPr>
        <w:t>del</w:t>
      </w:r>
      <w:r w:rsidRPr="00555C6E">
        <w:rPr>
          <w:b/>
          <w:color w:val="202024"/>
          <w:spacing w:val="-3"/>
          <w:lang w:val="es-ES_tradnl"/>
        </w:rPr>
        <w:t xml:space="preserve"> </w:t>
      </w:r>
      <w:r w:rsidRPr="00555C6E">
        <w:rPr>
          <w:b/>
          <w:color w:val="202024"/>
          <w:lang w:val="es-ES_tradnl"/>
        </w:rPr>
        <w:t>1</w:t>
      </w:r>
      <w:r w:rsidRPr="00555C6E">
        <w:rPr>
          <w:b/>
          <w:color w:val="202024"/>
          <w:spacing w:val="-3"/>
          <w:lang w:val="es-ES_tradnl"/>
        </w:rPr>
        <w:t xml:space="preserve"> </w:t>
      </w:r>
      <w:r w:rsidRPr="00555C6E">
        <w:rPr>
          <w:b/>
          <w:color w:val="202024"/>
          <w:lang w:val="es-ES_tradnl"/>
        </w:rPr>
        <w:t>al</w:t>
      </w:r>
      <w:r w:rsidRPr="00555C6E">
        <w:rPr>
          <w:b/>
          <w:color w:val="202024"/>
          <w:spacing w:val="-3"/>
          <w:lang w:val="es-ES_tradnl"/>
        </w:rPr>
        <w:t xml:space="preserve"> </w:t>
      </w:r>
      <w:r w:rsidRPr="00555C6E">
        <w:rPr>
          <w:b/>
          <w:color w:val="202024"/>
          <w:lang w:val="es-ES_tradnl"/>
        </w:rPr>
        <w:t>4,</w:t>
      </w:r>
      <w:r w:rsidRPr="00555C6E">
        <w:rPr>
          <w:b/>
          <w:color w:val="202024"/>
          <w:spacing w:val="-3"/>
          <w:lang w:val="es-ES_tradnl"/>
        </w:rPr>
        <w:t xml:space="preserve"> con cuanta motivación y ánimo te sientes para finalitzar este ciclo formativo. </w:t>
      </w:r>
    </w:p>
    <w:p w14:paraId="4BB4B4B6" w14:textId="77777777" w:rsidR="00555C6E" w:rsidRDefault="00555C6E" w:rsidP="00555C6E">
      <w:pPr>
        <w:pStyle w:val="Textoindependiente"/>
        <w:spacing w:before="3"/>
        <w:rPr>
          <w:sz w:val="11"/>
        </w:rPr>
      </w:pPr>
    </w:p>
    <w:p w14:paraId="6E858C0C" w14:textId="77777777" w:rsidR="00555C6E" w:rsidRDefault="00555C6E" w:rsidP="00555C6E">
      <w:pPr>
        <w:spacing w:before="95"/>
        <w:ind w:left="743"/>
        <w:rPr>
          <w:rFonts w:ascii="Roboto" w:hAnsi="Roboto"/>
          <w:i/>
          <w:sz w:val="21"/>
        </w:rPr>
      </w:pPr>
      <w:r>
        <w:rPr>
          <w:rFonts w:ascii="Roboto" w:hAnsi="Roboto"/>
          <w:i/>
          <w:color w:val="6D6F72"/>
          <w:sz w:val="21"/>
        </w:rPr>
        <w:t>Marca</w:t>
      </w:r>
      <w:r>
        <w:rPr>
          <w:rFonts w:ascii="Roboto" w:hAnsi="Roboto"/>
          <w:i/>
          <w:color w:val="6D6F72"/>
          <w:spacing w:val="-1"/>
          <w:sz w:val="21"/>
        </w:rPr>
        <w:t xml:space="preserve"> </w:t>
      </w:r>
      <w:r>
        <w:rPr>
          <w:rFonts w:ascii="Roboto" w:hAnsi="Roboto"/>
          <w:i/>
          <w:color w:val="6D6F72"/>
          <w:sz w:val="21"/>
        </w:rPr>
        <w:t>solo</w:t>
      </w:r>
      <w:r>
        <w:rPr>
          <w:rFonts w:ascii="Roboto" w:hAnsi="Roboto"/>
          <w:i/>
          <w:color w:val="6D6F72"/>
          <w:spacing w:val="-1"/>
          <w:sz w:val="21"/>
        </w:rPr>
        <w:t xml:space="preserve"> </w:t>
      </w:r>
      <w:r>
        <w:rPr>
          <w:rFonts w:ascii="Roboto" w:hAnsi="Roboto"/>
          <w:i/>
          <w:color w:val="6D6F72"/>
          <w:sz w:val="21"/>
        </w:rPr>
        <w:t>un</w:t>
      </w:r>
      <w:r>
        <w:rPr>
          <w:rFonts w:ascii="Roboto" w:hAnsi="Roboto"/>
          <w:i/>
          <w:color w:val="6D6F72"/>
          <w:spacing w:val="-1"/>
          <w:sz w:val="21"/>
        </w:rPr>
        <w:t xml:space="preserve"> </w:t>
      </w:r>
      <w:r>
        <w:rPr>
          <w:rFonts w:ascii="Roboto" w:hAnsi="Roboto"/>
          <w:i/>
          <w:color w:val="6D6F72"/>
          <w:sz w:val="21"/>
        </w:rPr>
        <w:t>óvalo.</w:t>
      </w:r>
    </w:p>
    <w:p w14:paraId="145A91B6" w14:textId="77777777" w:rsidR="00555C6E" w:rsidRDefault="00555C6E" w:rsidP="00555C6E">
      <w:pPr>
        <w:pStyle w:val="Textoindependiente"/>
        <w:spacing w:before="7"/>
        <w:rPr>
          <w:rFonts w:ascii="Roboto"/>
          <w:i/>
          <w:sz w:val="28"/>
        </w:rPr>
      </w:pPr>
    </w:p>
    <w:p w14:paraId="7194B593" w14:textId="77777777" w:rsidR="00555C6E" w:rsidRDefault="00555C6E" w:rsidP="00555C6E">
      <w:pPr>
        <w:tabs>
          <w:tab w:val="left" w:pos="5517"/>
        </w:tabs>
        <w:spacing w:before="71" w:after="128"/>
        <w:ind w:left="818"/>
        <w:rPr>
          <w:rFonts w:ascii="Roboto"/>
          <w:sz w:val="21"/>
        </w:rPr>
      </w:pPr>
      <w:r>
        <w:rPr>
          <w:rFonts w:ascii="Roboto"/>
          <w:color w:val="202024"/>
          <w:sz w:val="21"/>
        </w:rPr>
        <w:t xml:space="preserve">           1                    2              3                 4</w:t>
      </w:r>
    </w:p>
    <w:p w14:paraId="7106CD06" w14:textId="77777777" w:rsidR="00555C6E" w:rsidRDefault="00555C6E" w:rsidP="00555C6E">
      <w:pPr>
        <w:pStyle w:val="Textoindependiente"/>
        <w:spacing w:line="20" w:lineRule="exact"/>
        <w:ind w:left="740"/>
        <w:rPr>
          <w:rFonts w:ascii="Roboto"/>
          <w:sz w:val="2"/>
        </w:rPr>
      </w:pPr>
      <w:r>
        <w:rPr>
          <w:noProof/>
          <w:lang w:val="en-GB" w:eastAsia="en-GB"/>
        </w:rPr>
        <mc:AlternateContent>
          <mc:Choice Requires="wpg">
            <w:drawing>
              <wp:anchor distT="0" distB="0" distL="0" distR="0" simplePos="0" relativeHeight="251664384" behindDoc="1" locked="0" layoutInCell="1" allowOverlap="1" wp14:anchorId="467CE4CC" wp14:editId="40623E9A">
                <wp:simplePos x="0" y="0"/>
                <wp:positionH relativeFrom="page">
                  <wp:posOffset>1189990</wp:posOffset>
                </wp:positionH>
                <wp:positionV relativeFrom="paragraph">
                  <wp:posOffset>90805</wp:posOffset>
                </wp:positionV>
                <wp:extent cx="4488815" cy="9525"/>
                <wp:effectExtent l="0" t="0" r="0" b="0"/>
                <wp:wrapTopAndBottom/>
                <wp:docPr id="26" name="Agrupar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8815" cy="9525"/>
                          <a:chOff x="1841" y="203"/>
                          <a:chExt cx="7069" cy="15"/>
                        </a:xfrm>
                      </wpg:grpSpPr>
                      <wps:wsp>
                        <wps:cNvPr id="27" name="Freeform 11"/>
                        <wps:cNvSpPr>
                          <a:spLocks/>
                        </wps:cNvSpPr>
                        <wps:spPr bwMode="auto">
                          <a:xfrm>
                            <a:off x="1840" y="202"/>
                            <a:ext cx="1816" cy="15"/>
                          </a:xfrm>
                          <a:custGeom>
                            <a:avLst/>
                            <a:gdLst>
                              <a:gd name="T0" fmla="+- 0 3656 1841"/>
                              <a:gd name="T1" fmla="*/ T0 w 1816"/>
                              <a:gd name="T2" fmla="+- 0 203 203"/>
                              <a:gd name="T3" fmla="*/ 203 h 15"/>
                              <a:gd name="T4" fmla="+- 0 2936 1841"/>
                              <a:gd name="T5" fmla="*/ T4 w 1816"/>
                              <a:gd name="T6" fmla="+- 0 203 203"/>
                              <a:gd name="T7" fmla="*/ 203 h 15"/>
                              <a:gd name="T8" fmla="+- 0 1841 1841"/>
                              <a:gd name="T9" fmla="*/ T8 w 1816"/>
                              <a:gd name="T10" fmla="+- 0 203 203"/>
                              <a:gd name="T11" fmla="*/ 203 h 15"/>
                              <a:gd name="T12" fmla="+- 0 1841 1841"/>
                              <a:gd name="T13" fmla="*/ T12 w 1816"/>
                              <a:gd name="T14" fmla="+- 0 218 203"/>
                              <a:gd name="T15" fmla="*/ 218 h 15"/>
                              <a:gd name="T16" fmla="+- 0 2936 1841"/>
                              <a:gd name="T17" fmla="*/ T16 w 1816"/>
                              <a:gd name="T18" fmla="+- 0 218 203"/>
                              <a:gd name="T19" fmla="*/ 218 h 15"/>
                              <a:gd name="T20" fmla="+- 0 3656 1841"/>
                              <a:gd name="T21" fmla="*/ T20 w 1816"/>
                              <a:gd name="T22" fmla="+- 0 218 203"/>
                              <a:gd name="T23" fmla="*/ 218 h 15"/>
                              <a:gd name="T24" fmla="+- 0 3656 1841"/>
                              <a:gd name="T25" fmla="*/ T24 w 1816"/>
                              <a:gd name="T26" fmla="+- 0 203 203"/>
                              <a:gd name="T27" fmla="*/ 203 h 15"/>
                            </a:gdLst>
                            <a:ahLst/>
                            <a:cxnLst>
                              <a:cxn ang="0">
                                <a:pos x="T1" y="T3"/>
                              </a:cxn>
                              <a:cxn ang="0">
                                <a:pos x="T5" y="T7"/>
                              </a:cxn>
                              <a:cxn ang="0">
                                <a:pos x="T9" y="T11"/>
                              </a:cxn>
                              <a:cxn ang="0">
                                <a:pos x="T13" y="T15"/>
                              </a:cxn>
                              <a:cxn ang="0">
                                <a:pos x="T17" y="T19"/>
                              </a:cxn>
                              <a:cxn ang="0">
                                <a:pos x="T21" y="T23"/>
                              </a:cxn>
                              <a:cxn ang="0">
                                <a:pos x="T25" y="T27"/>
                              </a:cxn>
                            </a:cxnLst>
                            <a:rect l="0" t="0" r="r" b="b"/>
                            <a:pathLst>
                              <a:path w="1816" h="15">
                                <a:moveTo>
                                  <a:pt x="1815" y="0"/>
                                </a:moveTo>
                                <a:lnTo>
                                  <a:pt x="1095" y="0"/>
                                </a:lnTo>
                                <a:lnTo>
                                  <a:pt x="0" y="0"/>
                                </a:lnTo>
                                <a:lnTo>
                                  <a:pt x="0" y="15"/>
                                </a:lnTo>
                                <a:lnTo>
                                  <a:pt x="1095" y="15"/>
                                </a:lnTo>
                                <a:lnTo>
                                  <a:pt x="1815" y="15"/>
                                </a:lnTo>
                                <a:lnTo>
                                  <a:pt x="1815" y="0"/>
                                </a:lnTo>
                                <a:close/>
                              </a:path>
                            </a:pathLst>
                          </a:custGeom>
                          <a:solidFill>
                            <a:srgbClr val="BD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 name="Rectangle 12"/>
                        <wps:cNvSpPr>
                          <a:spLocks noChangeArrowheads="1"/>
                        </wps:cNvSpPr>
                        <wps:spPr bwMode="auto">
                          <a:xfrm>
                            <a:off x="3656" y="202"/>
                            <a:ext cx="5253" cy="15"/>
                          </a:xfrm>
                          <a:prstGeom prst="rect">
                            <a:avLst/>
                          </a:prstGeom>
                          <a:solidFill>
                            <a:srgbClr val="BDC1C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w14:anchorId="4F3B7674" id="Agrupar 26" o:spid="_x0000_s1026" style="position:absolute;margin-left:93.7pt;margin-top:7.15pt;width:353.45pt;height:.75pt;z-index:-251652096;mso-wrap-distance-left:0;mso-wrap-distance-right:0;mso-position-horizontal-relative:page" coordorigin="1841,203" coordsize="7069,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">
                <v:shape id="Freeform 11" o:spid="_x0000_s1027" style="position:absolute;left:1840;top:202;width:1816;height:15;visibility:visible;mso-wrap-style:square;v-text-anchor:top" coordsize="1816,1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yd0+xQAA&#10;ANsAAAAPAAAAZHJzL2Rvd25yZXYueG1sRI/dasJAFITvBd9hOYXeiG4UjBpdRYRAobT4B3p5yB6T&#10;0OzZmN1q+vauUPBymJlvmMWqNZW4UeNKywqGgwgEcWZ1ybmC4yHtT0E4j6yxskwK/sjBatntLDDR&#10;9s47uu19LgKEXYIKCu/rREqXFWTQDWxNHLyLbQz6IJtc6gbvAW4qOYqiWBosOSwUWNOmoOxn/2sU&#10;6PRzPe61p1n8tY3s9/l4He/SWKn3t3Y9B+Gp9a/wf/tDKxhN4Pkl/AC5f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TJ3T7FAAAA2wAAAA8AAAAAAAAAAAAAAAAAlwIAAGRycy9k&#10;b3ducmV2LnhtbFBLBQYAAAAABAAEAPUAAACJAwAAAAA=&#10;" path="m1815,0l1095,,,,,15,1095,15,1815,15,1815,0xe" fillcolor="#bdc1c6" stroked="f">
                  <v:path arrowok="t" o:connecttype="custom" o:connectlocs="1815,203;1095,203;0,203;0,218;1095,218;1815,218;1815,203" o:connectangles="0,0,0,0,0,0,0"/>
                </v:shape>
                <v:rect id="Rectangle 12" o:spid="_x0000_s1028" style="position:absolute;left:3656;top:202;width:5253;height: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" fillcolor="#bdc1c6" stroked="f"/>
                <w10:wrap type="topAndBottom" anchorx="page"/>
              </v:group>
            </w:pict>
          </mc:Fallback>
        </mc:AlternateContent>
      </w:r>
    </w:p>
    <w:p w14:paraId="2CF44C80" w14:textId="77777777" w:rsidR="00555C6E" w:rsidRDefault="00555C6E" w:rsidP="00555C6E">
      <w:pPr>
        <w:pStyle w:val="Textoindependiente"/>
        <w:rPr>
          <w:rFonts w:ascii="Roboto"/>
          <w:sz w:val="20"/>
        </w:rPr>
      </w:pPr>
      <w:r>
        <w:rPr>
          <w:rFonts w:ascii="Roboto"/>
          <w:color w:val="202024"/>
          <w:sz w:val="21"/>
        </w:rPr>
        <w:t>Nada</w:t>
      </w:r>
      <w:r>
        <w:rPr>
          <w:rFonts w:ascii="Roboto"/>
          <w:noProof/>
          <w:sz w:val="20"/>
          <w:lang w:val="es-ES_tradnl" w:eastAsia="es-ES_tradnl"/>
        </w:rPr>
        <w:t xml:space="preserve"> </w:t>
      </w:r>
      <w:r>
        <w:rPr>
          <w:rFonts w:ascii="Roboto"/>
          <w:noProof/>
          <w:sz w:val="20"/>
          <w:lang w:val="en-GB" w:eastAsia="en-GB"/>
        </w:rPr>
        <mc:AlternateContent>
          <mc:Choice Requires="wps">
            <w:drawing>
              <wp:anchor distT="0" distB="0" distL="114300" distR="114300" simplePos="0" relativeHeight="251666432" behindDoc="0" locked="0" layoutInCell="1" allowOverlap="1" wp14:anchorId="14086148" wp14:editId="2088B7A3">
                <wp:simplePos x="0" y="0"/>
                <wp:positionH relativeFrom="column">
                  <wp:posOffset>1487170</wp:posOffset>
                </wp:positionH>
                <wp:positionV relativeFrom="paragraph">
                  <wp:posOffset>80010</wp:posOffset>
                </wp:positionV>
                <wp:extent cx="337185" cy="224155"/>
                <wp:effectExtent l="0" t="0" r="18415" b="29845"/>
                <wp:wrapThrough wrapText="bothSides">
                  <wp:wrapPolygon edited="0">
                    <wp:start x="0" y="0"/>
                    <wp:lineTo x="0" y="22028"/>
                    <wp:lineTo x="21153" y="22028"/>
                    <wp:lineTo x="21153" y="0"/>
                    <wp:lineTo x="0" y="0"/>
                  </wp:wrapPolygon>
                </wp:wrapThrough>
                <wp:docPr id="29" name="Elipse 29"/>
                <wp:cNvGraphicFramePr/>
                <a:graphic xmlns:a="http://schemas.openxmlformats.org/drawingml/2006/main">
                  <a:graphicData uri="http://schemas.microsoft.com/office/word/2010/wordprocessingShape">
                    <wps:wsp>
                      <wps:cNvSpPr/>
                      <wps:spPr>
                        <a:xfrm>
                          <a:off x="0" y="0"/>
                          <a:ext cx="337185" cy="2241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oval w14:anchorId="3966F00C" id="Elipse 29" o:spid="_x0000_s1026" style="position:absolute;margin-left:117.1pt;margin-top:6.3pt;width:26.55pt;height:17.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" filled="f" strokecolor="#1f3763 [1604]" strokeweight="1pt">
                <v:stroke joinstyle="miter"/>
                <w10:wrap type="through"/>
              </v:oval>
            </w:pict>
          </mc:Fallback>
        </mc:AlternateContent>
      </w:r>
      <w:r>
        <w:rPr>
          <w:rFonts w:ascii="Roboto"/>
          <w:noProof/>
          <w:sz w:val="20"/>
          <w:lang w:val="en-GB" w:eastAsia="en-GB"/>
        </w:rPr>
        <mc:AlternateContent>
          <mc:Choice Requires="wps">
            <w:drawing>
              <wp:anchor distT="0" distB="0" distL="114300" distR="114300" simplePos="0" relativeHeight="251667456" behindDoc="0" locked="0" layoutInCell="1" allowOverlap="1" wp14:anchorId="37F9AFB2" wp14:editId="00D62472">
                <wp:simplePos x="0" y="0"/>
                <wp:positionH relativeFrom="column">
                  <wp:posOffset>2058670</wp:posOffset>
                </wp:positionH>
                <wp:positionV relativeFrom="paragraph">
                  <wp:posOffset>80010</wp:posOffset>
                </wp:positionV>
                <wp:extent cx="337185" cy="224155"/>
                <wp:effectExtent l="0" t="0" r="18415" b="29845"/>
                <wp:wrapThrough wrapText="bothSides">
                  <wp:wrapPolygon edited="0">
                    <wp:start x="0" y="0"/>
                    <wp:lineTo x="0" y="22028"/>
                    <wp:lineTo x="21153" y="22028"/>
                    <wp:lineTo x="21153" y="0"/>
                    <wp:lineTo x="0" y="0"/>
                  </wp:wrapPolygon>
                </wp:wrapThrough>
                <wp:docPr id="30" name="Elipse 30"/>
                <wp:cNvGraphicFramePr/>
                <a:graphic xmlns:a="http://schemas.openxmlformats.org/drawingml/2006/main">
                  <a:graphicData uri="http://schemas.microsoft.com/office/word/2010/wordprocessingShape">
                    <wps:wsp>
                      <wps:cNvSpPr/>
                      <wps:spPr>
                        <a:xfrm>
                          <a:off x="0" y="0"/>
                          <a:ext cx="337185" cy="2241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oval w14:anchorId="2C95B161" id="Elipse 30" o:spid="_x0000_s1026" style="position:absolute;margin-left:162.1pt;margin-top:6.3pt;width:26.55pt;height:17.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" filled="f" strokecolor="#1f3763 [1604]" strokeweight="1pt">
                <v:stroke joinstyle="miter"/>
                <w10:wrap type="through"/>
              </v:oval>
            </w:pict>
          </mc:Fallback>
        </mc:AlternateContent>
      </w:r>
      <w:r>
        <w:rPr>
          <w:rFonts w:ascii="Roboto"/>
          <w:noProof/>
          <w:sz w:val="20"/>
          <w:lang w:val="en-GB" w:eastAsia="en-GB"/>
        </w:rPr>
        <mc:AlternateContent>
          <mc:Choice Requires="wps">
            <w:drawing>
              <wp:anchor distT="0" distB="0" distL="114300" distR="114300" simplePos="0" relativeHeight="251668480" behindDoc="0" locked="0" layoutInCell="1" allowOverlap="1" wp14:anchorId="3240E8A8" wp14:editId="7F2A3432">
                <wp:simplePos x="0" y="0"/>
                <wp:positionH relativeFrom="column">
                  <wp:posOffset>2630170</wp:posOffset>
                </wp:positionH>
                <wp:positionV relativeFrom="paragraph">
                  <wp:posOffset>80010</wp:posOffset>
                </wp:positionV>
                <wp:extent cx="337185" cy="224155"/>
                <wp:effectExtent l="0" t="0" r="18415" b="29845"/>
                <wp:wrapThrough wrapText="bothSides">
                  <wp:wrapPolygon edited="0">
                    <wp:start x="0" y="0"/>
                    <wp:lineTo x="0" y="22028"/>
                    <wp:lineTo x="21153" y="22028"/>
                    <wp:lineTo x="21153" y="0"/>
                    <wp:lineTo x="0" y="0"/>
                  </wp:wrapPolygon>
                </wp:wrapThrough>
                <wp:docPr id="17" name="Elipse 17"/>
                <wp:cNvGraphicFramePr/>
                <a:graphic xmlns:a="http://schemas.openxmlformats.org/drawingml/2006/main">
                  <a:graphicData uri="http://schemas.microsoft.com/office/word/2010/wordprocessingShape">
                    <wps:wsp>
                      <wps:cNvSpPr/>
                      <wps:spPr>
                        <a:xfrm>
                          <a:off x="0" y="0"/>
                          <a:ext cx="337185" cy="2241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oval w14:anchorId="6E314A24" id="Elipse 17" o:spid="_x0000_s1026" style="position:absolute;margin-left:207.1pt;margin-top:6.3pt;width:26.55pt;height:17.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" filled="f" strokecolor="#1f3763 [1604]" strokeweight="1pt">
                <v:stroke joinstyle="miter"/>
                <w10:wrap type="through"/>
              </v:oval>
            </w:pict>
          </mc:Fallback>
        </mc:AlternateContent>
      </w:r>
      <w:r>
        <w:rPr>
          <w:rFonts w:ascii="Roboto"/>
          <w:noProof/>
          <w:sz w:val="20"/>
          <w:lang w:val="en-GB" w:eastAsia="en-GB"/>
        </w:rPr>
        <mc:AlternateContent>
          <mc:Choice Requires="wps">
            <w:drawing>
              <wp:anchor distT="0" distB="0" distL="114300" distR="114300" simplePos="0" relativeHeight="251665408" behindDoc="0" locked="0" layoutInCell="1" allowOverlap="1" wp14:anchorId="11214C3A" wp14:editId="45761813">
                <wp:simplePos x="0" y="0"/>
                <wp:positionH relativeFrom="column">
                  <wp:posOffset>800100</wp:posOffset>
                </wp:positionH>
                <wp:positionV relativeFrom="paragraph">
                  <wp:posOffset>79552</wp:posOffset>
                </wp:positionV>
                <wp:extent cx="337185" cy="224155"/>
                <wp:effectExtent l="0" t="0" r="18415" b="29845"/>
                <wp:wrapThrough wrapText="bothSides">
                  <wp:wrapPolygon edited="0">
                    <wp:start x="0" y="0"/>
                    <wp:lineTo x="0" y="22028"/>
                    <wp:lineTo x="21153" y="22028"/>
                    <wp:lineTo x="21153" y="0"/>
                    <wp:lineTo x="0" y="0"/>
                  </wp:wrapPolygon>
                </wp:wrapThrough>
                <wp:docPr id="24" name="Elipse 24"/>
                <wp:cNvGraphicFramePr/>
                <a:graphic xmlns:a="http://schemas.openxmlformats.org/drawingml/2006/main">
                  <a:graphicData uri="http://schemas.microsoft.com/office/word/2010/wordprocessingShape">
                    <wps:wsp>
                      <wps:cNvSpPr/>
                      <wps:spPr>
                        <a:xfrm>
                          <a:off x="0" y="0"/>
                          <a:ext cx="337185" cy="2241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oval w14:anchorId="3767B38A" id="Elipse 24" o:spid="_x0000_s1026" style="position:absolute;margin-left:63pt;margin-top:6.25pt;width:26.55pt;height:17.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" filled="f" strokecolor="#1f3763 [1604]" strokeweight="1pt">
                <v:stroke joinstyle="miter"/>
                <w10:wrap type="through"/>
              </v:oval>
            </w:pict>
          </mc:Fallback>
        </mc:AlternateContent>
      </w:r>
      <w:r>
        <w:rPr>
          <w:rFonts w:ascii="Roboto"/>
          <w:noProof/>
          <w:sz w:val="20"/>
          <w:lang w:val="es-ES_tradnl" w:eastAsia="es-ES_tradnl"/>
        </w:rPr>
        <w:tab/>
      </w:r>
      <w:r>
        <w:rPr>
          <w:rFonts w:ascii="Roboto"/>
          <w:noProof/>
          <w:sz w:val="20"/>
          <w:lang w:val="es-ES_tradnl" w:eastAsia="es-ES_tradnl"/>
        </w:rPr>
        <w:tab/>
      </w:r>
      <w:r>
        <w:rPr>
          <w:rFonts w:ascii="Roboto"/>
          <w:noProof/>
          <w:sz w:val="20"/>
          <w:lang w:val="es-ES_tradnl" w:eastAsia="es-ES_tradnl"/>
        </w:rPr>
        <w:tab/>
        <w:t>Mucho</w:t>
      </w:r>
    </w:p>
    <w:p w14:paraId="3327A4F1" w14:textId="77777777" w:rsidR="00555C6E" w:rsidRDefault="00555C6E" w:rsidP="00555C6E">
      <w:pPr>
        <w:pStyle w:val="Textoindependiente"/>
        <w:rPr>
          <w:rFonts w:ascii="Roboto"/>
          <w:sz w:val="20"/>
        </w:rPr>
      </w:pPr>
      <w:r>
        <w:rPr>
          <w:rFonts w:ascii="Roboto"/>
          <w:noProof/>
          <w:sz w:val="2"/>
          <w:lang w:val="en-GB" w:eastAsia="en-GB"/>
        </w:rPr>
        <mc:AlternateContent>
          <mc:Choice Requires="wpg">
            <w:drawing>
              <wp:inline distT="0" distB="0" distL="0" distR="0" wp14:anchorId="5E8663EC" wp14:editId="64B43876">
                <wp:extent cx="4488815" cy="9525"/>
                <wp:effectExtent l="0" t="0" r="0" b="3175"/>
                <wp:docPr id="25" name="Agrupar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8815" cy="9525"/>
                          <a:chOff x="0" y="0"/>
                          <a:chExt cx="7069" cy="15"/>
                        </a:xfrm>
                      </wpg:grpSpPr>
                      <wps:wsp>
                        <wps:cNvPr id="33" name="Freeform 3"/>
                        <wps:cNvSpPr>
                          <a:spLocks/>
                        </wps:cNvSpPr>
                        <wps:spPr bwMode="auto">
                          <a:xfrm>
                            <a:off x="0" y="0"/>
                            <a:ext cx="1816" cy="15"/>
                          </a:xfrm>
                          <a:custGeom>
                            <a:avLst/>
                            <a:gdLst>
                              <a:gd name="T0" fmla="*/ 1816 w 1816"/>
                              <a:gd name="T1" fmla="*/ 0 h 15"/>
                              <a:gd name="T2" fmla="*/ 1095 w 1816"/>
                              <a:gd name="T3" fmla="*/ 0 h 15"/>
                              <a:gd name="T4" fmla="*/ 0 w 1816"/>
                              <a:gd name="T5" fmla="*/ 0 h 15"/>
                              <a:gd name="T6" fmla="*/ 0 w 1816"/>
                              <a:gd name="T7" fmla="*/ 15 h 15"/>
                              <a:gd name="T8" fmla="*/ 1095 w 1816"/>
                              <a:gd name="T9" fmla="*/ 15 h 15"/>
                              <a:gd name="T10" fmla="*/ 1816 w 1816"/>
                              <a:gd name="T11" fmla="*/ 15 h 15"/>
                              <a:gd name="T12" fmla="*/ 1816 w 1816"/>
                              <a:gd name="T13" fmla="*/ 0 h 15"/>
                            </a:gdLst>
                            <a:ahLst/>
                            <a:cxnLst>
                              <a:cxn ang="0">
                                <a:pos x="T0" y="T1"/>
                              </a:cxn>
                              <a:cxn ang="0">
                                <a:pos x="T2" y="T3"/>
                              </a:cxn>
                              <a:cxn ang="0">
                                <a:pos x="T4" y="T5"/>
                              </a:cxn>
                              <a:cxn ang="0">
                                <a:pos x="T6" y="T7"/>
                              </a:cxn>
                              <a:cxn ang="0">
                                <a:pos x="T8" y="T9"/>
                              </a:cxn>
                              <a:cxn ang="0">
                                <a:pos x="T10" y="T11"/>
                              </a:cxn>
                              <a:cxn ang="0">
                                <a:pos x="T12" y="T13"/>
                              </a:cxn>
                            </a:cxnLst>
                            <a:rect l="0" t="0" r="r" b="b"/>
                            <a:pathLst>
                              <a:path w="1816" h="15">
                                <a:moveTo>
                                  <a:pt x="1816" y="0"/>
                                </a:moveTo>
                                <a:lnTo>
                                  <a:pt x="1095" y="0"/>
                                </a:lnTo>
                                <a:lnTo>
                                  <a:pt x="0" y="0"/>
                                </a:lnTo>
                                <a:lnTo>
                                  <a:pt x="0" y="15"/>
                                </a:lnTo>
                                <a:lnTo>
                                  <a:pt x="1095" y="15"/>
                                </a:lnTo>
                                <a:lnTo>
                                  <a:pt x="1816" y="15"/>
                                </a:lnTo>
                                <a:lnTo>
                                  <a:pt x="1816" y="0"/>
                                </a:lnTo>
                                <a:close/>
                              </a:path>
                            </a:pathLst>
                          </a:custGeom>
                          <a:solidFill>
                            <a:srgbClr val="BD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 name="Rectangle 4"/>
                        <wps:cNvSpPr>
                          <a:spLocks noChangeArrowheads="1"/>
                        </wps:cNvSpPr>
                        <wps:spPr bwMode="auto">
                          <a:xfrm>
                            <a:off x="1815" y="0"/>
                            <a:ext cx="5253" cy="15"/>
                          </a:xfrm>
                          <a:prstGeom prst="rect">
                            <a:avLst/>
                          </a:prstGeom>
                          <a:solidFill>
                            <a:srgbClr val="BDC1C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xmlns:mo="http://schemas.microsoft.com/office/mac/office/2008/main" xmlns:mv="urn:schemas-microsoft-com:mac:vml">
            <w:pict>
              <v:group w14:anchorId="2422D42E" id="Agrupar 25" o:spid="_x0000_s1026" style="width:353.45pt;height:.75pt;mso-position-horizontal-relative:char;mso-position-vertical-relative:line" coordsize="7069,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">
                <v:shape id="Freeform 3" o:spid="_x0000_s1027" style="position:absolute;width:1816;height:15;visibility:visible;mso-wrap-style:square;v-text-anchor:top" coordsize="1816,1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03gxQAA&#10;ANsAAAAPAAAAZHJzL2Rvd25yZXYueG1sRI9Ba8JAFITvgv9heUIvUjetGGrqKlIIFIpiVLDHR/aZ&#10;BLNv0+xW4793BcHjMDPfMLNFZ2pxptZVlhW8jSIQxLnVFRcK9rv09QOE88gaa8uk4EoOFvN+b4aJ&#10;thfO6Lz1hQgQdgkqKL1vEildXpJBN7INcfCOtjXog2wLqVu8BLip5XsUxdJgxWGhxIa+SspP23+j&#10;QKc/y8mwO0zj1Say69/93yRLY6VeBt3yE4Snzj/Dj/a3VjAew/1L+AFyfg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4rTeDFAAAA2wAAAA8AAAAAAAAAAAAAAAAAlwIAAGRycy9k&#10;b3ducmV2LnhtbFBLBQYAAAAABAAEAPUAAACJAwAAAAA=&#10;" path="m1816,0l1095,,,,,15,1095,15,1816,15,1816,0xe" fillcolor="#bdc1c6" stroked="f">
                  <v:path arrowok="t" o:connecttype="custom" o:connectlocs="1816,0;1095,0;0,0;0,15;1095,15;1816,15;1816,0" o:connectangles="0,0,0,0,0,0,0"/>
                </v:shape>
                <v:rect id="Rectangle 4" o:spid="_x0000_s1028" style="position:absolute;left:1815;width:5253;height: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" fillcolor="#bdc1c6" stroked="f"/>
                <w10:anchorlock/>
              </v:group>
            </w:pict>
          </mc:Fallback>
        </mc:AlternateContent>
      </w:r>
    </w:p>
    <w:p w14:paraId="12EF6E3F" w14:textId="77777777" w:rsidR="00555C6E" w:rsidRDefault="00555C6E" w:rsidP="00555C6E">
      <w:pPr>
        <w:pStyle w:val="Textoindependiente"/>
        <w:rPr>
          <w:rFonts w:ascii="Roboto"/>
          <w:sz w:val="20"/>
        </w:rPr>
      </w:pPr>
    </w:p>
    <w:p w14:paraId="06651F50" w14:textId="77777777" w:rsidR="00555C6E" w:rsidRDefault="00555C6E" w:rsidP="00555C6E">
      <w:pPr>
        <w:rPr>
          <w:b/>
          <w:lang w:val="es-ES"/>
        </w:rPr>
      </w:pPr>
    </w:p>
    <w:p w14:paraId="706EEAEB" w14:textId="77777777" w:rsidR="00555C6E" w:rsidRPr="005F5249" w:rsidRDefault="00555C6E" w:rsidP="00555C6E">
      <w:pPr>
        <w:pStyle w:val="Prrafodelista"/>
        <w:numPr>
          <w:ilvl w:val="0"/>
          <w:numId w:val="12"/>
        </w:numPr>
        <w:rPr>
          <w:b/>
          <w:lang w:val="es-ES"/>
        </w:rPr>
      </w:pPr>
      <w:r w:rsidRPr="001B1E28">
        <w:rPr>
          <w:b/>
          <w:lang w:val="es-ES"/>
        </w:rPr>
        <w:t>¿Cómo prefieres que se desarrollen las lecciones?</w:t>
      </w:r>
      <w:r w:rsidRPr="001B1E28">
        <w:rPr>
          <w:b/>
          <w:lang w:val="es-ES"/>
        </w:rPr>
        <w:tab/>
      </w:r>
    </w:p>
    <w:p w14:paraId="6A3735AD" w14:textId="77777777" w:rsidR="00555C6E" w:rsidRPr="001B1E28" w:rsidRDefault="00555C6E" w:rsidP="00555C6E">
      <w:pPr>
        <w:pStyle w:val="Prrafodelista"/>
        <w:numPr>
          <w:ilvl w:val="0"/>
          <w:numId w:val="39"/>
        </w:numPr>
        <w:rPr>
          <w:lang w:val="es-ES"/>
        </w:rPr>
      </w:pPr>
      <w:r>
        <w:rPr>
          <w:lang w:val="es-ES"/>
        </w:rPr>
        <w:t>Principalmente</w:t>
      </w:r>
      <w:r w:rsidRPr="001B1E28">
        <w:rPr>
          <w:lang w:val="es-ES"/>
        </w:rPr>
        <w:t xml:space="preserve"> de forma teórica.</w:t>
      </w:r>
    </w:p>
    <w:p w14:paraId="631314DF" w14:textId="77777777" w:rsidR="00555C6E" w:rsidRPr="001B1E28" w:rsidRDefault="00555C6E" w:rsidP="00555C6E">
      <w:pPr>
        <w:pStyle w:val="Prrafodelista"/>
        <w:numPr>
          <w:ilvl w:val="0"/>
          <w:numId w:val="39"/>
        </w:numPr>
        <w:rPr>
          <w:lang w:val="es-ES"/>
        </w:rPr>
      </w:pPr>
      <w:r>
        <w:rPr>
          <w:lang w:val="es-ES"/>
        </w:rPr>
        <w:t>Principalmente</w:t>
      </w:r>
      <w:r w:rsidRPr="001B1E28">
        <w:rPr>
          <w:lang w:val="es-ES"/>
        </w:rPr>
        <w:t xml:space="preserve"> de forma práctica.</w:t>
      </w:r>
    </w:p>
    <w:p w14:paraId="6E14A5D8" w14:textId="77777777" w:rsidR="00555C6E" w:rsidRPr="001B1E28" w:rsidRDefault="00555C6E" w:rsidP="00555C6E">
      <w:pPr>
        <w:pStyle w:val="Prrafodelista"/>
        <w:numPr>
          <w:ilvl w:val="0"/>
          <w:numId w:val="39"/>
        </w:numPr>
        <w:rPr>
          <w:lang w:val="es-ES"/>
        </w:rPr>
      </w:pPr>
      <w:r w:rsidRPr="001B1E28">
        <w:rPr>
          <w:lang w:val="es-ES"/>
        </w:rPr>
        <w:t>Que la teoría y la práctica tengan la misma carga lectiva.</w:t>
      </w:r>
    </w:p>
    <w:p w14:paraId="292B52D2" w14:textId="77777777" w:rsidR="00555C6E" w:rsidRDefault="00555C6E" w:rsidP="00555C6E">
      <w:pPr>
        <w:rPr>
          <w:b/>
          <w:lang w:val="es-ES"/>
        </w:rPr>
      </w:pPr>
    </w:p>
    <w:p w14:paraId="7E1505CC" w14:textId="77777777" w:rsidR="00555C6E" w:rsidRDefault="00555C6E" w:rsidP="00555C6E">
      <w:pPr>
        <w:pStyle w:val="Prrafodelista"/>
        <w:numPr>
          <w:ilvl w:val="0"/>
          <w:numId w:val="12"/>
        </w:numPr>
        <w:rPr>
          <w:b/>
          <w:lang w:val="es-ES"/>
        </w:rPr>
      </w:pPr>
      <w:r>
        <w:rPr>
          <w:b/>
          <w:lang w:val="es-ES"/>
        </w:rPr>
        <w:t>¿Te gusta que se plantee</w:t>
      </w:r>
      <w:r w:rsidRPr="001B1E28">
        <w:rPr>
          <w:b/>
          <w:lang w:val="es-ES"/>
        </w:rPr>
        <w:t>n cuestiones</w:t>
      </w:r>
      <w:r>
        <w:rPr>
          <w:b/>
          <w:lang w:val="es-ES"/>
        </w:rPr>
        <w:t xml:space="preserve"> y problemas al inicio del tema, antes de empezar con la teoría?</w:t>
      </w:r>
    </w:p>
    <w:p w14:paraId="078C5634" w14:textId="77777777" w:rsidR="00555C6E" w:rsidRPr="001B1E28" w:rsidRDefault="00555C6E" w:rsidP="00555C6E">
      <w:pPr>
        <w:pStyle w:val="Prrafodelista"/>
        <w:numPr>
          <w:ilvl w:val="0"/>
          <w:numId w:val="40"/>
        </w:numPr>
        <w:rPr>
          <w:lang w:val="es-ES"/>
        </w:rPr>
      </w:pPr>
      <w:r>
        <w:rPr>
          <w:lang w:val="es-ES"/>
        </w:rPr>
        <w:t>Sí</w:t>
      </w:r>
    </w:p>
    <w:p w14:paraId="2DD3BC5E" w14:textId="77777777" w:rsidR="00555C6E" w:rsidRPr="001B1E28" w:rsidRDefault="00555C6E" w:rsidP="00555C6E">
      <w:pPr>
        <w:pStyle w:val="Prrafodelista"/>
        <w:numPr>
          <w:ilvl w:val="0"/>
          <w:numId w:val="40"/>
        </w:numPr>
        <w:rPr>
          <w:lang w:val="es-ES"/>
        </w:rPr>
      </w:pPr>
      <w:r>
        <w:rPr>
          <w:lang w:val="es-ES"/>
        </w:rPr>
        <w:t>No</w:t>
      </w:r>
    </w:p>
    <w:p w14:paraId="2EEE33D2" w14:textId="77777777" w:rsidR="00555C6E" w:rsidRDefault="00555C6E" w:rsidP="00555C6E">
      <w:pPr>
        <w:pStyle w:val="Prrafodelista"/>
        <w:numPr>
          <w:ilvl w:val="0"/>
          <w:numId w:val="40"/>
        </w:numPr>
        <w:rPr>
          <w:lang w:val="es-ES"/>
        </w:rPr>
      </w:pPr>
      <w:r w:rsidRPr="001B1E28">
        <w:rPr>
          <w:lang w:val="es-ES"/>
        </w:rPr>
        <w:t xml:space="preserve">Me </w:t>
      </w:r>
      <w:r>
        <w:rPr>
          <w:lang w:val="es-ES"/>
        </w:rPr>
        <w:t>resulta indiferente</w:t>
      </w:r>
    </w:p>
    <w:p w14:paraId="0346D8AF" w14:textId="77777777" w:rsidR="00555C6E" w:rsidRDefault="00555C6E" w:rsidP="00555C6E">
      <w:pPr>
        <w:rPr>
          <w:b/>
          <w:lang w:val="es-ES"/>
        </w:rPr>
      </w:pPr>
    </w:p>
    <w:p w14:paraId="4FF3596F" w14:textId="77777777" w:rsidR="00555C6E" w:rsidRDefault="00555C6E" w:rsidP="00555C6E">
      <w:pPr>
        <w:rPr>
          <w:b/>
          <w:lang w:val="es-ES"/>
        </w:rPr>
      </w:pPr>
    </w:p>
    <w:p w14:paraId="2FA87F28" w14:textId="77777777" w:rsidR="00555C6E" w:rsidRDefault="00555C6E" w:rsidP="00555C6E">
      <w:pPr>
        <w:rPr>
          <w:b/>
          <w:lang w:val="es-ES"/>
        </w:rPr>
      </w:pPr>
    </w:p>
    <w:p w14:paraId="6E22E351" w14:textId="77777777" w:rsidR="00555C6E" w:rsidRDefault="00555C6E" w:rsidP="00555C6E">
      <w:pPr>
        <w:rPr>
          <w:b/>
          <w:lang w:val="es-ES"/>
        </w:rPr>
      </w:pPr>
    </w:p>
    <w:p w14:paraId="45BAE971" w14:textId="77777777" w:rsidR="00555C6E" w:rsidRDefault="00555C6E" w:rsidP="00555C6E">
      <w:pPr>
        <w:pStyle w:val="Prrafodelista"/>
        <w:numPr>
          <w:ilvl w:val="0"/>
          <w:numId w:val="12"/>
        </w:numPr>
        <w:rPr>
          <w:b/>
          <w:lang w:val="es-ES"/>
        </w:rPr>
      </w:pPr>
      <w:r>
        <w:rPr>
          <w:b/>
          <w:lang w:val="es-ES"/>
        </w:rPr>
        <w:lastRenderedPageBreak/>
        <w:t>¿Consideras que los profesores que imparten docencia en el ciclo formativo realizan precuestiones al inicio del tema?</w:t>
      </w:r>
    </w:p>
    <w:p w14:paraId="2E9A7708" w14:textId="77777777" w:rsidR="00555C6E" w:rsidRPr="006C3151" w:rsidRDefault="00555C6E" w:rsidP="00555C6E">
      <w:pPr>
        <w:pStyle w:val="Prrafodelista"/>
        <w:numPr>
          <w:ilvl w:val="0"/>
          <w:numId w:val="43"/>
        </w:numPr>
        <w:rPr>
          <w:lang w:val="es-ES"/>
        </w:rPr>
      </w:pPr>
      <w:r>
        <w:rPr>
          <w:lang w:val="es-ES"/>
        </w:rPr>
        <w:t>Sí</w:t>
      </w:r>
    </w:p>
    <w:p w14:paraId="76D545B8" w14:textId="77777777" w:rsidR="00555C6E" w:rsidRPr="006C3151" w:rsidRDefault="00555C6E" w:rsidP="00555C6E">
      <w:pPr>
        <w:pStyle w:val="Prrafodelista"/>
        <w:numPr>
          <w:ilvl w:val="0"/>
          <w:numId w:val="43"/>
        </w:numPr>
        <w:rPr>
          <w:lang w:val="es-ES"/>
        </w:rPr>
      </w:pPr>
      <w:r w:rsidRPr="006C3151">
        <w:rPr>
          <w:lang w:val="es-ES"/>
        </w:rPr>
        <w:t>No</w:t>
      </w:r>
    </w:p>
    <w:p w14:paraId="6EE09F8C" w14:textId="77777777" w:rsidR="00555C6E" w:rsidRDefault="00555C6E" w:rsidP="00555C6E">
      <w:pPr>
        <w:rPr>
          <w:b/>
          <w:lang w:val="es-ES"/>
        </w:rPr>
      </w:pPr>
    </w:p>
    <w:p w14:paraId="3A55B9DE" w14:textId="77777777" w:rsidR="00555C6E" w:rsidRPr="001B1E28" w:rsidRDefault="00555C6E" w:rsidP="00555C6E">
      <w:pPr>
        <w:pStyle w:val="Prrafodelista"/>
        <w:numPr>
          <w:ilvl w:val="0"/>
          <w:numId w:val="12"/>
        </w:numPr>
        <w:rPr>
          <w:lang w:val="es-ES"/>
        </w:rPr>
      </w:pPr>
      <w:r>
        <w:rPr>
          <w:b/>
          <w:lang w:val="es-ES"/>
        </w:rPr>
        <w:t xml:space="preserve">¿Te gusta que el profesorado realice </w:t>
      </w:r>
      <w:r w:rsidRPr="001B1E28">
        <w:rPr>
          <w:b/>
          <w:lang w:val="es-ES"/>
        </w:rPr>
        <w:t>clase</w:t>
      </w:r>
      <w:r>
        <w:rPr>
          <w:b/>
          <w:lang w:val="es-ES"/>
        </w:rPr>
        <w:t>s</w:t>
      </w:r>
      <w:r w:rsidRPr="001B1E28">
        <w:rPr>
          <w:b/>
          <w:lang w:val="es-ES"/>
        </w:rPr>
        <w:t xml:space="preserve"> magistral</w:t>
      </w:r>
      <w:r>
        <w:rPr>
          <w:b/>
          <w:lang w:val="es-ES"/>
        </w:rPr>
        <w:t>es</w:t>
      </w:r>
      <w:r w:rsidRPr="001B1E28">
        <w:rPr>
          <w:b/>
          <w:lang w:val="es-ES"/>
        </w:rPr>
        <w:t xml:space="preserve"> en la</w:t>
      </w:r>
      <w:r>
        <w:rPr>
          <w:b/>
          <w:lang w:val="es-ES"/>
        </w:rPr>
        <w:t>s</w:t>
      </w:r>
      <w:r w:rsidRPr="001B1E28">
        <w:rPr>
          <w:b/>
          <w:lang w:val="es-ES"/>
        </w:rPr>
        <w:t xml:space="preserve"> que tenga que participar poco o nada</w:t>
      </w:r>
      <w:r>
        <w:rPr>
          <w:b/>
          <w:lang w:val="es-ES"/>
        </w:rPr>
        <w:t>?</w:t>
      </w:r>
    </w:p>
    <w:p w14:paraId="05C844CE" w14:textId="77777777" w:rsidR="00555C6E" w:rsidRDefault="00555C6E" w:rsidP="00555C6E">
      <w:pPr>
        <w:pStyle w:val="Prrafodelista"/>
        <w:numPr>
          <w:ilvl w:val="0"/>
          <w:numId w:val="41"/>
        </w:numPr>
        <w:rPr>
          <w:lang w:val="es-ES"/>
        </w:rPr>
      </w:pPr>
      <w:r>
        <w:rPr>
          <w:lang w:val="es-ES"/>
        </w:rPr>
        <w:t>Sí, prefiero escuchar y tomar apuntes</w:t>
      </w:r>
    </w:p>
    <w:p w14:paraId="6F044D6D" w14:textId="77777777" w:rsidR="00555C6E" w:rsidRPr="001B1E28" w:rsidRDefault="00555C6E" w:rsidP="00555C6E">
      <w:pPr>
        <w:pStyle w:val="Prrafodelista"/>
        <w:numPr>
          <w:ilvl w:val="0"/>
          <w:numId w:val="41"/>
        </w:numPr>
        <w:rPr>
          <w:lang w:val="es-ES"/>
        </w:rPr>
      </w:pPr>
      <w:r w:rsidRPr="001B1E28">
        <w:rPr>
          <w:lang w:val="es-ES"/>
        </w:rPr>
        <w:t xml:space="preserve">No, </w:t>
      </w:r>
      <w:r>
        <w:rPr>
          <w:lang w:val="es-ES"/>
        </w:rPr>
        <w:t>prefiero tener una actitud activa y participativa</w:t>
      </w:r>
    </w:p>
    <w:p w14:paraId="131B5074" w14:textId="77777777" w:rsidR="00555C6E" w:rsidRDefault="00555C6E" w:rsidP="00555C6E">
      <w:pPr>
        <w:pStyle w:val="Prrafodelista"/>
        <w:numPr>
          <w:ilvl w:val="0"/>
          <w:numId w:val="41"/>
        </w:numPr>
        <w:rPr>
          <w:lang w:val="es-ES"/>
        </w:rPr>
      </w:pPr>
      <w:r w:rsidRPr="001B1E28">
        <w:rPr>
          <w:lang w:val="es-ES"/>
        </w:rPr>
        <w:t xml:space="preserve">Me </w:t>
      </w:r>
      <w:r>
        <w:rPr>
          <w:lang w:val="es-ES"/>
        </w:rPr>
        <w:t>resulta indiferente</w:t>
      </w:r>
    </w:p>
    <w:p w14:paraId="19EA1D60" w14:textId="77777777" w:rsidR="00555C6E" w:rsidRDefault="00555C6E" w:rsidP="00555C6E">
      <w:pPr>
        <w:pStyle w:val="Prrafodelista"/>
        <w:ind w:left="851"/>
        <w:rPr>
          <w:lang w:val="es-ES"/>
        </w:rPr>
      </w:pPr>
    </w:p>
    <w:p w14:paraId="4575BE4C" w14:textId="77777777" w:rsidR="00555C6E" w:rsidRPr="00306E13" w:rsidRDefault="00555C6E" w:rsidP="00555C6E">
      <w:pPr>
        <w:pStyle w:val="Prrafodelista"/>
        <w:numPr>
          <w:ilvl w:val="0"/>
          <w:numId w:val="12"/>
        </w:numPr>
        <w:rPr>
          <w:b/>
          <w:lang w:val="es-ES"/>
        </w:rPr>
      </w:pPr>
      <w:r>
        <w:rPr>
          <w:b/>
          <w:lang w:val="es-ES"/>
        </w:rPr>
        <w:t>¿</w:t>
      </w:r>
      <w:r w:rsidRPr="00306E13">
        <w:rPr>
          <w:b/>
          <w:lang w:val="es-ES"/>
        </w:rPr>
        <w:t xml:space="preserve">Te gustan más las asignaturas donde se emplean nuevas tecnologías y metodologías activas (Kahoot, </w:t>
      </w:r>
      <w:r>
        <w:rPr>
          <w:b/>
          <w:lang w:val="es-ES"/>
        </w:rPr>
        <w:t>Rosco de palabras, aprendizaje por proyectos, aula inversa…)?</w:t>
      </w:r>
    </w:p>
    <w:p w14:paraId="51123BF4" w14:textId="77777777" w:rsidR="00555C6E" w:rsidRPr="0065167A" w:rsidRDefault="00555C6E" w:rsidP="00555C6E">
      <w:pPr>
        <w:pStyle w:val="Prrafodelista"/>
        <w:numPr>
          <w:ilvl w:val="0"/>
          <w:numId w:val="38"/>
        </w:numPr>
        <w:rPr>
          <w:lang w:val="es-ES"/>
        </w:rPr>
      </w:pPr>
      <w:r>
        <w:rPr>
          <w:lang w:val="es-ES"/>
        </w:rPr>
        <w:t>Sí</w:t>
      </w:r>
    </w:p>
    <w:p w14:paraId="4392F162" w14:textId="77777777" w:rsidR="00555C6E" w:rsidRDefault="00555C6E" w:rsidP="00555C6E">
      <w:pPr>
        <w:pStyle w:val="Prrafodelista"/>
        <w:numPr>
          <w:ilvl w:val="0"/>
          <w:numId w:val="38"/>
        </w:numPr>
        <w:rPr>
          <w:lang w:val="es-ES"/>
        </w:rPr>
      </w:pPr>
      <w:r>
        <w:rPr>
          <w:lang w:val="es-ES"/>
        </w:rPr>
        <w:t>No</w:t>
      </w:r>
    </w:p>
    <w:p w14:paraId="77430C19" w14:textId="77777777" w:rsidR="00555C6E" w:rsidRPr="0065167A" w:rsidRDefault="00555C6E" w:rsidP="00555C6E">
      <w:pPr>
        <w:pStyle w:val="Prrafodelista"/>
        <w:numPr>
          <w:ilvl w:val="0"/>
          <w:numId w:val="38"/>
        </w:numPr>
        <w:rPr>
          <w:lang w:val="es-ES"/>
        </w:rPr>
      </w:pPr>
      <w:r>
        <w:rPr>
          <w:lang w:val="es-ES"/>
        </w:rPr>
        <w:t>Me es indiferente</w:t>
      </w:r>
    </w:p>
    <w:p w14:paraId="62341091" w14:textId="77777777" w:rsidR="00555C6E" w:rsidRDefault="00555C6E" w:rsidP="00555C6E">
      <w:pPr>
        <w:pStyle w:val="Prrafodelista"/>
        <w:ind w:left="851"/>
        <w:rPr>
          <w:lang w:val="es-ES"/>
        </w:rPr>
      </w:pPr>
    </w:p>
    <w:p w14:paraId="026C83B0" w14:textId="77777777" w:rsidR="00555C6E" w:rsidRDefault="00555C6E" w:rsidP="00555C6E">
      <w:pPr>
        <w:ind w:left="142"/>
        <w:rPr>
          <w:b/>
          <w:lang w:val="es-ES"/>
        </w:rPr>
      </w:pPr>
    </w:p>
    <w:p w14:paraId="1804B7D4" w14:textId="77777777" w:rsidR="00555C6E" w:rsidRDefault="00555C6E" w:rsidP="00555C6E">
      <w:pPr>
        <w:pStyle w:val="Prrafodelista"/>
        <w:numPr>
          <w:ilvl w:val="0"/>
          <w:numId w:val="12"/>
        </w:numPr>
        <w:rPr>
          <w:b/>
          <w:lang w:val="es-ES"/>
        </w:rPr>
      </w:pPr>
      <w:r w:rsidRPr="00555C6E">
        <w:rPr>
          <w:b/>
          <w:color w:val="202024"/>
          <w:lang w:val="es-ES_tradnl"/>
        </w:rPr>
        <w:t>Valora,</w:t>
      </w:r>
      <w:r w:rsidRPr="00555C6E">
        <w:rPr>
          <w:b/>
          <w:color w:val="202024"/>
          <w:spacing w:val="-3"/>
          <w:lang w:val="es-ES_tradnl"/>
        </w:rPr>
        <w:t xml:space="preserve"> </w:t>
      </w:r>
      <w:r w:rsidRPr="00555C6E">
        <w:rPr>
          <w:b/>
          <w:color w:val="202024"/>
          <w:lang w:val="es-ES_tradnl"/>
        </w:rPr>
        <w:t>en</w:t>
      </w:r>
      <w:r w:rsidRPr="00555C6E">
        <w:rPr>
          <w:b/>
          <w:color w:val="202024"/>
          <w:spacing w:val="-3"/>
          <w:lang w:val="es-ES_tradnl"/>
        </w:rPr>
        <w:t xml:space="preserve"> </w:t>
      </w:r>
      <w:r w:rsidRPr="00555C6E">
        <w:rPr>
          <w:b/>
          <w:color w:val="202024"/>
          <w:lang w:val="es-ES_tradnl"/>
        </w:rPr>
        <w:t>una</w:t>
      </w:r>
      <w:r w:rsidRPr="00555C6E">
        <w:rPr>
          <w:b/>
          <w:color w:val="202024"/>
          <w:spacing w:val="-3"/>
          <w:lang w:val="es-ES_tradnl"/>
        </w:rPr>
        <w:t xml:space="preserve"> </w:t>
      </w:r>
      <w:r w:rsidRPr="00555C6E">
        <w:rPr>
          <w:b/>
          <w:color w:val="202024"/>
          <w:lang w:val="es-ES_tradnl"/>
        </w:rPr>
        <w:t>escala</w:t>
      </w:r>
      <w:r w:rsidRPr="00555C6E">
        <w:rPr>
          <w:b/>
          <w:color w:val="202024"/>
          <w:spacing w:val="-3"/>
          <w:lang w:val="es-ES_tradnl"/>
        </w:rPr>
        <w:t xml:space="preserve"> </w:t>
      </w:r>
      <w:r w:rsidRPr="00555C6E">
        <w:rPr>
          <w:b/>
          <w:color w:val="202024"/>
          <w:lang w:val="es-ES_tradnl"/>
        </w:rPr>
        <w:t>del</w:t>
      </w:r>
      <w:r w:rsidRPr="00555C6E">
        <w:rPr>
          <w:b/>
          <w:color w:val="202024"/>
          <w:spacing w:val="-3"/>
          <w:lang w:val="es-ES_tradnl"/>
        </w:rPr>
        <w:t xml:space="preserve"> </w:t>
      </w:r>
      <w:r w:rsidRPr="00555C6E">
        <w:rPr>
          <w:b/>
          <w:color w:val="202024"/>
          <w:lang w:val="es-ES_tradnl"/>
        </w:rPr>
        <w:t>1</w:t>
      </w:r>
      <w:r w:rsidRPr="00555C6E">
        <w:rPr>
          <w:b/>
          <w:color w:val="202024"/>
          <w:spacing w:val="-3"/>
          <w:lang w:val="es-ES_tradnl"/>
        </w:rPr>
        <w:t xml:space="preserve"> </w:t>
      </w:r>
      <w:r w:rsidRPr="00555C6E">
        <w:rPr>
          <w:b/>
          <w:color w:val="202024"/>
          <w:lang w:val="es-ES_tradnl"/>
        </w:rPr>
        <w:t>al</w:t>
      </w:r>
      <w:r w:rsidRPr="00555C6E">
        <w:rPr>
          <w:b/>
          <w:color w:val="202024"/>
          <w:spacing w:val="-3"/>
          <w:lang w:val="es-ES_tradnl"/>
        </w:rPr>
        <w:t xml:space="preserve"> </w:t>
      </w:r>
      <w:r w:rsidRPr="00555C6E">
        <w:rPr>
          <w:b/>
          <w:color w:val="202024"/>
          <w:lang w:val="es-ES_tradnl"/>
        </w:rPr>
        <w:t>4,</w:t>
      </w:r>
      <w:r w:rsidRPr="00555C6E">
        <w:rPr>
          <w:b/>
          <w:color w:val="202024"/>
          <w:spacing w:val="-3"/>
          <w:lang w:val="es-ES_tradnl"/>
        </w:rPr>
        <w:t xml:space="preserve"> cuanto </w:t>
      </w:r>
      <w:r>
        <w:rPr>
          <w:b/>
          <w:lang w:val="es-ES"/>
        </w:rPr>
        <w:t>c</w:t>
      </w:r>
      <w:r w:rsidRPr="00B27410">
        <w:rPr>
          <w:b/>
          <w:lang w:val="es-ES"/>
        </w:rPr>
        <w:t xml:space="preserve">onsideras que los profesores que imparten docencia en el ciclo formativo hacen uso de las TICS y de metodologías activas? </w:t>
      </w:r>
    </w:p>
    <w:p w14:paraId="080CFF09" w14:textId="77777777" w:rsidR="00555C6E" w:rsidRDefault="00555C6E" w:rsidP="00555C6E">
      <w:pPr>
        <w:rPr>
          <w:b/>
          <w:lang w:val="es-ES"/>
        </w:rPr>
      </w:pPr>
    </w:p>
    <w:p w14:paraId="75A0BD87" w14:textId="77777777" w:rsidR="00555C6E" w:rsidRDefault="00555C6E" w:rsidP="00555C6E">
      <w:pPr>
        <w:spacing w:before="95"/>
        <w:ind w:left="743"/>
        <w:rPr>
          <w:rFonts w:ascii="Roboto" w:hAnsi="Roboto"/>
          <w:i/>
          <w:sz w:val="21"/>
        </w:rPr>
      </w:pPr>
      <w:r>
        <w:rPr>
          <w:rFonts w:ascii="Roboto" w:hAnsi="Roboto"/>
          <w:i/>
          <w:color w:val="6D6F72"/>
          <w:sz w:val="21"/>
        </w:rPr>
        <w:t>Marca</w:t>
      </w:r>
      <w:r>
        <w:rPr>
          <w:rFonts w:ascii="Roboto" w:hAnsi="Roboto"/>
          <w:i/>
          <w:color w:val="6D6F72"/>
          <w:spacing w:val="-1"/>
          <w:sz w:val="21"/>
        </w:rPr>
        <w:t xml:space="preserve"> </w:t>
      </w:r>
      <w:r>
        <w:rPr>
          <w:rFonts w:ascii="Roboto" w:hAnsi="Roboto"/>
          <w:i/>
          <w:color w:val="6D6F72"/>
          <w:sz w:val="21"/>
        </w:rPr>
        <w:t>solo</w:t>
      </w:r>
      <w:r>
        <w:rPr>
          <w:rFonts w:ascii="Roboto" w:hAnsi="Roboto"/>
          <w:i/>
          <w:color w:val="6D6F72"/>
          <w:spacing w:val="-1"/>
          <w:sz w:val="21"/>
        </w:rPr>
        <w:t xml:space="preserve"> </w:t>
      </w:r>
      <w:r>
        <w:rPr>
          <w:rFonts w:ascii="Roboto" w:hAnsi="Roboto"/>
          <w:i/>
          <w:color w:val="6D6F72"/>
          <w:sz w:val="21"/>
        </w:rPr>
        <w:t>un</w:t>
      </w:r>
      <w:r>
        <w:rPr>
          <w:rFonts w:ascii="Roboto" w:hAnsi="Roboto"/>
          <w:i/>
          <w:color w:val="6D6F72"/>
          <w:spacing w:val="-1"/>
          <w:sz w:val="21"/>
        </w:rPr>
        <w:t xml:space="preserve"> </w:t>
      </w:r>
      <w:r>
        <w:rPr>
          <w:rFonts w:ascii="Roboto" w:hAnsi="Roboto"/>
          <w:i/>
          <w:color w:val="6D6F72"/>
          <w:sz w:val="21"/>
        </w:rPr>
        <w:t>óvalo.</w:t>
      </w:r>
    </w:p>
    <w:p w14:paraId="3293EC44" w14:textId="77777777" w:rsidR="00555C6E" w:rsidRDefault="00555C6E" w:rsidP="00555C6E">
      <w:pPr>
        <w:pStyle w:val="Textoindependiente"/>
        <w:spacing w:before="7"/>
        <w:rPr>
          <w:rFonts w:ascii="Roboto"/>
          <w:i/>
          <w:sz w:val="28"/>
        </w:rPr>
      </w:pPr>
    </w:p>
    <w:p w14:paraId="6FDBA8DE" w14:textId="77777777" w:rsidR="00555C6E" w:rsidRDefault="00555C6E" w:rsidP="00555C6E">
      <w:pPr>
        <w:tabs>
          <w:tab w:val="left" w:pos="5517"/>
        </w:tabs>
        <w:spacing w:before="71" w:after="128"/>
        <w:ind w:left="818"/>
        <w:rPr>
          <w:rFonts w:ascii="Roboto"/>
          <w:sz w:val="21"/>
        </w:rPr>
      </w:pPr>
      <w:r>
        <w:rPr>
          <w:rFonts w:ascii="Roboto"/>
          <w:color w:val="202024"/>
          <w:sz w:val="21"/>
        </w:rPr>
        <w:t xml:space="preserve">           1                    2              3                 4</w:t>
      </w:r>
    </w:p>
    <w:p w14:paraId="58EA4761" w14:textId="77777777" w:rsidR="00555C6E" w:rsidRDefault="00555C6E" w:rsidP="00555C6E">
      <w:pPr>
        <w:pStyle w:val="Textoindependiente"/>
        <w:spacing w:line="20" w:lineRule="exact"/>
        <w:ind w:left="740"/>
        <w:rPr>
          <w:rFonts w:ascii="Roboto"/>
          <w:sz w:val="2"/>
        </w:rPr>
      </w:pPr>
      <w:r>
        <w:rPr>
          <w:noProof/>
          <w:lang w:val="en-GB" w:eastAsia="en-GB"/>
        </w:rPr>
        <mc:AlternateContent>
          <mc:Choice Requires="wpg">
            <w:drawing>
              <wp:anchor distT="0" distB="0" distL="0" distR="0" simplePos="0" relativeHeight="251669504" behindDoc="1" locked="0" layoutInCell="1" allowOverlap="1" wp14:anchorId="70E6FE00" wp14:editId="68AB3EDB">
                <wp:simplePos x="0" y="0"/>
                <wp:positionH relativeFrom="page">
                  <wp:posOffset>1189990</wp:posOffset>
                </wp:positionH>
                <wp:positionV relativeFrom="paragraph">
                  <wp:posOffset>90805</wp:posOffset>
                </wp:positionV>
                <wp:extent cx="4488815" cy="9525"/>
                <wp:effectExtent l="0" t="0" r="0" b="0"/>
                <wp:wrapTopAndBottom/>
                <wp:docPr id="36" name="Agrupar 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8815" cy="9525"/>
                          <a:chOff x="1841" y="203"/>
                          <a:chExt cx="7069" cy="15"/>
                        </a:xfrm>
                      </wpg:grpSpPr>
                      <wps:wsp>
                        <wps:cNvPr id="38" name="Freeform 11"/>
                        <wps:cNvSpPr>
                          <a:spLocks/>
                        </wps:cNvSpPr>
                        <wps:spPr bwMode="auto">
                          <a:xfrm>
                            <a:off x="1840" y="202"/>
                            <a:ext cx="1816" cy="15"/>
                          </a:xfrm>
                          <a:custGeom>
                            <a:avLst/>
                            <a:gdLst>
                              <a:gd name="T0" fmla="+- 0 3656 1841"/>
                              <a:gd name="T1" fmla="*/ T0 w 1816"/>
                              <a:gd name="T2" fmla="+- 0 203 203"/>
                              <a:gd name="T3" fmla="*/ 203 h 15"/>
                              <a:gd name="T4" fmla="+- 0 2936 1841"/>
                              <a:gd name="T5" fmla="*/ T4 w 1816"/>
                              <a:gd name="T6" fmla="+- 0 203 203"/>
                              <a:gd name="T7" fmla="*/ 203 h 15"/>
                              <a:gd name="T8" fmla="+- 0 1841 1841"/>
                              <a:gd name="T9" fmla="*/ T8 w 1816"/>
                              <a:gd name="T10" fmla="+- 0 203 203"/>
                              <a:gd name="T11" fmla="*/ 203 h 15"/>
                              <a:gd name="T12" fmla="+- 0 1841 1841"/>
                              <a:gd name="T13" fmla="*/ T12 w 1816"/>
                              <a:gd name="T14" fmla="+- 0 218 203"/>
                              <a:gd name="T15" fmla="*/ 218 h 15"/>
                              <a:gd name="T16" fmla="+- 0 2936 1841"/>
                              <a:gd name="T17" fmla="*/ T16 w 1816"/>
                              <a:gd name="T18" fmla="+- 0 218 203"/>
                              <a:gd name="T19" fmla="*/ 218 h 15"/>
                              <a:gd name="T20" fmla="+- 0 3656 1841"/>
                              <a:gd name="T21" fmla="*/ T20 w 1816"/>
                              <a:gd name="T22" fmla="+- 0 218 203"/>
                              <a:gd name="T23" fmla="*/ 218 h 15"/>
                              <a:gd name="T24" fmla="+- 0 3656 1841"/>
                              <a:gd name="T25" fmla="*/ T24 w 1816"/>
                              <a:gd name="T26" fmla="+- 0 203 203"/>
                              <a:gd name="T27" fmla="*/ 203 h 15"/>
                            </a:gdLst>
                            <a:ahLst/>
                            <a:cxnLst>
                              <a:cxn ang="0">
                                <a:pos x="T1" y="T3"/>
                              </a:cxn>
                              <a:cxn ang="0">
                                <a:pos x="T5" y="T7"/>
                              </a:cxn>
                              <a:cxn ang="0">
                                <a:pos x="T9" y="T11"/>
                              </a:cxn>
                              <a:cxn ang="0">
                                <a:pos x="T13" y="T15"/>
                              </a:cxn>
                              <a:cxn ang="0">
                                <a:pos x="T17" y="T19"/>
                              </a:cxn>
                              <a:cxn ang="0">
                                <a:pos x="T21" y="T23"/>
                              </a:cxn>
                              <a:cxn ang="0">
                                <a:pos x="T25" y="T27"/>
                              </a:cxn>
                            </a:cxnLst>
                            <a:rect l="0" t="0" r="r" b="b"/>
                            <a:pathLst>
                              <a:path w="1816" h="15">
                                <a:moveTo>
                                  <a:pt x="1815" y="0"/>
                                </a:moveTo>
                                <a:lnTo>
                                  <a:pt x="1095" y="0"/>
                                </a:lnTo>
                                <a:lnTo>
                                  <a:pt x="0" y="0"/>
                                </a:lnTo>
                                <a:lnTo>
                                  <a:pt x="0" y="15"/>
                                </a:lnTo>
                                <a:lnTo>
                                  <a:pt x="1095" y="15"/>
                                </a:lnTo>
                                <a:lnTo>
                                  <a:pt x="1815" y="15"/>
                                </a:lnTo>
                                <a:lnTo>
                                  <a:pt x="1815" y="0"/>
                                </a:lnTo>
                                <a:close/>
                              </a:path>
                            </a:pathLst>
                          </a:custGeom>
                          <a:solidFill>
                            <a:srgbClr val="BD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4" name="Rectangle 12"/>
                        <wps:cNvSpPr>
                          <a:spLocks noChangeArrowheads="1"/>
                        </wps:cNvSpPr>
                        <wps:spPr bwMode="auto">
                          <a:xfrm>
                            <a:off x="3656" y="202"/>
                            <a:ext cx="5253" cy="15"/>
                          </a:xfrm>
                          <a:prstGeom prst="rect">
                            <a:avLst/>
                          </a:prstGeom>
                          <a:solidFill>
                            <a:srgbClr val="BDC1C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w14:anchorId="2927957B" id="Agrupar 36" o:spid="_x0000_s1026" style="position:absolute;margin-left:93.7pt;margin-top:7.15pt;width:353.45pt;height:.75pt;z-index:-251646976;mso-wrap-distance-left:0;mso-wrap-distance-right:0;mso-position-horizontal-relative:page" coordorigin="1841,203" coordsize="7069,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">
                <v:shape id="Freeform 11" o:spid="_x0000_s1027" style="position:absolute;left:1840;top:202;width:1816;height:15;visibility:visible;mso-wrap-style:square;v-text-anchor:top" coordsize="1816,1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j9+RwgAA&#10;ANsAAAAPAAAAZHJzL2Rvd25yZXYueG1sRE9Ni8IwEL0L+x/CLHgRTXfFotUoslAQRFldQY9DM7bF&#10;ZtJtotZ/bw6Cx8f7ni1aU4kbNa60rOBrEIEgzqwuOVdw+Ev7YxDOI2usLJOCBzlYzD86M0y0vfOO&#10;bnufixDCLkEFhfd1IqXLCjLoBrYmDtzZNgZ9gE0udYP3EG4q+R1FsTRYcmgosKafgrLL/moU6HS9&#10;HPXa4yTe/EZ2ezr8j3ZprFT3s11OQXhq/Vv8cq+0gmEYG76EHyDnT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CP35HCAAAA2wAAAA8AAAAAAAAAAAAAAAAAlwIAAGRycy9kb3du&#10;cmV2LnhtbFBLBQYAAAAABAAEAPUAAACGAwAAAAA=&#10;" path="m1815,0l1095,,,,,15,1095,15,1815,15,1815,0xe" fillcolor="#bdc1c6" stroked="f">
                  <v:path arrowok="t" o:connecttype="custom" o:connectlocs="1815,203;1095,203;0,203;0,218;1095,218;1815,218;1815,203" o:connectangles="0,0,0,0,0,0,0"/>
                </v:shape>
                <v:rect id="Rectangle 12" o:spid="_x0000_s1028" style="position:absolute;left:3656;top:202;width:5253;height: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" fillcolor="#bdc1c6" stroked="f"/>
                <w10:wrap type="topAndBottom" anchorx="page"/>
              </v:group>
            </w:pict>
          </mc:Fallback>
        </mc:AlternateContent>
      </w:r>
    </w:p>
    <w:p w14:paraId="2EC14276" w14:textId="77777777" w:rsidR="00555C6E" w:rsidRDefault="00555C6E" w:rsidP="00555C6E">
      <w:pPr>
        <w:pStyle w:val="Textoindependiente"/>
        <w:rPr>
          <w:rFonts w:ascii="Roboto"/>
          <w:sz w:val="20"/>
        </w:rPr>
      </w:pPr>
      <w:r>
        <w:rPr>
          <w:rFonts w:ascii="Roboto"/>
          <w:color w:val="202024"/>
          <w:sz w:val="21"/>
        </w:rPr>
        <w:t>Nada</w:t>
      </w:r>
      <w:r>
        <w:rPr>
          <w:rFonts w:ascii="Roboto"/>
          <w:noProof/>
          <w:sz w:val="20"/>
          <w:lang w:val="es-ES_tradnl" w:eastAsia="es-ES_tradnl"/>
        </w:rPr>
        <w:t xml:space="preserve"> </w:t>
      </w:r>
      <w:r>
        <w:rPr>
          <w:rFonts w:ascii="Roboto"/>
          <w:noProof/>
          <w:sz w:val="20"/>
          <w:lang w:val="en-GB" w:eastAsia="en-GB"/>
        </w:rPr>
        <mc:AlternateContent>
          <mc:Choice Requires="wps">
            <w:drawing>
              <wp:anchor distT="0" distB="0" distL="114300" distR="114300" simplePos="0" relativeHeight="251671552" behindDoc="0" locked="0" layoutInCell="1" allowOverlap="1" wp14:anchorId="0C975751" wp14:editId="24FD664A">
                <wp:simplePos x="0" y="0"/>
                <wp:positionH relativeFrom="column">
                  <wp:posOffset>1487170</wp:posOffset>
                </wp:positionH>
                <wp:positionV relativeFrom="paragraph">
                  <wp:posOffset>80010</wp:posOffset>
                </wp:positionV>
                <wp:extent cx="337185" cy="224155"/>
                <wp:effectExtent l="0" t="0" r="18415" b="29845"/>
                <wp:wrapThrough wrapText="bothSides">
                  <wp:wrapPolygon edited="0">
                    <wp:start x="0" y="0"/>
                    <wp:lineTo x="0" y="22028"/>
                    <wp:lineTo x="21153" y="22028"/>
                    <wp:lineTo x="21153" y="0"/>
                    <wp:lineTo x="0" y="0"/>
                  </wp:wrapPolygon>
                </wp:wrapThrough>
                <wp:docPr id="45" name="Elipse 45"/>
                <wp:cNvGraphicFramePr/>
                <a:graphic xmlns:a="http://schemas.openxmlformats.org/drawingml/2006/main">
                  <a:graphicData uri="http://schemas.microsoft.com/office/word/2010/wordprocessingShape">
                    <wps:wsp>
                      <wps:cNvSpPr/>
                      <wps:spPr>
                        <a:xfrm>
                          <a:off x="0" y="0"/>
                          <a:ext cx="337185" cy="2241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oval w14:anchorId="4CFAF578" id="Elipse 45" o:spid="_x0000_s1026" style="position:absolute;margin-left:117.1pt;margin-top:6.3pt;width:26.55pt;height:17.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" filled="f" strokecolor="#1f3763 [1604]" strokeweight="1pt">
                <v:stroke joinstyle="miter"/>
                <w10:wrap type="through"/>
              </v:oval>
            </w:pict>
          </mc:Fallback>
        </mc:AlternateContent>
      </w:r>
      <w:r>
        <w:rPr>
          <w:rFonts w:ascii="Roboto"/>
          <w:noProof/>
          <w:sz w:val="20"/>
          <w:lang w:val="en-GB" w:eastAsia="en-GB"/>
        </w:rPr>
        <mc:AlternateContent>
          <mc:Choice Requires="wps">
            <w:drawing>
              <wp:anchor distT="0" distB="0" distL="114300" distR="114300" simplePos="0" relativeHeight="251672576" behindDoc="0" locked="0" layoutInCell="1" allowOverlap="1" wp14:anchorId="2849F0A3" wp14:editId="37A16931">
                <wp:simplePos x="0" y="0"/>
                <wp:positionH relativeFrom="column">
                  <wp:posOffset>2058670</wp:posOffset>
                </wp:positionH>
                <wp:positionV relativeFrom="paragraph">
                  <wp:posOffset>80010</wp:posOffset>
                </wp:positionV>
                <wp:extent cx="337185" cy="224155"/>
                <wp:effectExtent l="0" t="0" r="18415" b="29845"/>
                <wp:wrapThrough wrapText="bothSides">
                  <wp:wrapPolygon edited="0">
                    <wp:start x="0" y="0"/>
                    <wp:lineTo x="0" y="22028"/>
                    <wp:lineTo x="21153" y="22028"/>
                    <wp:lineTo x="21153" y="0"/>
                    <wp:lineTo x="0" y="0"/>
                  </wp:wrapPolygon>
                </wp:wrapThrough>
                <wp:docPr id="46" name="Elipse 46"/>
                <wp:cNvGraphicFramePr/>
                <a:graphic xmlns:a="http://schemas.openxmlformats.org/drawingml/2006/main">
                  <a:graphicData uri="http://schemas.microsoft.com/office/word/2010/wordprocessingShape">
                    <wps:wsp>
                      <wps:cNvSpPr/>
                      <wps:spPr>
                        <a:xfrm>
                          <a:off x="0" y="0"/>
                          <a:ext cx="337185" cy="2241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oval w14:anchorId="1CDD7357" id="Elipse 46" o:spid="_x0000_s1026" style="position:absolute;margin-left:162.1pt;margin-top:6.3pt;width:26.55pt;height:17.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" filled="f" strokecolor="#1f3763 [1604]" strokeweight="1pt">
                <v:stroke joinstyle="miter"/>
                <w10:wrap type="through"/>
              </v:oval>
            </w:pict>
          </mc:Fallback>
        </mc:AlternateContent>
      </w:r>
      <w:r>
        <w:rPr>
          <w:rFonts w:ascii="Roboto"/>
          <w:noProof/>
          <w:sz w:val="20"/>
          <w:lang w:val="en-GB" w:eastAsia="en-GB"/>
        </w:rPr>
        <mc:AlternateContent>
          <mc:Choice Requires="wps">
            <w:drawing>
              <wp:anchor distT="0" distB="0" distL="114300" distR="114300" simplePos="0" relativeHeight="251673600" behindDoc="0" locked="0" layoutInCell="1" allowOverlap="1" wp14:anchorId="464D5DAF" wp14:editId="210FD718">
                <wp:simplePos x="0" y="0"/>
                <wp:positionH relativeFrom="column">
                  <wp:posOffset>2630170</wp:posOffset>
                </wp:positionH>
                <wp:positionV relativeFrom="paragraph">
                  <wp:posOffset>80010</wp:posOffset>
                </wp:positionV>
                <wp:extent cx="337185" cy="224155"/>
                <wp:effectExtent l="0" t="0" r="18415" b="29845"/>
                <wp:wrapThrough wrapText="bothSides">
                  <wp:wrapPolygon edited="0">
                    <wp:start x="0" y="0"/>
                    <wp:lineTo x="0" y="22028"/>
                    <wp:lineTo x="21153" y="22028"/>
                    <wp:lineTo x="21153" y="0"/>
                    <wp:lineTo x="0" y="0"/>
                  </wp:wrapPolygon>
                </wp:wrapThrough>
                <wp:docPr id="47" name="Elipse 47"/>
                <wp:cNvGraphicFramePr/>
                <a:graphic xmlns:a="http://schemas.openxmlformats.org/drawingml/2006/main">
                  <a:graphicData uri="http://schemas.microsoft.com/office/word/2010/wordprocessingShape">
                    <wps:wsp>
                      <wps:cNvSpPr/>
                      <wps:spPr>
                        <a:xfrm>
                          <a:off x="0" y="0"/>
                          <a:ext cx="337185" cy="2241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oval w14:anchorId="16A662BD" id="Elipse 47" o:spid="_x0000_s1026" style="position:absolute;margin-left:207.1pt;margin-top:6.3pt;width:26.55pt;height:17.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" filled="f" strokecolor="#1f3763 [1604]" strokeweight="1pt">
                <v:stroke joinstyle="miter"/>
                <w10:wrap type="through"/>
              </v:oval>
            </w:pict>
          </mc:Fallback>
        </mc:AlternateContent>
      </w:r>
      <w:r>
        <w:rPr>
          <w:rFonts w:ascii="Roboto"/>
          <w:noProof/>
          <w:sz w:val="20"/>
          <w:lang w:val="en-GB" w:eastAsia="en-GB"/>
        </w:rPr>
        <mc:AlternateContent>
          <mc:Choice Requires="wps">
            <w:drawing>
              <wp:anchor distT="0" distB="0" distL="114300" distR="114300" simplePos="0" relativeHeight="251670528" behindDoc="0" locked="0" layoutInCell="1" allowOverlap="1" wp14:anchorId="77BB895C" wp14:editId="70917FDC">
                <wp:simplePos x="0" y="0"/>
                <wp:positionH relativeFrom="column">
                  <wp:posOffset>800100</wp:posOffset>
                </wp:positionH>
                <wp:positionV relativeFrom="paragraph">
                  <wp:posOffset>79552</wp:posOffset>
                </wp:positionV>
                <wp:extent cx="337185" cy="224155"/>
                <wp:effectExtent l="0" t="0" r="18415" b="29845"/>
                <wp:wrapThrough wrapText="bothSides">
                  <wp:wrapPolygon edited="0">
                    <wp:start x="0" y="0"/>
                    <wp:lineTo x="0" y="22028"/>
                    <wp:lineTo x="21153" y="22028"/>
                    <wp:lineTo x="21153" y="0"/>
                    <wp:lineTo x="0" y="0"/>
                  </wp:wrapPolygon>
                </wp:wrapThrough>
                <wp:docPr id="48" name="Elipse 48"/>
                <wp:cNvGraphicFramePr/>
                <a:graphic xmlns:a="http://schemas.openxmlformats.org/drawingml/2006/main">
                  <a:graphicData uri="http://schemas.microsoft.com/office/word/2010/wordprocessingShape">
                    <wps:wsp>
                      <wps:cNvSpPr/>
                      <wps:spPr>
                        <a:xfrm>
                          <a:off x="0" y="0"/>
                          <a:ext cx="337185" cy="2241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oval w14:anchorId="7F019DCC" id="Elipse 48" o:spid="_x0000_s1026" style="position:absolute;margin-left:63pt;margin-top:6.25pt;width:26.55pt;height:17.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" filled="f" strokecolor="#1f3763 [1604]" strokeweight="1pt">
                <v:stroke joinstyle="miter"/>
                <w10:wrap type="through"/>
              </v:oval>
            </w:pict>
          </mc:Fallback>
        </mc:AlternateContent>
      </w:r>
      <w:r>
        <w:rPr>
          <w:rFonts w:ascii="Roboto"/>
          <w:noProof/>
          <w:sz w:val="20"/>
          <w:lang w:val="es-ES_tradnl" w:eastAsia="es-ES_tradnl"/>
        </w:rPr>
        <w:tab/>
      </w:r>
      <w:r>
        <w:rPr>
          <w:rFonts w:ascii="Roboto"/>
          <w:noProof/>
          <w:sz w:val="20"/>
          <w:lang w:val="es-ES_tradnl" w:eastAsia="es-ES_tradnl"/>
        </w:rPr>
        <w:tab/>
      </w:r>
      <w:r>
        <w:rPr>
          <w:rFonts w:ascii="Roboto"/>
          <w:noProof/>
          <w:sz w:val="20"/>
          <w:lang w:val="es-ES_tradnl" w:eastAsia="es-ES_tradnl"/>
        </w:rPr>
        <w:tab/>
        <w:t>Mucho</w:t>
      </w:r>
    </w:p>
    <w:p w14:paraId="471F63C3" w14:textId="77777777" w:rsidR="00555C6E" w:rsidRDefault="00555C6E" w:rsidP="00555C6E">
      <w:pPr>
        <w:pStyle w:val="Textoindependiente"/>
        <w:rPr>
          <w:rFonts w:ascii="Roboto"/>
          <w:sz w:val="20"/>
        </w:rPr>
      </w:pPr>
      <w:r>
        <w:rPr>
          <w:rFonts w:ascii="Roboto"/>
          <w:noProof/>
          <w:sz w:val="2"/>
          <w:lang w:val="en-GB" w:eastAsia="en-GB"/>
        </w:rPr>
        <mc:AlternateContent>
          <mc:Choice Requires="wpg">
            <w:drawing>
              <wp:inline distT="0" distB="0" distL="0" distR="0" wp14:anchorId="18E31B6D" wp14:editId="5B9FEBDA">
                <wp:extent cx="4488815" cy="9525"/>
                <wp:effectExtent l="0" t="0" r="0" b="3175"/>
                <wp:docPr id="50" name="Agrupar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8815" cy="9525"/>
                          <a:chOff x="0" y="0"/>
                          <a:chExt cx="7069" cy="15"/>
                        </a:xfrm>
                      </wpg:grpSpPr>
                      <wps:wsp>
                        <wps:cNvPr id="51" name="Freeform 3"/>
                        <wps:cNvSpPr>
                          <a:spLocks/>
                        </wps:cNvSpPr>
                        <wps:spPr bwMode="auto">
                          <a:xfrm>
                            <a:off x="0" y="0"/>
                            <a:ext cx="1816" cy="15"/>
                          </a:xfrm>
                          <a:custGeom>
                            <a:avLst/>
                            <a:gdLst>
                              <a:gd name="T0" fmla="*/ 1816 w 1816"/>
                              <a:gd name="T1" fmla="*/ 0 h 15"/>
                              <a:gd name="T2" fmla="*/ 1095 w 1816"/>
                              <a:gd name="T3" fmla="*/ 0 h 15"/>
                              <a:gd name="T4" fmla="*/ 0 w 1816"/>
                              <a:gd name="T5" fmla="*/ 0 h 15"/>
                              <a:gd name="T6" fmla="*/ 0 w 1816"/>
                              <a:gd name="T7" fmla="*/ 15 h 15"/>
                              <a:gd name="T8" fmla="*/ 1095 w 1816"/>
                              <a:gd name="T9" fmla="*/ 15 h 15"/>
                              <a:gd name="T10" fmla="*/ 1816 w 1816"/>
                              <a:gd name="T11" fmla="*/ 15 h 15"/>
                              <a:gd name="T12" fmla="*/ 1816 w 1816"/>
                              <a:gd name="T13" fmla="*/ 0 h 15"/>
                            </a:gdLst>
                            <a:ahLst/>
                            <a:cxnLst>
                              <a:cxn ang="0">
                                <a:pos x="T0" y="T1"/>
                              </a:cxn>
                              <a:cxn ang="0">
                                <a:pos x="T2" y="T3"/>
                              </a:cxn>
                              <a:cxn ang="0">
                                <a:pos x="T4" y="T5"/>
                              </a:cxn>
                              <a:cxn ang="0">
                                <a:pos x="T6" y="T7"/>
                              </a:cxn>
                              <a:cxn ang="0">
                                <a:pos x="T8" y="T9"/>
                              </a:cxn>
                              <a:cxn ang="0">
                                <a:pos x="T10" y="T11"/>
                              </a:cxn>
                              <a:cxn ang="0">
                                <a:pos x="T12" y="T13"/>
                              </a:cxn>
                            </a:cxnLst>
                            <a:rect l="0" t="0" r="r" b="b"/>
                            <a:pathLst>
                              <a:path w="1816" h="15">
                                <a:moveTo>
                                  <a:pt x="1816" y="0"/>
                                </a:moveTo>
                                <a:lnTo>
                                  <a:pt x="1095" y="0"/>
                                </a:lnTo>
                                <a:lnTo>
                                  <a:pt x="0" y="0"/>
                                </a:lnTo>
                                <a:lnTo>
                                  <a:pt x="0" y="15"/>
                                </a:lnTo>
                                <a:lnTo>
                                  <a:pt x="1095" y="15"/>
                                </a:lnTo>
                                <a:lnTo>
                                  <a:pt x="1816" y="15"/>
                                </a:lnTo>
                                <a:lnTo>
                                  <a:pt x="1816" y="0"/>
                                </a:lnTo>
                                <a:close/>
                              </a:path>
                            </a:pathLst>
                          </a:custGeom>
                          <a:solidFill>
                            <a:srgbClr val="BD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 name="Rectangle 4"/>
                        <wps:cNvSpPr>
                          <a:spLocks noChangeArrowheads="1"/>
                        </wps:cNvSpPr>
                        <wps:spPr bwMode="auto">
                          <a:xfrm>
                            <a:off x="1815" y="0"/>
                            <a:ext cx="5253" cy="15"/>
                          </a:xfrm>
                          <a:prstGeom prst="rect">
                            <a:avLst/>
                          </a:prstGeom>
                          <a:solidFill>
                            <a:srgbClr val="BDC1C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xmlns:mo="http://schemas.microsoft.com/office/mac/office/2008/main" xmlns:mv="urn:schemas-microsoft-com:mac:vml">
            <w:pict>
              <v:group w14:anchorId="4653F0E9" id="Agrupar 50" o:spid="_x0000_s1026" style="width:353.45pt;height:.75pt;mso-position-horizontal-relative:char;mso-position-vertical-relative:line" coordsize="7069,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">
                <v:shape id="Freeform 3" o:spid="_x0000_s1027" style="position:absolute;width:1816;height:15;visibility:visible;mso-wrap-style:square;v-text-anchor:top" coordsize="1816,1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apOsxgAA&#10;ANsAAAAPAAAAZHJzL2Rvd25yZXYueG1sRI9Ba8JAFITvQv/D8gpeRDcWEmyajUghUBCLpoI9PrKv&#10;SWj2bZpdNf333YLgcZiZb5hsPZpOXGhwrWUFy0UEgriyuuVawfGjmK9AOI+ssbNMCn7JwTp/mGSY&#10;anvlA11KX4sAYZeigsb7PpXSVQ0ZdAvbEwfvyw4GfZBDLfWA1wA3nXyKokQabDksNNjTa0PVd3k2&#10;CnSx3cSz8fSc7PaRff88/sSHIlFq+jhuXkB4Gv09fGu/aQXxEv6/hB8g8z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8apOsxgAAANsAAAAPAAAAAAAAAAAAAAAAAJcCAABkcnMv&#10;ZG93bnJldi54bWxQSwUGAAAAAAQABAD1AAAAigMAAAAA&#10;" path="m1816,0l1095,,,,,15,1095,15,1816,15,1816,0xe" fillcolor="#bdc1c6" stroked="f">
                  <v:path arrowok="t" o:connecttype="custom" o:connectlocs="1816,0;1095,0;0,0;0,15;1095,15;1816,15;1816,0" o:connectangles="0,0,0,0,0,0,0"/>
                </v:shape>
                <v:rect id="Rectangle 4" o:spid="_x0000_s1028" style="position:absolute;left:1815;width:5253;height: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MXoYwgAA&#10;ANsAAAAPAAAAZHJzL2Rvd25yZXYueG1sRI/NasMwEITvhbyD2EBvtdyYtsGxHEKg0GuTFOe4WBvL&#10;1FoZS/7J21eFQo/DzHzDFPvFdmKiwbeOFTwnKQji2umWGwWX8/vTFoQPyBo7x6TgTh725eqhwFy7&#10;mT9pOoVGRAj7HBWYEPpcSl8bsugT1xNH7+YGiyHKoZF6wDnCbSc3afoqLbYcFwz2dDRUf59GqyAb&#10;x0tb3b9q766yGrO3ZT5bo9TjejnsQARawn/4r/2hFbxs4PdL/AGy/A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8xehjCAAAA2wAAAA8AAAAAAAAAAAAAAAAAlwIAAGRycy9kb3du&#10;cmV2LnhtbFBLBQYAAAAABAAEAPUAAACGAwAAAAA=&#10;" fillcolor="#bdc1c6" stroked="f"/>
                <w10:anchorlock/>
              </v:group>
            </w:pict>
          </mc:Fallback>
        </mc:AlternateContent>
      </w:r>
    </w:p>
    <w:p w14:paraId="1A4300D7" w14:textId="77777777" w:rsidR="00555C6E" w:rsidRDefault="00555C6E" w:rsidP="00555C6E">
      <w:pPr>
        <w:pStyle w:val="Textoindependiente"/>
        <w:rPr>
          <w:rFonts w:ascii="Roboto"/>
          <w:sz w:val="20"/>
        </w:rPr>
      </w:pPr>
    </w:p>
    <w:p w14:paraId="1783F925" w14:textId="77777777" w:rsidR="00555C6E" w:rsidRDefault="00555C6E" w:rsidP="00555C6E">
      <w:pPr>
        <w:pStyle w:val="Textoindependiente"/>
        <w:spacing w:before="2"/>
        <w:rPr>
          <w:rFonts w:ascii="Roboto"/>
          <w:sz w:val="18"/>
        </w:rPr>
      </w:pPr>
    </w:p>
    <w:p w14:paraId="3CF9CD65" w14:textId="77777777" w:rsidR="00555C6E" w:rsidRDefault="00555C6E" w:rsidP="00555C6E">
      <w:pPr>
        <w:pStyle w:val="Prrafodelista"/>
        <w:numPr>
          <w:ilvl w:val="0"/>
          <w:numId w:val="12"/>
        </w:numPr>
        <w:rPr>
          <w:b/>
          <w:lang w:val="es-ES"/>
        </w:rPr>
      </w:pPr>
      <w:r w:rsidRPr="00555C6E">
        <w:rPr>
          <w:b/>
          <w:color w:val="202024"/>
          <w:lang w:val="es-ES_tradnl"/>
        </w:rPr>
        <w:t>Valora,</w:t>
      </w:r>
      <w:r w:rsidRPr="00555C6E">
        <w:rPr>
          <w:b/>
          <w:color w:val="202024"/>
          <w:spacing w:val="-3"/>
          <w:lang w:val="es-ES_tradnl"/>
        </w:rPr>
        <w:t xml:space="preserve"> </w:t>
      </w:r>
      <w:r w:rsidRPr="00555C6E">
        <w:rPr>
          <w:b/>
          <w:color w:val="202024"/>
          <w:lang w:val="es-ES_tradnl"/>
        </w:rPr>
        <w:t>en</w:t>
      </w:r>
      <w:r w:rsidRPr="00555C6E">
        <w:rPr>
          <w:b/>
          <w:color w:val="202024"/>
          <w:spacing w:val="-3"/>
          <w:lang w:val="es-ES_tradnl"/>
        </w:rPr>
        <w:t xml:space="preserve"> </w:t>
      </w:r>
      <w:r w:rsidRPr="00555C6E">
        <w:rPr>
          <w:b/>
          <w:color w:val="202024"/>
          <w:lang w:val="es-ES_tradnl"/>
        </w:rPr>
        <w:t>una</w:t>
      </w:r>
      <w:r w:rsidRPr="00555C6E">
        <w:rPr>
          <w:b/>
          <w:color w:val="202024"/>
          <w:spacing w:val="-3"/>
          <w:lang w:val="es-ES_tradnl"/>
        </w:rPr>
        <w:t xml:space="preserve"> </w:t>
      </w:r>
      <w:r w:rsidRPr="00555C6E">
        <w:rPr>
          <w:b/>
          <w:color w:val="202024"/>
          <w:lang w:val="es-ES_tradnl"/>
        </w:rPr>
        <w:t>escala</w:t>
      </w:r>
      <w:r w:rsidRPr="00555C6E">
        <w:rPr>
          <w:b/>
          <w:color w:val="202024"/>
          <w:spacing w:val="-3"/>
          <w:lang w:val="es-ES_tradnl"/>
        </w:rPr>
        <w:t xml:space="preserve"> </w:t>
      </w:r>
      <w:r w:rsidRPr="00555C6E">
        <w:rPr>
          <w:b/>
          <w:color w:val="202024"/>
          <w:lang w:val="es-ES_tradnl"/>
        </w:rPr>
        <w:t>del</w:t>
      </w:r>
      <w:r w:rsidRPr="00555C6E">
        <w:rPr>
          <w:b/>
          <w:color w:val="202024"/>
          <w:spacing w:val="-3"/>
          <w:lang w:val="es-ES_tradnl"/>
        </w:rPr>
        <w:t xml:space="preserve"> </w:t>
      </w:r>
      <w:r w:rsidRPr="00555C6E">
        <w:rPr>
          <w:b/>
          <w:color w:val="202024"/>
          <w:lang w:val="es-ES_tradnl"/>
        </w:rPr>
        <w:t>1</w:t>
      </w:r>
      <w:r w:rsidRPr="00555C6E">
        <w:rPr>
          <w:b/>
          <w:color w:val="202024"/>
          <w:spacing w:val="-3"/>
          <w:lang w:val="es-ES_tradnl"/>
        </w:rPr>
        <w:t xml:space="preserve"> </w:t>
      </w:r>
      <w:r w:rsidRPr="00555C6E">
        <w:rPr>
          <w:b/>
          <w:color w:val="202024"/>
          <w:lang w:val="es-ES_tradnl"/>
        </w:rPr>
        <w:t>al</w:t>
      </w:r>
      <w:r w:rsidRPr="00555C6E">
        <w:rPr>
          <w:b/>
          <w:color w:val="202024"/>
          <w:spacing w:val="-3"/>
          <w:lang w:val="es-ES_tradnl"/>
        </w:rPr>
        <w:t xml:space="preserve"> </w:t>
      </w:r>
      <w:r w:rsidRPr="00555C6E">
        <w:rPr>
          <w:b/>
          <w:color w:val="202024"/>
          <w:lang w:val="es-ES_tradnl"/>
        </w:rPr>
        <w:t>4,</w:t>
      </w:r>
      <w:r w:rsidRPr="00555C6E">
        <w:rPr>
          <w:b/>
          <w:color w:val="202024"/>
          <w:spacing w:val="-3"/>
          <w:lang w:val="es-ES_tradnl"/>
        </w:rPr>
        <w:t xml:space="preserve"> </w:t>
      </w:r>
      <w:r>
        <w:rPr>
          <w:b/>
          <w:lang w:val="es-ES"/>
        </w:rPr>
        <w:t>si las metodologías empleadas en las asignaturas te ayudan a adquirir las competencias profesionales.</w:t>
      </w:r>
    </w:p>
    <w:p w14:paraId="56496412" w14:textId="77777777" w:rsidR="00555C6E" w:rsidRPr="00596993" w:rsidRDefault="00555C6E" w:rsidP="00555C6E">
      <w:pPr>
        <w:pStyle w:val="Prrafodelista"/>
        <w:spacing w:before="95"/>
        <w:ind w:left="502"/>
        <w:rPr>
          <w:rFonts w:ascii="Roboto" w:hAnsi="Roboto"/>
          <w:i/>
          <w:sz w:val="21"/>
        </w:rPr>
      </w:pPr>
      <w:r w:rsidRPr="00596993">
        <w:rPr>
          <w:rFonts w:ascii="Roboto" w:hAnsi="Roboto"/>
          <w:i/>
          <w:color w:val="6D6F72"/>
          <w:sz w:val="21"/>
        </w:rPr>
        <w:t>Marca</w:t>
      </w:r>
      <w:r w:rsidRPr="00596993">
        <w:rPr>
          <w:rFonts w:ascii="Roboto" w:hAnsi="Roboto"/>
          <w:i/>
          <w:color w:val="6D6F72"/>
          <w:spacing w:val="-1"/>
          <w:sz w:val="21"/>
        </w:rPr>
        <w:t xml:space="preserve"> </w:t>
      </w:r>
      <w:r w:rsidRPr="00596993">
        <w:rPr>
          <w:rFonts w:ascii="Roboto" w:hAnsi="Roboto"/>
          <w:i/>
          <w:color w:val="6D6F72"/>
          <w:sz w:val="21"/>
        </w:rPr>
        <w:t>solo</w:t>
      </w:r>
      <w:r w:rsidRPr="00596993">
        <w:rPr>
          <w:rFonts w:ascii="Roboto" w:hAnsi="Roboto"/>
          <w:i/>
          <w:color w:val="6D6F72"/>
          <w:spacing w:val="-1"/>
          <w:sz w:val="21"/>
        </w:rPr>
        <w:t xml:space="preserve"> </w:t>
      </w:r>
      <w:r w:rsidRPr="00596993">
        <w:rPr>
          <w:rFonts w:ascii="Roboto" w:hAnsi="Roboto"/>
          <w:i/>
          <w:color w:val="6D6F72"/>
          <w:sz w:val="21"/>
        </w:rPr>
        <w:t>un</w:t>
      </w:r>
      <w:r w:rsidRPr="00596993">
        <w:rPr>
          <w:rFonts w:ascii="Roboto" w:hAnsi="Roboto"/>
          <w:i/>
          <w:color w:val="6D6F72"/>
          <w:spacing w:val="-1"/>
          <w:sz w:val="21"/>
        </w:rPr>
        <w:t xml:space="preserve"> </w:t>
      </w:r>
      <w:r w:rsidRPr="00596993">
        <w:rPr>
          <w:rFonts w:ascii="Roboto" w:hAnsi="Roboto"/>
          <w:i/>
          <w:color w:val="6D6F72"/>
          <w:sz w:val="21"/>
        </w:rPr>
        <w:t>óvalo.</w:t>
      </w:r>
    </w:p>
    <w:p w14:paraId="5890F236" w14:textId="77777777" w:rsidR="00555C6E" w:rsidRDefault="00555C6E" w:rsidP="00555C6E">
      <w:pPr>
        <w:pStyle w:val="Textoindependiente"/>
        <w:spacing w:before="7"/>
        <w:ind w:left="502"/>
        <w:rPr>
          <w:rFonts w:ascii="Roboto"/>
          <w:i/>
          <w:sz w:val="28"/>
        </w:rPr>
      </w:pPr>
    </w:p>
    <w:p w14:paraId="4BA8DC21" w14:textId="77777777" w:rsidR="00555C6E" w:rsidRPr="00596993" w:rsidRDefault="00555C6E" w:rsidP="00555C6E">
      <w:pPr>
        <w:tabs>
          <w:tab w:val="left" w:pos="5517"/>
        </w:tabs>
        <w:spacing w:before="71" w:after="128"/>
        <w:ind w:left="142"/>
        <w:rPr>
          <w:rFonts w:ascii="Roboto"/>
          <w:sz w:val="21"/>
        </w:rPr>
      </w:pPr>
      <w:r>
        <w:rPr>
          <w:rFonts w:ascii="Roboto"/>
          <w:color w:val="202024"/>
          <w:sz w:val="21"/>
        </w:rPr>
        <w:t xml:space="preserve">                   </w:t>
      </w:r>
      <w:r w:rsidRPr="00596993">
        <w:rPr>
          <w:rFonts w:ascii="Roboto"/>
          <w:color w:val="202024"/>
          <w:sz w:val="21"/>
        </w:rPr>
        <w:t xml:space="preserve">     1                    2              3                 4</w:t>
      </w:r>
    </w:p>
    <w:p w14:paraId="2811C803" w14:textId="77777777" w:rsidR="00555C6E" w:rsidRDefault="00555C6E" w:rsidP="00555C6E">
      <w:pPr>
        <w:pStyle w:val="Textoindependiente"/>
        <w:numPr>
          <w:ilvl w:val="0"/>
          <w:numId w:val="12"/>
        </w:numPr>
        <w:spacing w:line="20" w:lineRule="exact"/>
        <w:rPr>
          <w:rFonts w:ascii="Roboto"/>
          <w:sz w:val="2"/>
        </w:rPr>
      </w:pPr>
      <w:r>
        <w:rPr>
          <w:noProof/>
          <w:lang w:val="en-GB" w:eastAsia="en-GB"/>
        </w:rPr>
        <mc:AlternateContent>
          <mc:Choice Requires="wpg">
            <w:drawing>
              <wp:anchor distT="0" distB="0" distL="0" distR="0" simplePos="0" relativeHeight="251674624" behindDoc="1" locked="0" layoutInCell="1" allowOverlap="1" wp14:anchorId="2128006F" wp14:editId="16A56DEE">
                <wp:simplePos x="0" y="0"/>
                <wp:positionH relativeFrom="page">
                  <wp:posOffset>1189990</wp:posOffset>
                </wp:positionH>
                <wp:positionV relativeFrom="paragraph">
                  <wp:posOffset>90805</wp:posOffset>
                </wp:positionV>
                <wp:extent cx="4488815" cy="9525"/>
                <wp:effectExtent l="0" t="0" r="0" b="0"/>
                <wp:wrapTopAndBottom/>
                <wp:docPr id="53" name="Agrupar 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8815" cy="9525"/>
                          <a:chOff x="1841" y="203"/>
                          <a:chExt cx="7069" cy="15"/>
                        </a:xfrm>
                      </wpg:grpSpPr>
                      <wps:wsp>
                        <wps:cNvPr id="55" name="Freeform 11"/>
                        <wps:cNvSpPr>
                          <a:spLocks/>
                        </wps:cNvSpPr>
                        <wps:spPr bwMode="auto">
                          <a:xfrm>
                            <a:off x="1840" y="202"/>
                            <a:ext cx="1816" cy="15"/>
                          </a:xfrm>
                          <a:custGeom>
                            <a:avLst/>
                            <a:gdLst>
                              <a:gd name="T0" fmla="+- 0 3656 1841"/>
                              <a:gd name="T1" fmla="*/ T0 w 1816"/>
                              <a:gd name="T2" fmla="+- 0 203 203"/>
                              <a:gd name="T3" fmla="*/ 203 h 15"/>
                              <a:gd name="T4" fmla="+- 0 2936 1841"/>
                              <a:gd name="T5" fmla="*/ T4 w 1816"/>
                              <a:gd name="T6" fmla="+- 0 203 203"/>
                              <a:gd name="T7" fmla="*/ 203 h 15"/>
                              <a:gd name="T8" fmla="+- 0 1841 1841"/>
                              <a:gd name="T9" fmla="*/ T8 w 1816"/>
                              <a:gd name="T10" fmla="+- 0 203 203"/>
                              <a:gd name="T11" fmla="*/ 203 h 15"/>
                              <a:gd name="T12" fmla="+- 0 1841 1841"/>
                              <a:gd name="T13" fmla="*/ T12 w 1816"/>
                              <a:gd name="T14" fmla="+- 0 218 203"/>
                              <a:gd name="T15" fmla="*/ 218 h 15"/>
                              <a:gd name="T16" fmla="+- 0 2936 1841"/>
                              <a:gd name="T17" fmla="*/ T16 w 1816"/>
                              <a:gd name="T18" fmla="+- 0 218 203"/>
                              <a:gd name="T19" fmla="*/ 218 h 15"/>
                              <a:gd name="T20" fmla="+- 0 3656 1841"/>
                              <a:gd name="T21" fmla="*/ T20 w 1816"/>
                              <a:gd name="T22" fmla="+- 0 218 203"/>
                              <a:gd name="T23" fmla="*/ 218 h 15"/>
                              <a:gd name="T24" fmla="+- 0 3656 1841"/>
                              <a:gd name="T25" fmla="*/ T24 w 1816"/>
                              <a:gd name="T26" fmla="+- 0 203 203"/>
                              <a:gd name="T27" fmla="*/ 203 h 15"/>
                            </a:gdLst>
                            <a:ahLst/>
                            <a:cxnLst>
                              <a:cxn ang="0">
                                <a:pos x="T1" y="T3"/>
                              </a:cxn>
                              <a:cxn ang="0">
                                <a:pos x="T5" y="T7"/>
                              </a:cxn>
                              <a:cxn ang="0">
                                <a:pos x="T9" y="T11"/>
                              </a:cxn>
                              <a:cxn ang="0">
                                <a:pos x="T13" y="T15"/>
                              </a:cxn>
                              <a:cxn ang="0">
                                <a:pos x="T17" y="T19"/>
                              </a:cxn>
                              <a:cxn ang="0">
                                <a:pos x="T21" y="T23"/>
                              </a:cxn>
                              <a:cxn ang="0">
                                <a:pos x="T25" y="T27"/>
                              </a:cxn>
                            </a:cxnLst>
                            <a:rect l="0" t="0" r="r" b="b"/>
                            <a:pathLst>
                              <a:path w="1816" h="15">
                                <a:moveTo>
                                  <a:pt x="1815" y="0"/>
                                </a:moveTo>
                                <a:lnTo>
                                  <a:pt x="1095" y="0"/>
                                </a:lnTo>
                                <a:lnTo>
                                  <a:pt x="0" y="0"/>
                                </a:lnTo>
                                <a:lnTo>
                                  <a:pt x="0" y="15"/>
                                </a:lnTo>
                                <a:lnTo>
                                  <a:pt x="1095" y="15"/>
                                </a:lnTo>
                                <a:lnTo>
                                  <a:pt x="1815" y="15"/>
                                </a:lnTo>
                                <a:lnTo>
                                  <a:pt x="1815" y="0"/>
                                </a:lnTo>
                                <a:close/>
                              </a:path>
                            </a:pathLst>
                          </a:custGeom>
                          <a:solidFill>
                            <a:srgbClr val="BD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8" name="Rectangle 12"/>
                        <wps:cNvSpPr>
                          <a:spLocks noChangeArrowheads="1"/>
                        </wps:cNvSpPr>
                        <wps:spPr bwMode="auto">
                          <a:xfrm>
                            <a:off x="3656" y="202"/>
                            <a:ext cx="5253" cy="15"/>
                          </a:xfrm>
                          <a:prstGeom prst="rect">
                            <a:avLst/>
                          </a:prstGeom>
                          <a:solidFill>
                            <a:srgbClr val="BDC1C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w14:anchorId="77724A4F" id="Agrupar 53" o:spid="_x0000_s1026" style="position:absolute;margin-left:93.7pt;margin-top:7.15pt;width:353.45pt;height:.75pt;z-index:-251641856;mso-wrap-distance-left:0;mso-wrap-distance-right:0;mso-position-horizontal-relative:page" coordorigin="1841,203" coordsize="7069,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">
                <v:shape id="Freeform 11" o:spid="_x0000_s1027" style="position:absolute;left:1840;top:202;width:1816;height:15;visibility:visible;mso-wrap-style:square;v-text-anchor:top" coordsize="1816,1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UZWvxgAA&#10;ANsAAAAPAAAAZHJzL2Rvd25yZXYueG1sRI9Ba8JAFITvhf6H5RV6KbqpkFBjNiKFgCAWTQU9PrLP&#10;JDT7Ns1uNf333YLgcZiZb5hsOZpOXGhwrWUFr9MIBHFldcu1gsNnMXkD4Tyyxs4yKfglB8v88SHD&#10;VNsr7+lS+loECLsUFTTe96mUrmrIoJvanjh4ZzsY9EEOtdQDXgPcdHIWRYk02HJYaLCn94aqr/LH&#10;KNDFZhW/jMd5st1F9uN0+I73RaLU89O4WoDwNPp7+NZeawVxDP9fwg+Q+R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DUZWvxgAAANsAAAAPAAAAAAAAAAAAAAAAAJcCAABkcnMv&#10;ZG93bnJldi54bWxQSwUGAAAAAAQABAD1AAAAigMAAAAA&#10;" path="m1815,0l1095,,,,,15,1095,15,1815,15,1815,0xe" fillcolor="#bdc1c6" stroked="f">
                  <v:path arrowok="t" o:connecttype="custom" o:connectlocs="1815,203;1095,203;0,203;0,218;1095,218;1815,218;1815,203" o:connectangles="0,0,0,0,0,0,0"/>
                </v:shape>
                <v:rect id="Rectangle 12" o:spid="_x0000_s1028" style="position:absolute;left:3656;top:202;width:5253;height: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2U3yvwAA&#10;ANsAAAAPAAAAZHJzL2Rvd25yZXYueG1sRE/JasMwEL0H8g9iAr3FcmOaFseyKYVAr01S0uNgTSxT&#10;a2QsecnfV4dCjo+3F9ViOzHR4FvHCp6TFARx7XTLjYLL+bh9A+EDssbOMSm4k4eqXK8KzLWb+Yum&#10;U2hEDGGfowITQp9L6WtDFn3ieuLI3dxgMUQ4NFIPOMdw28ldmu6lxZZjg8GePgzVv6fRKsjG8dJe&#10;79+1dz/yOmavy3y2RqmnzfJ+ABFoCQ/xv/tTK3iJY+OX+ANk+Q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7ZTfK/AAAA2wAAAA8AAAAAAAAAAAAAAAAAlwIAAGRycy9kb3ducmV2&#10;LnhtbFBLBQYAAAAABAAEAPUAAACDAwAAAAA=&#10;" fillcolor="#bdc1c6" stroked="f"/>
                <w10:wrap type="topAndBottom" anchorx="page"/>
              </v:group>
            </w:pict>
          </mc:Fallback>
        </mc:AlternateContent>
      </w:r>
    </w:p>
    <w:p w14:paraId="4D32F5C1" w14:textId="77777777" w:rsidR="00555C6E" w:rsidRDefault="00555C6E" w:rsidP="00555C6E">
      <w:pPr>
        <w:pStyle w:val="Textoindependiente"/>
        <w:ind w:left="142"/>
        <w:rPr>
          <w:rFonts w:ascii="Roboto"/>
          <w:sz w:val="20"/>
        </w:rPr>
      </w:pPr>
      <w:r>
        <w:rPr>
          <w:rFonts w:ascii="Roboto"/>
          <w:color w:val="202024"/>
          <w:sz w:val="21"/>
        </w:rPr>
        <w:t>Nada</w:t>
      </w:r>
      <w:r>
        <w:rPr>
          <w:rFonts w:ascii="Roboto"/>
          <w:noProof/>
          <w:sz w:val="20"/>
          <w:lang w:val="es-ES_tradnl" w:eastAsia="es-ES_tradnl"/>
        </w:rPr>
        <w:t xml:space="preserve"> </w:t>
      </w:r>
      <w:r>
        <w:rPr>
          <w:rFonts w:ascii="Roboto"/>
          <w:noProof/>
          <w:sz w:val="20"/>
          <w:lang w:val="en-GB" w:eastAsia="en-GB"/>
        </w:rPr>
        <mc:AlternateContent>
          <mc:Choice Requires="wps">
            <w:drawing>
              <wp:anchor distT="0" distB="0" distL="114300" distR="114300" simplePos="0" relativeHeight="251676672" behindDoc="0" locked="0" layoutInCell="1" allowOverlap="1" wp14:anchorId="63770180" wp14:editId="6781749F">
                <wp:simplePos x="0" y="0"/>
                <wp:positionH relativeFrom="column">
                  <wp:posOffset>1487170</wp:posOffset>
                </wp:positionH>
                <wp:positionV relativeFrom="paragraph">
                  <wp:posOffset>80010</wp:posOffset>
                </wp:positionV>
                <wp:extent cx="337185" cy="224155"/>
                <wp:effectExtent l="0" t="0" r="18415" b="29845"/>
                <wp:wrapThrough wrapText="bothSides">
                  <wp:wrapPolygon edited="0">
                    <wp:start x="0" y="0"/>
                    <wp:lineTo x="0" y="22028"/>
                    <wp:lineTo x="21153" y="22028"/>
                    <wp:lineTo x="21153" y="0"/>
                    <wp:lineTo x="0" y="0"/>
                  </wp:wrapPolygon>
                </wp:wrapThrough>
                <wp:docPr id="61" name="Elipse 61"/>
                <wp:cNvGraphicFramePr/>
                <a:graphic xmlns:a="http://schemas.openxmlformats.org/drawingml/2006/main">
                  <a:graphicData uri="http://schemas.microsoft.com/office/word/2010/wordprocessingShape">
                    <wps:wsp>
                      <wps:cNvSpPr/>
                      <wps:spPr>
                        <a:xfrm>
                          <a:off x="0" y="0"/>
                          <a:ext cx="337185" cy="2241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oval w14:anchorId="2B1AEBFE" id="Elipse 61" o:spid="_x0000_s1026" style="position:absolute;margin-left:117.1pt;margin-top:6.3pt;width:26.55pt;height:17.6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" filled="f" strokecolor="#1f3763 [1604]" strokeweight="1pt">
                <v:stroke joinstyle="miter"/>
                <w10:wrap type="through"/>
              </v:oval>
            </w:pict>
          </mc:Fallback>
        </mc:AlternateContent>
      </w:r>
      <w:r>
        <w:rPr>
          <w:rFonts w:ascii="Roboto"/>
          <w:noProof/>
          <w:sz w:val="20"/>
          <w:lang w:val="en-GB" w:eastAsia="en-GB"/>
        </w:rPr>
        <mc:AlternateContent>
          <mc:Choice Requires="wps">
            <w:drawing>
              <wp:anchor distT="0" distB="0" distL="114300" distR="114300" simplePos="0" relativeHeight="251677696" behindDoc="0" locked="0" layoutInCell="1" allowOverlap="1" wp14:anchorId="6C63F1E4" wp14:editId="5143BAE1">
                <wp:simplePos x="0" y="0"/>
                <wp:positionH relativeFrom="column">
                  <wp:posOffset>2058670</wp:posOffset>
                </wp:positionH>
                <wp:positionV relativeFrom="paragraph">
                  <wp:posOffset>80010</wp:posOffset>
                </wp:positionV>
                <wp:extent cx="337185" cy="224155"/>
                <wp:effectExtent l="0" t="0" r="18415" b="29845"/>
                <wp:wrapThrough wrapText="bothSides">
                  <wp:wrapPolygon edited="0">
                    <wp:start x="0" y="0"/>
                    <wp:lineTo x="0" y="22028"/>
                    <wp:lineTo x="21153" y="22028"/>
                    <wp:lineTo x="21153" y="0"/>
                    <wp:lineTo x="0" y="0"/>
                  </wp:wrapPolygon>
                </wp:wrapThrough>
                <wp:docPr id="62" name="Elipse 62"/>
                <wp:cNvGraphicFramePr/>
                <a:graphic xmlns:a="http://schemas.openxmlformats.org/drawingml/2006/main">
                  <a:graphicData uri="http://schemas.microsoft.com/office/word/2010/wordprocessingShape">
                    <wps:wsp>
                      <wps:cNvSpPr/>
                      <wps:spPr>
                        <a:xfrm>
                          <a:off x="0" y="0"/>
                          <a:ext cx="337185" cy="2241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oval w14:anchorId="25650CCE" id="Elipse 62" o:spid="_x0000_s1026" style="position:absolute;margin-left:162.1pt;margin-top:6.3pt;width:26.55pt;height:17.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" filled="f" strokecolor="#1f3763 [1604]" strokeweight="1pt">
                <v:stroke joinstyle="miter"/>
                <w10:wrap type="through"/>
              </v:oval>
            </w:pict>
          </mc:Fallback>
        </mc:AlternateContent>
      </w:r>
      <w:r>
        <w:rPr>
          <w:rFonts w:ascii="Roboto"/>
          <w:noProof/>
          <w:sz w:val="20"/>
          <w:lang w:val="en-GB" w:eastAsia="en-GB"/>
        </w:rPr>
        <mc:AlternateContent>
          <mc:Choice Requires="wps">
            <w:drawing>
              <wp:anchor distT="0" distB="0" distL="114300" distR="114300" simplePos="0" relativeHeight="251678720" behindDoc="0" locked="0" layoutInCell="1" allowOverlap="1" wp14:anchorId="2E6517BD" wp14:editId="774C8ADE">
                <wp:simplePos x="0" y="0"/>
                <wp:positionH relativeFrom="column">
                  <wp:posOffset>2630170</wp:posOffset>
                </wp:positionH>
                <wp:positionV relativeFrom="paragraph">
                  <wp:posOffset>80010</wp:posOffset>
                </wp:positionV>
                <wp:extent cx="337185" cy="224155"/>
                <wp:effectExtent l="0" t="0" r="18415" b="29845"/>
                <wp:wrapThrough wrapText="bothSides">
                  <wp:wrapPolygon edited="0">
                    <wp:start x="0" y="0"/>
                    <wp:lineTo x="0" y="22028"/>
                    <wp:lineTo x="21153" y="22028"/>
                    <wp:lineTo x="21153" y="0"/>
                    <wp:lineTo x="0" y="0"/>
                  </wp:wrapPolygon>
                </wp:wrapThrough>
                <wp:docPr id="60" name="Elipse 60"/>
                <wp:cNvGraphicFramePr/>
                <a:graphic xmlns:a="http://schemas.openxmlformats.org/drawingml/2006/main">
                  <a:graphicData uri="http://schemas.microsoft.com/office/word/2010/wordprocessingShape">
                    <wps:wsp>
                      <wps:cNvSpPr/>
                      <wps:spPr>
                        <a:xfrm>
                          <a:off x="0" y="0"/>
                          <a:ext cx="337185" cy="2241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oval w14:anchorId="5ADBBB27" id="Elipse 60" o:spid="_x0000_s1026" style="position:absolute;margin-left:207.1pt;margin-top:6.3pt;width:26.55pt;height:17.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" filled="f" strokecolor="#1f3763 [1604]" strokeweight="1pt">
                <v:stroke joinstyle="miter"/>
                <w10:wrap type="through"/>
              </v:oval>
            </w:pict>
          </mc:Fallback>
        </mc:AlternateContent>
      </w:r>
      <w:r>
        <w:rPr>
          <w:rFonts w:ascii="Roboto"/>
          <w:noProof/>
          <w:sz w:val="20"/>
          <w:lang w:val="en-GB" w:eastAsia="en-GB"/>
        </w:rPr>
        <mc:AlternateContent>
          <mc:Choice Requires="wps">
            <w:drawing>
              <wp:anchor distT="0" distB="0" distL="114300" distR="114300" simplePos="0" relativeHeight="251675648" behindDoc="0" locked="0" layoutInCell="1" allowOverlap="1" wp14:anchorId="4E78655A" wp14:editId="7BD50D86">
                <wp:simplePos x="0" y="0"/>
                <wp:positionH relativeFrom="column">
                  <wp:posOffset>800100</wp:posOffset>
                </wp:positionH>
                <wp:positionV relativeFrom="paragraph">
                  <wp:posOffset>79552</wp:posOffset>
                </wp:positionV>
                <wp:extent cx="337185" cy="224155"/>
                <wp:effectExtent l="0" t="0" r="18415" b="29845"/>
                <wp:wrapThrough wrapText="bothSides">
                  <wp:wrapPolygon edited="0">
                    <wp:start x="0" y="0"/>
                    <wp:lineTo x="0" y="22028"/>
                    <wp:lineTo x="21153" y="22028"/>
                    <wp:lineTo x="21153" y="0"/>
                    <wp:lineTo x="0" y="0"/>
                  </wp:wrapPolygon>
                </wp:wrapThrough>
                <wp:docPr id="65" name="Elipse 65"/>
                <wp:cNvGraphicFramePr/>
                <a:graphic xmlns:a="http://schemas.openxmlformats.org/drawingml/2006/main">
                  <a:graphicData uri="http://schemas.microsoft.com/office/word/2010/wordprocessingShape">
                    <wps:wsp>
                      <wps:cNvSpPr/>
                      <wps:spPr>
                        <a:xfrm>
                          <a:off x="0" y="0"/>
                          <a:ext cx="337185" cy="2241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oval w14:anchorId="3391F70E" id="Elipse 65" o:spid="_x0000_s1026" style="position:absolute;margin-left:63pt;margin-top:6.25pt;width:26.55pt;height:17.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" filled="f" strokecolor="#1f3763 [1604]" strokeweight="1pt">
                <v:stroke joinstyle="miter"/>
                <w10:wrap type="through"/>
              </v:oval>
            </w:pict>
          </mc:Fallback>
        </mc:AlternateContent>
      </w:r>
      <w:r>
        <w:rPr>
          <w:rFonts w:ascii="Roboto"/>
          <w:noProof/>
          <w:sz w:val="20"/>
          <w:lang w:val="es-ES_tradnl" w:eastAsia="es-ES_tradnl"/>
        </w:rPr>
        <w:tab/>
      </w:r>
      <w:r>
        <w:rPr>
          <w:rFonts w:ascii="Roboto"/>
          <w:noProof/>
          <w:sz w:val="20"/>
          <w:lang w:val="es-ES_tradnl" w:eastAsia="es-ES_tradnl"/>
        </w:rPr>
        <w:tab/>
      </w:r>
      <w:r>
        <w:rPr>
          <w:rFonts w:ascii="Roboto"/>
          <w:noProof/>
          <w:sz w:val="20"/>
          <w:lang w:val="es-ES_tradnl" w:eastAsia="es-ES_tradnl"/>
        </w:rPr>
        <w:tab/>
        <w:t>Mucho</w:t>
      </w:r>
    </w:p>
    <w:p w14:paraId="370ABEB6" w14:textId="77777777" w:rsidR="00555C6E" w:rsidRDefault="00555C6E" w:rsidP="00555C6E">
      <w:pPr>
        <w:pStyle w:val="Textoindependiente"/>
        <w:ind w:left="142"/>
        <w:rPr>
          <w:rFonts w:ascii="Roboto"/>
          <w:sz w:val="20"/>
        </w:rPr>
      </w:pPr>
      <w:r>
        <w:rPr>
          <w:rFonts w:ascii="Roboto"/>
          <w:noProof/>
          <w:sz w:val="2"/>
          <w:lang w:val="en-GB" w:eastAsia="en-GB"/>
        </w:rPr>
        <mc:AlternateContent>
          <mc:Choice Requires="wpg">
            <w:drawing>
              <wp:inline distT="0" distB="0" distL="0" distR="0" wp14:anchorId="3774DA19" wp14:editId="18DFB3D9">
                <wp:extent cx="4488815" cy="9525"/>
                <wp:effectExtent l="0" t="0" r="0" b="3175"/>
                <wp:docPr id="66" name="Agrupar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8815" cy="9525"/>
                          <a:chOff x="0" y="0"/>
                          <a:chExt cx="7069" cy="15"/>
                        </a:xfrm>
                      </wpg:grpSpPr>
                      <wps:wsp>
                        <wps:cNvPr id="67" name="Freeform 3"/>
                        <wps:cNvSpPr>
                          <a:spLocks/>
                        </wps:cNvSpPr>
                        <wps:spPr bwMode="auto">
                          <a:xfrm>
                            <a:off x="0" y="0"/>
                            <a:ext cx="1816" cy="15"/>
                          </a:xfrm>
                          <a:custGeom>
                            <a:avLst/>
                            <a:gdLst>
                              <a:gd name="T0" fmla="*/ 1816 w 1816"/>
                              <a:gd name="T1" fmla="*/ 0 h 15"/>
                              <a:gd name="T2" fmla="*/ 1095 w 1816"/>
                              <a:gd name="T3" fmla="*/ 0 h 15"/>
                              <a:gd name="T4" fmla="*/ 0 w 1816"/>
                              <a:gd name="T5" fmla="*/ 0 h 15"/>
                              <a:gd name="T6" fmla="*/ 0 w 1816"/>
                              <a:gd name="T7" fmla="*/ 15 h 15"/>
                              <a:gd name="T8" fmla="*/ 1095 w 1816"/>
                              <a:gd name="T9" fmla="*/ 15 h 15"/>
                              <a:gd name="T10" fmla="*/ 1816 w 1816"/>
                              <a:gd name="T11" fmla="*/ 15 h 15"/>
                              <a:gd name="T12" fmla="*/ 1816 w 1816"/>
                              <a:gd name="T13" fmla="*/ 0 h 15"/>
                            </a:gdLst>
                            <a:ahLst/>
                            <a:cxnLst>
                              <a:cxn ang="0">
                                <a:pos x="T0" y="T1"/>
                              </a:cxn>
                              <a:cxn ang="0">
                                <a:pos x="T2" y="T3"/>
                              </a:cxn>
                              <a:cxn ang="0">
                                <a:pos x="T4" y="T5"/>
                              </a:cxn>
                              <a:cxn ang="0">
                                <a:pos x="T6" y="T7"/>
                              </a:cxn>
                              <a:cxn ang="0">
                                <a:pos x="T8" y="T9"/>
                              </a:cxn>
                              <a:cxn ang="0">
                                <a:pos x="T10" y="T11"/>
                              </a:cxn>
                              <a:cxn ang="0">
                                <a:pos x="T12" y="T13"/>
                              </a:cxn>
                            </a:cxnLst>
                            <a:rect l="0" t="0" r="r" b="b"/>
                            <a:pathLst>
                              <a:path w="1816" h="15">
                                <a:moveTo>
                                  <a:pt x="1816" y="0"/>
                                </a:moveTo>
                                <a:lnTo>
                                  <a:pt x="1095" y="0"/>
                                </a:lnTo>
                                <a:lnTo>
                                  <a:pt x="0" y="0"/>
                                </a:lnTo>
                                <a:lnTo>
                                  <a:pt x="0" y="15"/>
                                </a:lnTo>
                                <a:lnTo>
                                  <a:pt x="1095" y="15"/>
                                </a:lnTo>
                                <a:lnTo>
                                  <a:pt x="1816" y="15"/>
                                </a:lnTo>
                                <a:lnTo>
                                  <a:pt x="1816" y="0"/>
                                </a:lnTo>
                                <a:close/>
                              </a:path>
                            </a:pathLst>
                          </a:custGeom>
                          <a:solidFill>
                            <a:srgbClr val="BD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8" name="Rectangle 4"/>
                        <wps:cNvSpPr>
                          <a:spLocks noChangeArrowheads="1"/>
                        </wps:cNvSpPr>
                        <wps:spPr bwMode="auto">
                          <a:xfrm>
                            <a:off x="1815" y="0"/>
                            <a:ext cx="5253" cy="15"/>
                          </a:xfrm>
                          <a:prstGeom prst="rect">
                            <a:avLst/>
                          </a:prstGeom>
                          <a:solidFill>
                            <a:srgbClr val="BDC1C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xmlns:mo="http://schemas.microsoft.com/office/mac/office/2008/main" xmlns:mv="urn:schemas-microsoft-com:mac:vml">
            <w:pict>
              <v:group w14:anchorId="77867340" id="Agrupar 66" o:spid="_x0000_s1026" style="width:353.45pt;height:.75pt;mso-position-horizontal-relative:char;mso-position-vertical-relative:line" coordsize="7069,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">
                <v:shape id="Freeform 3" o:spid="_x0000_s1027" style="position:absolute;width:1816;height:15;visibility:visible;mso-wrap-style:square;v-text-anchor:top" coordsize="1816,1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o2T+xQAA&#10;ANsAAAAPAAAAZHJzL2Rvd25yZXYueG1sRI/dasJAFITvC77DcoTeFN0oGDW6iggBQSz1B/TykD0m&#10;wezZmN1qfPtuodDLYWa+YebL1lTiQY0rLSsY9CMQxJnVJecKTse0NwHhPLLGyjIpeJGD5aLzNsdE&#10;2yfv6XHwuQgQdgkqKLyvEyldVpBB17c1cfCutjHog2xyqRt8Brip5DCKYmmw5LBQYE3rgrLb4dso&#10;0Ol2Nfpoz9N49xXZz8vpPtqnsVLv3XY1A+Gp9f/hv/ZGK4jH8Psl/AC5+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KjZP7FAAAA2wAAAA8AAAAAAAAAAAAAAAAAlwIAAGRycy9k&#10;b3ducmV2LnhtbFBLBQYAAAAABAAEAPUAAACJAwAAAAA=&#10;" path="m1816,0l1095,,,,,15,1095,15,1816,15,1816,0xe" fillcolor="#bdc1c6" stroked="f">
                  <v:path arrowok="t" o:connecttype="custom" o:connectlocs="1816,0;1095,0;0,0;0,15;1095,15;1816,15;1816,0" o:connectangles="0,0,0,0,0,0,0"/>
                </v:shape>
                <v:rect id="Rectangle 4" o:spid="_x0000_s1028" style="position:absolute;left:1815;width:5253;height: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" fillcolor="#bdc1c6" stroked="f"/>
                <w10:anchorlock/>
              </v:group>
            </w:pict>
          </mc:Fallback>
        </mc:AlternateContent>
      </w:r>
    </w:p>
    <w:p w14:paraId="32431E8A" w14:textId="77777777" w:rsidR="00555C6E" w:rsidRPr="00596993" w:rsidRDefault="00555C6E" w:rsidP="00555C6E">
      <w:pPr>
        <w:rPr>
          <w:b/>
          <w:lang w:val="es-ES"/>
        </w:rPr>
      </w:pPr>
    </w:p>
    <w:p w14:paraId="53F7667A" w14:textId="77777777" w:rsidR="00555C6E" w:rsidRDefault="00555C6E" w:rsidP="00555C6E">
      <w:pPr>
        <w:rPr>
          <w:b/>
          <w:lang w:val="es-ES"/>
        </w:rPr>
      </w:pPr>
      <w:r>
        <w:rPr>
          <w:b/>
          <w:color w:val="202024"/>
        </w:rPr>
        <w:t>15.</w:t>
      </w:r>
      <w:r w:rsidRPr="007446A7">
        <w:rPr>
          <w:b/>
          <w:color w:val="202024"/>
        </w:rPr>
        <w:t>Valora,</w:t>
      </w:r>
      <w:r w:rsidRPr="007446A7">
        <w:rPr>
          <w:b/>
          <w:color w:val="202024"/>
          <w:spacing w:val="-3"/>
        </w:rPr>
        <w:t xml:space="preserve"> </w:t>
      </w:r>
      <w:r w:rsidRPr="007446A7">
        <w:rPr>
          <w:b/>
          <w:color w:val="202024"/>
        </w:rPr>
        <w:t>en</w:t>
      </w:r>
      <w:r w:rsidRPr="007446A7">
        <w:rPr>
          <w:b/>
          <w:color w:val="202024"/>
          <w:spacing w:val="-3"/>
        </w:rPr>
        <w:t xml:space="preserve"> </w:t>
      </w:r>
      <w:r w:rsidRPr="007446A7">
        <w:rPr>
          <w:b/>
          <w:color w:val="202024"/>
        </w:rPr>
        <w:t>una</w:t>
      </w:r>
      <w:r w:rsidRPr="007446A7">
        <w:rPr>
          <w:b/>
          <w:color w:val="202024"/>
          <w:spacing w:val="-3"/>
        </w:rPr>
        <w:t xml:space="preserve"> </w:t>
      </w:r>
      <w:r w:rsidRPr="007446A7">
        <w:rPr>
          <w:b/>
          <w:color w:val="202024"/>
        </w:rPr>
        <w:t>escala</w:t>
      </w:r>
      <w:r w:rsidRPr="007446A7">
        <w:rPr>
          <w:b/>
          <w:color w:val="202024"/>
          <w:spacing w:val="-3"/>
        </w:rPr>
        <w:t xml:space="preserve"> </w:t>
      </w:r>
      <w:r w:rsidRPr="007446A7">
        <w:rPr>
          <w:b/>
          <w:color w:val="202024"/>
        </w:rPr>
        <w:t>del</w:t>
      </w:r>
      <w:r w:rsidRPr="007446A7">
        <w:rPr>
          <w:b/>
          <w:color w:val="202024"/>
          <w:spacing w:val="-3"/>
        </w:rPr>
        <w:t xml:space="preserve"> </w:t>
      </w:r>
      <w:r w:rsidRPr="007446A7">
        <w:rPr>
          <w:b/>
          <w:color w:val="202024"/>
        </w:rPr>
        <w:t>1</w:t>
      </w:r>
      <w:r w:rsidRPr="007446A7">
        <w:rPr>
          <w:b/>
          <w:color w:val="202024"/>
          <w:spacing w:val="-3"/>
        </w:rPr>
        <w:t xml:space="preserve"> </w:t>
      </w:r>
      <w:r w:rsidRPr="007446A7">
        <w:rPr>
          <w:b/>
          <w:color w:val="202024"/>
        </w:rPr>
        <w:t>al</w:t>
      </w:r>
      <w:r w:rsidRPr="007446A7">
        <w:rPr>
          <w:b/>
          <w:color w:val="202024"/>
          <w:spacing w:val="-3"/>
        </w:rPr>
        <w:t xml:space="preserve"> </w:t>
      </w:r>
      <w:r w:rsidRPr="007446A7">
        <w:rPr>
          <w:b/>
          <w:color w:val="202024"/>
        </w:rPr>
        <w:t>4,</w:t>
      </w:r>
      <w:r w:rsidRPr="007446A7">
        <w:rPr>
          <w:b/>
          <w:color w:val="202024"/>
          <w:spacing w:val="-3"/>
        </w:rPr>
        <w:t xml:space="preserve"> </w:t>
      </w:r>
      <w:r w:rsidRPr="007446A7">
        <w:rPr>
          <w:b/>
          <w:lang w:val="es-ES"/>
        </w:rPr>
        <w:t>si el proceso de evaluación te gusta y motiva</w:t>
      </w:r>
    </w:p>
    <w:p w14:paraId="5523480F" w14:textId="77777777" w:rsidR="00555C6E" w:rsidRPr="00596993" w:rsidRDefault="00555C6E" w:rsidP="00555C6E">
      <w:pPr>
        <w:pStyle w:val="Prrafodelista"/>
        <w:spacing w:before="95"/>
        <w:ind w:left="502"/>
        <w:rPr>
          <w:rFonts w:ascii="Roboto" w:hAnsi="Roboto"/>
          <w:i/>
          <w:sz w:val="21"/>
        </w:rPr>
      </w:pPr>
      <w:r w:rsidRPr="00596993">
        <w:rPr>
          <w:rFonts w:ascii="Roboto" w:hAnsi="Roboto"/>
          <w:i/>
          <w:color w:val="6D6F72"/>
          <w:sz w:val="21"/>
        </w:rPr>
        <w:t>Marca</w:t>
      </w:r>
      <w:r w:rsidRPr="00596993">
        <w:rPr>
          <w:rFonts w:ascii="Roboto" w:hAnsi="Roboto"/>
          <w:i/>
          <w:color w:val="6D6F72"/>
          <w:spacing w:val="-1"/>
          <w:sz w:val="21"/>
        </w:rPr>
        <w:t xml:space="preserve"> </w:t>
      </w:r>
      <w:r w:rsidRPr="00596993">
        <w:rPr>
          <w:rFonts w:ascii="Roboto" w:hAnsi="Roboto"/>
          <w:i/>
          <w:color w:val="6D6F72"/>
          <w:sz w:val="21"/>
        </w:rPr>
        <w:t>solo</w:t>
      </w:r>
      <w:r w:rsidRPr="00596993">
        <w:rPr>
          <w:rFonts w:ascii="Roboto" w:hAnsi="Roboto"/>
          <w:i/>
          <w:color w:val="6D6F72"/>
          <w:spacing w:val="-1"/>
          <w:sz w:val="21"/>
        </w:rPr>
        <w:t xml:space="preserve"> </w:t>
      </w:r>
      <w:r w:rsidRPr="00596993">
        <w:rPr>
          <w:rFonts w:ascii="Roboto" w:hAnsi="Roboto"/>
          <w:i/>
          <w:color w:val="6D6F72"/>
          <w:sz w:val="21"/>
        </w:rPr>
        <w:t>un</w:t>
      </w:r>
      <w:r w:rsidRPr="00596993">
        <w:rPr>
          <w:rFonts w:ascii="Roboto" w:hAnsi="Roboto"/>
          <w:i/>
          <w:color w:val="6D6F72"/>
          <w:spacing w:val="-1"/>
          <w:sz w:val="21"/>
        </w:rPr>
        <w:t xml:space="preserve"> </w:t>
      </w:r>
      <w:r w:rsidRPr="00596993">
        <w:rPr>
          <w:rFonts w:ascii="Roboto" w:hAnsi="Roboto"/>
          <w:i/>
          <w:color w:val="6D6F72"/>
          <w:sz w:val="21"/>
        </w:rPr>
        <w:t>óvalo.</w:t>
      </w:r>
    </w:p>
    <w:p w14:paraId="45905D50" w14:textId="77777777" w:rsidR="00555C6E" w:rsidRPr="007446A7" w:rsidRDefault="00555C6E" w:rsidP="00555C6E">
      <w:pPr>
        <w:rPr>
          <w:b/>
          <w:lang w:val="es-ES"/>
        </w:rPr>
      </w:pPr>
    </w:p>
    <w:p w14:paraId="4E589530" w14:textId="77777777" w:rsidR="00555C6E" w:rsidRPr="00596993" w:rsidRDefault="00555C6E" w:rsidP="00555C6E">
      <w:pPr>
        <w:tabs>
          <w:tab w:val="left" w:pos="5517"/>
        </w:tabs>
        <w:spacing w:before="71" w:after="128"/>
        <w:ind w:left="142"/>
        <w:rPr>
          <w:rFonts w:ascii="Roboto"/>
          <w:sz w:val="21"/>
        </w:rPr>
      </w:pPr>
      <w:r>
        <w:rPr>
          <w:rFonts w:ascii="Roboto"/>
          <w:color w:val="202024"/>
          <w:sz w:val="21"/>
        </w:rPr>
        <w:t xml:space="preserve">                   </w:t>
      </w:r>
      <w:r w:rsidRPr="00596993">
        <w:rPr>
          <w:rFonts w:ascii="Roboto"/>
          <w:color w:val="202024"/>
          <w:sz w:val="21"/>
        </w:rPr>
        <w:t xml:space="preserve">     1                    2              3                 4</w:t>
      </w:r>
    </w:p>
    <w:p w14:paraId="37602516" w14:textId="77777777" w:rsidR="00555C6E" w:rsidRDefault="00555C6E" w:rsidP="00555C6E">
      <w:pPr>
        <w:pStyle w:val="Textoindependiente"/>
        <w:numPr>
          <w:ilvl w:val="0"/>
          <w:numId w:val="12"/>
        </w:numPr>
        <w:spacing w:line="20" w:lineRule="exact"/>
        <w:rPr>
          <w:rFonts w:ascii="Roboto"/>
          <w:sz w:val="2"/>
        </w:rPr>
      </w:pPr>
      <w:r>
        <w:rPr>
          <w:noProof/>
          <w:lang w:val="en-GB" w:eastAsia="en-GB"/>
        </w:rPr>
        <mc:AlternateContent>
          <mc:Choice Requires="wpg">
            <w:drawing>
              <wp:anchor distT="0" distB="0" distL="0" distR="0" simplePos="0" relativeHeight="251689984" behindDoc="1" locked="0" layoutInCell="1" allowOverlap="1" wp14:anchorId="5903393D" wp14:editId="6BB7B5D8">
                <wp:simplePos x="0" y="0"/>
                <wp:positionH relativeFrom="page">
                  <wp:posOffset>1189990</wp:posOffset>
                </wp:positionH>
                <wp:positionV relativeFrom="paragraph">
                  <wp:posOffset>90805</wp:posOffset>
                </wp:positionV>
                <wp:extent cx="4488815" cy="9525"/>
                <wp:effectExtent l="0" t="0" r="0" b="0"/>
                <wp:wrapTopAndBottom/>
                <wp:docPr id="88" name="Agrupar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8815" cy="9525"/>
                          <a:chOff x="1841" y="203"/>
                          <a:chExt cx="7069" cy="15"/>
                        </a:xfrm>
                      </wpg:grpSpPr>
                      <wps:wsp>
                        <wps:cNvPr id="89" name="Freeform 11"/>
                        <wps:cNvSpPr>
                          <a:spLocks/>
                        </wps:cNvSpPr>
                        <wps:spPr bwMode="auto">
                          <a:xfrm>
                            <a:off x="1840" y="202"/>
                            <a:ext cx="1816" cy="15"/>
                          </a:xfrm>
                          <a:custGeom>
                            <a:avLst/>
                            <a:gdLst>
                              <a:gd name="T0" fmla="+- 0 3656 1841"/>
                              <a:gd name="T1" fmla="*/ T0 w 1816"/>
                              <a:gd name="T2" fmla="+- 0 203 203"/>
                              <a:gd name="T3" fmla="*/ 203 h 15"/>
                              <a:gd name="T4" fmla="+- 0 2936 1841"/>
                              <a:gd name="T5" fmla="*/ T4 w 1816"/>
                              <a:gd name="T6" fmla="+- 0 203 203"/>
                              <a:gd name="T7" fmla="*/ 203 h 15"/>
                              <a:gd name="T8" fmla="+- 0 1841 1841"/>
                              <a:gd name="T9" fmla="*/ T8 w 1816"/>
                              <a:gd name="T10" fmla="+- 0 203 203"/>
                              <a:gd name="T11" fmla="*/ 203 h 15"/>
                              <a:gd name="T12" fmla="+- 0 1841 1841"/>
                              <a:gd name="T13" fmla="*/ T12 w 1816"/>
                              <a:gd name="T14" fmla="+- 0 218 203"/>
                              <a:gd name="T15" fmla="*/ 218 h 15"/>
                              <a:gd name="T16" fmla="+- 0 2936 1841"/>
                              <a:gd name="T17" fmla="*/ T16 w 1816"/>
                              <a:gd name="T18" fmla="+- 0 218 203"/>
                              <a:gd name="T19" fmla="*/ 218 h 15"/>
                              <a:gd name="T20" fmla="+- 0 3656 1841"/>
                              <a:gd name="T21" fmla="*/ T20 w 1816"/>
                              <a:gd name="T22" fmla="+- 0 218 203"/>
                              <a:gd name="T23" fmla="*/ 218 h 15"/>
                              <a:gd name="T24" fmla="+- 0 3656 1841"/>
                              <a:gd name="T25" fmla="*/ T24 w 1816"/>
                              <a:gd name="T26" fmla="+- 0 203 203"/>
                              <a:gd name="T27" fmla="*/ 203 h 15"/>
                            </a:gdLst>
                            <a:ahLst/>
                            <a:cxnLst>
                              <a:cxn ang="0">
                                <a:pos x="T1" y="T3"/>
                              </a:cxn>
                              <a:cxn ang="0">
                                <a:pos x="T5" y="T7"/>
                              </a:cxn>
                              <a:cxn ang="0">
                                <a:pos x="T9" y="T11"/>
                              </a:cxn>
                              <a:cxn ang="0">
                                <a:pos x="T13" y="T15"/>
                              </a:cxn>
                              <a:cxn ang="0">
                                <a:pos x="T17" y="T19"/>
                              </a:cxn>
                              <a:cxn ang="0">
                                <a:pos x="T21" y="T23"/>
                              </a:cxn>
                              <a:cxn ang="0">
                                <a:pos x="T25" y="T27"/>
                              </a:cxn>
                            </a:cxnLst>
                            <a:rect l="0" t="0" r="r" b="b"/>
                            <a:pathLst>
                              <a:path w="1816" h="15">
                                <a:moveTo>
                                  <a:pt x="1815" y="0"/>
                                </a:moveTo>
                                <a:lnTo>
                                  <a:pt x="1095" y="0"/>
                                </a:lnTo>
                                <a:lnTo>
                                  <a:pt x="0" y="0"/>
                                </a:lnTo>
                                <a:lnTo>
                                  <a:pt x="0" y="15"/>
                                </a:lnTo>
                                <a:lnTo>
                                  <a:pt x="1095" y="15"/>
                                </a:lnTo>
                                <a:lnTo>
                                  <a:pt x="1815" y="15"/>
                                </a:lnTo>
                                <a:lnTo>
                                  <a:pt x="1815" y="0"/>
                                </a:lnTo>
                                <a:close/>
                              </a:path>
                            </a:pathLst>
                          </a:custGeom>
                          <a:solidFill>
                            <a:srgbClr val="BD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0" name="Rectangle 12"/>
                        <wps:cNvSpPr>
                          <a:spLocks noChangeArrowheads="1"/>
                        </wps:cNvSpPr>
                        <wps:spPr bwMode="auto">
                          <a:xfrm>
                            <a:off x="3656" y="202"/>
                            <a:ext cx="5253" cy="15"/>
                          </a:xfrm>
                          <a:prstGeom prst="rect">
                            <a:avLst/>
                          </a:prstGeom>
                          <a:solidFill>
                            <a:srgbClr val="BDC1C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w14:anchorId="3DA5F589" id="Agrupar 88" o:spid="_x0000_s1026" style="position:absolute;margin-left:93.7pt;margin-top:7.15pt;width:353.45pt;height:.75pt;z-index:-251626496;mso-wrap-distance-left:0;mso-wrap-distance-right:0;mso-position-horizontal-relative:page" coordorigin="1841,203" coordsize="7069,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">
                <v:shape id="Freeform 11" o:spid="_x0000_s1027" style="position:absolute;left:1840;top:202;width:1816;height:15;visibility:visible;mso-wrap-style:square;v-text-anchor:top" coordsize="1816,1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fLPtxgAA&#10;ANsAAAAPAAAAZHJzL2Rvd25yZXYueG1sRI9Ba8JAFITvBf/D8oReSrOxYDDRVUQIFEqlxkA9PrKv&#10;SWj2bZrdavrv3YLgcZiZb5jVZjSdONPgWssKZlEMgriyuuVaQXnMnxcgnEfW2FkmBX/kYLOePKww&#10;0/bCBzoXvhYBwi5DBY33fSalqxoy6CLbEwfvyw4GfZBDLfWAlwA3nXyJ40QabDksNNjTrqHqu/g1&#10;CnT+tp0/jZ9p8v4R2/2p/Jkf8kSpx+m4XYLwNPp7+NZ+1QoWKfx/CT9Ar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8fLPtxgAAANsAAAAPAAAAAAAAAAAAAAAAAJcCAABkcnMv&#10;ZG93bnJldi54bWxQSwUGAAAAAAQABAD1AAAAigMAAAAA&#10;" path="m1815,0l1095,,,,,15,1095,15,1815,15,1815,0xe" fillcolor="#bdc1c6" stroked="f">
                  <v:path arrowok="t" o:connecttype="custom" o:connectlocs="1815,203;1095,203;0,203;0,218;1095,218;1815,218;1815,203" o:connectangles="0,0,0,0,0,0,0"/>
                </v:shape>
                <v:rect id="Rectangle 12" o:spid="_x0000_s1028" style="position:absolute;left:3656;top:202;width:5253;height: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FvtuvwAA&#10;ANsAAAAPAAAAZHJzL2Rvd25yZXYueG1sRE/JasMwEL0H8g9iAr3FcmNoWseyKYVAr01S0uNgTSxT&#10;a2QsecnfV4dCjo+3F9ViOzHR4FvHCp6TFARx7XTLjYLL+bh9BeEDssbOMSm4k4eqXK8KzLWb+Yum&#10;U2hEDGGfowITQp9L6WtDFn3ieuLI3dxgMUQ4NFIPOMdw28ldmr5Iiy3HBoM9fRiqf0+jVZCN46W9&#10;3r9r737kdcz2y3y2RqmnzfJ+ABFoCQ/xv/tTK3iL6+OX+ANk+Q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sW+26/AAAA2wAAAA8AAAAAAAAAAAAAAAAAlwIAAGRycy9kb3ducmV2&#10;LnhtbFBLBQYAAAAABAAEAPUAAACDAwAAAAA=&#10;" fillcolor="#bdc1c6" stroked="f"/>
                <w10:wrap type="topAndBottom" anchorx="page"/>
              </v:group>
            </w:pict>
          </mc:Fallback>
        </mc:AlternateContent>
      </w:r>
    </w:p>
    <w:p w14:paraId="7E7B7DE0" w14:textId="77777777" w:rsidR="00555C6E" w:rsidRDefault="00555C6E" w:rsidP="00555C6E">
      <w:pPr>
        <w:pStyle w:val="Textoindependiente"/>
        <w:ind w:left="142"/>
        <w:rPr>
          <w:rFonts w:ascii="Roboto"/>
          <w:sz w:val="20"/>
        </w:rPr>
      </w:pPr>
      <w:r>
        <w:rPr>
          <w:rFonts w:ascii="Roboto"/>
          <w:color w:val="202024"/>
          <w:sz w:val="21"/>
        </w:rPr>
        <w:t>Nada</w:t>
      </w:r>
      <w:r>
        <w:rPr>
          <w:rFonts w:ascii="Roboto"/>
          <w:noProof/>
          <w:sz w:val="20"/>
          <w:lang w:val="es-ES_tradnl" w:eastAsia="es-ES_tradnl"/>
        </w:rPr>
        <w:t xml:space="preserve"> </w:t>
      </w:r>
      <w:r>
        <w:rPr>
          <w:rFonts w:ascii="Roboto"/>
          <w:noProof/>
          <w:sz w:val="20"/>
          <w:lang w:val="en-GB" w:eastAsia="en-GB"/>
        </w:rPr>
        <mc:AlternateContent>
          <mc:Choice Requires="wps">
            <w:drawing>
              <wp:anchor distT="0" distB="0" distL="114300" distR="114300" simplePos="0" relativeHeight="251692032" behindDoc="0" locked="0" layoutInCell="1" allowOverlap="1" wp14:anchorId="01C813C3" wp14:editId="73AACFB7">
                <wp:simplePos x="0" y="0"/>
                <wp:positionH relativeFrom="column">
                  <wp:posOffset>1487170</wp:posOffset>
                </wp:positionH>
                <wp:positionV relativeFrom="paragraph">
                  <wp:posOffset>80010</wp:posOffset>
                </wp:positionV>
                <wp:extent cx="337185" cy="224155"/>
                <wp:effectExtent l="0" t="0" r="18415" b="29845"/>
                <wp:wrapThrough wrapText="bothSides">
                  <wp:wrapPolygon edited="0">
                    <wp:start x="0" y="0"/>
                    <wp:lineTo x="0" y="22028"/>
                    <wp:lineTo x="21153" y="22028"/>
                    <wp:lineTo x="21153" y="0"/>
                    <wp:lineTo x="0" y="0"/>
                  </wp:wrapPolygon>
                </wp:wrapThrough>
                <wp:docPr id="91" name="Elipse 91"/>
                <wp:cNvGraphicFramePr/>
                <a:graphic xmlns:a="http://schemas.openxmlformats.org/drawingml/2006/main">
                  <a:graphicData uri="http://schemas.microsoft.com/office/word/2010/wordprocessingShape">
                    <wps:wsp>
                      <wps:cNvSpPr/>
                      <wps:spPr>
                        <a:xfrm>
                          <a:off x="0" y="0"/>
                          <a:ext cx="337185" cy="2241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oval w14:anchorId="58C5C67F" id="Elipse 91" o:spid="_x0000_s1026" style="position:absolute;margin-left:117.1pt;margin-top:6.3pt;width:26.55pt;height:17.6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" filled="f" strokecolor="#1f3763 [1604]" strokeweight="1pt">
                <v:stroke joinstyle="miter"/>
                <w10:wrap type="through"/>
              </v:oval>
            </w:pict>
          </mc:Fallback>
        </mc:AlternateContent>
      </w:r>
      <w:r>
        <w:rPr>
          <w:rFonts w:ascii="Roboto"/>
          <w:noProof/>
          <w:sz w:val="20"/>
          <w:lang w:val="en-GB" w:eastAsia="en-GB"/>
        </w:rPr>
        <mc:AlternateContent>
          <mc:Choice Requires="wps">
            <w:drawing>
              <wp:anchor distT="0" distB="0" distL="114300" distR="114300" simplePos="0" relativeHeight="251693056" behindDoc="0" locked="0" layoutInCell="1" allowOverlap="1" wp14:anchorId="7AEFA24E" wp14:editId="563280CC">
                <wp:simplePos x="0" y="0"/>
                <wp:positionH relativeFrom="column">
                  <wp:posOffset>2058670</wp:posOffset>
                </wp:positionH>
                <wp:positionV relativeFrom="paragraph">
                  <wp:posOffset>80010</wp:posOffset>
                </wp:positionV>
                <wp:extent cx="337185" cy="224155"/>
                <wp:effectExtent l="0" t="0" r="18415" b="29845"/>
                <wp:wrapThrough wrapText="bothSides">
                  <wp:wrapPolygon edited="0">
                    <wp:start x="0" y="0"/>
                    <wp:lineTo x="0" y="22028"/>
                    <wp:lineTo x="21153" y="22028"/>
                    <wp:lineTo x="21153" y="0"/>
                    <wp:lineTo x="0" y="0"/>
                  </wp:wrapPolygon>
                </wp:wrapThrough>
                <wp:docPr id="92" name="Elipse 92"/>
                <wp:cNvGraphicFramePr/>
                <a:graphic xmlns:a="http://schemas.openxmlformats.org/drawingml/2006/main">
                  <a:graphicData uri="http://schemas.microsoft.com/office/word/2010/wordprocessingShape">
                    <wps:wsp>
                      <wps:cNvSpPr/>
                      <wps:spPr>
                        <a:xfrm>
                          <a:off x="0" y="0"/>
                          <a:ext cx="337185" cy="2241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oval w14:anchorId="4488B237" id="Elipse 92" o:spid="_x0000_s1026" style="position:absolute;margin-left:162.1pt;margin-top:6.3pt;width:26.55pt;height:17.6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" filled="f" strokecolor="#1f3763 [1604]" strokeweight="1pt">
                <v:stroke joinstyle="miter"/>
                <w10:wrap type="through"/>
              </v:oval>
            </w:pict>
          </mc:Fallback>
        </mc:AlternateContent>
      </w:r>
      <w:r>
        <w:rPr>
          <w:rFonts w:ascii="Roboto"/>
          <w:noProof/>
          <w:sz w:val="20"/>
          <w:lang w:val="en-GB" w:eastAsia="en-GB"/>
        </w:rPr>
        <mc:AlternateContent>
          <mc:Choice Requires="wps">
            <w:drawing>
              <wp:anchor distT="0" distB="0" distL="114300" distR="114300" simplePos="0" relativeHeight="251694080" behindDoc="0" locked="0" layoutInCell="1" allowOverlap="1" wp14:anchorId="6A83F2B1" wp14:editId="63024F4F">
                <wp:simplePos x="0" y="0"/>
                <wp:positionH relativeFrom="column">
                  <wp:posOffset>2630170</wp:posOffset>
                </wp:positionH>
                <wp:positionV relativeFrom="paragraph">
                  <wp:posOffset>80010</wp:posOffset>
                </wp:positionV>
                <wp:extent cx="337185" cy="224155"/>
                <wp:effectExtent l="0" t="0" r="18415" b="29845"/>
                <wp:wrapThrough wrapText="bothSides">
                  <wp:wrapPolygon edited="0">
                    <wp:start x="0" y="0"/>
                    <wp:lineTo x="0" y="22028"/>
                    <wp:lineTo x="21153" y="22028"/>
                    <wp:lineTo x="21153" y="0"/>
                    <wp:lineTo x="0" y="0"/>
                  </wp:wrapPolygon>
                </wp:wrapThrough>
                <wp:docPr id="93" name="Elipse 93"/>
                <wp:cNvGraphicFramePr/>
                <a:graphic xmlns:a="http://schemas.openxmlformats.org/drawingml/2006/main">
                  <a:graphicData uri="http://schemas.microsoft.com/office/word/2010/wordprocessingShape">
                    <wps:wsp>
                      <wps:cNvSpPr/>
                      <wps:spPr>
                        <a:xfrm>
                          <a:off x="0" y="0"/>
                          <a:ext cx="337185" cy="2241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oval w14:anchorId="775C0E4E" id="Elipse 93" o:spid="_x0000_s1026" style="position:absolute;margin-left:207.1pt;margin-top:6.3pt;width:26.55pt;height:17.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" filled="f" strokecolor="#1f3763 [1604]" strokeweight="1pt">
                <v:stroke joinstyle="miter"/>
                <w10:wrap type="through"/>
              </v:oval>
            </w:pict>
          </mc:Fallback>
        </mc:AlternateContent>
      </w:r>
      <w:r>
        <w:rPr>
          <w:rFonts w:ascii="Roboto"/>
          <w:noProof/>
          <w:sz w:val="20"/>
          <w:lang w:val="en-GB" w:eastAsia="en-GB"/>
        </w:rPr>
        <mc:AlternateContent>
          <mc:Choice Requires="wps">
            <w:drawing>
              <wp:anchor distT="0" distB="0" distL="114300" distR="114300" simplePos="0" relativeHeight="251691008" behindDoc="0" locked="0" layoutInCell="1" allowOverlap="1" wp14:anchorId="6AA96FD3" wp14:editId="0133E199">
                <wp:simplePos x="0" y="0"/>
                <wp:positionH relativeFrom="column">
                  <wp:posOffset>800100</wp:posOffset>
                </wp:positionH>
                <wp:positionV relativeFrom="paragraph">
                  <wp:posOffset>79552</wp:posOffset>
                </wp:positionV>
                <wp:extent cx="337185" cy="224155"/>
                <wp:effectExtent l="0" t="0" r="18415" b="29845"/>
                <wp:wrapThrough wrapText="bothSides">
                  <wp:wrapPolygon edited="0">
                    <wp:start x="0" y="0"/>
                    <wp:lineTo x="0" y="22028"/>
                    <wp:lineTo x="21153" y="22028"/>
                    <wp:lineTo x="21153" y="0"/>
                    <wp:lineTo x="0" y="0"/>
                  </wp:wrapPolygon>
                </wp:wrapThrough>
                <wp:docPr id="94" name="Elipse 94"/>
                <wp:cNvGraphicFramePr/>
                <a:graphic xmlns:a="http://schemas.openxmlformats.org/drawingml/2006/main">
                  <a:graphicData uri="http://schemas.microsoft.com/office/word/2010/wordprocessingShape">
                    <wps:wsp>
                      <wps:cNvSpPr/>
                      <wps:spPr>
                        <a:xfrm>
                          <a:off x="0" y="0"/>
                          <a:ext cx="337185" cy="2241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oval w14:anchorId="6A375F38" id="Elipse 94" o:spid="_x0000_s1026" style="position:absolute;margin-left:63pt;margin-top:6.25pt;width:26.55pt;height:17.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" filled="f" strokecolor="#1f3763 [1604]" strokeweight="1pt">
                <v:stroke joinstyle="miter"/>
                <w10:wrap type="through"/>
              </v:oval>
            </w:pict>
          </mc:Fallback>
        </mc:AlternateContent>
      </w:r>
      <w:r>
        <w:rPr>
          <w:rFonts w:ascii="Roboto"/>
          <w:noProof/>
          <w:sz w:val="20"/>
          <w:lang w:val="es-ES_tradnl" w:eastAsia="es-ES_tradnl"/>
        </w:rPr>
        <w:tab/>
      </w:r>
      <w:r>
        <w:rPr>
          <w:rFonts w:ascii="Roboto"/>
          <w:noProof/>
          <w:sz w:val="20"/>
          <w:lang w:val="es-ES_tradnl" w:eastAsia="es-ES_tradnl"/>
        </w:rPr>
        <w:tab/>
      </w:r>
      <w:r>
        <w:rPr>
          <w:rFonts w:ascii="Roboto"/>
          <w:noProof/>
          <w:sz w:val="20"/>
          <w:lang w:val="es-ES_tradnl" w:eastAsia="es-ES_tradnl"/>
        </w:rPr>
        <w:tab/>
        <w:t>Mucho</w:t>
      </w:r>
    </w:p>
    <w:p w14:paraId="6299061D" w14:textId="77777777" w:rsidR="00555C6E" w:rsidRDefault="00555C6E" w:rsidP="00555C6E">
      <w:pPr>
        <w:pStyle w:val="Textoindependiente"/>
        <w:ind w:left="142"/>
        <w:rPr>
          <w:rFonts w:ascii="Roboto"/>
          <w:sz w:val="20"/>
        </w:rPr>
      </w:pPr>
      <w:r>
        <w:rPr>
          <w:rFonts w:ascii="Roboto"/>
          <w:noProof/>
          <w:sz w:val="2"/>
          <w:lang w:val="en-GB" w:eastAsia="en-GB"/>
        </w:rPr>
        <mc:AlternateContent>
          <mc:Choice Requires="wpg">
            <w:drawing>
              <wp:inline distT="0" distB="0" distL="0" distR="0" wp14:anchorId="3E626C4B" wp14:editId="60E15E8C">
                <wp:extent cx="4488815" cy="9525"/>
                <wp:effectExtent l="0" t="0" r="0" b="3175"/>
                <wp:docPr id="95" name="Agrupar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8815" cy="9525"/>
                          <a:chOff x="0" y="0"/>
                          <a:chExt cx="7069" cy="15"/>
                        </a:xfrm>
                      </wpg:grpSpPr>
                      <wps:wsp>
                        <wps:cNvPr id="96" name="Freeform 3"/>
                        <wps:cNvSpPr>
                          <a:spLocks/>
                        </wps:cNvSpPr>
                        <wps:spPr bwMode="auto">
                          <a:xfrm>
                            <a:off x="0" y="0"/>
                            <a:ext cx="1816" cy="15"/>
                          </a:xfrm>
                          <a:custGeom>
                            <a:avLst/>
                            <a:gdLst>
                              <a:gd name="T0" fmla="*/ 1816 w 1816"/>
                              <a:gd name="T1" fmla="*/ 0 h 15"/>
                              <a:gd name="T2" fmla="*/ 1095 w 1816"/>
                              <a:gd name="T3" fmla="*/ 0 h 15"/>
                              <a:gd name="T4" fmla="*/ 0 w 1816"/>
                              <a:gd name="T5" fmla="*/ 0 h 15"/>
                              <a:gd name="T6" fmla="*/ 0 w 1816"/>
                              <a:gd name="T7" fmla="*/ 15 h 15"/>
                              <a:gd name="T8" fmla="*/ 1095 w 1816"/>
                              <a:gd name="T9" fmla="*/ 15 h 15"/>
                              <a:gd name="T10" fmla="*/ 1816 w 1816"/>
                              <a:gd name="T11" fmla="*/ 15 h 15"/>
                              <a:gd name="T12" fmla="*/ 1816 w 1816"/>
                              <a:gd name="T13" fmla="*/ 0 h 15"/>
                            </a:gdLst>
                            <a:ahLst/>
                            <a:cxnLst>
                              <a:cxn ang="0">
                                <a:pos x="T0" y="T1"/>
                              </a:cxn>
                              <a:cxn ang="0">
                                <a:pos x="T2" y="T3"/>
                              </a:cxn>
                              <a:cxn ang="0">
                                <a:pos x="T4" y="T5"/>
                              </a:cxn>
                              <a:cxn ang="0">
                                <a:pos x="T6" y="T7"/>
                              </a:cxn>
                              <a:cxn ang="0">
                                <a:pos x="T8" y="T9"/>
                              </a:cxn>
                              <a:cxn ang="0">
                                <a:pos x="T10" y="T11"/>
                              </a:cxn>
                              <a:cxn ang="0">
                                <a:pos x="T12" y="T13"/>
                              </a:cxn>
                            </a:cxnLst>
                            <a:rect l="0" t="0" r="r" b="b"/>
                            <a:pathLst>
                              <a:path w="1816" h="15">
                                <a:moveTo>
                                  <a:pt x="1816" y="0"/>
                                </a:moveTo>
                                <a:lnTo>
                                  <a:pt x="1095" y="0"/>
                                </a:lnTo>
                                <a:lnTo>
                                  <a:pt x="0" y="0"/>
                                </a:lnTo>
                                <a:lnTo>
                                  <a:pt x="0" y="15"/>
                                </a:lnTo>
                                <a:lnTo>
                                  <a:pt x="1095" y="15"/>
                                </a:lnTo>
                                <a:lnTo>
                                  <a:pt x="1816" y="15"/>
                                </a:lnTo>
                                <a:lnTo>
                                  <a:pt x="1816" y="0"/>
                                </a:lnTo>
                                <a:close/>
                              </a:path>
                            </a:pathLst>
                          </a:custGeom>
                          <a:solidFill>
                            <a:srgbClr val="BD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7" name="Rectangle 4"/>
                        <wps:cNvSpPr>
                          <a:spLocks noChangeArrowheads="1"/>
                        </wps:cNvSpPr>
                        <wps:spPr bwMode="auto">
                          <a:xfrm>
                            <a:off x="1815" y="0"/>
                            <a:ext cx="5253" cy="15"/>
                          </a:xfrm>
                          <a:prstGeom prst="rect">
                            <a:avLst/>
                          </a:prstGeom>
                          <a:solidFill>
                            <a:srgbClr val="BDC1C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xmlns:mo="http://schemas.microsoft.com/office/mac/office/2008/main" xmlns:mv="urn:schemas-microsoft-com:mac:vml">
            <w:pict>
              <v:group w14:anchorId="0BE0AF83" id="Agrupar 95" o:spid="_x0000_s1026" style="width:353.45pt;height:.75pt;mso-position-horizontal-relative:char;mso-position-vertical-relative:line" coordsize="7069,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">
                <v:shape id="Freeform 3" o:spid="_x0000_s1027" style="position:absolute;width:1816;height:15;visibility:visible;mso-wrap-style:square;v-text-anchor:top" coordsize="1816,1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" path="m1816,0l1095,,,,,15,1095,15,1816,15,1816,0xe" fillcolor="#bdc1c6" stroked="f">
                  <v:path arrowok="t" o:connecttype="custom" o:connectlocs="1816,0;1095,0;0,0;0,15;1095,15;1816,15;1816,0" o:connectangles="0,0,0,0,0,0,0"/>
                </v:shape>
                <v:rect id="Rectangle 4" o:spid="_x0000_s1028" style="position:absolute;left:1815;width:5253;height: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2MawQAA&#10;ANsAAAAPAAAAZHJzL2Rvd25yZXYueG1sRI9Pi8IwFMTvC36H8ARva+oKq9amIsKCV/+hx0fzbIrN&#10;S2lSW7+9WVjY4zAzv2GyzWBr8aTWV44VzKYJCOLC6YpLBefTz+cShA/IGmvHpOBFHjb56CPDVLue&#10;D/Q8hlJECPsUFZgQmlRKXxiy6KeuIY7e3bUWQ5RtKXWLfYTbWn4lybe0WHFcMNjQzlDxOHZWwbzr&#10;ztX1dSm8u8lrN18M/ckapSbjYbsGEWgI/+G/9l4rWC3g90v8ATJ/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9P9jGsEAAADbAAAADwAAAAAAAAAAAAAAAACXAgAAZHJzL2Rvd25y&#10;ZXYueG1sUEsFBgAAAAAEAAQA9QAAAIUDAAAAAA==&#10;" fillcolor="#bdc1c6" stroked="f"/>
                <w10:anchorlock/>
              </v:group>
            </w:pict>
          </mc:Fallback>
        </mc:AlternateContent>
      </w:r>
    </w:p>
    <w:p w14:paraId="238C7D99" w14:textId="77777777" w:rsidR="00555C6E" w:rsidRDefault="00555C6E" w:rsidP="00555C6E">
      <w:pPr>
        <w:pStyle w:val="Prrafodelista"/>
        <w:ind w:left="851"/>
        <w:rPr>
          <w:lang w:val="es-ES"/>
        </w:rPr>
      </w:pPr>
    </w:p>
    <w:p w14:paraId="4B7786B2" w14:textId="77777777" w:rsidR="00555C6E" w:rsidRDefault="00555C6E" w:rsidP="00555C6E">
      <w:pPr>
        <w:pStyle w:val="Prrafodelista"/>
        <w:ind w:left="851"/>
        <w:rPr>
          <w:lang w:val="es-ES"/>
        </w:rPr>
      </w:pPr>
    </w:p>
    <w:p w14:paraId="437746A3" w14:textId="77777777" w:rsidR="00555C6E" w:rsidRPr="00555C6E" w:rsidRDefault="00555C6E" w:rsidP="00555C6E">
      <w:pPr>
        <w:rPr>
          <w:lang w:val="es-ES"/>
        </w:rPr>
      </w:pPr>
    </w:p>
    <w:p w14:paraId="5FBB221C" w14:textId="77777777" w:rsidR="00555C6E" w:rsidRPr="007446A7" w:rsidRDefault="00555C6E" w:rsidP="00555C6E">
      <w:pPr>
        <w:pStyle w:val="Prrafodelista"/>
        <w:numPr>
          <w:ilvl w:val="0"/>
          <w:numId w:val="21"/>
        </w:numPr>
        <w:rPr>
          <w:b/>
          <w:lang w:val="es-ES"/>
        </w:rPr>
      </w:pPr>
      <w:r w:rsidRPr="007446A7">
        <w:rPr>
          <w:b/>
          <w:lang w:val="es-ES"/>
        </w:rPr>
        <w:lastRenderedPageBreak/>
        <w:t>Con respecto al sistema de evaluación en general, valora en una escala del 1 al 4, si se emplean procesos de evaluación formativa (el profesor corrige e informa de cómo mejorar las actividades y/o documentos y da la oportunidad de corregirlos)</w:t>
      </w:r>
    </w:p>
    <w:p w14:paraId="2918699C" w14:textId="77777777" w:rsidR="00555C6E" w:rsidRPr="00596993" w:rsidRDefault="00555C6E" w:rsidP="00555C6E">
      <w:pPr>
        <w:pStyle w:val="Prrafodelista"/>
        <w:spacing w:before="95"/>
        <w:ind w:left="502"/>
        <w:rPr>
          <w:rFonts w:ascii="Roboto" w:hAnsi="Roboto"/>
          <w:i/>
          <w:sz w:val="21"/>
        </w:rPr>
      </w:pPr>
      <w:r w:rsidRPr="00596993">
        <w:rPr>
          <w:rFonts w:ascii="Roboto" w:hAnsi="Roboto"/>
          <w:i/>
          <w:color w:val="6D6F72"/>
          <w:sz w:val="21"/>
        </w:rPr>
        <w:t>Marca</w:t>
      </w:r>
      <w:r w:rsidRPr="00596993">
        <w:rPr>
          <w:rFonts w:ascii="Roboto" w:hAnsi="Roboto"/>
          <w:i/>
          <w:color w:val="6D6F72"/>
          <w:spacing w:val="-1"/>
          <w:sz w:val="21"/>
        </w:rPr>
        <w:t xml:space="preserve"> </w:t>
      </w:r>
      <w:r w:rsidRPr="00596993">
        <w:rPr>
          <w:rFonts w:ascii="Roboto" w:hAnsi="Roboto"/>
          <w:i/>
          <w:color w:val="6D6F72"/>
          <w:sz w:val="21"/>
        </w:rPr>
        <w:t>solo</w:t>
      </w:r>
      <w:r w:rsidRPr="00596993">
        <w:rPr>
          <w:rFonts w:ascii="Roboto" w:hAnsi="Roboto"/>
          <w:i/>
          <w:color w:val="6D6F72"/>
          <w:spacing w:val="-1"/>
          <w:sz w:val="21"/>
        </w:rPr>
        <w:t xml:space="preserve"> </w:t>
      </w:r>
      <w:r w:rsidRPr="00596993">
        <w:rPr>
          <w:rFonts w:ascii="Roboto" w:hAnsi="Roboto"/>
          <w:i/>
          <w:color w:val="6D6F72"/>
          <w:sz w:val="21"/>
        </w:rPr>
        <w:t>un</w:t>
      </w:r>
      <w:r w:rsidRPr="00596993">
        <w:rPr>
          <w:rFonts w:ascii="Roboto" w:hAnsi="Roboto"/>
          <w:i/>
          <w:color w:val="6D6F72"/>
          <w:spacing w:val="-1"/>
          <w:sz w:val="21"/>
        </w:rPr>
        <w:t xml:space="preserve"> </w:t>
      </w:r>
      <w:r w:rsidRPr="00596993">
        <w:rPr>
          <w:rFonts w:ascii="Roboto" w:hAnsi="Roboto"/>
          <w:i/>
          <w:color w:val="6D6F72"/>
          <w:sz w:val="21"/>
        </w:rPr>
        <w:t>óvalo.</w:t>
      </w:r>
    </w:p>
    <w:p w14:paraId="28984C8E" w14:textId="77777777" w:rsidR="00555C6E" w:rsidRDefault="00555C6E" w:rsidP="00555C6E">
      <w:pPr>
        <w:pStyle w:val="Textoindependiente"/>
        <w:spacing w:before="7"/>
        <w:ind w:left="502"/>
        <w:rPr>
          <w:rFonts w:ascii="Roboto"/>
          <w:i/>
          <w:sz w:val="28"/>
        </w:rPr>
      </w:pPr>
    </w:p>
    <w:p w14:paraId="75BDB6FA" w14:textId="77777777" w:rsidR="00555C6E" w:rsidRPr="00596993" w:rsidRDefault="00555C6E" w:rsidP="00555C6E">
      <w:pPr>
        <w:tabs>
          <w:tab w:val="left" w:pos="5517"/>
        </w:tabs>
        <w:spacing w:before="71" w:after="128"/>
        <w:ind w:left="142"/>
        <w:rPr>
          <w:rFonts w:ascii="Roboto"/>
          <w:sz w:val="21"/>
        </w:rPr>
      </w:pPr>
      <w:r>
        <w:rPr>
          <w:rFonts w:ascii="Roboto"/>
          <w:color w:val="202024"/>
          <w:sz w:val="21"/>
        </w:rPr>
        <w:t xml:space="preserve">                   </w:t>
      </w:r>
      <w:r w:rsidRPr="00596993">
        <w:rPr>
          <w:rFonts w:ascii="Roboto"/>
          <w:color w:val="202024"/>
          <w:sz w:val="21"/>
        </w:rPr>
        <w:t xml:space="preserve">     1                    2              3                 4</w:t>
      </w:r>
    </w:p>
    <w:p w14:paraId="0A219B65" w14:textId="77777777" w:rsidR="00555C6E" w:rsidRDefault="00555C6E" w:rsidP="00555C6E">
      <w:pPr>
        <w:pStyle w:val="Textoindependiente"/>
        <w:numPr>
          <w:ilvl w:val="0"/>
          <w:numId w:val="42"/>
        </w:numPr>
        <w:spacing w:line="20" w:lineRule="exact"/>
        <w:rPr>
          <w:rFonts w:ascii="Roboto"/>
          <w:sz w:val="2"/>
        </w:rPr>
      </w:pPr>
      <w:r>
        <w:rPr>
          <w:noProof/>
          <w:lang w:val="en-GB" w:eastAsia="en-GB"/>
        </w:rPr>
        <mc:AlternateContent>
          <mc:Choice Requires="wpg">
            <w:drawing>
              <wp:anchor distT="0" distB="0" distL="0" distR="0" simplePos="0" relativeHeight="251679744" behindDoc="1" locked="0" layoutInCell="1" allowOverlap="1" wp14:anchorId="40F51C57" wp14:editId="164D1CA2">
                <wp:simplePos x="0" y="0"/>
                <wp:positionH relativeFrom="page">
                  <wp:posOffset>1189990</wp:posOffset>
                </wp:positionH>
                <wp:positionV relativeFrom="paragraph">
                  <wp:posOffset>90805</wp:posOffset>
                </wp:positionV>
                <wp:extent cx="4488815" cy="9525"/>
                <wp:effectExtent l="0" t="0" r="0" b="0"/>
                <wp:wrapTopAndBottom/>
                <wp:docPr id="78" name="Agrupar 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8815" cy="9525"/>
                          <a:chOff x="1841" y="203"/>
                          <a:chExt cx="7069" cy="15"/>
                        </a:xfrm>
                      </wpg:grpSpPr>
                      <wps:wsp>
                        <wps:cNvPr id="79" name="Freeform 11"/>
                        <wps:cNvSpPr>
                          <a:spLocks/>
                        </wps:cNvSpPr>
                        <wps:spPr bwMode="auto">
                          <a:xfrm>
                            <a:off x="1840" y="202"/>
                            <a:ext cx="1816" cy="15"/>
                          </a:xfrm>
                          <a:custGeom>
                            <a:avLst/>
                            <a:gdLst>
                              <a:gd name="T0" fmla="+- 0 3656 1841"/>
                              <a:gd name="T1" fmla="*/ T0 w 1816"/>
                              <a:gd name="T2" fmla="+- 0 203 203"/>
                              <a:gd name="T3" fmla="*/ 203 h 15"/>
                              <a:gd name="T4" fmla="+- 0 2936 1841"/>
                              <a:gd name="T5" fmla="*/ T4 w 1816"/>
                              <a:gd name="T6" fmla="+- 0 203 203"/>
                              <a:gd name="T7" fmla="*/ 203 h 15"/>
                              <a:gd name="T8" fmla="+- 0 1841 1841"/>
                              <a:gd name="T9" fmla="*/ T8 w 1816"/>
                              <a:gd name="T10" fmla="+- 0 203 203"/>
                              <a:gd name="T11" fmla="*/ 203 h 15"/>
                              <a:gd name="T12" fmla="+- 0 1841 1841"/>
                              <a:gd name="T13" fmla="*/ T12 w 1816"/>
                              <a:gd name="T14" fmla="+- 0 218 203"/>
                              <a:gd name="T15" fmla="*/ 218 h 15"/>
                              <a:gd name="T16" fmla="+- 0 2936 1841"/>
                              <a:gd name="T17" fmla="*/ T16 w 1816"/>
                              <a:gd name="T18" fmla="+- 0 218 203"/>
                              <a:gd name="T19" fmla="*/ 218 h 15"/>
                              <a:gd name="T20" fmla="+- 0 3656 1841"/>
                              <a:gd name="T21" fmla="*/ T20 w 1816"/>
                              <a:gd name="T22" fmla="+- 0 218 203"/>
                              <a:gd name="T23" fmla="*/ 218 h 15"/>
                              <a:gd name="T24" fmla="+- 0 3656 1841"/>
                              <a:gd name="T25" fmla="*/ T24 w 1816"/>
                              <a:gd name="T26" fmla="+- 0 203 203"/>
                              <a:gd name="T27" fmla="*/ 203 h 15"/>
                            </a:gdLst>
                            <a:ahLst/>
                            <a:cxnLst>
                              <a:cxn ang="0">
                                <a:pos x="T1" y="T3"/>
                              </a:cxn>
                              <a:cxn ang="0">
                                <a:pos x="T5" y="T7"/>
                              </a:cxn>
                              <a:cxn ang="0">
                                <a:pos x="T9" y="T11"/>
                              </a:cxn>
                              <a:cxn ang="0">
                                <a:pos x="T13" y="T15"/>
                              </a:cxn>
                              <a:cxn ang="0">
                                <a:pos x="T17" y="T19"/>
                              </a:cxn>
                              <a:cxn ang="0">
                                <a:pos x="T21" y="T23"/>
                              </a:cxn>
                              <a:cxn ang="0">
                                <a:pos x="T25" y="T27"/>
                              </a:cxn>
                            </a:cxnLst>
                            <a:rect l="0" t="0" r="r" b="b"/>
                            <a:pathLst>
                              <a:path w="1816" h="15">
                                <a:moveTo>
                                  <a:pt x="1815" y="0"/>
                                </a:moveTo>
                                <a:lnTo>
                                  <a:pt x="1095" y="0"/>
                                </a:lnTo>
                                <a:lnTo>
                                  <a:pt x="0" y="0"/>
                                </a:lnTo>
                                <a:lnTo>
                                  <a:pt x="0" y="15"/>
                                </a:lnTo>
                                <a:lnTo>
                                  <a:pt x="1095" y="15"/>
                                </a:lnTo>
                                <a:lnTo>
                                  <a:pt x="1815" y="15"/>
                                </a:lnTo>
                                <a:lnTo>
                                  <a:pt x="1815" y="0"/>
                                </a:lnTo>
                                <a:close/>
                              </a:path>
                            </a:pathLst>
                          </a:custGeom>
                          <a:solidFill>
                            <a:srgbClr val="BD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0" name="Rectangle 12"/>
                        <wps:cNvSpPr>
                          <a:spLocks noChangeArrowheads="1"/>
                        </wps:cNvSpPr>
                        <wps:spPr bwMode="auto">
                          <a:xfrm>
                            <a:off x="3656" y="202"/>
                            <a:ext cx="5253" cy="15"/>
                          </a:xfrm>
                          <a:prstGeom prst="rect">
                            <a:avLst/>
                          </a:prstGeom>
                          <a:solidFill>
                            <a:srgbClr val="BDC1C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w14:anchorId="6C42CCCB" id="Agrupar 78" o:spid="_x0000_s1026" style="position:absolute;margin-left:93.7pt;margin-top:7.15pt;width:353.45pt;height:.75pt;z-index:-251636736;mso-wrap-distance-left:0;mso-wrap-distance-right:0;mso-position-horizontal-relative:page" coordorigin="1841,203" coordsize="7069,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">
                <v:shape id="Freeform 11" o:spid="_x0000_s1027" style="position:absolute;left:1840;top:202;width:1816;height:15;visibility:visible;mso-wrap-style:square;v-text-anchor:top" coordsize="1816,1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qcPKxgAA&#10;ANsAAAAPAAAAZHJzL2Rvd25yZXYueG1sRI9Ba8JAFITvBf/D8oReitm0YKxpVpFCoFAUTQV7fGSf&#10;STD7Ns1uNf77bkHwOMzMN0y2HEwrztS7xrKC5ygGQVxa3XClYP+VT15BOI+ssbVMCq7kYLkYPWSY&#10;anvhHZ0LX4kAYZeigtr7LpXSlTUZdJHtiIN3tL1BH2RfSd3jJcBNK1/iOJEGGw4LNXb0XlN5Kn6N&#10;Ap1/rqZPw2GerLex3Xzvf6a7PFHqcTys3kB4Gvw9fGt/aAWzOfx/CT9ALv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JqcPKxgAAANsAAAAPAAAAAAAAAAAAAAAAAJcCAABkcnMv&#10;ZG93bnJldi54bWxQSwUGAAAAAAQABAD1AAAAigMAAAAA&#10;" path="m1815,0l1095,,,,,15,1095,15,1815,15,1815,0xe" fillcolor="#bdc1c6" stroked="f">
                  <v:path arrowok="t" o:connecttype="custom" o:connectlocs="1815,203;1095,203;0,203;0,218;1095,218;1815,218;1815,203" o:connectangles="0,0,0,0,0,0,0"/>
                </v:shape>
                <v:rect id="Rectangle 12" o:spid="_x0000_s1028" style="position:absolute;left:3656;top:202;width:5253;height: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" fillcolor="#bdc1c6" stroked="f"/>
                <w10:wrap type="topAndBottom" anchorx="page"/>
              </v:group>
            </w:pict>
          </mc:Fallback>
        </mc:AlternateContent>
      </w:r>
    </w:p>
    <w:p w14:paraId="46532DDC" w14:textId="77777777" w:rsidR="00555C6E" w:rsidRDefault="00555C6E" w:rsidP="00555C6E">
      <w:pPr>
        <w:pStyle w:val="Textoindependiente"/>
        <w:ind w:left="142"/>
        <w:rPr>
          <w:rFonts w:ascii="Roboto"/>
          <w:sz w:val="20"/>
        </w:rPr>
      </w:pPr>
      <w:r>
        <w:rPr>
          <w:rFonts w:ascii="Roboto"/>
          <w:color w:val="202024"/>
          <w:sz w:val="21"/>
        </w:rPr>
        <w:t>Nunca</w:t>
      </w:r>
      <w:r>
        <w:rPr>
          <w:rFonts w:ascii="Roboto"/>
          <w:noProof/>
          <w:sz w:val="20"/>
          <w:lang w:val="es-ES_tradnl" w:eastAsia="es-ES_tradnl"/>
        </w:rPr>
        <w:t xml:space="preserve"> </w:t>
      </w:r>
      <w:r>
        <w:rPr>
          <w:rFonts w:ascii="Roboto"/>
          <w:noProof/>
          <w:sz w:val="20"/>
          <w:lang w:val="en-GB" w:eastAsia="en-GB"/>
        </w:rPr>
        <mc:AlternateContent>
          <mc:Choice Requires="wps">
            <w:drawing>
              <wp:anchor distT="0" distB="0" distL="114300" distR="114300" simplePos="0" relativeHeight="251681792" behindDoc="0" locked="0" layoutInCell="1" allowOverlap="1" wp14:anchorId="27504354" wp14:editId="4D33A423">
                <wp:simplePos x="0" y="0"/>
                <wp:positionH relativeFrom="column">
                  <wp:posOffset>1487170</wp:posOffset>
                </wp:positionH>
                <wp:positionV relativeFrom="paragraph">
                  <wp:posOffset>80010</wp:posOffset>
                </wp:positionV>
                <wp:extent cx="337185" cy="224155"/>
                <wp:effectExtent l="0" t="0" r="18415" b="29845"/>
                <wp:wrapThrough wrapText="bothSides">
                  <wp:wrapPolygon edited="0">
                    <wp:start x="0" y="0"/>
                    <wp:lineTo x="0" y="22028"/>
                    <wp:lineTo x="21153" y="22028"/>
                    <wp:lineTo x="21153" y="0"/>
                    <wp:lineTo x="0" y="0"/>
                  </wp:wrapPolygon>
                </wp:wrapThrough>
                <wp:docPr id="81" name="Elipse 81"/>
                <wp:cNvGraphicFramePr/>
                <a:graphic xmlns:a="http://schemas.openxmlformats.org/drawingml/2006/main">
                  <a:graphicData uri="http://schemas.microsoft.com/office/word/2010/wordprocessingShape">
                    <wps:wsp>
                      <wps:cNvSpPr/>
                      <wps:spPr>
                        <a:xfrm>
                          <a:off x="0" y="0"/>
                          <a:ext cx="337185" cy="2241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oval w14:anchorId="4395B76A" id="Elipse 81" o:spid="_x0000_s1026" style="position:absolute;margin-left:117.1pt;margin-top:6.3pt;width:26.55pt;height:17.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" filled="f" strokecolor="#1f3763 [1604]" strokeweight="1pt">
                <v:stroke joinstyle="miter"/>
                <w10:wrap type="through"/>
              </v:oval>
            </w:pict>
          </mc:Fallback>
        </mc:AlternateContent>
      </w:r>
      <w:r>
        <w:rPr>
          <w:rFonts w:ascii="Roboto"/>
          <w:noProof/>
          <w:sz w:val="20"/>
          <w:lang w:val="en-GB" w:eastAsia="en-GB"/>
        </w:rPr>
        <mc:AlternateContent>
          <mc:Choice Requires="wps">
            <w:drawing>
              <wp:anchor distT="0" distB="0" distL="114300" distR="114300" simplePos="0" relativeHeight="251682816" behindDoc="0" locked="0" layoutInCell="1" allowOverlap="1" wp14:anchorId="512CBC83" wp14:editId="3C48D9B6">
                <wp:simplePos x="0" y="0"/>
                <wp:positionH relativeFrom="column">
                  <wp:posOffset>2058670</wp:posOffset>
                </wp:positionH>
                <wp:positionV relativeFrom="paragraph">
                  <wp:posOffset>80010</wp:posOffset>
                </wp:positionV>
                <wp:extent cx="337185" cy="224155"/>
                <wp:effectExtent l="0" t="0" r="18415" b="29845"/>
                <wp:wrapThrough wrapText="bothSides">
                  <wp:wrapPolygon edited="0">
                    <wp:start x="0" y="0"/>
                    <wp:lineTo x="0" y="22028"/>
                    <wp:lineTo x="21153" y="22028"/>
                    <wp:lineTo x="21153" y="0"/>
                    <wp:lineTo x="0" y="0"/>
                  </wp:wrapPolygon>
                </wp:wrapThrough>
                <wp:docPr id="82" name="Elipse 82"/>
                <wp:cNvGraphicFramePr/>
                <a:graphic xmlns:a="http://schemas.openxmlformats.org/drawingml/2006/main">
                  <a:graphicData uri="http://schemas.microsoft.com/office/word/2010/wordprocessingShape">
                    <wps:wsp>
                      <wps:cNvSpPr/>
                      <wps:spPr>
                        <a:xfrm>
                          <a:off x="0" y="0"/>
                          <a:ext cx="337185" cy="2241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oval w14:anchorId="4BBAAF00" id="Elipse 82" o:spid="_x0000_s1026" style="position:absolute;margin-left:162.1pt;margin-top:6.3pt;width:26.55pt;height:17.6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" filled="f" strokecolor="#1f3763 [1604]" strokeweight="1pt">
                <v:stroke joinstyle="miter"/>
                <w10:wrap type="through"/>
              </v:oval>
            </w:pict>
          </mc:Fallback>
        </mc:AlternateContent>
      </w:r>
      <w:r>
        <w:rPr>
          <w:rFonts w:ascii="Roboto"/>
          <w:noProof/>
          <w:sz w:val="20"/>
          <w:lang w:val="en-GB" w:eastAsia="en-GB"/>
        </w:rPr>
        <mc:AlternateContent>
          <mc:Choice Requires="wps">
            <w:drawing>
              <wp:anchor distT="0" distB="0" distL="114300" distR="114300" simplePos="0" relativeHeight="251683840" behindDoc="0" locked="0" layoutInCell="1" allowOverlap="1" wp14:anchorId="51D4F914" wp14:editId="7264458F">
                <wp:simplePos x="0" y="0"/>
                <wp:positionH relativeFrom="column">
                  <wp:posOffset>2630170</wp:posOffset>
                </wp:positionH>
                <wp:positionV relativeFrom="paragraph">
                  <wp:posOffset>80010</wp:posOffset>
                </wp:positionV>
                <wp:extent cx="337185" cy="224155"/>
                <wp:effectExtent l="0" t="0" r="18415" b="29845"/>
                <wp:wrapThrough wrapText="bothSides">
                  <wp:wrapPolygon edited="0">
                    <wp:start x="0" y="0"/>
                    <wp:lineTo x="0" y="22028"/>
                    <wp:lineTo x="21153" y="22028"/>
                    <wp:lineTo x="21153" y="0"/>
                    <wp:lineTo x="0" y="0"/>
                  </wp:wrapPolygon>
                </wp:wrapThrough>
                <wp:docPr id="83" name="Elipse 83"/>
                <wp:cNvGraphicFramePr/>
                <a:graphic xmlns:a="http://schemas.openxmlformats.org/drawingml/2006/main">
                  <a:graphicData uri="http://schemas.microsoft.com/office/word/2010/wordprocessingShape">
                    <wps:wsp>
                      <wps:cNvSpPr/>
                      <wps:spPr>
                        <a:xfrm>
                          <a:off x="0" y="0"/>
                          <a:ext cx="337185" cy="2241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oval w14:anchorId="2FB558CA" id="Elipse 83" o:spid="_x0000_s1026" style="position:absolute;margin-left:207.1pt;margin-top:6.3pt;width:26.55pt;height:17.6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" filled="f" strokecolor="#1f3763 [1604]" strokeweight="1pt">
                <v:stroke joinstyle="miter"/>
                <w10:wrap type="through"/>
              </v:oval>
            </w:pict>
          </mc:Fallback>
        </mc:AlternateContent>
      </w:r>
      <w:r>
        <w:rPr>
          <w:rFonts w:ascii="Roboto"/>
          <w:noProof/>
          <w:sz w:val="20"/>
          <w:lang w:val="en-GB" w:eastAsia="en-GB"/>
        </w:rPr>
        <mc:AlternateContent>
          <mc:Choice Requires="wps">
            <w:drawing>
              <wp:anchor distT="0" distB="0" distL="114300" distR="114300" simplePos="0" relativeHeight="251680768" behindDoc="0" locked="0" layoutInCell="1" allowOverlap="1" wp14:anchorId="0BCD823A" wp14:editId="6609A789">
                <wp:simplePos x="0" y="0"/>
                <wp:positionH relativeFrom="column">
                  <wp:posOffset>800100</wp:posOffset>
                </wp:positionH>
                <wp:positionV relativeFrom="paragraph">
                  <wp:posOffset>79552</wp:posOffset>
                </wp:positionV>
                <wp:extent cx="337185" cy="224155"/>
                <wp:effectExtent l="0" t="0" r="18415" b="29845"/>
                <wp:wrapThrough wrapText="bothSides">
                  <wp:wrapPolygon edited="0">
                    <wp:start x="0" y="0"/>
                    <wp:lineTo x="0" y="22028"/>
                    <wp:lineTo x="21153" y="22028"/>
                    <wp:lineTo x="21153" y="0"/>
                    <wp:lineTo x="0" y="0"/>
                  </wp:wrapPolygon>
                </wp:wrapThrough>
                <wp:docPr id="84" name="Elipse 84"/>
                <wp:cNvGraphicFramePr/>
                <a:graphic xmlns:a="http://schemas.openxmlformats.org/drawingml/2006/main">
                  <a:graphicData uri="http://schemas.microsoft.com/office/word/2010/wordprocessingShape">
                    <wps:wsp>
                      <wps:cNvSpPr/>
                      <wps:spPr>
                        <a:xfrm>
                          <a:off x="0" y="0"/>
                          <a:ext cx="337185" cy="2241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oval w14:anchorId="42E30F49" id="Elipse 84" o:spid="_x0000_s1026" style="position:absolute;margin-left:63pt;margin-top:6.25pt;width:26.55pt;height:17.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" filled="f" strokecolor="#1f3763 [1604]" strokeweight="1pt">
                <v:stroke joinstyle="miter"/>
                <w10:wrap type="through"/>
              </v:oval>
            </w:pict>
          </mc:Fallback>
        </mc:AlternateContent>
      </w:r>
      <w:r>
        <w:rPr>
          <w:rFonts w:ascii="Roboto"/>
          <w:noProof/>
          <w:sz w:val="20"/>
          <w:lang w:val="es-ES_tradnl" w:eastAsia="es-ES_tradnl"/>
        </w:rPr>
        <w:tab/>
      </w:r>
      <w:r>
        <w:rPr>
          <w:rFonts w:ascii="Roboto"/>
          <w:noProof/>
          <w:sz w:val="20"/>
          <w:lang w:val="es-ES_tradnl" w:eastAsia="es-ES_tradnl"/>
        </w:rPr>
        <w:tab/>
        <w:t>Muchas</w:t>
      </w:r>
    </w:p>
    <w:p w14:paraId="0013254C" w14:textId="77777777" w:rsidR="00555C6E" w:rsidRPr="00607FC3" w:rsidRDefault="00555C6E" w:rsidP="00555C6E">
      <w:pPr>
        <w:ind w:left="142"/>
        <w:rPr>
          <w:b/>
          <w:lang w:val="es-ES"/>
        </w:rPr>
      </w:pPr>
      <w:r>
        <w:rPr>
          <w:rFonts w:ascii="Roboto"/>
          <w:noProof/>
          <w:sz w:val="2"/>
          <w:lang w:val="en-GB" w:eastAsia="en-GB"/>
        </w:rPr>
        <mc:AlternateContent>
          <mc:Choice Requires="wpg">
            <w:drawing>
              <wp:inline distT="0" distB="0" distL="0" distR="0" wp14:anchorId="1B6D2304" wp14:editId="44E507AD">
                <wp:extent cx="4488815" cy="9525"/>
                <wp:effectExtent l="0" t="0" r="0" b="3175"/>
                <wp:docPr id="85" name="Agrupar 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8815" cy="9525"/>
                          <a:chOff x="0" y="0"/>
                          <a:chExt cx="7069" cy="15"/>
                        </a:xfrm>
                      </wpg:grpSpPr>
                      <wps:wsp>
                        <wps:cNvPr id="86" name="Freeform 3"/>
                        <wps:cNvSpPr>
                          <a:spLocks/>
                        </wps:cNvSpPr>
                        <wps:spPr bwMode="auto">
                          <a:xfrm>
                            <a:off x="0" y="0"/>
                            <a:ext cx="1816" cy="15"/>
                          </a:xfrm>
                          <a:custGeom>
                            <a:avLst/>
                            <a:gdLst>
                              <a:gd name="T0" fmla="*/ 1816 w 1816"/>
                              <a:gd name="T1" fmla="*/ 0 h 15"/>
                              <a:gd name="T2" fmla="*/ 1095 w 1816"/>
                              <a:gd name="T3" fmla="*/ 0 h 15"/>
                              <a:gd name="T4" fmla="*/ 0 w 1816"/>
                              <a:gd name="T5" fmla="*/ 0 h 15"/>
                              <a:gd name="T6" fmla="*/ 0 w 1816"/>
                              <a:gd name="T7" fmla="*/ 15 h 15"/>
                              <a:gd name="T8" fmla="*/ 1095 w 1816"/>
                              <a:gd name="T9" fmla="*/ 15 h 15"/>
                              <a:gd name="T10" fmla="*/ 1816 w 1816"/>
                              <a:gd name="T11" fmla="*/ 15 h 15"/>
                              <a:gd name="T12" fmla="*/ 1816 w 1816"/>
                              <a:gd name="T13" fmla="*/ 0 h 15"/>
                            </a:gdLst>
                            <a:ahLst/>
                            <a:cxnLst>
                              <a:cxn ang="0">
                                <a:pos x="T0" y="T1"/>
                              </a:cxn>
                              <a:cxn ang="0">
                                <a:pos x="T2" y="T3"/>
                              </a:cxn>
                              <a:cxn ang="0">
                                <a:pos x="T4" y="T5"/>
                              </a:cxn>
                              <a:cxn ang="0">
                                <a:pos x="T6" y="T7"/>
                              </a:cxn>
                              <a:cxn ang="0">
                                <a:pos x="T8" y="T9"/>
                              </a:cxn>
                              <a:cxn ang="0">
                                <a:pos x="T10" y="T11"/>
                              </a:cxn>
                              <a:cxn ang="0">
                                <a:pos x="T12" y="T13"/>
                              </a:cxn>
                            </a:cxnLst>
                            <a:rect l="0" t="0" r="r" b="b"/>
                            <a:pathLst>
                              <a:path w="1816" h="15">
                                <a:moveTo>
                                  <a:pt x="1816" y="0"/>
                                </a:moveTo>
                                <a:lnTo>
                                  <a:pt x="1095" y="0"/>
                                </a:lnTo>
                                <a:lnTo>
                                  <a:pt x="0" y="0"/>
                                </a:lnTo>
                                <a:lnTo>
                                  <a:pt x="0" y="15"/>
                                </a:lnTo>
                                <a:lnTo>
                                  <a:pt x="1095" y="15"/>
                                </a:lnTo>
                                <a:lnTo>
                                  <a:pt x="1816" y="15"/>
                                </a:lnTo>
                                <a:lnTo>
                                  <a:pt x="1816" y="0"/>
                                </a:lnTo>
                                <a:close/>
                              </a:path>
                            </a:pathLst>
                          </a:custGeom>
                          <a:solidFill>
                            <a:srgbClr val="BD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 name="Rectangle 4"/>
                        <wps:cNvSpPr>
                          <a:spLocks noChangeArrowheads="1"/>
                        </wps:cNvSpPr>
                        <wps:spPr bwMode="auto">
                          <a:xfrm>
                            <a:off x="1815" y="0"/>
                            <a:ext cx="5253" cy="15"/>
                          </a:xfrm>
                          <a:prstGeom prst="rect">
                            <a:avLst/>
                          </a:prstGeom>
                          <a:solidFill>
                            <a:srgbClr val="BDC1C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xmlns:mo="http://schemas.microsoft.com/office/mac/office/2008/main" xmlns:mv="urn:schemas-microsoft-com:mac:vml">
            <w:pict>
              <v:group w14:anchorId="44975E1B" id="Agrupar 85" o:spid="_x0000_s1026" style="width:353.45pt;height:.75pt;mso-position-horizontal-relative:char;mso-position-vertical-relative:line" coordsize="7069,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">
                <v:shape id="Freeform 3" o:spid="_x0000_s1027" style="position:absolute;width:1816;height:15;visibility:visible;mso-wrap-style:square;v-text-anchor:top" coordsize="1816,1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4yefxgAA&#10;ANsAAAAPAAAAZHJzL2Rvd25yZXYueG1sRI9Ba8JAFITvBf/D8oReim5aSLDRVUIhIEilWkGPj+xr&#10;Epp9G7Nrkv57t1DocZiZb5jVZjSN6KlztWUFz/MIBHFhdc2lgtNnPluAcB5ZY2OZFPyQg8168rDC&#10;VNuBD9QffSkChF2KCirv21RKV1Rk0M1tSxy8L9sZ9EF2pdQdDgFuGvkSRYk0WHNYqLClt4qK7+PN&#10;KND5LoufxvNr8v4R2f3ldI0PeaLU43TMliA8jf4//NfeagWLBH6/hB8g13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N4yefxgAAANsAAAAPAAAAAAAAAAAAAAAAAJcCAABkcnMv&#10;ZG93bnJldi54bWxQSwUGAAAAAAQABAD1AAAAigMAAAAA&#10;" path="m1816,0l1095,,,,,15,1095,15,1816,15,1816,0xe" fillcolor="#bdc1c6" stroked="f">
                  <v:path arrowok="t" o:connecttype="custom" o:connectlocs="1816,0;1095,0;0,0;0,15;1095,15;1816,15;1816,0" o:connectangles="0,0,0,0,0,0,0"/>
                </v:shape>
                <v:rect id="Rectangle 4" o:spid="_x0000_s1028" style="position:absolute;left:1815;width:5253;height: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" fillcolor="#bdc1c6" stroked="f"/>
                <w10:anchorlock/>
              </v:group>
            </w:pict>
          </mc:Fallback>
        </mc:AlternateContent>
      </w:r>
    </w:p>
    <w:p w14:paraId="798A75F3" w14:textId="77777777" w:rsidR="00555C6E" w:rsidRDefault="00555C6E" w:rsidP="00555C6E">
      <w:pPr>
        <w:pStyle w:val="Prrafodelista"/>
        <w:ind w:left="502"/>
        <w:rPr>
          <w:b/>
          <w:lang w:val="es-ES"/>
        </w:rPr>
      </w:pPr>
    </w:p>
    <w:p w14:paraId="4FDBE4F6" w14:textId="77777777" w:rsidR="00555C6E" w:rsidRPr="007446A7" w:rsidRDefault="00555C6E" w:rsidP="00555C6E">
      <w:pPr>
        <w:pStyle w:val="Prrafodelista"/>
        <w:numPr>
          <w:ilvl w:val="0"/>
          <w:numId w:val="21"/>
        </w:numPr>
        <w:rPr>
          <w:b/>
          <w:lang w:val="es-ES"/>
        </w:rPr>
      </w:pPr>
      <w:r w:rsidRPr="007446A7">
        <w:rPr>
          <w:b/>
          <w:lang w:val="es-ES"/>
        </w:rPr>
        <w:t>Con relación a la calificación de las asignaturas, han existido trabajos teórico-prácticos (no exámenes) que han tenido un peso definitivo en la nota final (si no se superaban no se superaba la asignatura)</w:t>
      </w:r>
    </w:p>
    <w:p w14:paraId="41EB9865" w14:textId="77777777" w:rsidR="00555C6E" w:rsidRPr="00872DB4" w:rsidRDefault="00555C6E" w:rsidP="00555C6E">
      <w:pPr>
        <w:pStyle w:val="Prrafodelista"/>
        <w:numPr>
          <w:ilvl w:val="0"/>
          <w:numId w:val="44"/>
        </w:numPr>
        <w:rPr>
          <w:lang w:val="es-ES"/>
        </w:rPr>
      </w:pPr>
      <w:r>
        <w:rPr>
          <w:lang w:val="es-ES"/>
        </w:rPr>
        <w:t>Sí</w:t>
      </w:r>
    </w:p>
    <w:p w14:paraId="06422B2B" w14:textId="77777777" w:rsidR="00555C6E" w:rsidRPr="00872DB4" w:rsidRDefault="00555C6E" w:rsidP="00555C6E">
      <w:pPr>
        <w:pStyle w:val="Prrafodelista"/>
        <w:numPr>
          <w:ilvl w:val="0"/>
          <w:numId w:val="44"/>
        </w:numPr>
        <w:rPr>
          <w:lang w:val="es-ES"/>
        </w:rPr>
      </w:pPr>
      <w:r w:rsidRPr="00872DB4">
        <w:rPr>
          <w:lang w:val="es-ES"/>
        </w:rPr>
        <w:t>No</w:t>
      </w:r>
    </w:p>
    <w:p w14:paraId="337EC73F" w14:textId="77777777" w:rsidR="00555C6E" w:rsidRDefault="00555C6E" w:rsidP="00555C6E">
      <w:pPr>
        <w:ind w:left="142"/>
        <w:rPr>
          <w:b/>
          <w:lang w:val="es-ES"/>
        </w:rPr>
      </w:pPr>
    </w:p>
    <w:p w14:paraId="21AE7F53" w14:textId="77777777" w:rsidR="00555C6E" w:rsidRPr="00872DB4" w:rsidRDefault="00555C6E" w:rsidP="00555C6E">
      <w:pPr>
        <w:ind w:left="142"/>
        <w:rPr>
          <w:b/>
          <w:lang w:val="es-ES"/>
        </w:rPr>
      </w:pPr>
      <w:r w:rsidRPr="00872DB4">
        <w:rPr>
          <w:b/>
          <w:lang w:val="es-ES"/>
        </w:rPr>
        <w:t>Si has respondido si, ¿en cuantas asignaturas?</w:t>
      </w:r>
    </w:p>
    <w:p w14:paraId="3E5758E9" w14:textId="77777777" w:rsidR="00555C6E" w:rsidRDefault="00555C6E" w:rsidP="00555C6E">
      <w:pPr>
        <w:rPr>
          <w:lang w:val="es-ES"/>
        </w:rPr>
      </w:pPr>
    </w:p>
    <w:p w14:paraId="37FAC09B" w14:textId="77777777" w:rsidR="00555C6E" w:rsidRPr="00872DB4" w:rsidRDefault="00555C6E" w:rsidP="00555C6E">
      <w:pPr>
        <w:pStyle w:val="Prrafodelista"/>
        <w:numPr>
          <w:ilvl w:val="0"/>
          <w:numId w:val="21"/>
        </w:numPr>
        <w:rPr>
          <w:b/>
          <w:lang w:val="es-ES"/>
        </w:rPr>
      </w:pPr>
      <w:r w:rsidRPr="00872DB4">
        <w:rPr>
          <w:b/>
          <w:lang w:val="es-ES"/>
        </w:rPr>
        <w:t>Con respecto a la participación de los alumnos en el proceso de evaluación y calificación de la asignatura, indica si en alguna asignatura los alumnos realizan una valoración de su propio trabajo</w:t>
      </w:r>
    </w:p>
    <w:p w14:paraId="29BBCB9C" w14:textId="77777777" w:rsidR="00555C6E" w:rsidRPr="00872DB4" w:rsidRDefault="00555C6E" w:rsidP="00555C6E">
      <w:pPr>
        <w:pStyle w:val="Prrafodelista"/>
        <w:numPr>
          <w:ilvl w:val="0"/>
          <w:numId w:val="23"/>
        </w:numPr>
        <w:rPr>
          <w:lang w:val="es-ES"/>
        </w:rPr>
      </w:pPr>
      <w:r w:rsidRPr="00872DB4">
        <w:rPr>
          <w:lang w:val="es-ES"/>
        </w:rPr>
        <w:t>S</w:t>
      </w:r>
      <w:r>
        <w:rPr>
          <w:lang w:val="es-ES"/>
        </w:rPr>
        <w:t>í</w:t>
      </w:r>
    </w:p>
    <w:p w14:paraId="247ED639" w14:textId="77777777" w:rsidR="00555C6E" w:rsidRPr="00872DB4" w:rsidRDefault="00555C6E" w:rsidP="00555C6E">
      <w:pPr>
        <w:pStyle w:val="Prrafodelista"/>
        <w:numPr>
          <w:ilvl w:val="0"/>
          <w:numId w:val="23"/>
        </w:numPr>
        <w:rPr>
          <w:lang w:val="es-ES"/>
        </w:rPr>
      </w:pPr>
      <w:r w:rsidRPr="00872DB4">
        <w:rPr>
          <w:lang w:val="es-ES"/>
        </w:rPr>
        <w:t>No</w:t>
      </w:r>
    </w:p>
    <w:p w14:paraId="30ED052D" w14:textId="77777777" w:rsidR="00555C6E" w:rsidRDefault="00555C6E" w:rsidP="00555C6E">
      <w:pPr>
        <w:rPr>
          <w:b/>
          <w:lang w:val="es-ES"/>
        </w:rPr>
      </w:pPr>
    </w:p>
    <w:p w14:paraId="0FEC593B" w14:textId="77777777" w:rsidR="00555C6E" w:rsidRDefault="00555C6E" w:rsidP="00555C6E">
      <w:pPr>
        <w:rPr>
          <w:b/>
          <w:lang w:val="es-ES"/>
        </w:rPr>
      </w:pPr>
      <w:r>
        <w:rPr>
          <w:b/>
          <w:lang w:val="es-ES"/>
        </w:rPr>
        <w:t>Si has respondido si, ¿en cuantas asignaturas?</w:t>
      </w:r>
    </w:p>
    <w:p w14:paraId="7927E3A7" w14:textId="77777777" w:rsidR="00555C6E" w:rsidRDefault="00555C6E" w:rsidP="00555C6E">
      <w:pPr>
        <w:rPr>
          <w:b/>
          <w:lang w:val="es-ES"/>
        </w:rPr>
      </w:pPr>
    </w:p>
    <w:p w14:paraId="0A5578DB" w14:textId="77777777" w:rsidR="00555C6E" w:rsidRDefault="00555C6E" w:rsidP="00555C6E">
      <w:pPr>
        <w:pStyle w:val="Prrafodelista"/>
        <w:numPr>
          <w:ilvl w:val="0"/>
          <w:numId w:val="21"/>
        </w:numPr>
        <w:rPr>
          <w:b/>
          <w:lang w:val="es-ES"/>
        </w:rPr>
      </w:pPr>
      <w:r w:rsidRPr="00872DB4">
        <w:rPr>
          <w:b/>
          <w:lang w:val="es-ES"/>
        </w:rPr>
        <w:t>Con respecto a la participación de los alumnos en el proceso de evaluación y calificación de la asignatura, indica si en alguna asignatura los alumnos</w:t>
      </w:r>
      <w:r>
        <w:rPr>
          <w:b/>
          <w:lang w:val="es-ES"/>
        </w:rPr>
        <w:t xml:space="preserve"> evalúan los trabajos de sus compañeros</w:t>
      </w:r>
    </w:p>
    <w:p w14:paraId="0C0A0E5A" w14:textId="77777777" w:rsidR="00555C6E" w:rsidRPr="00872DB4" w:rsidRDefault="00555C6E" w:rsidP="00555C6E">
      <w:pPr>
        <w:pStyle w:val="Prrafodelista"/>
        <w:numPr>
          <w:ilvl w:val="0"/>
          <w:numId w:val="45"/>
        </w:numPr>
        <w:rPr>
          <w:lang w:val="es-ES"/>
        </w:rPr>
      </w:pPr>
      <w:r>
        <w:rPr>
          <w:lang w:val="es-ES"/>
        </w:rPr>
        <w:t>Sí</w:t>
      </w:r>
    </w:p>
    <w:p w14:paraId="78D54D49" w14:textId="77777777" w:rsidR="00555C6E" w:rsidRPr="00872DB4" w:rsidRDefault="00555C6E" w:rsidP="00555C6E">
      <w:pPr>
        <w:pStyle w:val="Prrafodelista"/>
        <w:numPr>
          <w:ilvl w:val="0"/>
          <w:numId w:val="45"/>
        </w:numPr>
        <w:rPr>
          <w:lang w:val="es-ES"/>
        </w:rPr>
      </w:pPr>
      <w:r w:rsidRPr="00872DB4">
        <w:rPr>
          <w:lang w:val="es-ES"/>
        </w:rPr>
        <w:t>No</w:t>
      </w:r>
    </w:p>
    <w:p w14:paraId="2A02EB5F" w14:textId="77777777" w:rsidR="00555C6E" w:rsidRDefault="00555C6E" w:rsidP="00555C6E">
      <w:pPr>
        <w:rPr>
          <w:b/>
          <w:lang w:val="es-ES"/>
        </w:rPr>
      </w:pPr>
    </w:p>
    <w:p w14:paraId="4D0C6D1C" w14:textId="77777777" w:rsidR="00555C6E" w:rsidRDefault="00555C6E" w:rsidP="00555C6E">
      <w:pPr>
        <w:rPr>
          <w:b/>
          <w:lang w:val="es-ES"/>
        </w:rPr>
      </w:pPr>
      <w:r>
        <w:rPr>
          <w:b/>
          <w:lang w:val="es-ES"/>
        </w:rPr>
        <w:t>Si has respondido sí, ¿en cuantas asignaturas?</w:t>
      </w:r>
    </w:p>
    <w:p w14:paraId="70C29D97" w14:textId="77777777" w:rsidR="00555C6E" w:rsidRPr="00872DB4" w:rsidRDefault="00555C6E" w:rsidP="00555C6E">
      <w:pPr>
        <w:pStyle w:val="Prrafodelista"/>
        <w:rPr>
          <w:b/>
          <w:lang w:val="es-ES"/>
        </w:rPr>
      </w:pPr>
    </w:p>
    <w:p w14:paraId="7524A290" w14:textId="77777777" w:rsidR="00555C6E" w:rsidRDefault="00555C6E" w:rsidP="00555C6E">
      <w:pPr>
        <w:rPr>
          <w:b/>
          <w:lang w:val="es-ES"/>
        </w:rPr>
      </w:pPr>
    </w:p>
    <w:p w14:paraId="197D6022" w14:textId="77777777" w:rsidR="00555C6E" w:rsidRPr="003C11CF" w:rsidRDefault="00555C6E" w:rsidP="00555C6E">
      <w:pPr>
        <w:rPr>
          <w:b/>
          <w:lang w:val="es-ES"/>
        </w:rPr>
      </w:pPr>
      <w:r>
        <w:rPr>
          <w:b/>
          <w:color w:val="202024"/>
        </w:rPr>
        <w:t>20.</w:t>
      </w:r>
      <w:r w:rsidRPr="003C11CF">
        <w:rPr>
          <w:b/>
          <w:color w:val="202024"/>
        </w:rPr>
        <w:t>Valora,</w:t>
      </w:r>
      <w:r w:rsidRPr="003C11CF">
        <w:rPr>
          <w:b/>
          <w:color w:val="202024"/>
          <w:spacing w:val="-3"/>
        </w:rPr>
        <w:t xml:space="preserve"> </w:t>
      </w:r>
      <w:r w:rsidRPr="003C11CF">
        <w:rPr>
          <w:b/>
          <w:color w:val="202024"/>
        </w:rPr>
        <w:t>en</w:t>
      </w:r>
      <w:r w:rsidRPr="003C11CF">
        <w:rPr>
          <w:b/>
          <w:color w:val="202024"/>
          <w:spacing w:val="-3"/>
        </w:rPr>
        <w:t xml:space="preserve"> </w:t>
      </w:r>
      <w:r w:rsidRPr="003C11CF">
        <w:rPr>
          <w:b/>
          <w:color w:val="202024"/>
        </w:rPr>
        <w:t>una</w:t>
      </w:r>
      <w:r w:rsidRPr="003C11CF">
        <w:rPr>
          <w:b/>
          <w:color w:val="202024"/>
          <w:spacing w:val="-3"/>
        </w:rPr>
        <w:t xml:space="preserve"> </w:t>
      </w:r>
      <w:r w:rsidRPr="003C11CF">
        <w:rPr>
          <w:b/>
          <w:color w:val="202024"/>
        </w:rPr>
        <w:t>escala</w:t>
      </w:r>
      <w:r w:rsidRPr="003C11CF">
        <w:rPr>
          <w:b/>
          <w:color w:val="202024"/>
          <w:spacing w:val="-3"/>
        </w:rPr>
        <w:t xml:space="preserve"> </w:t>
      </w:r>
      <w:r w:rsidRPr="003C11CF">
        <w:rPr>
          <w:b/>
          <w:color w:val="202024"/>
        </w:rPr>
        <w:t>del</w:t>
      </w:r>
      <w:r w:rsidRPr="003C11CF">
        <w:rPr>
          <w:b/>
          <w:color w:val="202024"/>
          <w:spacing w:val="-3"/>
        </w:rPr>
        <w:t xml:space="preserve"> </w:t>
      </w:r>
      <w:r w:rsidRPr="003C11CF">
        <w:rPr>
          <w:b/>
          <w:color w:val="202024"/>
        </w:rPr>
        <w:t>1</w:t>
      </w:r>
      <w:r w:rsidRPr="003C11CF">
        <w:rPr>
          <w:b/>
          <w:color w:val="202024"/>
          <w:spacing w:val="-3"/>
        </w:rPr>
        <w:t xml:space="preserve"> </w:t>
      </w:r>
      <w:r w:rsidRPr="003C11CF">
        <w:rPr>
          <w:b/>
          <w:color w:val="202024"/>
        </w:rPr>
        <w:t>al</w:t>
      </w:r>
      <w:r w:rsidRPr="003C11CF">
        <w:rPr>
          <w:b/>
          <w:color w:val="202024"/>
          <w:spacing w:val="-3"/>
        </w:rPr>
        <w:t xml:space="preserve"> </w:t>
      </w:r>
      <w:r w:rsidRPr="003C11CF">
        <w:rPr>
          <w:b/>
          <w:color w:val="202024"/>
        </w:rPr>
        <w:t>4,</w:t>
      </w:r>
      <w:r w:rsidRPr="003C11CF">
        <w:rPr>
          <w:b/>
          <w:color w:val="202024"/>
          <w:spacing w:val="-3"/>
        </w:rPr>
        <w:t xml:space="preserve"> </w:t>
      </w:r>
      <w:r w:rsidRPr="003C11CF">
        <w:rPr>
          <w:b/>
          <w:lang w:val="es-ES"/>
        </w:rPr>
        <w:t>si las evaluaciones empleadas en las asignaturas te ayudan a adquirir las competencias profesionales.</w:t>
      </w:r>
    </w:p>
    <w:p w14:paraId="79DDA887" w14:textId="77777777" w:rsidR="00555C6E" w:rsidRPr="00596993" w:rsidRDefault="00555C6E" w:rsidP="00555C6E">
      <w:pPr>
        <w:pStyle w:val="Prrafodelista"/>
        <w:spacing w:before="95"/>
        <w:ind w:left="502"/>
        <w:rPr>
          <w:rFonts w:ascii="Roboto" w:hAnsi="Roboto"/>
          <w:i/>
          <w:sz w:val="21"/>
        </w:rPr>
      </w:pPr>
      <w:r w:rsidRPr="00596993">
        <w:rPr>
          <w:rFonts w:ascii="Roboto" w:hAnsi="Roboto"/>
          <w:i/>
          <w:color w:val="6D6F72"/>
          <w:sz w:val="21"/>
        </w:rPr>
        <w:t>Marca</w:t>
      </w:r>
      <w:r w:rsidRPr="00596993">
        <w:rPr>
          <w:rFonts w:ascii="Roboto" w:hAnsi="Roboto"/>
          <w:i/>
          <w:color w:val="6D6F72"/>
          <w:spacing w:val="-1"/>
          <w:sz w:val="21"/>
        </w:rPr>
        <w:t xml:space="preserve"> </w:t>
      </w:r>
      <w:r w:rsidRPr="00596993">
        <w:rPr>
          <w:rFonts w:ascii="Roboto" w:hAnsi="Roboto"/>
          <w:i/>
          <w:color w:val="6D6F72"/>
          <w:sz w:val="21"/>
        </w:rPr>
        <w:t>solo</w:t>
      </w:r>
      <w:r w:rsidRPr="00596993">
        <w:rPr>
          <w:rFonts w:ascii="Roboto" w:hAnsi="Roboto"/>
          <w:i/>
          <w:color w:val="6D6F72"/>
          <w:spacing w:val="-1"/>
          <w:sz w:val="21"/>
        </w:rPr>
        <w:t xml:space="preserve"> </w:t>
      </w:r>
      <w:r w:rsidRPr="00596993">
        <w:rPr>
          <w:rFonts w:ascii="Roboto" w:hAnsi="Roboto"/>
          <w:i/>
          <w:color w:val="6D6F72"/>
          <w:sz w:val="21"/>
        </w:rPr>
        <w:t>un</w:t>
      </w:r>
      <w:r w:rsidRPr="00596993">
        <w:rPr>
          <w:rFonts w:ascii="Roboto" w:hAnsi="Roboto"/>
          <w:i/>
          <w:color w:val="6D6F72"/>
          <w:spacing w:val="-1"/>
          <w:sz w:val="21"/>
        </w:rPr>
        <w:t xml:space="preserve"> </w:t>
      </w:r>
      <w:r w:rsidRPr="00596993">
        <w:rPr>
          <w:rFonts w:ascii="Roboto" w:hAnsi="Roboto"/>
          <w:i/>
          <w:color w:val="6D6F72"/>
          <w:sz w:val="21"/>
        </w:rPr>
        <w:t>óvalo.</w:t>
      </w:r>
    </w:p>
    <w:p w14:paraId="47973B61" w14:textId="77777777" w:rsidR="00555C6E" w:rsidRDefault="00555C6E" w:rsidP="00555C6E">
      <w:pPr>
        <w:pStyle w:val="Textoindependiente"/>
        <w:spacing w:before="7"/>
        <w:ind w:left="502"/>
        <w:rPr>
          <w:rFonts w:ascii="Roboto"/>
          <w:i/>
          <w:sz w:val="28"/>
        </w:rPr>
      </w:pPr>
    </w:p>
    <w:p w14:paraId="0FCDC74A" w14:textId="77777777" w:rsidR="00555C6E" w:rsidRPr="00596993" w:rsidRDefault="00555C6E" w:rsidP="00555C6E">
      <w:pPr>
        <w:tabs>
          <w:tab w:val="left" w:pos="5517"/>
        </w:tabs>
        <w:spacing w:before="71" w:after="128"/>
        <w:ind w:left="142"/>
        <w:rPr>
          <w:rFonts w:ascii="Roboto"/>
          <w:sz w:val="21"/>
        </w:rPr>
      </w:pPr>
      <w:r>
        <w:rPr>
          <w:rFonts w:ascii="Roboto"/>
          <w:color w:val="202024"/>
          <w:sz w:val="21"/>
        </w:rPr>
        <w:t xml:space="preserve">                   </w:t>
      </w:r>
      <w:r w:rsidRPr="00596993">
        <w:rPr>
          <w:rFonts w:ascii="Roboto"/>
          <w:color w:val="202024"/>
          <w:sz w:val="21"/>
        </w:rPr>
        <w:t xml:space="preserve">     1                    2              3                 4</w:t>
      </w:r>
    </w:p>
    <w:p w14:paraId="64632D8F" w14:textId="77777777" w:rsidR="00555C6E" w:rsidRDefault="00555C6E" w:rsidP="00555C6E">
      <w:pPr>
        <w:pStyle w:val="Textoindependiente"/>
        <w:numPr>
          <w:ilvl w:val="0"/>
          <w:numId w:val="21"/>
        </w:numPr>
        <w:spacing w:line="20" w:lineRule="exact"/>
        <w:rPr>
          <w:rFonts w:ascii="Roboto"/>
          <w:sz w:val="2"/>
        </w:rPr>
      </w:pPr>
      <w:r>
        <w:rPr>
          <w:noProof/>
          <w:lang w:val="en-GB" w:eastAsia="en-GB"/>
        </w:rPr>
        <mc:AlternateContent>
          <mc:Choice Requires="wpg">
            <w:drawing>
              <wp:anchor distT="0" distB="0" distL="0" distR="0" simplePos="0" relativeHeight="251684864" behindDoc="1" locked="0" layoutInCell="1" allowOverlap="1" wp14:anchorId="21644CAB" wp14:editId="1FDE0747">
                <wp:simplePos x="0" y="0"/>
                <wp:positionH relativeFrom="page">
                  <wp:posOffset>1189990</wp:posOffset>
                </wp:positionH>
                <wp:positionV relativeFrom="paragraph">
                  <wp:posOffset>90805</wp:posOffset>
                </wp:positionV>
                <wp:extent cx="4488815" cy="9525"/>
                <wp:effectExtent l="0" t="0" r="0" b="0"/>
                <wp:wrapTopAndBottom/>
                <wp:docPr id="69" name="Agrupar 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8815" cy="9525"/>
                          <a:chOff x="1841" y="203"/>
                          <a:chExt cx="7069" cy="15"/>
                        </a:xfrm>
                      </wpg:grpSpPr>
                      <wps:wsp>
                        <wps:cNvPr id="70" name="Freeform 11"/>
                        <wps:cNvSpPr>
                          <a:spLocks/>
                        </wps:cNvSpPr>
                        <wps:spPr bwMode="auto">
                          <a:xfrm>
                            <a:off x="1840" y="202"/>
                            <a:ext cx="1816" cy="15"/>
                          </a:xfrm>
                          <a:custGeom>
                            <a:avLst/>
                            <a:gdLst>
                              <a:gd name="T0" fmla="+- 0 3656 1841"/>
                              <a:gd name="T1" fmla="*/ T0 w 1816"/>
                              <a:gd name="T2" fmla="+- 0 203 203"/>
                              <a:gd name="T3" fmla="*/ 203 h 15"/>
                              <a:gd name="T4" fmla="+- 0 2936 1841"/>
                              <a:gd name="T5" fmla="*/ T4 w 1816"/>
                              <a:gd name="T6" fmla="+- 0 203 203"/>
                              <a:gd name="T7" fmla="*/ 203 h 15"/>
                              <a:gd name="T8" fmla="+- 0 1841 1841"/>
                              <a:gd name="T9" fmla="*/ T8 w 1816"/>
                              <a:gd name="T10" fmla="+- 0 203 203"/>
                              <a:gd name="T11" fmla="*/ 203 h 15"/>
                              <a:gd name="T12" fmla="+- 0 1841 1841"/>
                              <a:gd name="T13" fmla="*/ T12 w 1816"/>
                              <a:gd name="T14" fmla="+- 0 218 203"/>
                              <a:gd name="T15" fmla="*/ 218 h 15"/>
                              <a:gd name="T16" fmla="+- 0 2936 1841"/>
                              <a:gd name="T17" fmla="*/ T16 w 1816"/>
                              <a:gd name="T18" fmla="+- 0 218 203"/>
                              <a:gd name="T19" fmla="*/ 218 h 15"/>
                              <a:gd name="T20" fmla="+- 0 3656 1841"/>
                              <a:gd name="T21" fmla="*/ T20 w 1816"/>
                              <a:gd name="T22" fmla="+- 0 218 203"/>
                              <a:gd name="T23" fmla="*/ 218 h 15"/>
                              <a:gd name="T24" fmla="+- 0 3656 1841"/>
                              <a:gd name="T25" fmla="*/ T24 w 1816"/>
                              <a:gd name="T26" fmla="+- 0 203 203"/>
                              <a:gd name="T27" fmla="*/ 203 h 15"/>
                            </a:gdLst>
                            <a:ahLst/>
                            <a:cxnLst>
                              <a:cxn ang="0">
                                <a:pos x="T1" y="T3"/>
                              </a:cxn>
                              <a:cxn ang="0">
                                <a:pos x="T5" y="T7"/>
                              </a:cxn>
                              <a:cxn ang="0">
                                <a:pos x="T9" y="T11"/>
                              </a:cxn>
                              <a:cxn ang="0">
                                <a:pos x="T13" y="T15"/>
                              </a:cxn>
                              <a:cxn ang="0">
                                <a:pos x="T17" y="T19"/>
                              </a:cxn>
                              <a:cxn ang="0">
                                <a:pos x="T21" y="T23"/>
                              </a:cxn>
                              <a:cxn ang="0">
                                <a:pos x="T25" y="T27"/>
                              </a:cxn>
                            </a:cxnLst>
                            <a:rect l="0" t="0" r="r" b="b"/>
                            <a:pathLst>
                              <a:path w="1816" h="15">
                                <a:moveTo>
                                  <a:pt x="1815" y="0"/>
                                </a:moveTo>
                                <a:lnTo>
                                  <a:pt x="1095" y="0"/>
                                </a:lnTo>
                                <a:lnTo>
                                  <a:pt x="0" y="0"/>
                                </a:lnTo>
                                <a:lnTo>
                                  <a:pt x="0" y="15"/>
                                </a:lnTo>
                                <a:lnTo>
                                  <a:pt x="1095" y="15"/>
                                </a:lnTo>
                                <a:lnTo>
                                  <a:pt x="1815" y="15"/>
                                </a:lnTo>
                                <a:lnTo>
                                  <a:pt x="1815" y="0"/>
                                </a:lnTo>
                                <a:close/>
                              </a:path>
                            </a:pathLst>
                          </a:custGeom>
                          <a:solidFill>
                            <a:srgbClr val="BD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1" name="Rectangle 12"/>
                        <wps:cNvSpPr>
                          <a:spLocks noChangeArrowheads="1"/>
                        </wps:cNvSpPr>
                        <wps:spPr bwMode="auto">
                          <a:xfrm>
                            <a:off x="3656" y="202"/>
                            <a:ext cx="5253" cy="15"/>
                          </a:xfrm>
                          <a:prstGeom prst="rect">
                            <a:avLst/>
                          </a:prstGeom>
                          <a:solidFill>
                            <a:srgbClr val="BDC1C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w14:anchorId="1D006B76" id="Agrupar 69" o:spid="_x0000_s1026" style="position:absolute;margin-left:93.7pt;margin-top:7.15pt;width:353.45pt;height:.75pt;z-index:-251631616;mso-wrap-distance-left:0;mso-wrap-distance-right:0;mso-position-horizontal-relative:page" coordorigin="1841,203" coordsize="7069,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">
                <v:shape id="Freeform 11" o:spid="_x0000_s1027" style="position:absolute;left:1840;top:202;width:1816;height:15;visibility:visible;mso-wrap-style:square;v-text-anchor:top" coordsize="1816,1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k2pXwgAA&#10;ANsAAAAPAAAAZHJzL2Rvd25yZXYueG1sRE9Ni8IwEL0L+x/CLHgRTXfBrlajyEJBEEVdQY9DM7bF&#10;ZtJtotZ/bw6Cx8f7ns5bU4kbNa60rOBrEIEgzqwuOVdw+Ev7IxDOI2usLJOCBzmYzz46U0y0vfOO&#10;bnufixDCLkEFhfd1IqXLCjLoBrYmDtzZNgZ9gE0udYP3EG4q+R1FsTRYcmgosKbfgrLL/moU6HS1&#10;GPba4zhebyO7OR3+h7s0Vqr72S4mIDy1/i1+uZdawU9YH76EHyBnT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iTalfCAAAA2wAAAA8AAAAAAAAAAAAAAAAAlwIAAGRycy9kb3du&#10;cmV2LnhtbFBLBQYAAAAABAAEAPUAAACGAwAAAAA=&#10;" path="m1815,0l1095,,,,,15,1095,15,1815,15,1815,0xe" fillcolor="#bdc1c6" stroked="f">
                  <v:path arrowok="t" o:connecttype="custom" o:connectlocs="1815,203;1095,203;0,203;0,218;1095,218;1815,218;1815,203" o:connectangles="0,0,0,0,0,0,0"/>
                </v:shape>
                <v:rect id="Rectangle 12" o:spid="_x0000_s1028" style="position:absolute;left:3656;top:202;width:5253;height: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VrgPwgAA&#10;ANsAAAAPAAAAZHJzL2Rvd25yZXYueG1sRI/NasMwEITvhbyD2EBvtewEkuJaCSUQyLVJintcrK1l&#10;aq2MJf/k7aNAoMdhZr5hiv1sWzFS7xvHCrIkBUFcOd1wreB6Ob69g/ABWWPrmBTcyMN+t3gpMNdu&#10;4i8az6EWEcI+RwUmhC6X0leGLPrEdcTR+3W9xRBlX0vd4xThtpWrNN1Iiw3HBYMdHQxVf+fBKlgP&#10;w7Upb9+Vdz+yHNbbebpYo9Trcv78ABFoDv/hZ/ukFWwzeHyJP0Du7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RWuA/CAAAA2wAAAA8AAAAAAAAAAAAAAAAAlwIAAGRycy9kb3du&#10;cmV2LnhtbFBLBQYAAAAABAAEAPUAAACGAwAAAAA=&#10;" fillcolor="#bdc1c6" stroked="f"/>
                <w10:wrap type="topAndBottom" anchorx="page"/>
              </v:group>
            </w:pict>
          </mc:Fallback>
        </mc:AlternateContent>
      </w:r>
    </w:p>
    <w:p w14:paraId="4BD7B252" w14:textId="77777777" w:rsidR="00555C6E" w:rsidRDefault="00555C6E" w:rsidP="00555C6E">
      <w:pPr>
        <w:pStyle w:val="Textoindependiente"/>
        <w:ind w:left="142"/>
        <w:rPr>
          <w:rFonts w:ascii="Roboto"/>
          <w:sz w:val="20"/>
        </w:rPr>
      </w:pPr>
      <w:r>
        <w:rPr>
          <w:rFonts w:ascii="Roboto"/>
          <w:color w:val="202024"/>
          <w:sz w:val="21"/>
        </w:rPr>
        <w:t>Nada</w:t>
      </w:r>
      <w:r>
        <w:rPr>
          <w:rFonts w:ascii="Roboto"/>
          <w:noProof/>
          <w:sz w:val="20"/>
          <w:lang w:val="es-ES_tradnl" w:eastAsia="es-ES_tradnl"/>
        </w:rPr>
        <w:t xml:space="preserve"> </w:t>
      </w:r>
      <w:r>
        <w:rPr>
          <w:rFonts w:ascii="Roboto"/>
          <w:noProof/>
          <w:sz w:val="20"/>
          <w:lang w:val="en-GB" w:eastAsia="en-GB"/>
        </w:rPr>
        <mc:AlternateContent>
          <mc:Choice Requires="wps">
            <w:drawing>
              <wp:anchor distT="0" distB="0" distL="114300" distR="114300" simplePos="0" relativeHeight="251686912" behindDoc="0" locked="0" layoutInCell="1" allowOverlap="1" wp14:anchorId="23C9E964" wp14:editId="140B5675">
                <wp:simplePos x="0" y="0"/>
                <wp:positionH relativeFrom="column">
                  <wp:posOffset>1487170</wp:posOffset>
                </wp:positionH>
                <wp:positionV relativeFrom="paragraph">
                  <wp:posOffset>80010</wp:posOffset>
                </wp:positionV>
                <wp:extent cx="337185" cy="224155"/>
                <wp:effectExtent l="0" t="0" r="18415" b="29845"/>
                <wp:wrapThrough wrapText="bothSides">
                  <wp:wrapPolygon edited="0">
                    <wp:start x="0" y="0"/>
                    <wp:lineTo x="0" y="22028"/>
                    <wp:lineTo x="21153" y="22028"/>
                    <wp:lineTo x="21153" y="0"/>
                    <wp:lineTo x="0" y="0"/>
                  </wp:wrapPolygon>
                </wp:wrapThrough>
                <wp:docPr id="72" name="Elipse 72"/>
                <wp:cNvGraphicFramePr/>
                <a:graphic xmlns:a="http://schemas.openxmlformats.org/drawingml/2006/main">
                  <a:graphicData uri="http://schemas.microsoft.com/office/word/2010/wordprocessingShape">
                    <wps:wsp>
                      <wps:cNvSpPr/>
                      <wps:spPr>
                        <a:xfrm>
                          <a:off x="0" y="0"/>
                          <a:ext cx="337185" cy="2241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oval w14:anchorId="68E20B64" id="Elipse 72" o:spid="_x0000_s1026" style="position:absolute;margin-left:117.1pt;margin-top:6.3pt;width:26.55pt;height:17.6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" filled="f" strokecolor="#1f3763 [1604]" strokeweight="1pt">
                <v:stroke joinstyle="miter"/>
                <w10:wrap type="through"/>
              </v:oval>
            </w:pict>
          </mc:Fallback>
        </mc:AlternateContent>
      </w:r>
      <w:r>
        <w:rPr>
          <w:rFonts w:ascii="Roboto"/>
          <w:noProof/>
          <w:sz w:val="20"/>
          <w:lang w:val="en-GB" w:eastAsia="en-GB"/>
        </w:rPr>
        <mc:AlternateContent>
          <mc:Choice Requires="wps">
            <w:drawing>
              <wp:anchor distT="0" distB="0" distL="114300" distR="114300" simplePos="0" relativeHeight="251687936" behindDoc="0" locked="0" layoutInCell="1" allowOverlap="1" wp14:anchorId="120071AA" wp14:editId="36155236">
                <wp:simplePos x="0" y="0"/>
                <wp:positionH relativeFrom="column">
                  <wp:posOffset>2058670</wp:posOffset>
                </wp:positionH>
                <wp:positionV relativeFrom="paragraph">
                  <wp:posOffset>80010</wp:posOffset>
                </wp:positionV>
                <wp:extent cx="337185" cy="224155"/>
                <wp:effectExtent l="0" t="0" r="18415" b="29845"/>
                <wp:wrapThrough wrapText="bothSides">
                  <wp:wrapPolygon edited="0">
                    <wp:start x="0" y="0"/>
                    <wp:lineTo x="0" y="22028"/>
                    <wp:lineTo x="21153" y="22028"/>
                    <wp:lineTo x="21153" y="0"/>
                    <wp:lineTo x="0" y="0"/>
                  </wp:wrapPolygon>
                </wp:wrapThrough>
                <wp:docPr id="73" name="Elipse 73"/>
                <wp:cNvGraphicFramePr/>
                <a:graphic xmlns:a="http://schemas.openxmlformats.org/drawingml/2006/main">
                  <a:graphicData uri="http://schemas.microsoft.com/office/word/2010/wordprocessingShape">
                    <wps:wsp>
                      <wps:cNvSpPr/>
                      <wps:spPr>
                        <a:xfrm>
                          <a:off x="0" y="0"/>
                          <a:ext cx="337185" cy="2241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oval w14:anchorId="4861171C" id="Elipse 73" o:spid="_x0000_s1026" style="position:absolute;margin-left:162.1pt;margin-top:6.3pt;width:26.55pt;height:17.6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" filled="f" strokecolor="#1f3763 [1604]" strokeweight="1pt">
                <v:stroke joinstyle="miter"/>
                <w10:wrap type="through"/>
              </v:oval>
            </w:pict>
          </mc:Fallback>
        </mc:AlternateContent>
      </w:r>
      <w:r>
        <w:rPr>
          <w:rFonts w:ascii="Roboto"/>
          <w:noProof/>
          <w:sz w:val="20"/>
          <w:lang w:val="en-GB" w:eastAsia="en-GB"/>
        </w:rPr>
        <mc:AlternateContent>
          <mc:Choice Requires="wps">
            <w:drawing>
              <wp:anchor distT="0" distB="0" distL="114300" distR="114300" simplePos="0" relativeHeight="251688960" behindDoc="0" locked="0" layoutInCell="1" allowOverlap="1" wp14:anchorId="6AFFB815" wp14:editId="6F45EEFE">
                <wp:simplePos x="0" y="0"/>
                <wp:positionH relativeFrom="column">
                  <wp:posOffset>2630170</wp:posOffset>
                </wp:positionH>
                <wp:positionV relativeFrom="paragraph">
                  <wp:posOffset>80010</wp:posOffset>
                </wp:positionV>
                <wp:extent cx="337185" cy="224155"/>
                <wp:effectExtent l="0" t="0" r="18415" b="29845"/>
                <wp:wrapThrough wrapText="bothSides">
                  <wp:wrapPolygon edited="0">
                    <wp:start x="0" y="0"/>
                    <wp:lineTo x="0" y="22028"/>
                    <wp:lineTo x="21153" y="22028"/>
                    <wp:lineTo x="21153" y="0"/>
                    <wp:lineTo x="0" y="0"/>
                  </wp:wrapPolygon>
                </wp:wrapThrough>
                <wp:docPr id="74" name="Elipse 74"/>
                <wp:cNvGraphicFramePr/>
                <a:graphic xmlns:a="http://schemas.openxmlformats.org/drawingml/2006/main">
                  <a:graphicData uri="http://schemas.microsoft.com/office/word/2010/wordprocessingShape">
                    <wps:wsp>
                      <wps:cNvSpPr/>
                      <wps:spPr>
                        <a:xfrm>
                          <a:off x="0" y="0"/>
                          <a:ext cx="337185" cy="2241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oval w14:anchorId="6B38674B" id="Elipse 74" o:spid="_x0000_s1026" style="position:absolute;margin-left:207.1pt;margin-top:6.3pt;width:26.55pt;height:17.6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" filled="f" strokecolor="#1f3763 [1604]" strokeweight="1pt">
                <v:stroke joinstyle="miter"/>
                <w10:wrap type="through"/>
              </v:oval>
            </w:pict>
          </mc:Fallback>
        </mc:AlternateContent>
      </w:r>
      <w:r>
        <w:rPr>
          <w:rFonts w:ascii="Roboto"/>
          <w:noProof/>
          <w:sz w:val="20"/>
          <w:lang w:val="en-GB" w:eastAsia="en-GB"/>
        </w:rPr>
        <mc:AlternateContent>
          <mc:Choice Requires="wps">
            <w:drawing>
              <wp:anchor distT="0" distB="0" distL="114300" distR="114300" simplePos="0" relativeHeight="251685888" behindDoc="0" locked="0" layoutInCell="1" allowOverlap="1" wp14:anchorId="68EE7FBB" wp14:editId="20A713B5">
                <wp:simplePos x="0" y="0"/>
                <wp:positionH relativeFrom="column">
                  <wp:posOffset>800100</wp:posOffset>
                </wp:positionH>
                <wp:positionV relativeFrom="paragraph">
                  <wp:posOffset>79552</wp:posOffset>
                </wp:positionV>
                <wp:extent cx="337185" cy="224155"/>
                <wp:effectExtent l="0" t="0" r="18415" b="29845"/>
                <wp:wrapThrough wrapText="bothSides">
                  <wp:wrapPolygon edited="0">
                    <wp:start x="0" y="0"/>
                    <wp:lineTo x="0" y="22028"/>
                    <wp:lineTo x="21153" y="22028"/>
                    <wp:lineTo x="21153" y="0"/>
                    <wp:lineTo x="0" y="0"/>
                  </wp:wrapPolygon>
                </wp:wrapThrough>
                <wp:docPr id="75" name="Elipse 75"/>
                <wp:cNvGraphicFramePr/>
                <a:graphic xmlns:a="http://schemas.openxmlformats.org/drawingml/2006/main">
                  <a:graphicData uri="http://schemas.microsoft.com/office/word/2010/wordprocessingShape">
                    <wps:wsp>
                      <wps:cNvSpPr/>
                      <wps:spPr>
                        <a:xfrm>
                          <a:off x="0" y="0"/>
                          <a:ext cx="337185" cy="2241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oval w14:anchorId="3A7C341B" id="Elipse 75" o:spid="_x0000_s1026" style="position:absolute;margin-left:63pt;margin-top:6.25pt;width:26.55pt;height:17.6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" filled="f" strokecolor="#1f3763 [1604]" strokeweight="1pt">
                <v:stroke joinstyle="miter"/>
                <w10:wrap type="through"/>
              </v:oval>
            </w:pict>
          </mc:Fallback>
        </mc:AlternateContent>
      </w:r>
      <w:r>
        <w:rPr>
          <w:rFonts w:ascii="Roboto"/>
          <w:noProof/>
          <w:sz w:val="20"/>
          <w:lang w:val="es-ES_tradnl" w:eastAsia="es-ES_tradnl"/>
        </w:rPr>
        <w:tab/>
      </w:r>
      <w:r>
        <w:rPr>
          <w:rFonts w:ascii="Roboto"/>
          <w:noProof/>
          <w:sz w:val="20"/>
          <w:lang w:val="es-ES_tradnl" w:eastAsia="es-ES_tradnl"/>
        </w:rPr>
        <w:tab/>
      </w:r>
      <w:r>
        <w:rPr>
          <w:rFonts w:ascii="Roboto"/>
          <w:noProof/>
          <w:sz w:val="20"/>
          <w:lang w:val="es-ES_tradnl" w:eastAsia="es-ES_tradnl"/>
        </w:rPr>
        <w:tab/>
        <w:t>Mucho</w:t>
      </w:r>
    </w:p>
    <w:p w14:paraId="2CE0D8CB" w14:textId="77777777" w:rsidR="00555C6E" w:rsidRDefault="00555C6E" w:rsidP="00555C6E">
      <w:pPr>
        <w:pStyle w:val="Textoindependiente"/>
        <w:ind w:left="142"/>
        <w:rPr>
          <w:rFonts w:ascii="Roboto"/>
          <w:sz w:val="20"/>
        </w:rPr>
      </w:pPr>
      <w:r>
        <w:rPr>
          <w:rFonts w:ascii="Roboto"/>
          <w:noProof/>
          <w:sz w:val="2"/>
          <w:lang w:val="en-GB" w:eastAsia="en-GB"/>
        </w:rPr>
        <mc:AlternateContent>
          <mc:Choice Requires="wpg">
            <w:drawing>
              <wp:inline distT="0" distB="0" distL="0" distR="0" wp14:anchorId="44ABDA60" wp14:editId="0FE563A1">
                <wp:extent cx="4488815" cy="9525"/>
                <wp:effectExtent l="0" t="0" r="0" b="3175"/>
                <wp:docPr id="76" name="Agrupar 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8815" cy="9525"/>
                          <a:chOff x="0" y="0"/>
                          <a:chExt cx="7069" cy="15"/>
                        </a:xfrm>
                      </wpg:grpSpPr>
                      <wps:wsp>
                        <wps:cNvPr id="77" name="Freeform 3"/>
                        <wps:cNvSpPr>
                          <a:spLocks/>
                        </wps:cNvSpPr>
                        <wps:spPr bwMode="auto">
                          <a:xfrm>
                            <a:off x="0" y="0"/>
                            <a:ext cx="1816" cy="15"/>
                          </a:xfrm>
                          <a:custGeom>
                            <a:avLst/>
                            <a:gdLst>
                              <a:gd name="T0" fmla="*/ 1816 w 1816"/>
                              <a:gd name="T1" fmla="*/ 0 h 15"/>
                              <a:gd name="T2" fmla="*/ 1095 w 1816"/>
                              <a:gd name="T3" fmla="*/ 0 h 15"/>
                              <a:gd name="T4" fmla="*/ 0 w 1816"/>
                              <a:gd name="T5" fmla="*/ 0 h 15"/>
                              <a:gd name="T6" fmla="*/ 0 w 1816"/>
                              <a:gd name="T7" fmla="*/ 15 h 15"/>
                              <a:gd name="T8" fmla="*/ 1095 w 1816"/>
                              <a:gd name="T9" fmla="*/ 15 h 15"/>
                              <a:gd name="T10" fmla="*/ 1816 w 1816"/>
                              <a:gd name="T11" fmla="*/ 15 h 15"/>
                              <a:gd name="T12" fmla="*/ 1816 w 1816"/>
                              <a:gd name="T13" fmla="*/ 0 h 15"/>
                            </a:gdLst>
                            <a:ahLst/>
                            <a:cxnLst>
                              <a:cxn ang="0">
                                <a:pos x="T0" y="T1"/>
                              </a:cxn>
                              <a:cxn ang="0">
                                <a:pos x="T2" y="T3"/>
                              </a:cxn>
                              <a:cxn ang="0">
                                <a:pos x="T4" y="T5"/>
                              </a:cxn>
                              <a:cxn ang="0">
                                <a:pos x="T6" y="T7"/>
                              </a:cxn>
                              <a:cxn ang="0">
                                <a:pos x="T8" y="T9"/>
                              </a:cxn>
                              <a:cxn ang="0">
                                <a:pos x="T10" y="T11"/>
                              </a:cxn>
                              <a:cxn ang="0">
                                <a:pos x="T12" y="T13"/>
                              </a:cxn>
                            </a:cxnLst>
                            <a:rect l="0" t="0" r="r" b="b"/>
                            <a:pathLst>
                              <a:path w="1816" h="15">
                                <a:moveTo>
                                  <a:pt x="1816" y="0"/>
                                </a:moveTo>
                                <a:lnTo>
                                  <a:pt x="1095" y="0"/>
                                </a:lnTo>
                                <a:lnTo>
                                  <a:pt x="0" y="0"/>
                                </a:lnTo>
                                <a:lnTo>
                                  <a:pt x="0" y="15"/>
                                </a:lnTo>
                                <a:lnTo>
                                  <a:pt x="1095" y="15"/>
                                </a:lnTo>
                                <a:lnTo>
                                  <a:pt x="1816" y="15"/>
                                </a:lnTo>
                                <a:lnTo>
                                  <a:pt x="1816" y="0"/>
                                </a:lnTo>
                                <a:close/>
                              </a:path>
                            </a:pathLst>
                          </a:custGeom>
                          <a:solidFill>
                            <a:srgbClr val="BD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8" name="Rectangle 4"/>
                        <wps:cNvSpPr>
                          <a:spLocks noChangeArrowheads="1"/>
                        </wps:cNvSpPr>
                        <wps:spPr bwMode="auto">
                          <a:xfrm>
                            <a:off x="1815" y="0"/>
                            <a:ext cx="5253" cy="15"/>
                          </a:xfrm>
                          <a:prstGeom prst="rect">
                            <a:avLst/>
                          </a:prstGeom>
                          <a:solidFill>
                            <a:srgbClr val="BDC1C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xmlns:mo="http://schemas.microsoft.com/office/mac/office/2008/main" xmlns:mv="urn:schemas-microsoft-com:mac:vml">
            <w:pict>
              <v:group w14:anchorId="22469C84" id="Agrupar 76" o:spid="_x0000_s1026" style="width:353.45pt;height:.75pt;mso-position-horizontal-relative:char;mso-position-vertical-relative:line" coordsize="7069,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">
                <v:shape id="Freeform 3" o:spid="_x0000_s1027" style="position:absolute;width:1816;height:15;visibility:visible;mso-wrap-style:square;v-text-anchor:top" coordsize="1816,1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evIjxQAA&#10;ANsAAAAPAAAAZHJzL2Rvd25yZXYueG1sRI/dasJAFITvBd9hOYI3UjctGGvqKlIICGLxD+zlIXtM&#10;gtmzaXbV+PauUPBymJlvmOm8NZW4UuNKywrehxEI4szqknMFh3369gnCeWSNlWVScCcH81m3M8VE&#10;2xtv6brzuQgQdgkqKLyvEyldVpBBN7Q1cfBOtjHog2xyqRu8Bbip5EcUxdJgyWGhwJq+C8rOu4tR&#10;oNPVYjRoj5N4vYnsz+/hb7RNY6X6vXbxBcJT61/h//ZSKxiP4fkl/AA5e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d68iPFAAAA2wAAAA8AAAAAAAAAAAAAAAAAlwIAAGRycy9k&#10;b3ducmV2LnhtbFBLBQYAAAAABAAEAPUAAACJAwAAAAA=&#10;" path="m1816,0l1095,,,,,15,1095,15,1816,15,1816,0xe" fillcolor="#bdc1c6" stroked="f">
                  <v:path arrowok="t" o:connecttype="custom" o:connectlocs="1816,0;1095,0;0,0;0,15;1095,15;1816,15;1816,0" o:connectangles="0,0,0,0,0,0,0"/>
                </v:shape>
                <v:rect id="Rectangle 4" o:spid="_x0000_s1028" style="position:absolute;left:1815;width:5253;height: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YPdovwAA&#10;ANsAAAAPAAAAZHJzL2Rvd25yZXYueG1sRE/JasMwEL0H8g9iAr3FcmNoWseyKYVAr01S0uNgTSxT&#10;a2QsecnfV4dCjo+3F9ViOzHR4FvHCp6TFARx7XTLjYLL+bh9BeEDssbOMSm4k4eqXK8KzLWb+Yum&#10;U2hEDGGfowITQp9L6WtDFn3ieuLI3dxgMUQ4NFIPOMdw28ldmr5Iiy3HBoM9fRiqf0+jVZCN46W9&#10;3r9r737kdcz2y3y2RqmnzfJ+ABFoCQ/xv/tTK3iLY+OX+ANk+Q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Vg92i/AAAA2wAAAA8AAAAAAAAAAAAAAAAAlwIAAGRycy9kb3ducmV2&#10;LnhtbFBLBQYAAAAABAAEAPUAAACDAwAAAAA=&#10;" fillcolor="#bdc1c6" stroked="f"/>
                <w10:anchorlock/>
              </v:group>
            </w:pict>
          </mc:Fallback>
        </mc:AlternateContent>
      </w:r>
    </w:p>
    <w:p w14:paraId="48E9B7E4" w14:textId="77777777" w:rsidR="00555C6E" w:rsidRDefault="00555C6E" w:rsidP="00555C6E">
      <w:pPr>
        <w:rPr>
          <w:b/>
        </w:rPr>
      </w:pPr>
    </w:p>
    <w:p w14:paraId="09C29E3A" w14:textId="77777777" w:rsidR="00555C6E" w:rsidRDefault="00555C6E" w:rsidP="00555C6E">
      <w:pPr>
        <w:rPr>
          <w:b/>
        </w:rPr>
      </w:pPr>
    </w:p>
    <w:p w14:paraId="0A3CC262" w14:textId="77777777" w:rsidR="00555C6E" w:rsidRDefault="00555C6E" w:rsidP="00555C6E">
      <w:pPr>
        <w:rPr>
          <w:b/>
        </w:rPr>
      </w:pPr>
    </w:p>
    <w:p w14:paraId="57F9DCA0" w14:textId="77777777" w:rsidR="00555C6E" w:rsidRPr="000C5515" w:rsidRDefault="00555C6E" w:rsidP="00555C6E">
      <w:pPr>
        <w:rPr>
          <w:b/>
        </w:rPr>
      </w:pPr>
    </w:p>
    <w:p w14:paraId="49407EFE" w14:textId="77777777" w:rsidR="00555C6E" w:rsidRPr="00E44B0F" w:rsidRDefault="00555C6E" w:rsidP="00555C6E">
      <w:pPr>
        <w:rPr>
          <w:b/>
          <w:lang w:val="es-ES"/>
        </w:rPr>
      </w:pPr>
      <w:r>
        <w:rPr>
          <w:b/>
          <w:lang w:val="es-ES"/>
        </w:rPr>
        <w:lastRenderedPageBreak/>
        <w:t>21.</w:t>
      </w:r>
      <w:r w:rsidRPr="00E44B0F">
        <w:rPr>
          <w:b/>
          <w:lang w:val="es-ES"/>
        </w:rPr>
        <w:t xml:space="preserve">¿Qué aspectos </w:t>
      </w:r>
      <w:r>
        <w:rPr>
          <w:b/>
          <w:lang w:val="es-ES"/>
        </w:rPr>
        <w:t>son los que más te motivan del ciclo formativo</w:t>
      </w:r>
      <w:r w:rsidRPr="00E44B0F">
        <w:rPr>
          <w:b/>
          <w:lang w:val="es-ES"/>
        </w:rPr>
        <w:t xml:space="preserve">? (puedes seleccionar </w:t>
      </w:r>
      <w:r>
        <w:rPr>
          <w:b/>
          <w:lang w:val="es-ES"/>
        </w:rPr>
        <w:t>varias opciones</w:t>
      </w:r>
      <w:r w:rsidRPr="00E44B0F">
        <w:rPr>
          <w:b/>
          <w:lang w:val="es-ES"/>
        </w:rPr>
        <w:t>.)</w:t>
      </w:r>
    </w:p>
    <w:p w14:paraId="4A54B5F5" w14:textId="77777777" w:rsidR="00555C6E" w:rsidRPr="00E37592" w:rsidRDefault="00555C6E" w:rsidP="00555C6E">
      <w:pPr>
        <w:pStyle w:val="Prrafodelista"/>
        <w:numPr>
          <w:ilvl w:val="0"/>
          <w:numId w:val="36"/>
        </w:numPr>
        <w:rPr>
          <w:lang w:val="es-ES"/>
        </w:rPr>
      </w:pPr>
      <w:r w:rsidRPr="00E37592">
        <w:rPr>
          <w:lang w:val="es-ES"/>
        </w:rPr>
        <w:t xml:space="preserve">Metodologías </w:t>
      </w:r>
    </w:p>
    <w:p w14:paraId="2ED5501F" w14:textId="77777777" w:rsidR="00555C6E" w:rsidRPr="00E37592" w:rsidRDefault="00555C6E" w:rsidP="00555C6E">
      <w:pPr>
        <w:pStyle w:val="Prrafodelista"/>
        <w:numPr>
          <w:ilvl w:val="0"/>
          <w:numId w:val="36"/>
        </w:numPr>
        <w:rPr>
          <w:lang w:val="es-ES"/>
        </w:rPr>
      </w:pPr>
      <w:r w:rsidRPr="00E37592">
        <w:rPr>
          <w:lang w:val="es-ES"/>
        </w:rPr>
        <w:t>Contenidos</w:t>
      </w:r>
    </w:p>
    <w:p w14:paraId="486F801D" w14:textId="77777777" w:rsidR="00555C6E" w:rsidRDefault="00555C6E" w:rsidP="00555C6E">
      <w:pPr>
        <w:pStyle w:val="Prrafodelista"/>
        <w:numPr>
          <w:ilvl w:val="0"/>
          <w:numId w:val="36"/>
        </w:numPr>
        <w:rPr>
          <w:lang w:val="es-ES"/>
        </w:rPr>
      </w:pPr>
      <w:r w:rsidRPr="00E37592">
        <w:rPr>
          <w:lang w:val="es-ES"/>
        </w:rPr>
        <w:t>Criterios de evaluación</w:t>
      </w:r>
    </w:p>
    <w:p w14:paraId="7892C3FB" w14:textId="77777777" w:rsidR="00555C6E" w:rsidRDefault="00555C6E" w:rsidP="00555C6E">
      <w:pPr>
        <w:pStyle w:val="Prrafodelista"/>
        <w:numPr>
          <w:ilvl w:val="0"/>
          <w:numId w:val="36"/>
        </w:numPr>
        <w:rPr>
          <w:lang w:val="es-ES"/>
        </w:rPr>
      </w:pPr>
      <w:r>
        <w:rPr>
          <w:lang w:val="es-ES"/>
        </w:rPr>
        <w:t>Las instalaciones</w:t>
      </w:r>
    </w:p>
    <w:p w14:paraId="31756028" w14:textId="77777777" w:rsidR="00555C6E" w:rsidRDefault="00555C6E" w:rsidP="00555C6E">
      <w:pPr>
        <w:pStyle w:val="Prrafodelista"/>
        <w:numPr>
          <w:ilvl w:val="0"/>
          <w:numId w:val="36"/>
        </w:numPr>
        <w:rPr>
          <w:lang w:val="es-ES"/>
        </w:rPr>
      </w:pPr>
      <w:r>
        <w:rPr>
          <w:lang w:val="es-ES"/>
        </w:rPr>
        <w:t>El profesorado</w:t>
      </w:r>
    </w:p>
    <w:p w14:paraId="7EF6AEA0" w14:textId="77777777" w:rsidR="00555C6E" w:rsidRDefault="00555C6E" w:rsidP="00555C6E">
      <w:pPr>
        <w:pStyle w:val="Prrafodelista"/>
        <w:numPr>
          <w:ilvl w:val="0"/>
          <w:numId w:val="36"/>
        </w:numPr>
        <w:rPr>
          <w:lang w:val="es-ES"/>
        </w:rPr>
      </w:pPr>
      <w:r>
        <w:rPr>
          <w:lang w:val="es-ES"/>
        </w:rPr>
        <w:t>Tareas</w:t>
      </w:r>
    </w:p>
    <w:p w14:paraId="589636FF" w14:textId="77777777" w:rsidR="00555C6E" w:rsidRDefault="00555C6E" w:rsidP="00555C6E">
      <w:pPr>
        <w:pStyle w:val="Prrafodelista"/>
        <w:numPr>
          <w:ilvl w:val="0"/>
          <w:numId w:val="36"/>
        </w:numPr>
        <w:rPr>
          <w:lang w:val="es-ES"/>
        </w:rPr>
      </w:pPr>
      <w:r>
        <w:rPr>
          <w:lang w:val="es-ES"/>
        </w:rPr>
        <w:t>Mensajes y retroalimentación por parte del profesorado</w:t>
      </w:r>
    </w:p>
    <w:p w14:paraId="15C8ACAE" w14:textId="77777777" w:rsidR="00555C6E" w:rsidRDefault="00555C6E" w:rsidP="00555C6E">
      <w:pPr>
        <w:pStyle w:val="Prrafodelista"/>
        <w:numPr>
          <w:ilvl w:val="0"/>
          <w:numId w:val="36"/>
        </w:numPr>
        <w:rPr>
          <w:lang w:val="es-ES"/>
        </w:rPr>
      </w:pPr>
      <w:r>
        <w:rPr>
          <w:lang w:val="es-ES"/>
        </w:rPr>
        <w:t>Otros</w:t>
      </w:r>
    </w:p>
    <w:p w14:paraId="4E955318" w14:textId="77777777" w:rsidR="00555C6E" w:rsidRDefault="00555C6E" w:rsidP="00555C6E">
      <w:pPr>
        <w:rPr>
          <w:lang w:val="es-ES"/>
        </w:rPr>
      </w:pPr>
    </w:p>
    <w:p w14:paraId="51A1AF49" w14:textId="77777777" w:rsidR="00555C6E" w:rsidRPr="00421433" w:rsidRDefault="00555C6E" w:rsidP="00555C6E">
      <w:pPr>
        <w:rPr>
          <w:b/>
          <w:lang w:val="es-ES"/>
        </w:rPr>
      </w:pPr>
      <w:r>
        <w:rPr>
          <w:b/>
          <w:lang w:val="es-ES"/>
        </w:rPr>
        <w:t>22.</w:t>
      </w:r>
      <w:r w:rsidRPr="00421433">
        <w:rPr>
          <w:b/>
          <w:lang w:val="es-ES"/>
        </w:rPr>
        <w:t xml:space="preserve">¿Qué es lo que menos te motiva </w:t>
      </w:r>
      <w:r>
        <w:rPr>
          <w:b/>
          <w:lang w:val="es-ES"/>
        </w:rPr>
        <w:t>del ciclo formativo</w:t>
      </w:r>
      <w:r w:rsidRPr="00421433">
        <w:rPr>
          <w:b/>
          <w:lang w:val="es-ES"/>
        </w:rPr>
        <w:t>? (puedes seleccionar varias opciones)</w:t>
      </w:r>
    </w:p>
    <w:p w14:paraId="42CE6F1E" w14:textId="77777777" w:rsidR="00555C6E" w:rsidRPr="00E37592" w:rsidRDefault="00555C6E" w:rsidP="00555C6E">
      <w:pPr>
        <w:pStyle w:val="Prrafodelista"/>
        <w:numPr>
          <w:ilvl w:val="0"/>
          <w:numId w:val="36"/>
        </w:numPr>
        <w:rPr>
          <w:lang w:val="es-ES"/>
        </w:rPr>
      </w:pPr>
      <w:r w:rsidRPr="00E37592">
        <w:rPr>
          <w:lang w:val="es-ES"/>
        </w:rPr>
        <w:t xml:space="preserve">Metodologías </w:t>
      </w:r>
    </w:p>
    <w:p w14:paraId="0489A573" w14:textId="77777777" w:rsidR="00555C6E" w:rsidRPr="00E37592" w:rsidRDefault="00555C6E" w:rsidP="00555C6E">
      <w:pPr>
        <w:pStyle w:val="Prrafodelista"/>
        <w:numPr>
          <w:ilvl w:val="0"/>
          <w:numId w:val="36"/>
        </w:numPr>
        <w:rPr>
          <w:lang w:val="es-ES"/>
        </w:rPr>
      </w:pPr>
      <w:r w:rsidRPr="00E37592">
        <w:rPr>
          <w:lang w:val="es-ES"/>
        </w:rPr>
        <w:t>Contenidos</w:t>
      </w:r>
    </w:p>
    <w:p w14:paraId="2F9CCE32" w14:textId="77777777" w:rsidR="00555C6E" w:rsidRDefault="00555C6E" w:rsidP="00555C6E">
      <w:pPr>
        <w:pStyle w:val="Prrafodelista"/>
        <w:numPr>
          <w:ilvl w:val="0"/>
          <w:numId w:val="36"/>
        </w:numPr>
        <w:rPr>
          <w:lang w:val="es-ES"/>
        </w:rPr>
      </w:pPr>
      <w:r w:rsidRPr="00E37592">
        <w:rPr>
          <w:lang w:val="es-ES"/>
        </w:rPr>
        <w:t>Criterios de evaluación</w:t>
      </w:r>
    </w:p>
    <w:p w14:paraId="2D9F2E74" w14:textId="77777777" w:rsidR="00555C6E" w:rsidRDefault="00555C6E" w:rsidP="00555C6E">
      <w:pPr>
        <w:pStyle w:val="Prrafodelista"/>
        <w:numPr>
          <w:ilvl w:val="0"/>
          <w:numId w:val="36"/>
        </w:numPr>
        <w:rPr>
          <w:lang w:val="es-ES"/>
        </w:rPr>
      </w:pPr>
      <w:r>
        <w:rPr>
          <w:lang w:val="es-ES"/>
        </w:rPr>
        <w:t>Las instalaciones</w:t>
      </w:r>
    </w:p>
    <w:p w14:paraId="4EC5ED42" w14:textId="77777777" w:rsidR="00555C6E" w:rsidRDefault="00555C6E" w:rsidP="00555C6E">
      <w:pPr>
        <w:pStyle w:val="Prrafodelista"/>
        <w:numPr>
          <w:ilvl w:val="0"/>
          <w:numId w:val="36"/>
        </w:numPr>
        <w:rPr>
          <w:lang w:val="es-ES"/>
        </w:rPr>
      </w:pPr>
      <w:r>
        <w:rPr>
          <w:lang w:val="es-ES"/>
        </w:rPr>
        <w:t>El profesorado</w:t>
      </w:r>
    </w:p>
    <w:p w14:paraId="1A2BE401" w14:textId="77777777" w:rsidR="00555C6E" w:rsidRDefault="00555C6E" w:rsidP="00555C6E">
      <w:pPr>
        <w:pStyle w:val="Prrafodelista"/>
        <w:numPr>
          <w:ilvl w:val="0"/>
          <w:numId w:val="36"/>
        </w:numPr>
        <w:rPr>
          <w:lang w:val="es-ES"/>
        </w:rPr>
      </w:pPr>
      <w:r>
        <w:rPr>
          <w:lang w:val="es-ES"/>
        </w:rPr>
        <w:t>Tareas</w:t>
      </w:r>
    </w:p>
    <w:p w14:paraId="20D6CAD7" w14:textId="77777777" w:rsidR="00555C6E" w:rsidRDefault="00555C6E" w:rsidP="00555C6E">
      <w:pPr>
        <w:pStyle w:val="Prrafodelista"/>
        <w:numPr>
          <w:ilvl w:val="0"/>
          <w:numId w:val="36"/>
        </w:numPr>
        <w:rPr>
          <w:lang w:val="es-ES"/>
        </w:rPr>
      </w:pPr>
      <w:r>
        <w:rPr>
          <w:lang w:val="es-ES"/>
        </w:rPr>
        <w:t>Mensajes y retroalimentación por parte del profesorado</w:t>
      </w:r>
    </w:p>
    <w:p w14:paraId="6B3050BA" w14:textId="77777777" w:rsidR="00555C6E" w:rsidRDefault="00555C6E" w:rsidP="00555C6E">
      <w:pPr>
        <w:pStyle w:val="Prrafodelista"/>
        <w:numPr>
          <w:ilvl w:val="0"/>
          <w:numId w:val="36"/>
        </w:numPr>
        <w:rPr>
          <w:lang w:val="es-ES"/>
        </w:rPr>
      </w:pPr>
      <w:r>
        <w:rPr>
          <w:lang w:val="es-ES"/>
        </w:rPr>
        <w:t>Otros</w:t>
      </w:r>
    </w:p>
    <w:p w14:paraId="3795D95F" w14:textId="77777777" w:rsidR="00555C6E" w:rsidRDefault="00555C6E" w:rsidP="00555C6E">
      <w:pPr>
        <w:rPr>
          <w:b/>
          <w:lang w:val="es-ES"/>
        </w:rPr>
      </w:pPr>
    </w:p>
    <w:p w14:paraId="0AC0D746" w14:textId="77777777" w:rsidR="00555C6E" w:rsidRPr="003C11CF" w:rsidRDefault="00555C6E" w:rsidP="00555C6E">
      <w:pPr>
        <w:ind w:left="360"/>
        <w:rPr>
          <w:b/>
          <w:lang w:val="es-ES"/>
        </w:rPr>
      </w:pPr>
      <w:r>
        <w:rPr>
          <w:b/>
          <w:lang w:val="es-ES"/>
        </w:rPr>
        <w:t>23.</w:t>
      </w:r>
      <w:r w:rsidRPr="003C11CF">
        <w:rPr>
          <w:b/>
          <w:lang w:val="es-ES"/>
        </w:rPr>
        <w:t>¿Cómo mejorarías el ciclo formativo?</w:t>
      </w:r>
    </w:p>
    <w:p w14:paraId="230F5007" w14:textId="77777777" w:rsidR="00555C6E" w:rsidRDefault="00555C6E" w:rsidP="00555C6E">
      <w:pPr>
        <w:rPr>
          <w:b/>
          <w:lang w:val="es-ES"/>
        </w:rPr>
      </w:pPr>
    </w:p>
    <w:p w14:paraId="1D7DEDD8" w14:textId="77777777" w:rsidR="00555C6E" w:rsidRDefault="00555C6E" w:rsidP="00555C6E">
      <w:pPr>
        <w:rPr>
          <w:b/>
          <w:lang w:val="es-ES"/>
        </w:rPr>
      </w:pPr>
    </w:p>
    <w:p w14:paraId="031A2E05" w14:textId="77777777" w:rsidR="00555C6E" w:rsidRDefault="00555C6E" w:rsidP="00555C6E">
      <w:pPr>
        <w:rPr>
          <w:b/>
          <w:lang w:val="es-ES"/>
        </w:rPr>
      </w:pPr>
    </w:p>
    <w:p w14:paraId="1E643249" w14:textId="77777777" w:rsidR="00555C6E" w:rsidRDefault="00555C6E" w:rsidP="00555C6E">
      <w:pPr>
        <w:rPr>
          <w:b/>
          <w:lang w:val="es-ES"/>
        </w:rPr>
      </w:pPr>
    </w:p>
    <w:p w14:paraId="04E9E468" w14:textId="77777777" w:rsidR="00555C6E" w:rsidRDefault="00555C6E" w:rsidP="00555C6E">
      <w:pPr>
        <w:rPr>
          <w:b/>
          <w:lang w:val="es-ES"/>
        </w:rPr>
      </w:pPr>
    </w:p>
    <w:p w14:paraId="1BEC11A5" w14:textId="77777777" w:rsidR="00555C6E" w:rsidRDefault="00555C6E" w:rsidP="00555C6E">
      <w:pPr>
        <w:rPr>
          <w:b/>
          <w:lang w:val="es-ES"/>
        </w:rPr>
      </w:pPr>
    </w:p>
    <w:p w14:paraId="4A6DB2B2" w14:textId="77777777" w:rsidR="00555C6E" w:rsidRDefault="00555C6E" w:rsidP="00555C6E">
      <w:pPr>
        <w:rPr>
          <w:b/>
          <w:lang w:val="es-ES"/>
        </w:rPr>
      </w:pPr>
    </w:p>
    <w:p w14:paraId="6D6D22A4" w14:textId="77777777" w:rsidR="00555C6E" w:rsidRDefault="00555C6E" w:rsidP="00555C6E">
      <w:pPr>
        <w:rPr>
          <w:b/>
          <w:lang w:val="es-ES"/>
        </w:rPr>
      </w:pPr>
    </w:p>
    <w:p w14:paraId="0ED6CE77" w14:textId="77777777" w:rsidR="00555C6E" w:rsidRDefault="00555C6E" w:rsidP="00555C6E">
      <w:pPr>
        <w:rPr>
          <w:b/>
          <w:lang w:val="es-ES"/>
        </w:rPr>
      </w:pPr>
    </w:p>
    <w:p w14:paraId="61BB5976" w14:textId="77777777" w:rsidR="00555C6E" w:rsidRDefault="00555C6E" w:rsidP="00555C6E">
      <w:pPr>
        <w:rPr>
          <w:b/>
          <w:lang w:val="es-ES"/>
        </w:rPr>
      </w:pPr>
    </w:p>
    <w:p w14:paraId="6B63E07A" w14:textId="77777777" w:rsidR="00555C6E" w:rsidRPr="000E0F8F" w:rsidRDefault="00555C6E" w:rsidP="00555C6E">
      <w:pPr>
        <w:rPr>
          <w:b/>
          <w:i/>
          <w:lang w:val="es-ES"/>
        </w:rPr>
      </w:pPr>
    </w:p>
    <w:p w14:paraId="71A795A3" w14:textId="77777777" w:rsidR="00555C6E" w:rsidRPr="000E0F8F" w:rsidRDefault="00555C6E" w:rsidP="00555C6E">
      <w:pPr>
        <w:rPr>
          <w:b/>
          <w:i/>
        </w:rPr>
      </w:pPr>
      <w:r w:rsidRPr="000E0F8F">
        <w:rPr>
          <w:b/>
          <w:i/>
          <w:lang w:val="es-ES"/>
        </w:rPr>
        <w:t>Muchas gracias por vuestra atención.</w:t>
      </w:r>
    </w:p>
    <w:p w14:paraId="1DF4DAB6" w14:textId="77777777" w:rsidR="00555C6E" w:rsidRPr="00A24EB6" w:rsidRDefault="00555C6E" w:rsidP="00404453">
      <w:pPr>
        <w:spacing w:line="360" w:lineRule="auto"/>
        <w:ind w:firstLine="397"/>
        <w:jc w:val="both"/>
      </w:pPr>
    </w:p>
    <w:p w14:paraId="4FDA8B56" w14:textId="77777777" w:rsidR="00151BB2" w:rsidRDefault="00151BB2" w:rsidP="00404453">
      <w:pPr>
        <w:spacing w:line="360" w:lineRule="auto"/>
        <w:ind w:firstLine="397"/>
        <w:jc w:val="both"/>
      </w:pPr>
    </w:p>
    <w:p w14:paraId="11D91EA0" w14:textId="77777777" w:rsidR="00555C6E" w:rsidRDefault="00555C6E" w:rsidP="00404453">
      <w:pPr>
        <w:spacing w:line="360" w:lineRule="auto"/>
        <w:ind w:firstLine="397"/>
        <w:jc w:val="both"/>
      </w:pPr>
    </w:p>
    <w:p w14:paraId="5178AA01" w14:textId="77777777" w:rsidR="00555C6E" w:rsidRDefault="00555C6E" w:rsidP="00404453">
      <w:pPr>
        <w:spacing w:line="360" w:lineRule="auto"/>
        <w:ind w:firstLine="397"/>
        <w:jc w:val="both"/>
      </w:pPr>
    </w:p>
    <w:p w14:paraId="1D1EC5F4" w14:textId="77777777" w:rsidR="00555C6E" w:rsidRDefault="00555C6E" w:rsidP="00404453">
      <w:pPr>
        <w:spacing w:line="360" w:lineRule="auto"/>
        <w:ind w:firstLine="397"/>
        <w:jc w:val="both"/>
      </w:pPr>
    </w:p>
    <w:p w14:paraId="409CD019" w14:textId="77777777" w:rsidR="00555C6E" w:rsidRDefault="00555C6E" w:rsidP="00404453">
      <w:pPr>
        <w:spacing w:line="360" w:lineRule="auto"/>
        <w:ind w:firstLine="397"/>
        <w:jc w:val="both"/>
      </w:pPr>
    </w:p>
    <w:p w14:paraId="5AE81A3C" w14:textId="77777777" w:rsidR="00555C6E" w:rsidRDefault="00555C6E" w:rsidP="00404453">
      <w:pPr>
        <w:spacing w:line="360" w:lineRule="auto"/>
        <w:ind w:firstLine="397"/>
        <w:jc w:val="both"/>
      </w:pPr>
    </w:p>
    <w:p w14:paraId="154350C2" w14:textId="77777777" w:rsidR="00555C6E" w:rsidRDefault="00555C6E" w:rsidP="00404453">
      <w:pPr>
        <w:spacing w:line="360" w:lineRule="auto"/>
        <w:ind w:firstLine="397"/>
        <w:jc w:val="both"/>
      </w:pPr>
    </w:p>
    <w:p w14:paraId="527DD79A" w14:textId="77777777" w:rsidR="00555C6E" w:rsidRDefault="00555C6E" w:rsidP="00404453">
      <w:pPr>
        <w:spacing w:line="360" w:lineRule="auto"/>
        <w:ind w:firstLine="397"/>
        <w:jc w:val="both"/>
      </w:pPr>
    </w:p>
    <w:p w14:paraId="237FB079" w14:textId="77777777" w:rsidR="00555C6E" w:rsidRDefault="00555C6E" w:rsidP="00555C6E">
      <w:pPr>
        <w:spacing w:line="360" w:lineRule="auto"/>
        <w:jc w:val="both"/>
      </w:pPr>
    </w:p>
    <w:p w14:paraId="74A1E2BA" w14:textId="3DF83F5A" w:rsidR="00555C6E" w:rsidRDefault="00555C6E" w:rsidP="00555C6E">
      <w:pPr>
        <w:pStyle w:val="Ttulo1"/>
        <w:rPr>
          <w:rFonts w:ascii="Times New Roman" w:hAnsi="Times New Roman" w:cs="Times New Roman"/>
        </w:rPr>
      </w:pPr>
      <w:bookmarkStart w:id="57" w:name="_Toc78211936"/>
      <w:r w:rsidRPr="00555C6E">
        <w:rPr>
          <w:rFonts w:ascii="Times New Roman" w:hAnsi="Times New Roman" w:cs="Times New Roman"/>
        </w:rPr>
        <w:lastRenderedPageBreak/>
        <w:t>ANEXO I</w:t>
      </w:r>
      <w:r>
        <w:rPr>
          <w:rFonts w:ascii="Times New Roman" w:hAnsi="Times New Roman" w:cs="Times New Roman"/>
        </w:rPr>
        <w:t>I</w:t>
      </w:r>
      <w:bookmarkEnd w:id="57"/>
    </w:p>
    <w:p w14:paraId="0183F26F" w14:textId="77777777" w:rsidR="00555C6E" w:rsidRDefault="00555C6E" w:rsidP="00555C6E"/>
    <w:p w14:paraId="77A32DEB" w14:textId="3B95EF60" w:rsidR="00555C6E" w:rsidRDefault="00555C6E" w:rsidP="00555C6E">
      <w:r>
        <w:t>RESULTADOS DE DATOS SOCIOEPIDEMIOLÓGICOS</w:t>
      </w:r>
    </w:p>
    <w:p w14:paraId="721C1D1E" w14:textId="77777777" w:rsidR="00555C6E" w:rsidRDefault="00555C6E" w:rsidP="00555C6E"/>
    <w:p w14:paraId="020D09E0" w14:textId="77777777" w:rsidR="00555C6E" w:rsidRPr="00555C6E" w:rsidRDefault="00555C6E" w:rsidP="00555C6E"/>
    <w:p w14:paraId="29A8127F" w14:textId="77777777" w:rsidR="00151BB2" w:rsidRPr="00A24EB6" w:rsidRDefault="00151BB2" w:rsidP="00404453">
      <w:pPr>
        <w:spacing w:line="360" w:lineRule="auto"/>
        <w:ind w:firstLine="397"/>
        <w:jc w:val="both"/>
      </w:pPr>
    </w:p>
    <w:p w14:paraId="672B854B" w14:textId="507B4A9E" w:rsidR="00542985" w:rsidRPr="00A24EB6" w:rsidRDefault="00542985" w:rsidP="00404453">
      <w:pPr>
        <w:spacing w:line="360" w:lineRule="auto"/>
        <w:ind w:firstLine="397"/>
        <w:jc w:val="both"/>
      </w:pPr>
      <w:r w:rsidRPr="00A24EB6">
        <w:rPr>
          <w:noProof/>
          <w:lang w:val="en-GB" w:eastAsia="en-GB"/>
        </w:rPr>
        <w:drawing>
          <wp:inline distT="0" distB="0" distL="0" distR="0" wp14:anchorId="24EA6139" wp14:editId="4EA088AB">
            <wp:extent cx="3670300" cy="236220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670300" cy="2362200"/>
                    </a:xfrm>
                    <a:prstGeom prst="rect">
                      <a:avLst/>
                    </a:prstGeom>
                  </pic:spPr>
                </pic:pic>
              </a:graphicData>
            </a:graphic>
          </wp:inline>
        </w:drawing>
      </w:r>
    </w:p>
    <w:p w14:paraId="7FA7F477" w14:textId="49407B3D" w:rsidR="00542985" w:rsidRPr="00A24EB6" w:rsidRDefault="00542985" w:rsidP="00404453">
      <w:pPr>
        <w:spacing w:line="360" w:lineRule="auto"/>
        <w:ind w:firstLine="397"/>
        <w:jc w:val="both"/>
        <w:rPr>
          <w:b/>
        </w:rPr>
      </w:pPr>
      <w:r w:rsidRPr="00A24EB6">
        <w:rPr>
          <w:b/>
        </w:rPr>
        <w:t>Figura</w:t>
      </w:r>
      <w:r w:rsidR="00555C6E">
        <w:rPr>
          <w:b/>
        </w:rPr>
        <w:t xml:space="preserve"> suplementaria 1</w:t>
      </w:r>
      <w:r w:rsidRPr="00A24EB6">
        <w:rPr>
          <w:b/>
        </w:rPr>
        <w:t xml:space="preserve">. Género </w:t>
      </w:r>
      <w:r w:rsidRPr="00A24EB6">
        <w:rPr>
          <w:rFonts w:eastAsia="Times New Roman"/>
          <w:b/>
        </w:rPr>
        <w:t>del alumnado del primer curso del ciclo formativo de Técnico de Laboratorio Clínico y Biomédico del IES Jorge Juan.</w:t>
      </w:r>
    </w:p>
    <w:p w14:paraId="3F4716A9" w14:textId="77777777" w:rsidR="00542985" w:rsidRPr="00A24EB6" w:rsidRDefault="00542985" w:rsidP="00404453">
      <w:pPr>
        <w:spacing w:line="360" w:lineRule="auto"/>
        <w:ind w:firstLine="397"/>
        <w:jc w:val="both"/>
      </w:pPr>
    </w:p>
    <w:p w14:paraId="378804C5" w14:textId="6BB1BF5D" w:rsidR="00542985" w:rsidRPr="00A24EB6" w:rsidRDefault="00542985" w:rsidP="00404453">
      <w:pPr>
        <w:spacing w:line="360" w:lineRule="auto"/>
        <w:ind w:firstLine="397"/>
        <w:jc w:val="both"/>
      </w:pPr>
      <w:r w:rsidRPr="00A24EB6">
        <w:rPr>
          <w:noProof/>
          <w:lang w:val="en-GB" w:eastAsia="en-GB"/>
        </w:rPr>
        <w:drawing>
          <wp:inline distT="0" distB="0" distL="0" distR="0" wp14:anchorId="1D073B8A" wp14:editId="3983E524">
            <wp:extent cx="3403600" cy="237490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403600" cy="2374900"/>
                    </a:xfrm>
                    <a:prstGeom prst="rect">
                      <a:avLst/>
                    </a:prstGeom>
                  </pic:spPr>
                </pic:pic>
              </a:graphicData>
            </a:graphic>
          </wp:inline>
        </w:drawing>
      </w:r>
    </w:p>
    <w:p w14:paraId="0A47F55F" w14:textId="49C4BB16" w:rsidR="00542985" w:rsidRPr="00A24EB6" w:rsidRDefault="00542985" w:rsidP="00404453">
      <w:pPr>
        <w:spacing w:line="360" w:lineRule="auto"/>
        <w:ind w:firstLine="397"/>
        <w:jc w:val="both"/>
        <w:rPr>
          <w:b/>
        </w:rPr>
      </w:pPr>
      <w:r w:rsidRPr="00A24EB6">
        <w:rPr>
          <w:b/>
        </w:rPr>
        <w:t>Figura</w:t>
      </w:r>
      <w:r w:rsidR="00555C6E">
        <w:rPr>
          <w:b/>
        </w:rPr>
        <w:t xml:space="preserve"> suplementaria 2</w:t>
      </w:r>
      <w:r w:rsidRPr="00A24EB6">
        <w:rPr>
          <w:b/>
        </w:rPr>
        <w:t xml:space="preserve">. Edad </w:t>
      </w:r>
      <w:r w:rsidRPr="00A24EB6">
        <w:rPr>
          <w:rFonts w:eastAsia="Times New Roman"/>
          <w:b/>
        </w:rPr>
        <w:t>del alumnado del primer curso del ciclo formativo de Técnico de Laboratorio Clínico y Biomédico del IES Jorge Juan.</w:t>
      </w:r>
    </w:p>
    <w:p w14:paraId="4D1241CA" w14:textId="77777777" w:rsidR="00542985" w:rsidRPr="00A24EB6" w:rsidRDefault="00542985" w:rsidP="00404453">
      <w:pPr>
        <w:spacing w:line="360" w:lineRule="auto"/>
        <w:ind w:firstLine="397"/>
        <w:jc w:val="both"/>
      </w:pPr>
    </w:p>
    <w:p w14:paraId="5FE78322" w14:textId="1459A1FF" w:rsidR="00542985" w:rsidRPr="00A24EB6" w:rsidRDefault="00542985" w:rsidP="00404453">
      <w:pPr>
        <w:spacing w:line="360" w:lineRule="auto"/>
        <w:ind w:firstLine="397"/>
        <w:jc w:val="both"/>
      </w:pPr>
      <w:r w:rsidRPr="00A24EB6">
        <w:rPr>
          <w:noProof/>
          <w:lang w:val="en-GB" w:eastAsia="en-GB"/>
        </w:rPr>
        <w:lastRenderedPageBreak/>
        <w:drawing>
          <wp:inline distT="0" distB="0" distL="0" distR="0" wp14:anchorId="4DA86730" wp14:editId="508B7514">
            <wp:extent cx="3835400" cy="23749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835400" cy="2374900"/>
                    </a:xfrm>
                    <a:prstGeom prst="rect">
                      <a:avLst/>
                    </a:prstGeom>
                  </pic:spPr>
                </pic:pic>
              </a:graphicData>
            </a:graphic>
          </wp:inline>
        </w:drawing>
      </w:r>
    </w:p>
    <w:p w14:paraId="354A7358" w14:textId="1B4A295D" w:rsidR="00542985" w:rsidRPr="00A24EB6" w:rsidRDefault="00542985" w:rsidP="00404453">
      <w:pPr>
        <w:spacing w:line="360" w:lineRule="auto"/>
        <w:ind w:firstLine="397"/>
        <w:jc w:val="both"/>
        <w:rPr>
          <w:b/>
        </w:rPr>
      </w:pPr>
      <w:r w:rsidRPr="00A24EB6">
        <w:rPr>
          <w:b/>
        </w:rPr>
        <w:t>Figura</w:t>
      </w:r>
      <w:r w:rsidR="00555C6E">
        <w:rPr>
          <w:b/>
        </w:rPr>
        <w:t xml:space="preserve"> suplementaria 3</w:t>
      </w:r>
      <w:r w:rsidRPr="00A24EB6">
        <w:rPr>
          <w:b/>
        </w:rPr>
        <w:t xml:space="preserve">. Vía de entrada </w:t>
      </w:r>
      <w:r w:rsidRPr="00A24EB6">
        <w:rPr>
          <w:rFonts w:eastAsia="Times New Roman"/>
          <w:b/>
        </w:rPr>
        <w:t>del alumnado del primer curso del ciclo formativo de Técnico de Laboratorio Clínico y Biomédico del IES Jorge Juan.</w:t>
      </w:r>
    </w:p>
    <w:p w14:paraId="1117558A" w14:textId="2694CB5D" w:rsidR="00542985" w:rsidRPr="00A24EB6" w:rsidRDefault="00542985" w:rsidP="00404453">
      <w:pPr>
        <w:spacing w:line="360" w:lineRule="auto"/>
        <w:ind w:firstLine="397"/>
        <w:jc w:val="both"/>
      </w:pPr>
    </w:p>
    <w:p w14:paraId="76B90283" w14:textId="77777777" w:rsidR="00542985" w:rsidRPr="00A24EB6" w:rsidRDefault="00542985" w:rsidP="00404453">
      <w:pPr>
        <w:spacing w:line="360" w:lineRule="auto"/>
        <w:ind w:firstLine="397"/>
        <w:jc w:val="both"/>
      </w:pPr>
    </w:p>
    <w:p w14:paraId="32A24D1B" w14:textId="0A76057E" w:rsidR="00542985" w:rsidRPr="00A24EB6" w:rsidRDefault="00542985" w:rsidP="00404453">
      <w:pPr>
        <w:spacing w:line="360" w:lineRule="auto"/>
        <w:ind w:firstLine="397"/>
        <w:jc w:val="both"/>
      </w:pPr>
      <w:r w:rsidRPr="00A24EB6">
        <w:rPr>
          <w:noProof/>
          <w:lang w:val="en-GB" w:eastAsia="en-GB"/>
        </w:rPr>
        <w:drawing>
          <wp:inline distT="0" distB="0" distL="0" distR="0" wp14:anchorId="6CBD6965" wp14:editId="3981317E">
            <wp:extent cx="3238500" cy="23749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238500" cy="2374900"/>
                    </a:xfrm>
                    <a:prstGeom prst="rect">
                      <a:avLst/>
                    </a:prstGeom>
                  </pic:spPr>
                </pic:pic>
              </a:graphicData>
            </a:graphic>
          </wp:inline>
        </w:drawing>
      </w:r>
    </w:p>
    <w:p w14:paraId="2DC2C278" w14:textId="07219D9F" w:rsidR="00542985" w:rsidRPr="00A24EB6" w:rsidRDefault="00542985" w:rsidP="00404453">
      <w:pPr>
        <w:spacing w:line="360" w:lineRule="auto"/>
        <w:ind w:firstLine="397"/>
        <w:jc w:val="both"/>
        <w:rPr>
          <w:b/>
        </w:rPr>
      </w:pPr>
      <w:r w:rsidRPr="00A24EB6">
        <w:rPr>
          <w:b/>
        </w:rPr>
        <w:t>Figura</w:t>
      </w:r>
      <w:r w:rsidR="00555C6E">
        <w:rPr>
          <w:b/>
        </w:rPr>
        <w:t xml:space="preserve"> suplementaria 4</w:t>
      </w:r>
      <w:r w:rsidRPr="00A24EB6">
        <w:rPr>
          <w:b/>
        </w:rPr>
        <w:t xml:space="preserve">. Posesión de otros títulos académicos </w:t>
      </w:r>
      <w:r w:rsidRPr="00A24EB6">
        <w:rPr>
          <w:rFonts w:eastAsia="Times New Roman"/>
          <w:b/>
        </w:rPr>
        <w:t>del alumnado del primer curso del ciclo formativo de Técnico de Laboratorio Clínico y Biomédico del IES Jorge Juan.</w:t>
      </w:r>
    </w:p>
    <w:p w14:paraId="2C547489" w14:textId="63D2EC5E" w:rsidR="00542985" w:rsidRPr="00A24EB6" w:rsidRDefault="00542985" w:rsidP="00404453">
      <w:pPr>
        <w:spacing w:line="360" w:lineRule="auto"/>
        <w:ind w:firstLine="397"/>
        <w:jc w:val="both"/>
      </w:pPr>
    </w:p>
    <w:p w14:paraId="09E050ED" w14:textId="77777777" w:rsidR="00404453" w:rsidRDefault="00404453" w:rsidP="00404453">
      <w:pPr>
        <w:ind w:firstLine="397"/>
        <w:rPr>
          <w:rFonts w:asciiTheme="minorHAnsi" w:hAnsiTheme="minorHAnsi" w:cstheme="minorBidi"/>
          <w:lang w:eastAsia="en-US"/>
        </w:rPr>
      </w:pPr>
    </w:p>
    <w:sectPr w:rsidR="00404453" w:rsidSect="00413F38">
      <w:footerReference w:type="default" r:id="rId44"/>
      <w:footerReference w:type="first" r:id="rId45"/>
      <w:pgSz w:w="11900" w:h="16840"/>
      <w:pgMar w:top="1417" w:right="1701" w:bottom="1417" w:left="1701"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ADAE6D" w14:textId="77777777" w:rsidR="00A25F51" w:rsidRDefault="00A25F51" w:rsidP="00413F38">
      <w:r>
        <w:separator/>
      </w:r>
    </w:p>
  </w:endnote>
  <w:endnote w:type="continuationSeparator" w:id="0">
    <w:p w14:paraId="635CE1A8" w14:textId="77777777" w:rsidR="00A25F51" w:rsidRDefault="00A25F51" w:rsidP="00413F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auto"/>
    <w:pitch w:val="variable"/>
    <w:sig w:usb0="E00002FF" w:usb1="5000785B" w:usb2="00000000" w:usb3="00000000" w:csb0="0000019F" w:csb1="00000000"/>
  </w:font>
  <w:font w:name="Microsoft Sans Serif">
    <w:panose1 w:val="020B0604020202020204"/>
    <w:charset w:val="00"/>
    <w:family w:val="swiss"/>
    <w:pitch w:val="variable"/>
    <w:sig w:usb0="E5002EFF" w:usb1="C000605B" w:usb2="00000029" w:usb3="00000000" w:csb0="000101FF" w:csb1="00000000"/>
  </w:font>
  <w:font w:name="Roboto">
    <w:altName w:val="Times New Roman"/>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21BCC1" w14:textId="77777777" w:rsidR="00E16111" w:rsidRDefault="00E16111" w:rsidP="00555C6E">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49BB0EC8" w14:textId="77777777" w:rsidR="00E16111" w:rsidRDefault="00E16111" w:rsidP="00413F38">
    <w:pPr>
      <w:pStyle w:val="Piedepgina"/>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2C11E8" w14:textId="3D2CFD28" w:rsidR="00E16111" w:rsidRDefault="00E16111" w:rsidP="00555C6E">
    <w:pPr>
      <w:pStyle w:val="Piedepgina"/>
      <w:framePr w:w="5770" w:h="779" w:hRule="exact" w:wrap="none" w:vAnchor="text" w:hAnchor="page" w:x="802" w:y="-183"/>
      <w:ind w:right="360"/>
    </w:pPr>
  </w:p>
  <w:p w14:paraId="1D154481" w14:textId="7178E349" w:rsidR="00E16111" w:rsidRDefault="00E16111" w:rsidP="00555C6E">
    <w:pPr>
      <w:tabs>
        <w:tab w:val="left" w:pos="6840"/>
      </w:tabs>
    </w:pPr>
    <w:r>
      <w:tab/>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9075BB" w14:textId="77777777" w:rsidR="00E16111" w:rsidRDefault="00E16111" w:rsidP="00413F38">
    <w:pPr>
      <w:pStyle w:val="Piedepgina"/>
      <w:ind w:right="36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6A26DF" w14:textId="7895BA3A" w:rsidR="00E16111" w:rsidRDefault="00E16111" w:rsidP="00555C6E">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A7229F">
      <w:rPr>
        <w:rStyle w:val="Nmerodepgina"/>
        <w:noProof/>
      </w:rPr>
      <w:t>49</w:t>
    </w:r>
    <w:r>
      <w:rPr>
        <w:rStyle w:val="Nmerodepgina"/>
      </w:rPr>
      <w:fldChar w:fldCharType="end"/>
    </w:r>
  </w:p>
  <w:p w14:paraId="0D592C9F" w14:textId="77777777" w:rsidR="00E16111" w:rsidRDefault="00E16111" w:rsidP="00555C6E">
    <w:pPr>
      <w:pStyle w:val="Piedepgina"/>
      <w:framePr w:w="5770" w:h="779" w:hRule="exact" w:wrap="none" w:vAnchor="text" w:hAnchor="page" w:x="802" w:y="-183"/>
      <w:ind w:right="360"/>
    </w:pPr>
  </w:p>
  <w:p w14:paraId="311180D7" w14:textId="77777777" w:rsidR="00E16111" w:rsidRDefault="00E16111" w:rsidP="00555C6E">
    <w:pPr>
      <w:tabs>
        <w:tab w:val="left" w:pos="6840"/>
      </w:tabs>
    </w:pPr>
    <w:r>
      <w:tab/>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927A35" w14:textId="764F85C7" w:rsidR="00E16111" w:rsidRDefault="00E16111" w:rsidP="006F055A">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A7229F">
      <w:rPr>
        <w:rStyle w:val="Nmerodepgina"/>
        <w:noProof/>
      </w:rPr>
      <w:t>1</w:t>
    </w:r>
    <w:r>
      <w:rPr>
        <w:rStyle w:val="Nmerodepgina"/>
      </w:rPr>
      <w:fldChar w:fldCharType="end"/>
    </w:r>
  </w:p>
  <w:p w14:paraId="7D65D396" w14:textId="350BBE5B" w:rsidR="00E16111" w:rsidRDefault="00E16111" w:rsidP="00CA35A7">
    <w:pPr>
      <w:pStyle w:val="Piedepgina"/>
      <w:ind w:right="360"/>
      <w:jc w:val="center"/>
      <w:rPr>
        <w:caps/>
        <w:color w:val="4472C4" w:themeColor="accent1"/>
      </w:rPr>
    </w:pPr>
  </w:p>
  <w:p w14:paraId="52681120" w14:textId="0E1A942C" w:rsidR="00E16111" w:rsidRDefault="00E16111" w:rsidP="00CA35A7">
    <w:pPr>
      <w:pStyle w:val="Piedepgina"/>
      <w:tabs>
        <w:tab w:val="clear" w:pos="8504"/>
        <w:tab w:val="left" w:pos="4252"/>
      </w:tabs>
      <w:ind w:right="360"/>
    </w:pPr>
    <w:r>
      <w:tab/>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ECEAE5" w14:textId="77777777" w:rsidR="00A25F51" w:rsidRDefault="00A25F51" w:rsidP="00413F38">
      <w:r>
        <w:separator/>
      </w:r>
    </w:p>
  </w:footnote>
  <w:footnote w:type="continuationSeparator" w:id="0">
    <w:p w14:paraId="4D51EFDF" w14:textId="77777777" w:rsidR="00A25F51" w:rsidRDefault="00A25F51" w:rsidP="00413F38">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477C2"/>
    <w:multiLevelType w:val="hybridMultilevel"/>
    <w:tmpl w:val="FAD8EF0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15:restartNumberingAfterBreak="0">
    <w:nsid w:val="0337741D"/>
    <w:multiLevelType w:val="hybridMultilevel"/>
    <w:tmpl w:val="8F94A5CE"/>
    <w:lvl w:ilvl="0" w:tplc="E2322330">
      <w:start w:val="1"/>
      <w:numFmt w:val="bullet"/>
      <w:lvlText w:val=""/>
      <w:lvlJc w:val="left"/>
      <w:pPr>
        <w:ind w:left="360" w:hanging="360"/>
      </w:pPr>
      <w:rPr>
        <w:rFonts w:ascii="Symbol" w:hAnsi="Symbol" w:hint="default"/>
        <w:color w:val="595959" w:themeColor="text1" w:themeTint="A6"/>
        <w:sz w:val="20"/>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34A50E3"/>
    <w:multiLevelType w:val="hybridMultilevel"/>
    <w:tmpl w:val="9252F01C"/>
    <w:lvl w:ilvl="0" w:tplc="E2322330">
      <w:start w:val="1"/>
      <w:numFmt w:val="bullet"/>
      <w:lvlText w:val=""/>
      <w:lvlJc w:val="left"/>
      <w:pPr>
        <w:ind w:left="360" w:hanging="360"/>
      </w:pPr>
      <w:rPr>
        <w:rFonts w:ascii="Symbol" w:hAnsi="Symbol" w:hint="default"/>
        <w:color w:val="595959" w:themeColor="text1" w:themeTint="A6"/>
        <w:sz w:val="20"/>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0AC01A4A"/>
    <w:multiLevelType w:val="hybridMultilevel"/>
    <w:tmpl w:val="5632192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0B643847"/>
    <w:multiLevelType w:val="hybridMultilevel"/>
    <w:tmpl w:val="65EEEA90"/>
    <w:lvl w:ilvl="0" w:tplc="E2322330">
      <w:start w:val="1"/>
      <w:numFmt w:val="bullet"/>
      <w:lvlText w:val=""/>
      <w:lvlJc w:val="left"/>
      <w:pPr>
        <w:ind w:left="227" w:hanging="227"/>
      </w:pPr>
      <w:rPr>
        <w:rFonts w:ascii="Symbol" w:hAnsi="Symbol" w:hint="default"/>
        <w:color w:val="595959" w:themeColor="text1" w:themeTint="A6"/>
        <w:sz w:val="20"/>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15:restartNumberingAfterBreak="0">
    <w:nsid w:val="0DCC7204"/>
    <w:multiLevelType w:val="hybridMultilevel"/>
    <w:tmpl w:val="CE6C8CD2"/>
    <w:lvl w:ilvl="0" w:tplc="A66CF634">
      <w:start w:val="1"/>
      <w:numFmt w:val="lowerLetter"/>
      <w:lvlText w:val="%1."/>
      <w:lvlJc w:val="left"/>
      <w:pPr>
        <w:ind w:left="862" w:hanging="360"/>
      </w:pPr>
      <w:rPr>
        <w:rFonts w:hint="default"/>
      </w:rPr>
    </w:lvl>
    <w:lvl w:ilvl="1" w:tplc="040A0019" w:tentative="1">
      <w:start w:val="1"/>
      <w:numFmt w:val="lowerLetter"/>
      <w:lvlText w:val="%2."/>
      <w:lvlJc w:val="left"/>
      <w:pPr>
        <w:ind w:left="1582" w:hanging="360"/>
      </w:pPr>
    </w:lvl>
    <w:lvl w:ilvl="2" w:tplc="040A001B" w:tentative="1">
      <w:start w:val="1"/>
      <w:numFmt w:val="lowerRoman"/>
      <w:lvlText w:val="%3."/>
      <w:lvlJc w:val="right"/>
      <w:pPr>
        <w:ind w:left="2302" w:hanging="180"/>
      </w:pPr>
    </w:lvl>
    <w:lvl w:ilvl="3" w:tplc="040A000F" w:tentative="1">
      <w:start w:val="1"/>
      <w:numFmt w:val="decimal"/>
      <w:lvlText w:val="%4."/>
      <w:lvlJc w:val="left"/>
      <w:pPr>
        <w:ind w:left="3022" w:hanging="360"/>
      </w:pPr>
    </w:lvl>
    <w:lvl w:ilvl="4" w:tplc="040A0019" w:tentative="1">
      <w:start w:val="1"/>
      <w:numFmt w:val="lowerLetter"/>
      <w:lvlText w:val="%5."/>
      <w:lvlJc w:val="left"/>
      <w:pPr>
        <w:ind w:left="3742" w:hanging="360"/>
      </w:pPr>
    </w:lvl>
    <w:lvl w:ilvl="5" w:tplc="040A001B" w:tentative="1">
      <w:start w:val="1"/>
      <w:numFmt w:val="lowerRoman"/>
      <w:lvlText w:val="%6."/>
      <w:lvlJc w:val="right"/>
      <w:pPr>
        <w:ind w:left="4462" w:hanging="180"/>
      </w:pPr>
    </w:lvl>
    <w:lvl w:ilvl="6" w:tplc="040A000F" w:tentative="1">
      <w:start w:val="1"/>
      <w:numFmt w:val="decimal"/>
      <w:lvlText w:val="%7."/>
      <w:lvlJc w:val="left"/>
      <w:pPr>
        <w:ind w:left="5182" w:hanging="360"/>
      </w:pPr>
    </w:lvl>
    <w:lvl w:ilvl="7" w:tplc="040A0019" w:tentative="1">
      <w:start w:val="1"/>
      <w:numFmt w:val="lowerLetter"/>
      <w:lvlText w:val="%8."/>
      <w:lvlJc w:val="left"/>
      <w:pPr>
        <w:ind w:left="5902" w:hanging="360"/>
      </w:pPr>
    </w:lvl>
    <w:lvl w:ilvl="8" w:tplc="040A001B" w:tentative="1">
      <w:start w:val="1"/>
      <w:numFmt w:val="lowerRoman"/>
      <w:lvlText w:val="%9."/>
      <w:lvlJc w:val="right"/>
      <w:pPr>
        <w:ind w:left="6622" w:hanging="180"/>
      </w:pPr>
    </w:lvl>
  </w:abstractNum>
  <w:abstractNum w:abstractNumId="6" w15:restartNumberingAfterBreak="0">
    <w:nsid w:val="0FE74CBB"/>
    <w:multiLevelType w:val="multilevel"/>
    <w:tmpl w:val="C204920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0CA53D5"/>
    <w:multiLevelType w:val="hybridMultilevel"/>
    <w:tmpl w:val="29AC00A2"/>
    <w:lvl w:ilvl="0" w:tplc="E2322330">
      <w:start w:val="1"/>
      <w:numFmt w:val="bullet"/>
      <w:lvlText w:val=""/>
      <w:lvlJc w:val="left"/>
      <w:pPr>
        <w:ind w:left="227" w:hanging="227"/>
      </w:pPr>
      <w:rPr>
        <w:rFonts w:ascii="Symbol" w:hAnsi="Symbol" w:hint="default"/>
        <w:color w:val="595959" w:themeColor="text1" w:themeTint="A6"/>
        <w:sz w:val="20"/>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15:restartNumberingAfterBreak="0">
    <w:nsid w:val="1163462D"/>
    <w:multiLevelType w:val="hybridMultilevel"/>
    <w:tmpl w:val="F41442F8"/>
    <w:lvl w:ilvl="0" w:tplc="1EC6F120">
      <w:start w:val="1"/>
      <w:numFmt w:val="bullet"/>
      <w:lvlText w:val=""/>
      <w:lvlJc w:val="left"/>
      <w:pPr>
        <w:ind w:left="57" w:hanging="57"/>
      </w:pPr>
      <w:rPr>
        <w:rFonts w:ascii="Symbol" w:hAnsi="Symbol" w:hint="default"/>
        <w:color w:val="595959" w:themeColor="text1" w:themeTint="A6"/>
        <w:sz w:val="20"/>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 w15:restartNumberingAfterBreak="0">
    <w:nsid w:val="118F59B1"/>
    <w:multiLevelType w:val="hybridMultilevel"/>
    <w:tmpl w:val="63D68C9A"/>
    <w:lvl w:ilvl="0" w:tplc="E2322330">
      <w:start w:val="1"/>
      <w:numFmt w:val="bullet"/>
      <w:lvlText w:val=""/>
      <w:lvlJc w:val="left"/>
      <w:pPr>
        <w:ind w:left="227" w:hanging="227"/>
      </w:pPr>
      <w:rPr>
        <w:rFonts w:ascii="Symbol" w:hAnsi="Symbol" w:hint="default"/>
        <w:color w:val="595959" w:themeColor="text1" w:themeTint="A6"/>
        <w:sz w:val="20"/>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15:restartNumberingAfterBreak="0">
    <w:nsid w:val="19C370A9"/>
    <w:multiLevelType w:val="hybridMultilevel"/>
    <w:tmpl w:val="0CE28CCE"/>
    <w:lvl w:ilvl="0" w:tplc="9C66684E">
      <w:start w:val="4"/>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1" w15:restartNumberingAfterBreak="0">
    <w:nsid w:val="1AA431B7"/>
    <w:multiLevelType w:val="hybridMultilevel"/>
    <w:tmpl w:val="3246F862"/>
    <w:lvl w:ilvl="0" w:tplc="E2322330">
      <w:start w:val="1"/>
      <w:numFmt w:val="bullet"/>
      <w:lvlText w:val=""/>
      <w:lvlJc w:val="left"/>
      <w:pPr>
        <w:ind w:left="227" w:hanging="227"/>
      </w:pPr>
      <w:rPr>
        <w:rFonts w:ascii="Symbol" w:hAnsi="Symbol" w:hint="default"/>
        <w:color w:val="595959" w:themeColor="text1" w:themeTint="A6"/>
        <w:sz w:val="20"/>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15:restartNumberingAfterBreak="0">
    <w:nsid w:val="1DAA3DBA"/>
    <w:multiLevelType w:val="hybridMultilevel"/>
    <w:tmpl w:val="595689E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15:restartNumberingAfterBreak="0">
    <w:nsid w:val="1E4440D3"/>
    <w:multiLevelType w:val="multilevel"/>
    <w:tmpl w:val="3DDC777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5D64CA7"/>
    <w:multiLevelType w:val="hybridMultilevel"/>
    <w:tmpl w:val="6458F954"/>
    <w:lvl w:ilvl="0" w:tplc="040A0019">
      <w:start w:val="1"/>
      <w:numFmt w:val="lowerLetter"/>
      <w:lvlText w:val="%1."/>
      <w:lvlJc w:val="left"/>
      <w:pPr>
        <w:ind w:left="862" w:hanging="360"/>
      </w:pPr>
      <w:rPr>
        <w:rFonts w:hint="default"/>
      </w:rPr>
    </w:lvl>
    <w:lvl w:ilvl="1" w:tplc="040A0019" w:tentative="1">
      <w:start w:val="1"/>
      <w:numFmt w:val="lowerLetter"/>
      <w:lvlText w:val="%2."/>
      <w:lvlJc w:val="left"/>
      <w:pPr>
        <w:ind w:left="1582" w:hanging="360"/>
      </w:pPr>
    </w:lvl>
    <w:lvl w:ilvl="2" w:tplc="040A001B" w:tentative="1">
      <w:start w:val="1"/>
      <w:numFmt w:val="lowerRoman"/>
      <w:lvlText w:val="%3."/>
      <w:lvlJc w:val="right"/>
      <w:pPr>
        <w:ind w:left="2302" w:hanging="180"/>
      </w:pPr>
    </w:lvl>
    <w:lvl w:ilvl="3" w:tplc="040A000F" w:tentative="1">
      <w:start w:val="1"/>
      <w:numFmt w:val="decimal"/>
      <w:lvlText w:val="%4."/>
      <w:lvlJc w:val="left"/>
      <w:pPr>
        <w:ind w:left="3022" w:hanging="360"/>
      </w:pPr>
    </w:lvl>
    <w:lvl w:ilvl="4" w:tplc="040A0019" w:tentative="1">
      <w:start w:val="1"/>
      <w:numFmt w:val="lowerLetter"/>
      <w:lvlText w:val="%5."/>
      <w:lvlJc w:val="left"/>
      <w:pPr>
        <w:ind w:left="3742" w:hanging="360"/>
      </w:pPr>
    </w:lvl>
    <w:lvl w:ilvl="5" w:tplc="040A001B" w:tentative="1">
      <w:start w:val="1"/>
      <w:numFmt w:val="lowerRoman"/>
      <w:lvlText w:val="%6."/>
      <w:lvlJc w:val="right"/>
      <w:pPr>
        <w:ind w:left="4462" w:hanging="180"/>
      </w:pPr>
    </w:lvl>
    <w:lvl w:ilvl="6" w:tplc="040A000F" w:tentative="1">
      <w:start w:val="1"/>
      <w:numFmt w:val="decimal"/>
      <w:lvlText w:val="%7."/>
      <w:lvlJc w:val="left"/>
      <w:pPr>
        <w:ind w:left="5182" w:hanging="360"/>
      </w:pPr>
    </w:lvl>
    <w:lvl w:ilvl="7" w:tplc="040A0019" w:tentative="1">
      <w:start w:val="1"/>
      <w:numFmt w:val="lowerLetter"/>
      <w:lvlText w:val="%8."/>
      <w:lvlJc w:val="left"/>
      <w:pPr>
        <w:ind w:left="5902" w:hanging="360"/>
      </w:pPr>
    </w:lvl>
    <w:lvl w:ilvl="8" w:tplc="040A001B" w:tentative="1">
      <w:start w:val="1"/>
      <w:numFmt w:val="lowerRoman"/>
      <w:lvlText w:val="%9."/>
      <w:lvlJc w:val="right"/>
      <w:pPr>
        <w:ind w:left="6622" w:hanging="180"/>
      </w:pPr>
    </w:lvl>
  </w:abstractNum>
  <w:abstractNum w:abstractNumId="15" w15:restartNumberingAfterBreak="0">
    <w:nsid w:val="2C643104"/>
    <w:multiLevelType w:val="hybridMultilevel"/>
    <w:tmpl w:val="32EAB2D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6" w15:restartNumberingAfterBreak="0">
    <w:nsid w:val="2C8E0CCD"/>
    <w:multiLevelType w:val="hybridMultilevel"/>
    <w:tmpl w:val="DA6875D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2D054CE2"/>
    <w:multiLevelType w:val="hybridMultilevel"/>
    <w:tmpl w:val="850A7A80"/>
    <w:lvl w:ilvl="0" w:tplc="0322894A">
      <w:start w:val="1"/>
      <w:numFmt w:val="decimal"/>
      <w:lvlText w:val="%1"/>
      <w:lvlJc w:val="left"/>
      <w:pPr>
        <w:ind w:left="1080" w:hanging="360"/>
      </w:pPr>
      <w:rPr>
        <w:rFonts w:hint="default"/>
      </w:r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18" w15:restartNumberingAfterBreak="0">
    <w:nsid w:val="31DD1842"/>
    <w:multiLevelType w:val="hybridMultilevel"/>
    <w:tmpl w:val="0C50C844"/>
    <w:lvl w:ilvl="0" w:tplc="040A0019">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36E11053"/>
    <w:multiLevelType w:val="hybridMultilevel"/>
    <w:tmpl w:val="CA5471CA"/>
    <w:lvl w:ilvl="0" w:tplc="C3369F70">
      <w:start w:val="1"/>
      <w:numFmt w:val="decimal"/>
      <w:lvlText w:val="%1."/>
      <w:lvlJc w:val="left"/>
      <w:pPr>
        <w:ind w:left="502" w:hanging="360"/>
      </w:pPr>
      <w:rPr>
        <w:b/>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0" w15:restartNumberingAfterBreak="0">
    <w:nsid w:val="3DF6349F"/>
    <w:multiLevelType w:val="hybridMultilevel"/>
    <w:tmpl w:val="0CC4314C"/>
    <w:lvl w:ilvl="0" w:tplc="0896BDB2">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1" w15:restartNumberingAfterBreak="0">
    <w:nsid w:val="41D8503F"/>
    <w:multiLevelType w:val="hybridMultilevel"/>
    <w:tmpl w:val="79AE8FD6"/>
    <w:lvl w:ilvl="0" w:tplc="52F61A3C">
      <w:start w:val="1"/>
      <w:numFmt w:val="lowerLetter"/>
      <w:lvlText w:val="%1."/>
      <w:lvlJc w:val="left"/>
      <w:pPr>
        <w:ind w:left="862" w:hanging="360"/>
      </w:pPr>
      <w:rPr>
        <w:rFonts w:hint="default"/>
      </w:rPr>
    </w:lvl>
    <w:lvl w:ilvl="1" w:tplc="5C3E5428">
      <w:start w:val="1"/>
      <w:numFmt w:val="lowerLetter"/>
      <w:lvlText w:val="%2."/>
      <w:lvlJc w:val="left"/>
      <w:pPr>
        <w:ind w:left="851" w:hanging="341"/>
      </w:pPr>
      <w:rPr>
        <w:rFonts w:hint="default"/>
      </w:rPr>
    </w:lvl>
    <w:lvl w:ilvl="2" w:tplc="7DBC2924">
      <w:start w:val="23"/>
      <w:numFmt w:val="decimal"/>
      <w:lvlText w:val="%3."/>
      <w:lvlJc w:val="left"/>
      <w:pPr>
        <w:ind w:left="2482" w:hanging="360"/>
      </w:pPr>
      <w:rPr>
        <w:rFonts w:hint="default"/>
      </w:rPr>
    </w:lvl>
    <w:lvl w:ilvl="3" w:tplc="040A000F" w:tentative="1">
      <w:start w:val="1"/>
      <w:numFmt w:val="decimal"/>
      <w:lvlText w:val="%4."/>
      <w:lvlJc w:val="left"/>
      <w:pPr>
        <w:ind w:left="3022" w:hanging="360"/>
      </w:pPr>
    </w:lvl>
    <w:lvl w:ilvl="4" w:tplc="040A0019" w:tentative="1">
      <w:start w:val="1"/>
      <w:numFmt w:val="lowerLetter"/>
      <w:lvlText w:val="%5."/>
      <w:lvlJc w:val="left"/>
      <w:pPr>
        <w:ind w:left="3742" w:hanging="360"/>
      </w:pPr>
    </w:lvl>
    <w:lvl w:ilvl="5" w:tplc="040A001B" w:tentative="1">
      <w:start w:val="1"/>
      <w:numFmt w:val="lowerRoman"/>
      <w:lvlText w:val="%6."/>
      <w:lvlJc w:val="right"/>
      <w:pPr>
        <w:ind w:left="4462" w:hanging="180"/>
      </w:pPr>
    </w:lvl>
    <w:lvl w:ilvl="6" w:tplc="040A000F" w:tentative="1">
      <w:start w:val="1"/>
      <w:numFmt w:val="decimal"/>
      <w:lvlText w:val="%7."/>
      <w:lvlJc w:val="left"/>
      <w:pPr>
        <w:ind w:left="5182" w:hanging="360"/>
      </w:pPr>
    </w:lvl>
    <w:lvl w:ilvl="7" w:tplc="040A0019" w:tentative="1">
      <w:start w:val="1"/>
      <w:numFmt w:val="lowerLetter"/>
      <w:lvlText w:val="%8."/>
      <w:lvlJc w:val="left"/>
      <w:pPr>
        <w:ind w:left="5902" w:hanging="360"/>
      </w:pPr>
    </w:lvl>
    <w:lvl w:ilvl="8" w:tplc="040A001B" w:tentative="1">
      <w:start w:val="1"/>
      <w:numFmt w:val="lowerRoman"/>
      <w:lvlText w:val="%9."/>
      <w:lvlJc w:val="right"/>
      <w:pPr>
        <w:ind w:left="6622" w:hanging="180"/>
      </w:pPr>
    </w:lvl>
  </w:abstractNum>
  <w:abstractNum w:abstractNumId="22" w15:restartNumberingAfterBreak="0">
    <w:nsid w:val="432F27BB"/>
    <w:multiLevelType w:val="hybridMultilevel"/>
    <w:tmpl w:val="43E86C40"/>
    <w:lvl w:ilvl="0" w:tplc="8D72F194">
      <w:start w:val="1"/>
      <w:numFmt w:val="lowerLetter"/>
      <w:lvlText w:val="%1."/>
      <w:lvlJc w:val="left"/>
      <w:pPr>
        <w:ind w:left="851" w:hanging="341"/>
      </w:pPr>
      <w:rPr>
        <w:rFonts w:hint="default"/>
      </w:rPr>
    </w:lvl>
    <w:lvl w:ilvl="1" w:tplc="040A0019" w:tentative="1">
      <w:start w:val="1"/>
      <w:numFmt w:val="lowerLetter"/>
      <w:lvlText w:val="%2."/>
      <w:lvlJc w:val="left"/>
      <w:pPr>
        <w:ind w:left="1582" w:hanging="360"/>
      </w:pPr>
    </w:lvl>
    <w:lvl w:ilvl="2" w:tplc="040A001B" w:tentative="1">
      <w:start w:val="1"/>
      <w:numFmt w:val="lowerRoman"/>
      <w:lvlText w:val="%3."/>
      <w:lvlJc w:val="right"/>
      <w:pPr>
        <w:ind w:left="2302" w:hanging="180"/>
      </w:pPr>
    </w:lvl>
    <w:lvl w:ilvl="3" w:tplc="040A000F" w:tentative="1">
      <w:start w:val="1"/>
      <w:numFmt w:val="decimal"/>
      <w:lvlText w:val="%4."/>
      <w:lvlJc w:val="left"/>
      <w:pPr>
        <w:ind w:left="3022" w:hanging="360"/>
      </w:pPr>
    </w:lvl>
    <w:lvl w:ilvl="4" w:tplc="040A0019" w:tentative="1">
      <w:start w:val="1"/>
      <w:numFmt w:val="lowerLetter"/>
      <w:lvlText w:val="%5."/>
      <w:lvlJc w:val="left"/>
      <w:pPr>
        <w:ind w:left="3742" w:hanging="360"/>
      </w:pPr>
    </w:lvl>
    <w:lvl w:ilvl="5" w:tplc="040A001B" w:tentative="1">
      <w:start w:val="1"/>
      <w:numFmt w:val="lowerRoman"/>
      <w:lvlText w:val="%6."/>
      <w:lvlJc w:val="right"/>
      <w:pPr>
        <w:ind w:left="4462" w:hanging="180"/>
      </w:pPr>
    </w:lvl>
    <w:lvl w:ilvl="6" w:tplc="040A000F" w:tentative="1">
      <w:start w:val="1"/>
      <w:numFmt w:val="decimal"/>
      <w:lvlText w:val="%7."/>
      <w:lvlJc w:val="left"/>
      <w:pPr>
        <w:ind w:left="5182" w:hanging="360"/>
      </w:pPr>
    </w:lvl>
    <w:lvl w:ilvl="7" w:tplc="040A0019" w:tentative="1">
      <w:start w:val="1"/>
      <w:numFmt w:val="lowerLetter"/>
      <w:lvlText w:val="%8."/>
      <w:lvlJc w:val="left"/>
      <w:pPr>
        <w:ind w:left="5902" w:hanging="360"/>
      </w:pPr>
    </w:lvl>
    <w:lvl w:ilvl="8" w:tplc="040A001B" w:tentative="1">
      <w:start w:val="1"/>
      <w:numFmt w:val="lowerRoman"/>
      <w:lvlText w:val="%9."/>
      <w:lvlJc w:val="right"/>
      <w:pPr>
        <w:ind w:left="6622" w:hanging="180"/>
      </w:pPr>
    </w:lvl>
  </w:abstractNum>
  <w:abstractNum w:abstractNumId="23" w15:restartNumberingAfterBreak="0">
    <w:nsid w:val="47332F3C"/>
    <w:multiLevelType w:val="hybridMultilevel"/>
    <w:tmpl w:val="7604FF04"/>
    <w:lvl w:ilvl="0" w:tplc="BF84ADFE">
      <w:start w:val="1"/>
      <w:numFmt w:val="lowerLetter"/>
      <w:lvlText w:val="%1."/>
      <w:lvlJc w:val="left"/>
      <w:pPr>
        <w:ind w:left="502" w:hanging="360"/>
      </w:pPr>
      <w:rPr>
        <w:rFonts w:hint="default"/>
      </w:rPr>
    </w:lvl>
    <w:lvl w:ilvl="1" w:tplc="040A0019" w:tentative="1">
      <w:start w:val="1"/>
      <w:numFmt w:val="lowerLetter"/>
      <w:lvlText w:val="%2."/>
      <w:lvlJc w:val="left"/>
      <w:pPr>
        <w:ind w:left="1222" w:hanging="360"/>
      </w:pPr>
    </w:lvl>
    <w:lvl w:ilvl="2" w:tplc="040A001B" w:tentative="1">
      <w:start w:val="1"/>
      <w:numFmt w:val="lowerRoman"/>
      <w:lvlText w:val="%3."/>
      <w:lvlJc w:val="right"/>
      <w:pPr>
        <w:ind w:left="1942" w:hanging="180"/>
      </w:pPr>
    </w:lvl>
    <w:lvl w:ilvl="3" w:tplc="040A000F" w:tentative="1">
      <w:start w:val="1"/>
      <w:numFmt w:val="decimal"/>
      <w:lvlText w:val="%4."/>
      <w:lvlJc w:val="left"/>
      <w:pPr>
        <w:ind w:left="2662" w:hanging="360"/>
      </w:pPr>
    </w:lvl>
    <w:lvl w:ilvl="4" w:tplc="040A0019" w:tentative="1">
      <w:start w:val="1"/>
      <w:numFmt w:val="lowerLetter"/>
      <w:lvlText w:val="%5."/>
      <w:lvlJc w:val="left"/>
      <w:pPr>
        <w:ind w:left="3382" w:hanging="360"/>
      </w:pPr>
    </w:lvl>
    <w:lvl w:ilvl="5" w:tplc="040A001B" w:tentative="1">
      <w:start w:val="1"/>
      <w:numFmt w:val="lowerRoman"/>
      <w:lvlText w:val="%6."/>
      <w:lvlJc w:val="right"/>
      <w:pPr>
        <w:ind w:left="4102" w:hanging="180"/>
      </w:pPr>
    </w:lvl>
    <w:lvl w:ilvl="6" w:tplc="040A000F" w:tentative="1">
      <w:start w:val="1"/>
      <w:numFmt w:val="decimal"/>
      <w:lvlText w:val="%7."/>
      <w:lvlJc w:val="left"/>
      <w:pPr>
        <w:ind w:left="4822" w:hanging="360"/>
      </w:pPr>
    </w:lvl>
    <w:lvl w:ilvl="7" w:tplc="040A0019" w:tentative="1">
      <w:start w:val="1"/>
      <w:numFmt w:val="lowerLetter"/>
      <w:lvlText w:val="%8."/>
      <w:lvlJc w:val="left"/>
      <w:pPr>
        <w:ind w:left="5542" w:hanging="360"/>
      </w:pPr>
    </w:lvl>
    <w:lvl w:ilvl="8" w:tplc="040A001B" w:tentative="1">
      <w:start w:val="1"/>
      <w:numFmt w:val="lowerRoman"/>
      <w:lvlText w:val="%9."/>
      <w:lvlJc w:val="right"/>
      <w:pPr>
        <w:ind w:left="6262" w:hanging="180"/>
      </w:pPr>
    </w:lvl>
  </w:abstractNum>
  <w:abstractNum w:abstractNumId="24" w15:restartNumberingAfterBreak="0">
    <w:nsid w:val="49A220AB"/>
    <w:multiLevelType w:val="hybridMultilevel"/>
    <w:tmpl w:val="B4082088"/>
    <w:lvl w:ilvl="0" w:tplc="CFF6A9FC">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15:restartNumberingAfterBreak="0">
    <w:nsid w:val="4B9717C4"/>
    <w:multiLevelType w:val="hybridMultilevel"/>
    <w:tmpl w:val="2DDA80D4"/>
    <w:lvl w:ilvl="0" w:tplc="040A0019">
      <w:start w:val="1"/>
      <w:numFmt w:val="lowerLetter"/>
      <w:lvlText w:val="%1."/>
      <w:lvlJc w:val="left"/>
      <w:pPr>
        <w:ind w:left="862" w:hanging="360"/>
      </w:pPr>
      <w:rPr>
        <w:rFonts w:hint="default"/>
      </w:rPr>
    </w:lvl>
    <w:lvl w:ilvl="1" w:tplc="040A0019" w:tentative="1">
      <w:start w:val="1"/>
      <w:numFmt w:val="lowerLetter"/>
      <w:lvlText w:val="%2."/>
      <w:lvlJc w:val="left"/>
      <w:pPr>
        <w:ind w:left="1582" w:hanging="360"/>
      </w:pPr>
    </w:lvl>
    <w:lvl w:ilvl="2" w:tplc="040A001B" w:tentative="1">
      <w:start w:val="1"/>
      <w:numFmt w:val="lowerRoman"/>
      <w:lvlText w:val="%3."/>
      <w:lvlJc w:val="right"/>
      <w:pPr>
        <w:ind w:left="2302" w:hanging="180"/>
      </w:pPr>
    </w:lvl>
    <w:lvl w:ilvl="3" w:tplc="040A000F" w:tentative="1">
      <w:start w:val="1"/>
      <w:numFmt w:val="decimal"/>
      <w:lvlText w:val="%4."/>
      <w:lvlJc w:val="left"/>
      <w:pPr>
        <w:ind w:left="3022" w:hanging="360"/>
      </w:pPr>
    </w:lvl>
    <w:lvl w:ilvl="4" w:tplc="040A0019" w:tentative="1">
      <w:start w:val="1"/>
      <w:numFmt w:val="lowerLetter"/>
      <w:lvlText w:val="%5."/>
      <w:lvlJc w:val="left"/>
      <w:pPr>
        <w:ind w:left="3742" w:hanging="360"/>
      </w:pPr>
    </w:lvl>
    <w:lvl w:ilvl="5" w:tplc="040A001B" w:tentative="1">
      <w:start w:val="1"/>
      <w:numFmt w:val="lowerRoman"/>
      <w:lvlText w:val="%6."/>
      <w:lvlJc w:val="right"/>
      <w:pPr>
        <w:ind w:left="4462" w:hanging="180"/>
      </w:pPr>
    </w:lvl>
    <w:lvl w:ilvl="6" w:tplc="040A000F" w:tentative="1">
      <w:start w:val="1"/>
      <w:numFmt w:val="decimal"/>
      <w:lvlText w:val="%7."/>
      <w:lvlJc w:val="left"/>
      <w:pPr>
        <w:ind w:left="5182" w:hanging="360"/>
      </w:pPr>
    </w:lvl>
    <w:lvl w:ilvl="7" w:tplc="040A0019" w:tentative="1">
      <w:start w:val="1"/>
      <w:numFmt w:val="lowerLetter"/>
      <w:lvlText w:val="%8."/>
      <w:lvlJc w:val="left"/>
      <w:pPr>
        <w:ind w:left="5902" w:hanging="360"/>
      </w:pPr>
    </w:lvl>
    <w:lvl w:ilvl="8" w:tplc="040A001B" w:tentative="1">
      <w:start w:val="1"/>
      <w:numFmt w:val="lowerRoman"/>
      <w:lvlText w:val="%9."/>
      <w:lvlJc w:val="right"/>
      <w:pPr>
        <w:ind w:left="6622" w:hanging="180"/>
      </w:pPr>
    </w:lvl>
  </w:abstractNum>
  <w:abstractNum w:abstractNumId="26" w15:restartNumberingAfterBreak="0">
    <w:nsid w:val="50120F0A"/>
    <w:multiLevelType w:val="hybridMultilevel"/>
    <w:tmpl w:val="91C0E9D2"/>
    <w:lvl w:ilvl="0" w:tplc="4B08F9EC">
      <w:start w:val="3"/>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7" w15:restartNumberingAfterBreak="0">
    <w:nsid w:val="53791DEC"/>
    <w:multiLevelType w:val="hybridMultilevel"/>
    <w:tmpl w:val="791A608E"/>
    <w:lvl w:ilvl="0" w:tplc="040A0019">
      <w:start w:val="1"/>
      <w:numFmt w:val="lowerLetter"/>
      <w:lvlText w:val="%1."/>
      <w:lvlJc w:val="left"/>
      <w:pPr>
        <w:ind w:left="862" w:hanging="360"/>
      </w:pPr>
      <w:rPr>
        <w:rFonts w:hint="default"/>
      </w:rPr>
    </w:lvl>
    <w:lvl w:ilvl="1" w:tplc="040A0019" w:tentative="1">
      <w:start w:val="1"/>
      <w:numFmt w:val="lowerLetter"/>
      <w:lvlText w:val="%2."/>
      <w:lvlJc w:val="left"/>
      <w:pPr>
        <w:ind w:left="1582" w:hanging="360"/>
      </w:pPr>
    </w:lvl>
    <w:lvl w:ilvl="2" w:tplc="040A001B" w:tentative="1">
      <w:start w:val="1"/>
      <w:numFmt w:val="lowerRoman"/>
      <w:lvlText w:val="%3."/>
      <w:lvlJc w:val="right"/>
      <w:pPr>
        <w:ind w:left="2302" w:hanging="180"/>
      </w:pPr>
    </w:lvl>
    <w:lvl w:ilvl="3" w:tplc="040A000F" w:tentative="1">
      <w:start w:val="1"/>
      <w:numFmt w:val="decimal"/>
      <w:lvlText w:val="%4."/>
      <w:lvlJc w:val="left"/>
      <w:pPr>
        <w:ind w:left="3022" w:hanging="360"/>
      </w:pPr>
    </w:lvl>
    <w:lvl w:ilvl="4" w:tplc="040A0019" w:tentative="1">
      <w:start w:val="1"/>
      <w:numFmt w:val="lowerLetter"/>
      <w:lvlText w:val="%5."/>
      <w:lvlJc w:val="left"/>
      <w:pPr>
        <w:ind w:left="3742" w:hanging="360"/>
      </w:pPr>
    </w:lvl>
    <w:lvl w:ilvl="5" w:tplc="040A001B" w:tentative="1">
      <w:start w:val="1"/>
      <w:numFmt w:val="lowerRoman"/>
      <w:lvlText w:val="%6."/>
      <w:lvlJc w:val="right"/>
      <w:pPr>
        <w:ind w:left="4462" w:hanging="180"/>
      </w:pPr>
    </w:lvl>
    <w:lvl w:ilvl="6" w:tplc="040A000F" w:tentative="1">
      <w:start w:val="1"/>
      <w:numFmt w:val="decimal"/>
      <w:lvlText w:val="%7."/>
      <w:lvlJc w:val="left"/>
      <w:pPr>
        <w:ind w:left="5182" w:hanging="360"/>
      </w:pPr>
    </w:lvl>
    <w:lvl w:ilvl="7" w:tplc="040A0019" w:tentative="1">
      <w:start w:val="1"/>
      <w:numFmt w:val="lowerLetter"/>
      <w:lvlText w:val="%8."/>
      <w:lvlJc w:val="left"/>
      <w:pPr>
        <w:ind w:left="5902" w:hanging="360"/>
      </w:pPr>
    </w:lvl>
    <w:lvl w:ilvl="8" w:tplc="040A001B" w:tentative="1">
      <w:start w:val="1"/>
      <w:numFmt w:val="lowerRoman"/>
      <w:lvlText w:val="%9."/>
      <w:lvlJc w:val="right"/>
      <w:pPr>
        <w:ind w:left="6622" w:hanging="180"/>
      </w:pPr>
    </w:lvl>
  </w:abstractNum>
  <w:abstractNum w:abstractNumId="28" w15:restartNumberingAfterBreak="0">
    <w:nsid w:val="53B57E75"/>
    <w:multiLevelType w:val="hybridMultilevel"/>
    <w:tmpl w:val="C1124106"/>
    <w:lvl w:ilvl="0" w:tplc="040A0019">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9" w15:restartNumberingAfterBreak="0">
    <w:nsid w:val="59141A78"/>
    <w:multiLevelType w:val="hybridMultilevel"/>
    <w:tmpl w:val="4BF2131C"/>
    <w:lvl w:ilvl="0" w:tplc="D2C0BDFE">
      <w:start w:val="1"/>
      <w:numFmt w:val="lowerLetter"/>
      <w:lvlText w:val="%1."/>
      <w:lvlJc w:val="left"/>
      <w:pPr>
        <w:ind w:left="862" w:hanging="360"/>
      </w:pPr>
      <w:rPr>
        <w:rFonts w:hint="default"/>
      </w:rPr>
    </w:lvl>
    <w:lvl w:ilvl="1" w:tplc="040A0019" w:tentative="1">
      <w:start w:val="1"/>
      <w:numFmt w:val="lowerLetter"/>
      <w:lvlText w:val="%2."/>
      <w:lvlJc w:val="left"/>
      <w:pPr>
        <w:ind w:left="1582" w:hanging="360"/>
      </w:pPr>
    </w:lvl>
    <w:lvl w:ilvl="2" w:tplc="040A001B" w:tentative="1">
      <w:start w:val="1"/>
      <w:numFmt w:val="lowerRoman"/>
      <w:lvlText w:val="%3."/>
      <w:lvlJc w:val="right"/>
      <w:pPr>
        <w:ind w:left="2302" w:hanging="180"/>
      </w:pPr>
    </w:lvl>
    <w:lvl w:ilvl="3" w:tplc="040A000F" w:tentative="1">
      <w:start w:val="1"/>
      <w:numFmt w:val="decimal"/>
      <w:lvlText w:val="%4."/>
      <w:lvlJc w:val="left"/>
      <w:pPr>
        <w:ind w:left="3022" w:hanging="360"/>
      </w:pPr>
    </w:lvl>
    <w:lvl w:ilvl="4" w:tplc="040A0019" w:tentative="1">
      <w:start w:val="1"/>
      <w:numFmt w:val="lowerLetter"/>
      <w:lvlText w:val="%5."/>
      <w:lvlJc w:val="left"/>
      <w:pPr>
        <w:ind w:left="3742" w:hanging="360"/>
      </w:pPr>
    </w:lvl>
    <w:lvl w:ilvl="5" w:tplc="040A001B" w:tentative="1">
      <w:start w:val="1"/>
      <w:numFmt w:val="lowerRoman"/>
      <w:lvlText w:val="%6."/>
      <w:lvlJc w:val="right"/>
      <w:pPr>
        <w:ind w:left="4462" w:hanging="180"/>
      </w:pPr>
    </w:lvl>
    <w:lvl w:ilvl="6" w:tplc="040A000F" w:tentative="1">
      <w:start w:val="1"/>
      <w:numFmt w:val="decimal"/>
      <w:lvlText w:val="%7."/>
      <w:lvlJc w:val="left"/>
      <w:pPr>
        <w:ind w:left="5182" w:hanging="360"/>
      </w:pPr>
    </w:lvl>
    <w:lvl w:ilvl="7" w:tplc="040A0019" w:tentative="1">
      <w:start w:val="1"/>
      <w:numFmt w:val="lowerLetter"/>
      <w:lvlText w:val="%8."/>
      <w:lvlJc w:val="left"/>
      <w:pPr>
        <w:ind w:left="5902" w:hanging="360"/>
      </w:pPr>
    </w:lvl>
    <w:lvl w:ilvl="8" w:tplc="040A001B" w:tentative="1">
      <w:start w:val="1"/>
      <w:numFmt w:val="lowerRoman"/>
      <w:lvlText w:val="%9."/>
      <w:lvlJc w:val="right"/>
      <w:pPr>
        <w:ind w:left="6622" w:hanging="180"/>
      </w:pPr>
    </w:lvl>
  </w:abstractNum>
  <w:abstractNum w:abstractNumId="30" w15:restartNumberingAfterBreak="0">
    <w:nsid w:val="5ADC013A"/>
    <w:multiLevelType w:val="hybridMultilevel"/>
    <w:tmpl w:val="34586ED6"/>
    <w:lvl w:ilvl="0" w:tplc="040A0019">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1" w15:restartNumberingAfterBreak="0">
    <w:nsid w:val="5D833F33"/>
    <w:multiLevelType w:val="hybridMultilevel"/>
    <w:tmpl w:val="87EABAC4"/>
    <w:lvl w:ilvl="0" w:tplc="D96466E2">
      <w:start w:val="1"/>
      <w:numFmt w:val="lowerLetter"/>
      <w:lvlText w:val="%1."/>
      <w:lvlJc w:val="left"/>
      <w:pPr>
        <w:ind w:left="502" w:hanging="360"/>
      </w:pPr>
      <w:rPr>
        <w:rFonts w:hint="default"/>
      </w:rPr>
    </w:lvl>
    <w:lvl w:ilvl="1" w:tplc="040A0019" w:tentative="1">
      <w:start w:val="1"/>
      <w:numFmt w:val="lowerLetter"/>
      <w:lvlText w:val="%2."/>
      <w:lvlJc w:val="left"/>
      <w:pPr>
        <w:ind w:left="1222" w:hanging="360"/>
      </w:pPr>
    </w:lvl>
    <w:lvl w:ilvl="2" w:tplc="040A001B" w:tentative="1">
      <w:start w:val="1"/>
      <w:numFmt w:val="lowerRoman"/>
      <w:lvlText w:val="%3."/>
      <w:lvlJc w:val="right"/>
      <w:pPr>
        <w:ind w:left="1942" w:hanging="180"/>
      </w:pPr>
    </w:lvl>
    <w:lvl w:ilvl="3" w:tplc="040A000F" w:tentative="1">
      <w:start w:val="1"/>
      <w:numFmt w:val="decimal"/>
      <w:lvlText w:val="%4."/>
      <w:lvlJc w:val="left"/>
      <w:pPr>
        <w:ind w:left="2662" w:hanging="360"/>
      </w:pPr>
    </w:lvl>
    <w:lvl w:ilvl="4" w:tplc="040A0019" w:tentative="1">
      <w:start w:val="1"/>
      <w:numFmt w:val="lowerLetter"/>
      <w:lvlText w:val="%5."/>
      <w:lvlJc w:val="left"/>
      <w:pPr>
        <w:ind w:left="3382" w:hanging="360"/>
      </w:pPr>
    </w:lvl>
    <w:lvl w:ilvl="5" w:tplc="040A001B" w:tentative="1">
      <w:start w:val="1"/>
      <w:numFmt w:val="lowerRoman"/>
      <w:lvlText w:val="%6."/>
      <w:lvlJc w:val="right"/>
      <w:pPr>
        <w:ind w:left="4102" w:hanging="180"/>
      </w:pPr>
    </w:lvl>
    <w:lvl w:ilvl="6" w:tplc="040A000F" w:tentative="1">
      <w:start w:val="1"/>
      <w:numFmt w:val="decimal"/>
      <w:lvlText w:val="%7."/>
      <w:lvlJc w:val="left"/>
      <w:pPr>
        <w:ind w:left="4822" w:hanging="360"/>
      </w:pPr>
    </w:lvl>
    <w:lvl w:ilvl="7" w:tplc="040A0019" w:tentative="1">
      <w:start w:val="1"/>
      <w:numFmt w:val="lowerLetter"/>
      <w:lvlText w:val="%8."/>
      <w:lvlJc w:val="left"/>
      <w:pPr>
        <w:ind w:left="5542" w:hanging="360"/>
      </w:pPr>
    </w:lvl>
    <w:lvl w:ilvl="8" w:tplc="040A001B" w:tentative="1">
      <w:start w:val="1"/>
      <w:numFmt w:val="lowerRoman"/>
      <w:lvlText w:val="%9."/>
      <w:lvlJc w:val="right"/>
      <w:pPr>
        <w:ind w:left="6262" w:hanging="180"/>
      </w:pPr>
    </w:lvl>
  </w:abstractNum>
  <w:abstractNum w:abstractNumId="32" w15:restartNumberingAfterBreak="0">
    <w:nsid w:val="5E1D5258"/>
    <w:multiLevelType w:val="hybridMultilevel"/>
    <w:tmpl w:val="EC726B5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3" w15:restartNumberingAfterBreak="0">
    <w:nsid w:val="5E577646"/>
    <w:multiLevelType w:val="hybridMultilevel"/>
    <w:tmpl w:val="C6589546"/>
    <w:lvl w:ilvl="0" w:tplc="598CC958">
      <w:start w:val="1"/>
      <w:numFmt w:val="bullet"/>
      <w:lvlText w:val=""/>
      <w:lvlJc w:val="left"/>
      <w:pPr>
        <w:ind w:left="57" w:hanging="57"/>
      </w:pPr>
      <w:rPr>
        <w:rFonts w:ascii="Symbol" w:hAnsi="Symbol" w:hint="default"/>
        <w:color w:val="595959" w:themeColor="text1" w:themeTint="A6"/>
        <w:sz w:val="20"/>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4" w15:restartNumberingAfterBreak="0">
    <w:nsid w:val="60E87BA1"/>
    <w:multiLevelType w:val="hybridMultilevel"/>
    <w:tmpl w:val="52EA478A"/>
    <w:lvl w:ilvl="0" w:tplc="040A0019">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5" w15:restartNumberingAfterBreak="0">
    <w:nsid w:val="61694651"/>
    <w:multiLevelType w:val="hybridMultilevel"/>
    <w:tmpl w:val="3162D15A"/>
    <w:lvl w:ilvl="0" w:tplc="040A000F">
      <w:start w:val="16"/>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6" w15:restartNumberingAfterBreak="0">
    <w:nsid w:val="61F25F64"/>
    <w:multiLevelType w:val="hybridMultilevel"/>
    <w:tmpl w:val="F6CED4DE"/>
    <w:lvl w:ilvl="0" w:tplc="E6480C86">
      <w:start w:val="2"/>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7" w15:restartNumberingAfterBreak="0">
    <w:nsid w:val="63AC05A9"/>
    <w:multiLevelType w:val="hybridMultilevel"/>
    <w:tmpl w:val="94E0F5E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8" w15:restartNumberingAfterBreak="0">
    <w:nsid w:val="65C75E3B"/>
    <w:multiLevelType w:val="hybridMultilevel"/>
    <w:tmpl w:val="A280AA6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9" w15:restartNumberingAfterBreak="0">
    <w:nsid w:val="71D36D91"/>
    <w:multiLevelType w:val="hybridMultilevel"/>
    <w:tmpl w:val="C5583344"/>
    <w:lvl w:ilvl="0" w:tplc="89B683B8">
      <w:start w:val="1"/>
      <w:numFmt w:val="lowerLetter"/>
      <w:lvlText w:val="%1."/>
      <w:lvlJc w:val="left"/>
      <w:pPr>
        <w:ind w:left="862" w:hanging="360"/>
      </w:pPr>
      <w:rPr>
        <w:rFonts w:hint="default"/>
      </w:rPr>
    </w:lvl>
    <w:lvl w:ilvl="1" w:tplc="040A0019" w:tentative="1">
      <w:start w:val="1"/>
      <w:numFmt w:val="lowerLetter"/>
      <w:lvlText w:val="%2."/>
      <w:lvlJc w:val="left"/>
      <w:pPr>
        <w:ind w:left="1582" w:hanging="360"/>
      </w:pPr>
    </w:lvl>
    <w:lvl w:ilvl="2" w:tplc="040A001B" w:tentative="1">
      <w:start w:val="1"/>
      <w:numFmt w:val="lowerRoman"/>
      <w:lvlText w:val="%3."/>
      <w:lvlJc w:val="right"/>
      <w:pPr>
        <w:ind w:left="2302" w:hanging="180"/>
      </w:pPr>
    </w:lvl>
    <w:lvl w:ilvl="3" w:tplc="040A000F" w:tentative="1">
      <w:start w:val="1"/>
      <w:numFmt w:val="decimal"/>
      <w:lvlText w:val="%4."/>
      <w:lvlJc w:val="left"/>
      <w:pPr>
        <w:ind w:left="3022" w:hanging="360"/>
      </w:pPr>
    </w:lvl>
    <w:lvl w:ilvl="4" w:tplc="040A0019" w:tentative="1">
      <w:start w:val="1"/>
      <w:numFmt w:val="lowerLetter"/>
      <w:lvlText w:val="%5."/>
      <w:lvlJc w:val="left"/>
      <w:pPr>
        <w:ind w:left="3742" w:hanging="360"/>
      </w:pPr>
    </w:lvl>
    <w:lvl w:ilvl="5" w:tplc="040A001B" w:tentative="1">
      <w:start w:val="1"/>
      <w:numFmt w:val="lowerRoman"/>
      <w:lvlText w:val="%6."/>
      <w:lvlJc w:val="right"/>
      <w:pPr>
        <w:ind w:left="4462" w:hanging="180"/>
      </w:pPr>
    </w:lvl>
    <w:lvl w:ilvl="6" w:tplc="040A000F" w:tentative="1">
      <w:start w:val="1"/>
      <w:numFmt w:val="decimal"/>
      <w:lvlText w:val="%7."/>
      <w:lvlJc w:val="left"/>
      <w:pPr>
        <w:ind w:left="5182" w:hanging="360"/>
      </w:pPr>
    </w:lvl>
    <w:lvl w:ilvl="7" w:tplc="040A0019" w:tentative="1">
      <w:start w:val="1"/>
      <w:numFmt w:val="lowerLetter"/>
      <w:lvlText w:val="%8."/>
      <w:lvlJc w:val="left"/>
      <w:pPr>
        <w:ind w:left="5902" w:hanging="360"/>
      </w:pPr>
    </w:lvl>
    <w:lvl w:ilvl="8" w:tplc="040A001B" w:tentative="1">
      <w:start w:val="1"/>
      <w:numFmt w:val="lowerRoman"/>
      <w:lvlText w:val="%9."/>
      <w:lvlJc w:val="right"/>
      <w:pPr>
        <w:ind w:left="6622" w:hanging="180"/>
      </w:pPr>
    </w:lvl>
  </w:abstractNum>
  <w:abstractNum w:abstractNumId="40" w15:restartNumberingAfterBreak="0">
    <w:nsid w:val="72266D43"/>
    <w:multiLevelType w:val="hybridMultilevel"/>
    <w:tmpl w:val="C9CADC78"/>
    <w:lvl w:ilvl="0" w:tplc="040A000F">
      <w:start w:val="7"/>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1" w15:restartNumberingAfterBreak="0">
    <w:nsid w:val="7612673D"/>
    <w:multiLevelType w:val="hybridMultilevel"/>
    <w:tmpl w:val="8236DE98"/>
    <w:lvl w:ilvl="0" w:tplc="D6120EA8">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2" w15:restartNumberingAfterBreak="0">
    <w:nsid w:val="78872E0F"/>
    <w:multiLevelType w:val="hybridMultilevel"/>
    <w:tmpl w:val="F18079E0"/>
    <w:lvl w:ilvl="0" w:tplc="89B683B8">
      <w:start w:val="1"/>
      <w:numFmt w:val="lowerLetter"/>
      <w:lvlText w:val="%1."/>
      <w:lvlJc w:val="left"/>
      <w:pPr>
        <w:ind w:left="862" w:hanging="360"/>
      </w:pPr>
      <w:rPr>
        <w:rFonts w:hint="default"/>
      </w:rPr>
    </w:lvl>
    <w:lvl w:ilvl="1" w:tplc="040A0019" w:tentative="1">
      <w:start w:val="1"/>
      <w:numFmt w:val="lowerLetter"/>
      <w:lvlText w:val="%2."/>
      <w:lvlJc w:val="left"/>
      <w:pPr>
        <w:ind w:left="1582" w:hanging="360"/>
      </w:pPr>
    </w:lvl>
    <w:lvl w:ilvl="2" w:tplc="040A001B" w:tentative="1">
      <w:start w:val="1"/>
      <w:numFmt w:val="lowerRoman"/>
      <w:lvlText w:val="%3."/>
      <w:lvlJc w:val="right"/>
      <w:pPr>
        <w:ind w:left="2302" w:hanging="180"/>
      </w:pPr>
    </w:lvl>
    <w:lvl w:ilvl="3" w:tplc="040A000F" w:tentative="1">
      <w:start w:val="1"/>
      <w:numFmt w:val="decimal"/>
      <w:lvlText w:val="%4."/>
      <w:lvlJc w:val="left"/>
      <w:pPr>
        <w:ind w:left="3022" w:hanging="360"/>
      </w:pPr>
    </w:lvl>
    <w:lvl w:ilvl="4" w:tplc="040A0019" w:tentative="1">
      <w:start w:val="1"/>
      <w:numFmt w:val="lowerLetter"/>
      <w:lvlText w:val="%5."/>
      <w:lvlJc w:val="left"/>
      <w:pPr>
        <w:ind w:left="3742" w:hanging="360"/>
      </w:pPr>
    </w:lvl>
    <w:lvl w:ilvl="5" w:tplc="040A001B" w:tentative="1">
      <w:start w:val="1"/>
      <w:numFmt w:val="lowerRoman"/>
      <w:lvlText w:val="%6."/>
      <w:lvlJc w:val="right"/>
      <w:pPr>
        <w:ind w:left="4462" w:hanging="180"/>
      </w:pPr>
    </w:lvl>
    <w:lvl w:ilvl="6" w:tplc="040A000F" w:tentative="1">
      <w:start w:val="1"/>
      <w:numFmt w:val="decimal"/>
      <w:lvlText w:val="%7."/>
      <w:lvlJc w:val="left"/>
      <w:pPr>
        <w:ind w:left="5182" w:hanging="360"/>
      </w:pPr>
    </w:lvl>
    <w:lvl w:ilvl="7" w:tplc="040A0019" w:tentative="1">
      <w:start w:val="1"/>
      <w:numFmt w:val="lowerLetter"/>
      <w:lvlText w:val="%8."/>
      <w:lvlJc w:val="left"/>
      <w:pPr>
        <w:ind w:left="5902" w:hanging="360"/>
      </w:pPr>
    </w:lvl>
    <w:lvl w:ilvl="8" w:tplc="040A001B" w:tentative="1">
      <w:start w:val="1"/>
      <w:numFmt w:val="lowerRoman"/>
      <w:lvlText w:val="%9."/>
      <w:lvlJc w:val="right"/>
      <w:pPr>
        <w:ind w:left="6622" w:hanging="180"/>
      </w:pPr>
    </w:lvl>
  </w:abstractNum>
  <w:abstractNum w:abstractNumId="43" w15:restartNumberingAfterBreak="0">
    <w:nsid w:val="78CC7041"/>
    <w:multiLevelType w:val="hybridMultilevel"/>
    <w:tmpl w:val="BC3A98F6"/>
    <w:lvl w:ilvl="0" w:tplc="616E3CBE">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4" w15:restartNumberingAfterBreak="0">
    <w:nsid w:val="7EEB4567"/>
    <w:multiLevelType w:val="hybridMultilevel"/>
    <w:tmpl w:val="A1F4867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3"/>
  </w:num>
  <w:num w:numId="2">
    <w:abstractNumId w:val="13"/>
  </w:num>
  <w:num w:numId="3">
    <w:abstractNumId w:val="44"/>
  </w:num>
  <w:num w:numId="4">
    <w:abstractNumId w:val="11"/>
  </w:num>
  <w:num w:numId="5">
    <w:abstractNumId w:val="33"/>
  </w:num>
  <w:num w:numId="6">
    <w:abstractNumId w:val="7"/>
  </w:num>
  <w:num w:numId="7">
    <w:abstractNumId w:val="4"/>
  </w:num>
  <w:num w:numId="8">
    <w:abstractNumId w:val="6"/>
  </w:num>
  <w:num w:numId="9">
    <w:abstractNumId w:val="15"/>
  </w:num>
  <w:num w:numId="10">
    <w:abstractNumId w:val="9"/>
  </w:num>
  <w:num w:numId="11">
    <w:abstractNumId w:val="40"/>
  </w:num>
  <w:num w:numId="12">
    <w:abstractNumId w:val="19"/>
  </w:num>
  <w:num w:numId="13">
    <w:abstractNumId w:val="12"/>
  </w:num>
  <w:num w:numId="14">
    <w:abstractNumId w:val="16"/>
  </w:num>
  <w:num w:numId="15">
    <w:abstractNumId w:val="32"/>
  </w:num>
  <w:num w:numId="16">
    <w:abstractNumId w:val="8"/>
  </w:num>
  <w:num w:numId="17">
    <w:abstractNumId w:val="1"/>
  </w:num>
  <w:num w:numId="18">
    <w:abstractNumId w:val="2"/>
  </w:num>
  <w:num w:numId="19">
    <w:abstractNumId w:val="37"/>
  </w:num>
  <w:num w:numId="20">
    <w:abstractNumId w:val="0"/>
  </w:num>
  <w:num w:numId="21">
    <w:abstractNumId w:val="35"/>
  </w:num>
  <w:num w:numId="22">
    <w:abstractNumId w:val="10"/>
  </w:num>
  <w:num w:numId="23">
    <w:abstractNumId w:val="29"/>
  </w:num>
  <w:num w:numId="24">
    <w:abstractNumId w:val="26"/>
  </w:num>
  <w:num w:numId="25">
    <w:abstractNumId w:val="36"/>
  </w:num>
  <w:num w:numId="26">
    <w:abstractNumId w:val="43"/>
  </w:num>
  <w:num w:numId="27">
    <w:abstractNumId w:val="20"/>
  </w:num>
  <w:num w:numId="28">
    <w:abstractNumId w:val="17"/>
  </w:num>
  <w:num w:numId="29">
    <w:abstractNumId w:val="24"/>
  </w:num>
  <w:num w:numId="30">
    <w:abstractNumId w:val="38"/>
  </w:num>
  <w:num w:numId="31">
    <w:abstractNumId w:val="41"/>
  </w:num>
  <w:num w:numId="32">
    <w:abstractNumId w:val="18"/>
  </w:num>
  <w:num w:numId="33">
    <w:abstractNumId w:val="28"/>
  </w:num>
  <w:num w:numId="34">
    <w:abstractNumId w:val="30"/>
  </w:num>
  <w:num w:numId="35">
    <w:abstractNumId w:val="14"/>
  </w:num>
  <w:num w:numId="36">
    <w:abstractNumId w:val="27"/>
  </w:num>
  <w:num w:numId="37">
    <w:abstractNumId w:val="25"/>
  </w:num>
  <w:num w:numId="38">
    <w:abstractNumId w:val="5"/>
  </w:num>
  <w:num w:numId="39">
    <w:abstractNumId w:val="39"/>
  </w:num>
  <w:num w:numId="40">
    <w:abstractNumId w:val="42"/>
  </w:num>
  <w:num w:numId="41">
    <w:abstractNumId w:val="22"/>
  </w:num>
  <w:num w:numId="42">
    <w:abstractNumId w:val="21"/>
  </w:num>
  <w:num w:numId="43">
    <w:abstractNumId w:val="34"/>
  </w:num>
  <w:num w:numId="44">
    <w:abstractNumId w:val="23"/>
  </w:num>
  <w:num w:numId="45">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0393"/>
    <w:rsid w:val="00001264"/>
    <w:rsid w:val="0000225C"/>
    <w:rsid w:val="0000305B"/>
    <w:rsid w:val="000101F1"/>
    <w:rsid w:val="0001238F"/>
    <w:rsid w:val="00016785"/>
    <w:rsid w:val="00016CC4"/>
    <w:rsid w:val="00017C47"/>
    <w:rsid w:val="000251A9"/>
    <w:rsid w:val="000357B0"/>
    <w:rsid w:val="000364AB"/>
    <w:rsid w:val="000368A5"/>
    <w:rsid w:val="00037C4D"/>
    <w:rsid w:val="000508A4"/>
    <w:rsid w:val="00063B89"/>
    <w:rsid w:val="00071670"/>
    <w:rsid w:val="000777D8"/>
    <w:rsid w:val="0008139E"/>
    <w:rsid w:val="0008319E"/>
    <w:rsid w:val="00083FB6"/>
    <w:rsid w:val="0008444A"/>
    <w:rsid w:val="00085F1C"/>
    <w:rsid w:val="000874FE"/>
    <w:rsid w:val="00091B92"/>
    <w:rsid w:val="00091F3A"/>
    <w:rsid w:val="00093FC4"/>
    <w:rsid w:val="000A1828"/>
    <w:rsid w:val="000A5EBA"/>
    <w:rsid w:val="000A6641"/>
    <w:rsid w:val="000B184A"/>
    <w:rsid w:val="000B3AB1"/>
    <w:rsid w:val="000B3AE1"/>
    <w:rsid w:val="000B4A70"/>
    <w:rsid w:val="000C41FC"/>
    <w:rsid w:val="000C6D20"/>
    <w:rsid w:val="000E28E4"/>
    <w:rsid w:val="000E5534"/>
    <w:rsid w:val="000E5681"/>
    <w:rsid w:val="000E737B"/>
    <w:rsid w:val="000F3B95"/>
    <w:rsid w:val="000F7B83"/>
    <w:rsid w:val="00100416"/>
    <w:rsid w:val="00110393"/>
    <w:rsid w:val="00110744"/>
    <w:rsid w:val="00110755"/>
    <w:rsid w:val="001222A6"/>
    <w:rsid w:val="00124429"/>
    <w:rsid w:val="0012695A"/>
    <w:rsid w:val="00126E36"/>
    <w:rsid w:val="0012713E"/>
    <w:rsid w:val="0014246D"/>
    <w:rsid w:val="00151BB2"/>
    <w:rsid w:val="00155DE0"/>
    <w:rsid w:val="00181882"/>
    <w:rsid w:val="0018316A"/>
    <w:rsid w:val="001869EA"/>
    <w:rsid w:val="001A6E9A"/>
    <w:rsid w:val="001B1DFB"/>
    <w:rsid w:val="001B4BB2"/>
    <w:rsid w:val="001B5EC6"/>
    <w:rsid w:val="001C0C9F"/>
    <w:rsid w:val="001C32D1"/>
    <w:rsid w:val="001C75F0"/>
    <w:rsid w:val="001D30BA"/>
    <w:rsid w:val="001E0967"/>
    <w:rsid w:val="001E1206"/>
    <w:rsid w:val="001E22A4"/>
    <w:rsid w:val="001E5359"/>
    <w:rsid w:val="001F29C3"/>
    <w:rsid w:val="001F49EA"/>
    <w:rsid w:val="001F51FF"/>
    <w:rsid w:val="00202C76"/>
    <w:rsid w:val="00203CBD"/>
    <w:rsid w:val="0020657E"/>
    <w:rsid w:val="00207667"/>
    <w:rsid w:val="00213492"/>
    <w:rsid w:val="0021556A"/>
    <w:rsid w:val="00215BC1"/>
    <w:rsid w:val="00216BC7"/>
    <w:rsid w:val="00222C63"/>
    <w:rsid w:val="0022307C"/>
    <w:rsid w:val="00234B38"/>
    <w:rsid w:val="00254097"/>
    <w:rsid w:val="00262CAD"/>
    <w:rsid w:val="00265BE0"/>
    <w:rsid w:val="00267A24"/>
    <w:rsid w:val="00270847"/>
    <w:rsid w:val="002838A9"/>
    <w:rsid w:val="00283FC2"/>
    <w:rsid w:val="002848CA"/>
    <w:rsid w:val="00286AFF"/>
    <w:rsid w:val="00286E34"/>
    <w:rsid w:val="00286EC2"/>
    <w:rsid w:val="0029051C"/>
    <w:rsid w:val="00297C8E"/>
    <w:rsid w:val="002A045F"/>
    <w:rsid w:val="002A161B"/>
    <w:rsid w:val="002A3D32"/>
    <w:rsid w:val="002B3AE0"/>
    <w:rsid w:val="002B440A"/>
    <w:rsid w:val="002B55C8"/>
    <w:rsid w:val="002C489D"/>
    <w:rsid w:val="002C494C"/>
    <w:rsid w:val="002D33C4"/>
    <w:rsid w:val="002E2DE0"/>
    <w:rsid w:val="002F6FF7"/>
    <w:rsid w:val="003045D5"/>
    <w:rsid w:val="0030540A"/>
    <w:rsid w:val="003070E3"/>
    <w:rsid w:val="00311AE0"/>
    <w:rsid w:val="0031250F"/>
    <w:rsid w:val="00312BB1"/>
    <w:rsid w:val="00313412"/>
    <w:rsid w:val="003134E7"/>
    <w:rsid w:val="00316677"/>
    <w:rsid w:val="00320A14"/>
    <w:rsid w:val="003229AC"/>
    <w:rsid w:val="00333A7D"/>
    <w:rsid w:val="00335520"/>
    <w:rsid w:val="003415C0"/>
    <w:rsid w:val="00341F02"/>
    <w:rsid w:val="00356FD1"/>
    <w:rsid w:val="003644B5"/>
    <w:rsid w:val="00365020"/>
    <w:rsid w:val="00371C72"/>
    <w:rsid w:val="003735DA"/>
    <w:rsid w:val="00387B42"/>
    <w:rsid w:val="00392820"/>
    <w:rsid w:val="00393F2A"/>
    <w:rsid w:val="003945B0"/>
    <w:rsid w:val="00395E74"/>
    <w:rsid w:val="00396031"/>
    <w:rsid w:val="003A0813"/>
    <w:rsid w:val="003A1640"/>
    <w:rsid w:val="003A29C5"/>
    <w:rsid w:val="003A4366"/>
    <w:rsid w:val="003C12F5"/>
    <w:rsid w:val="003C7BBC"/>
    <w:rsid w:val="003D7B25"/>
    <w:rsid w:val="003E1270"/>
    <w:rsid w:val="003E18CB"/>
    <w:rsid w:val="003E54F4"/>
    <w:rsid w:val="003F0837"/>
    <w:rsid w:val="003F1B6F"/>
    <w:rsid w:val="003F213C"/>
    <w:rsid w:val="003F22FB"/>
    <w:rsid w:val="003F62DC"/>
    <w:rsid w:val="00400327"/>
    <w:rsid w:val="00401515"/>
    <w:rsid w:val="00404453"/>
    <w:rsid w:val="00406413"/>
    <w:rsid w:val="00407785"/>
    <w:rsid w:val="00410946"/>
    <w:rsid w:val="004133E7"/>
    <w:rsid w:val="00413F38"/>
    <w:rsid w:val="00417FB7"/>
    <w:rsid w:val="004204EE"/>
    <w:rsid w:val="00420E38"/>
    <w:rsid w:val="0043504C"/>
    <w:rsid w:val="00436F45"/>
    <w:rsid w:val="004432D6"/>
    <w:rsid w:val="0046285D"/>
    <w:rsid w:val="0046710B"/>
    <w:rsid w:val="00486FAD"/>
    <w:rsid w:val="0049622A"/>
    <w:rsid w:val="004D1AC9"/>
    <w:rsid w:val="004D3ADD"/>
    <w:rsid w:val="004E3D03"/>
    <w:rsid w:val="004F7A63"/>
    <w:rsid w:val="00500ECA"/>
    <w:rsid w:val="0050705C"/>
    <w:rsid w:val="00507472"/>
    <w:rsid w:val="00512565"/>
    <w:rsid w:val="0051476F"/>
    <w:rsid w:val="00520C26"/>
    <w:rsid w:val="005232B5"/>
    <w:rsid w:val="005305A9"/>
    <w:rsid w:val="00531D04"/>
    <w:rsid w:val="00534A25"/>
    <w:rsid w:val="0054128E"/>
    <w:rsid w:val="00542653"/>
    <w:rsid w:val="00542985"/>
    <w:rsid w:val="0054325F"/>
    <w:rsid w:val="00546029"/>
    <w:rsid w:val="005510CC"/>
    <w:rsid w:val="00555C6E"/>
    <w:rsid w:val="00556AC8"/>
    <w:rsid w:val="005810D3"/>
    <w:rsid w:val="0059094E"/>
    <w:rsid w:val="0059795D"/>
    <w:rsid w:val="005B003F"/>
    <w:rsid w:val="005B0A25"/>
    <w:rsid w:val="005B2AB2"/>
    <w:rsid w:val="005B318A"/>
    <w:rsid w:val="005B4F6F"/>
    <w:rsid w:val="005C0874"/>
    <w:rsid w:val="005C1E77"/>
    <w:rsid w:val="005E15C7"/>
    <w:rsid w:val="005E6327"/>
    <w:rsid w:val="005F0702"/>
    <w:rsid w:val="005F17B9"/>
    <w:rsid w:val="005F2F95"/>
    <w:rsid w:val="00610A6D"/>
    <w:rsid w:val="00617146"/>
    <w:rsid w:val="006172B4"/>
    <w:rsid w:val="00621FAA"/>
    <w:rsid w:val="00630179"/>
    <w:rsid w:val="00653D9E"/>
    <w:rsid w:val="006559FA"/>
    <w:rsid w:val="00664E4F"/>
    <w:rsid w:val="00680859"/>
    <w:rsid w:val="00683A97"/>
    <w:rsid w:val="00692AAD"/>
    <w:rsid w:val="00693FD6"/>
    <w:rsid w:val="006A5A0E"/>
    <w:rsid w:val="006C06B5"/>
    <w:rsid w:val="006C47A1"/>
    <w:rsid w:val="006D21F4"/>
    <w:rsid w:val="006D7EC3"/>
    <w:rsid w:val="006E1E5E"/>
    <w:rsid w:val="006F055A"/>
    <w:rsid w:val="006F35B6"/>
    <w:rsid w:val="006F379A"/>
    <w:rsid w:val="006F4578"/>
    <w:rsid w:val="006F52CE"/>
    <w:rsid w:val="006F7558"/>
    <w:rsid w:val="0070387B"/>
    <w:rsid w:val="00704347"/>
    <w:rsid w:val="00706DE7"/>
    <w:rsid w:val="007240B8"/>
    <w:rsid w:val="0073164D"/>
    <w:rsid w:val="00736306"/>
    <w:rsid w:val="007460DB"/>
    <w:rsid w:val="00746CD5"/>
    <w:rsid w:val="00752608"/>
    <w:rsid w:val="007564BC"/>
    <w:rsid w:val="00762CC5"/>
    <w:rsid w:val="00762E9A"/>
    <w:rsid w:val="00777424"/>
    <w:rsid w:val="007901C1"/>
    <w:rsid w:val="00795D21"/>
    <w:rsid w:val="0079711A"/>
    <w:rsid w:val="007B0EDA"/>
    <w:rsid w:val="007B13A7"/>
    <w:rsid w:val="007B1997"/>
    <w:rsid w:val="007B3EDF"/>
    <w:rsid w:val="007B6295"/>
    <w:rsid w:val="007B6A77"/>
    <w:rsid w:val="007C11A6"/>
    <w:rsid w:val="007C266B"/>
    <w:rsid w:val="007D3927"/>
    <w:rsid w:val="007D44AB"/>
    <w:rsid w:val="007D4E39"/>
    <w:rsid w:val="007E7A56"/>
    <w:rsid w:val="00801042"/>
    <w:rsid w:val="00805AC2"/>
    <w:rsid w:val="00811ACF"/>
    <w:rsid w:val="00811DEA"/>
    <w:rsid w:val="008120CB"/>
    <w:rsid w:val="008128FF"/>
    <w:rsid w:val="008303D8"/>
    <w:rsid w:val="00836E49"/>
    <w:rsid w:val="00842636"/>
    <w:rsid w:val="00855D52"/>
    <w:rsid w:val="0086481F"/>
    <w:rsid w:val="00873A13"/>
    <w:rsid w:val="008758D7"/>
    <w:rsid w:val="00877DEF"/>
    <w:rsid w:val="00882726"/>
    <w:rsid w:val="00893469"/>
    <w:rsid w:val="008938D0"/>
    <w:rsid w:val="008A2813"/>
    <w:rsid w:val="008A524D"/>
    <w:rsid w:val="008A64AE"/>
    <w:rsid w:val="008B313E"/>
    <w:rsid w:val="008B5829"/>
    <w:rsid w:val="008B79D2"/>
    <w:rsid w:val="008B7C89"/>
    <w:rsid w:val="008D01F1"/>
    <w:rsid w:val="008D22A7"/>
    <w:rsid w:val="008D42F1"/>
    <w:rsid w:val="008D631D"/>
    <w:rsid w:val="008D6CAF"/>
    <w:rsid w:val="008E18FA"/>
    <w:rsid w:val="008E22FD"/>
    <w:rsid w:val="008F1A9E"/>
    <w:rsid w:val="008F2296"/>
    <w:rsid w:val="00905059"/>
    <w:rsid w:val="009114E8"/>
    <w:rsid w:val="009121FA"/>
    <w:rsid w:val="00914241"/>
    <w:rsid w:val="00920EE0"/>
    <w:rsid w:val="009223E7"/>
    <w:rsid w:val="009247A6"/>
    <w:rsid w:val="009257BE"/>
    <w:rsid w:val="00930C57"/>
    <w:rsid w:val="00931DB5"/>
    <w:rsid w:val="0093253A"/>
    <w:rsid w:val="00947727"/>
    <w:rsid w:val="00947D46"/>
    <w:rsid w:val="0095592F"/>
    <w:rsid w:val="00961359"/>
    <w:rsid w:val="009722BE"/>
    <w:rsid w:val="00976848"/>
    <w:rsid w:val="009768FC"/>
    <w:rsid w:val="0098028F"/>
    <w:rsid w:val="00985917"/>
    <w:rsid w:val="00985FF6"/>
    <w:rsid w:val="009A4A4A"/>
    <w:rsid w:val="009B257A"/>
    <w:rsid w:val="009B7AAC"/>
    <w:rsid w:val="009D1EEB"/>
    <w:rsid w:val="009D246E"/>
    <w:rsid w:val="009D6369"/>
    <w:rsid w:val="009D7D09"/>
    <w:rsid w:val="009E008C"/>
    <w:rsid w:val="009E44DA"/>
    <w:rsid w:val="009E5A09"/>
    <w:rsid w:val="009F1EFB"/>
    <w:rsid w:val="009F279D"/>
    <w:rsid w:val="009F49F6"/>
    <w:rsid w:val="00A05786"/>
    <w:rsid w:val="00A10FEC"/>
    <w:rsid w:val="00A1416C"/>
    <w:rsid w:val="00A20C2C"/>
    <w:rsid w:val="00A218B2"/>
    <w:rsid w:val="00A2283F"/>
    <w:rsid w:val="00A24EB6"/>
    <w:rsid w:val="00A25F51"/>
    <w:rsid w:val="00A35882"/>
    <w:rsid w:val="00A37A3B"/>
    <w:rsid w:val="00A50D04"/>
    <w:rsid w:val="00A61660"/>
    <w:rsid w:val="00A63A3E"/>
    <w:rsid w:val="00A64344"/>
    <w:rsid w:val="00A7229F"/>
    <w:rsid w:val="00A82BFA"/>
    <w:rsid w:val="00A91426"/>
    <w:rsid w:val="00A9235D"/>
    <w:rsid w:val="00A937DF"/>
    <w:rsid w:val="00A9740F"/>
    <w:rsid w:val="00AA2519"/>
    <w:rsid w:val="00AA462E"/>
    <w:rsid w:val="00AB3744"/>
    <w:rsid w:val="00AB4514"/>
    <w:rsid w:val="00AB46A9"/>
    <w:rsid w:val="00AB5D05"/>
    <w:rsid w:val="00AC0647"/>
    <w:rsid w:val="00AC2742"/>
    <w:rsid w:val="00AD52B2"/>
    <w:rsid w:val="00AE1689"/>
    <w:rsid w:val="00AE56F3"/>
    <w:rsid w:val="00AF04DB"/>
    <w:rsid w:val="00AF158A"/>
    <w:rsid w:val="00AF40AF"/>
    <w:rsid w:val="00B01E72"/>
    <w:rsid w:val="00B0583A"/>
    <w:rsid w:val="00B064A2"/>
    <w:rsid w:val="00B06645"/>
    <w:rsid w:val="00B13DC2"/>
    <w:rsid w:val="00B24411"/>
    <w:rsid w:val="00B30E50"/>
    <w:rsid w:val="00B32994"/>
    <w:rsid w:val="00B32D8D"/>
    <w:rsid w:val="00B432ED"/>
    <w:rsid w:val="00B4342D"/>
    <w:rsid w:val="00B47A50"/>
    <w:rsid w:val="00B55595"/>
    <w:rsid w:val="00B61635"/>
    <w:rsid w:val="00B7420B"/>
    <w:rsid w:val="00B776A7"/>
    <w:rsid w:val="00B81752"/>
    <w:rsid w:val="00B83A71"/>
    <w:rsid w:val="00B8554A"/>
    <w:rsid w:val="00B913AE"/>
    <w:rsid w:val="00BA4123"/>
    <w:rsid w:val="00BA6CBE"/>
    <w:rsid w:val="00BA729C"/>
    <w:rsid w:val="00BB7614"/>
    <w:rsid w:val="00BB7662"/>
    <w:rsid w:val="00BC396F"/>
    <w:rsid w:val="00BC5C5D"/>
    <w:rsid w:val="00BD659D"/>
    <w:rsid w:val="00BE1E80"/>
    <w:rsid w:val="00BE4482"/>
    <w:rsid w:val="00BE51D0"/>
    <w:rsid w:val="00BE7B9E"/>
    <w:rsid w:val="00BF3173"/>
    <w:rsid w:val="00BF3EBD"/>
    <w:rsid w:val="00BF4986"/>
    <w:rsid w:val="00BF4F46"/>
    <w:rsid w:val="00BF70B6"/>
    <w:rsid w:val="00C110D3"/>
    <w:rsid w:val="00C248A4"/>
    <w:rsid w:val="00C37A6F"/>
    <w:rsid w:val="00C42341"/>
    <w:rsid w:val="00C46089"/>
    <w:rsid w:val="00C5442D"/>
    <w:rsid w:val="00C56D34"/>
    <w:rsid w:val="00C82261"/>
    <w:rsid w:val="00C84FC1"/>
    <w:rsid w:val="00C90B60"/>
    <w:rsid w:val="00C923C6"/>
    <w:rsid w:val="00C95BA1"/>
    <w:rsid w:val="00CA35A7"/>
    <w:rsid w:val="00CA582C"/>
    <w:rsid w:val="00CA7505"/>
    <w:rsid w:val="00CA7730"/>
    <w:rsid w:val="00CB0175"/>
    <w:rsid w:val="00CB4FB5"/>
    <w:rsid w:val="00CB61E5"/>
    <w:rsid w:val="00CC0668"/>
    <w:rsid w:val="00CC26AF"/>
    <w:rsid w:val="00CC29FA"/>
    <w:rsid w:val="00CC3494"/>
    <w:rsid w:val="00CD09D4"/>
    <w:rsid w:val="00CD31EB"/>
    <w:rsid w:val="00CD365A"/>
    <w:rsid w:val="00CF0FEF"/>
    <w:rsid w:val="00CF2C36"/>
    <w:rsid w:val="00CF5EC0"/>
    <w:rsid w:val="00D00939"/>
    <w:rsid w:val="00D05213"/>
    <w:rsid w:val="00D059A5"/>
    <w:rsid w:val="00D05D4E"/>
    <w:rsid w:val="00D1404D"/>
    <w:rsid w:val="00D1603B"/>
    <w:rsid w:val="00D17F7C"/>
    <w:rsid w:val="00D17FD3"/>
    <w:rsid w:val="00D3660D"/>
    <w:rsid w:val="00D41883"/>
    <w:rsid w:val="00D503D8"/>
    <w:rsid w:val="00D575A8"/>
    <w:rsid w:val="00D603BD"/>
    <w:rsid w:val="00D60DB7"/>
    <w:rsid w:val="00D62477"/>
    <w:rsid w:val="00D67FF9"/>
    <w:rsid w:val="00D73C34"/>
    <w:rsid w:val="00D808AD"/>
    <w:rsid w:val="00D81D1A"/>
    <w:rsid w:val="00D83F2A"/>
    <w:rsid w:val="00D8646F"/>
    <w:rsid w:val="00D95F74"/>
    <w:rsid w:val="00DA0790"/>
    <w:rsid w:val="00DA2485"/>
    <w:rsid w:val="00DA50AF"/>
    <w:rsid w:val="00DA59F3"/>
    <w:rsid w:val="00DB4AAE"/>
    <w:rsid w:val="00DC02BB"/>
    <w:rsid w:val="00DC0D4C"/>
    <w:rsid w:val="00DD141B"/>
    <w:rsid w:val="00DE13FA"/>
    <w:rsid w:val="00DE472E"/>
    <w:rsid w:val="00DE5BB1"/>
    <w:rsid w:val="00DE5C6A"/>
    <w:rsid w:val="00DF19FA"/>
    <w:rsid w:val="00DF605D"/>
    <w:rsid w:val="00E000B5"/>
    <w:rsid w:val="00E01149"/>
    <w:rsid w:val="00E02568"/>
    <w:rsid w:val="00E02DED"/>
    <w:rsid w:val="00E02F4A"/>
    <w:rsid w:val="00E04BF9"/>
    <w:rsid w:val="00E1279B"/>
    <w:rsid w:val="00E16111"/>
    <w:rsid w:val="00E17367"/>
    <w:rsid w:val="00E25171"/>
    <w:rsid w:val="00E2554F"/>
    <w:rsid w:val="00E26648"/>
    <w:rsid w:val="00E30001"/>
    <w:rsid w:val="00E45533"/>
    <w:rsid w:val="00E467F1"/>
    <w:rsid w:val="00E479BD"/>
    <w:rsid w:val="00E51A9A"/>
    <w:rsid w:val="00E55DFC"/>
    <w:rsid w:val="00E6051B"/>
    <w:rsid w:val="00E619FA"/>
    <w:rsid w:val="00E6551D"/>
    <w:rsid w:val="00E67CFC"/>
    <w:rsid w:val="00E807CD"/>
    <w:rsid w:val="00E81D4C"/>
    <w:rsid w:val="00E83961"/>
    <w:rsid w:val="00E86001"/>
    <w:rsid w:val="00E90B17"/>
    <w:rsid w:val="00E92622"/>
    <w:rsid w:val="00EA7502"/>
    <w:rsid w:val="00EB3E2C"/>
    <w:rsid w:val="00EB75D2"/>
    <w:rsid w:val="00EC4A08"/>
    <w:rsid w:val="00ED0771"/>
    <w:rsid w:val="00ED0C98"/>
    <w:rsid w:val="00ED15A5"/>
    <w:rsid w:val="00ED2D5A"/>
    <w:rsid w:val="00ED3B26"/>
    <w:rsid w:val="00ED79F9"/>
    <w:rsid w:val="00EE1D0D"/>
    <w:rsid w:val="00EF1AA9"/>
    <w:rsid w:val="00EF1E46"/>
    <w:rsid w:val="00EF50C5"/>
    <w:rsid w:val="00F02B18"/>
    <w:rsid w:val="00F04077"/>
    <w:rsid w:val="00F302E4"/>
    <w:rsid w:val="00F352A4"/>
    <w:rsid w:val="00F3667E"/>
    <w:rsid w:val="00F42E1D"/>
    <w:rsid w:val="00F43797"/>
    <w:rsid w:val="00F45046"/>
    <w:rsid w:val="00F45FA5"/>
    <w:rsid w:val="00F464FA"/>
    <w:rsid w:val="00F62EB1"/>
    <w:rsid w:val="00F66449"/>
    <w:rsid w:val="00F7420C"/>
    <w:rsid w:val="00F83855"/>
    <w:rsid w:val="00F957ED"/>
    <w:rsid w:val="00F96E4D"/>
    <w:rsid w:val="00F970FC"/>
    <w:rsid w:val="00F972D6"/>
    <w:rsid w:val="00FA01BD"/>
    <w:rsid w:val="00FA6CC9"/>
    <w:rsid w:val="00FB4103"/>
    <w:rsid w:val="00FC0306"/>
    <w:rsid w:val="00FC3FC9"/>
    <w:rsid w:val="00FC7360"/>
    <w:rsid w:val="00FD1568"/>
    <w:rsid w:val="00FD3A22"/>
    <w:rsid w:val="00FD4994"/>
    <w:rsid w:val="00FD6759"/>
    <w:rsid w:val="00FD6A99"/>
    <w:rsid w:val="00FE2889"/>
    <w:rsid w:val="00FE613C"/>
    <w:rsid w:val="00FE7FD7"/>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1DEFB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3744"/>
    <w:rPr>
      <w:rFonts w:ascii="Times New Roman" w:hAnsi="Times New Roman" w:cs="Times New Roman"/>
      <w:lang w:eastAsia="es-ES_tradnl"/>
    </w:rPr>
  </w:style>
  <w:style w:type="paragraph" w:styleId="Ttulo1">
    <w:name w:val="heading 1"/>
    <w:basedOn w:val="Normal"/>
    <w:next w:val="Normal"/>
    <w:link w:val="Ttulo1Car"/>
    <w:uiPriority w:val="9"/>
    <w:qFormat/>
    <w:rsid w:val="003F1B6F"/>
    <w:pPr>
      <w:keepNext/>
      <w:keepLines/>
      <w:spacing w:before="240"/>
      <w:outlineLvl w:val="0"/>
    </w:pPr>
    <w:rPr>
      <w:rFonts w:asciiTheme="majorHAnsi" w:eastAsiaTheme="majorEastAsia" w:hAnsiTheme="majorHAnsi" w:cstheme="majorBidi"/>
      <w:b/>
      <w:color w:val="000000" w:themeColor="text1"/>
      <w:sz w:val="32"/>
      <w:szCs w:val="32"/>
    </w:rPr>
  </w:style>
  <w:style w:type="paragraph" w:styleId="Ttulo2">
    <w:name w:val="heading 2"/>
    <w:basedOn w:val="Normal"/>
    <w:next w:val="Normal"/>
    <w:link w:val="Ttulo2Car"/>
    <w:uiPriority w:val="9"/>
    <w:unhideWhenUsed/>
    <w:qFormat/>
    <w:rsid w:val="00E479BD"/>
    <w:pPr>
      <w:keepNext/>
      <w:keepLines/>
      <w:spacing w:before="40"/>
      <w:outlineLvl w:val="1"/>
    </w:pPr>
    <w:rPr>
      <w:rFonts w:eastAsiaTheme="majorEastAsia"/>
      <w:b/>
      <w:color w:val="000000" w:themeColor="text1"/>
      <w:sz w:val="26"/>
      <w:szCs w:val="26"/>
    </w:rPr>
  </w:style>
  <w:style w:type="paragraph" w:styleId="Ttulo3">
    <w:name w:val="heading 3"/>
    <w:basedOn w:val="Normal"/>
    <w:next w:val="Normal"/>
    <w:link w:val="Ttulo3Car"/>
    <w:uiPriority w:val="9"/>
    <w:unhideWhenUsed/>
    <w:qFormat/>
    <w:rsid w:val="00F62EB1"/>
    <w:pPr>
      <w:keepNext/>
      <w:keepLines/>
      <w:spacing w:before="40" w:line="360" w:lineRule="auto"/>
      <w:jc w:val="both"/>
      <w:outlineLvl w:val="2"/>
    </w:pPr>
    <w:rPr>
      <w:rFonts w:asciiTheme="majorHAnsi" w:eastAsiaTheme="majorEastAsia" w:hAnsiTheme="majorHAnsi" w:cstheme="majorBidi"/>
      <w:b/>
      <w:color w:val="000000" w:themeColor="text1"/>
    </w:rPr>
  </w:style>
  <w:style w:type="paragraph" w:styleId="Ttulo4">
    <w:name w:val="heading 4"/>
    <w:basedOn w:val="Normal"/>
    <w:next w:val="Normal"/>
    <w:link w:val="Ttulo4Car"/>
    <w:uiPriority w:val="9"/>
    <w:unhideWhenUsed/>
    <w:qFormat/>
    <w:rsid w:val="00151BB2"/>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E02568"/>
    <w:rPr>
      <w:color w:val="0563C1" w:themeColor="hyperlink"/>
      <w:u w:val="single"/>
    </w:rPr>
  </w:style>
  <w:style w:type="character" w:styleId="Hipervnculovisitado">
    <w:name w:val="FollowedHyperlink"/>
    <w:basedOn w:val="Fuentedeprrafopredeter"/>
    <w:uiPriority w:val="99"/>
    <w:semiHidden/>
    <w:unhideWhenUsed/>
    <w:rsid w:val="0012713E"/>
    <w:rPr>
      <w:color w:val="954F72" w:themeColor="followedHyperlink"/>
      <w:u w:val="single"/>
    </w:rPr>
  </w:style>
  <w:style w:type="character" w:customStyle="1" w:styleId="apple-converted-space">
    <w:name w:val="apple-converted-space"/>
    <w:basedOn w:val="Fuentedeprrafopredeter"/>
    <w:rsid w:val="00836E49"/>
  </w:style>
  <w:style w:type="paragraph" w:customStyle="1" w:styleId="Bibliografa1">
    <w:name w:val="Bibliografía1"/>
    <w:basedOn w:val="Normal"/>
    <w:rsid w:val="00F96E4D"/>
    <w:pPr>
      <w:tabs>
        <w:tab w:val="left" w:pos="380"/>
      </w:tabs>
      <w:spacing w:after="240"/>
      <w:ind w:left="384" w:hanging="384"/>
    </w:pPr>
    <w:rPr>
      <w:rFonts w:asciiTheme="minorHAnsi" w:hAnsiTheme="minorHAnsi" w:cstheme="minorBidi"/>
      <w:lang w:eastAsia="en-US"/>
    </w:rPr>
  </w:style>
  <w:style w:type="paragraph" w:styleId="Prrafodelista">
    <w:name w:val="List Paragraph"/>
    <w:basedOn w:val="Normal"/>
    <w:uiPriority w:val="1"/>
    <w:qFormat/>
    <w:rsid w:val="00297C8E"/>
    <w:pPr>
      <w:ind w:left="720"/>
      <w:contextualSpacing/>
    </w:pPr>
    <w:rPr>
      <w:rFonts w:asciiTheme="minorHAnsi" w:hAnsiTheme="minorHAnsi" w:cstheme="minorBidi"/>
      <w:lang w:val="en-US" w:eastAsia="en-US"/>
    </w:rPr>
  </w:style>
  <w:style w:type="paragraph" w:customStyle="1" w:styleId="p1">
    <w:name w:val="p1"/>
    <w:basedOn w:val="Normal"/>
    <w:rsid w:val="006F4578"/>
    <w:rPr>
      <w:rFonts w:ascii="Helvetica" w:hAnsi="Helvetica"/>
      <w:sz w:val="17"/>
      <w:szCs w:val="17"/>
    </w:rPr>
  </w:style>
  <w:style w:type="table" w:styleId="Tablaconcuadrcula">
    <w:name w:val="Table Grid"/>
    <w:basedOn w:val="Tablanormal"/>
    <w:uiPriority w:val="39"/>
    <w:rsid w:val="00BE51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1">
    <w:name w:val="s1"/>
    <w:basedOn w:val="Fuentedeprrafopredeter"/>
    <w:rsid w:val="005F17B9"/>
    <w:rPr>
      <w:color w:val="0433FF"/>
    </w:rPr>
  </w:style>
  <w:style w:type="paragraph" w:customStyle="1" w:styleId="p2">
    <w:name w:val="p2"/>
    <w:basedOn w:val="Normal"/>
    <w:rsid w:val="006F52CE"/>
    <w:rPr>
      <w:rFonts w:ascii="Helvetica" w:hAnsi="Helvetica"/>
      <w:sz w:val="14"/>
      <w:szCs w:val="14"/>
    </w:rPr>
  </w:style>
  <w:style w:type="character" w:customStyle="1" w:styleId="Ttulo2Car">
    <w:name w:val="Título 2 Car"/>
    <w:basedOn w:val="Fuentedeprrafopredeter"/>
    <w:link w:val="Ttulo2"/>
    <w:uiPriority w:val="9"/>
    <w:rsid w:val="00E479BD"/>
    <w:rPr>
      <w:rFonts w:ascii="Times New Roman" w:eastAsiaTheme="majorEastAsia" w:hAnsi="Times New Roman" w:cs="Times New Roman"/>
      <w:b/>
      <w:color w:val="000000" w:themeColor="text1"/>
      <w:sz w:val="26"/>
      <w:szCs w:val="26"/>
      <w:lang w:eastAsia="es-ES_tradnl"/>
    </w:rPr>
  </w:style>
  <w:style w:type="character" w:customStyle="1" w:styleId="Ttulo1Car">
    <w:name w:val="Título 1 Car"/>
    <w:basedOn w:val="Fuentedeprrafopredeter"/>
    <w:link w:val="Ttulo1"/>
    <w:uiPriority w:val="9"/>
    <w:rsid w:val="003F1B6F"/>
    <w:rPr>
      <w:rFonts w:asciiTheme="majorHAnsi" w:eastAsiaTheme="majorEastAsia" w:hAnsiTheme="majorHAnsi" w:cstheme="majorBidi"/>
      <w:b/>
      <w:color w:val="000000" w:themeColor="text1"/>
      <w:sz w:val="32"/>
      <w:szCs w:val="32"/>
      <w:lang w:eastAsia="es-ES_tradnl"/>
    </w:rPr>
  </w:style>
  <w:style w:type="character" w:customStyle="1" w:styleId="Ttulo3Car">
    <w:name w:val="Título 3 Car"/>
    <w:basedOn w:val="Fuentedeprrafopredeter"/>
    <w:link w:val="Ttulo3"/>
    <w:uiPriority w:val="9"/>
    <w:rsid w:val="00F62EB1"/>
    <w:rPr>
      <w:rFonts w:asciiTheme="majorHAnsi" w:eastAsiaTheme="majorEastAsia" w:hAnsiTheme="majorHAnsi" w:cstheme="majorBidi"/>
      <w:b/>
      <w:color w:val="000000" w:themeColor="text1"/>
      <w:lang w:eastAsia="es-ES_tradnl"/>
    </w:rPr>
  </w:style>
  <w:style w:type="paragraph" w:styleId="TDC1">
    <w:name w:val="toc 1"/>
    <w:basedOn w:val="Normal"/>
    <w:next w:val="Normal"/>
    <w:autoRedefine/>
    <w:uiPriority w:val="39"/>
    <w:unhideWhenUsed/>
    <w:rsid w:val="0012695A"/>
    <w:pPr>
      <w:tabs>
        <w:tab w:val="right" w:pos="8488"/>
      </w:tabs>
      <w:spacing w:before="120"/>
    </w:pPr>
    <w:rPr>
      <w:rFonts w:asciiTheme="minorHAnsi" w:hAnsiTheme="minorHAnsi"/>
      <w:b/>
      <w:bCs/>
      <w:sz w:val="22"/>
      <w:szCs w:val="22"/>
    </w:rPr>
  </w:style>
  <w:style w:type="paragraph" w:styleId="TDC2">
    <w:name w:val="toc 2"/>
    <w:basedOn w:val="Normal"/>
    <w:next w:val="Normal"/>
    <w:autoRedefine/>
    <w:uiPriority w:val="39"/>
    <w:unhideWhenUsed/>
    <w:rsid w:val="003F1B6F"/>
    <w:pPr>
      <w:ind w:left="240"/>
    </w:pPr>
    <w:rPr>
      <w:rFonts w:asciiTheme="minorHAnsi" w:hAnsiTheme="minorHAnsi"/>
      <w:i/>
      <w:iCs/>
      <w:sz w:val="22"/>
      <w:szCs w:val="22"/>
    </w:rPr>
  </w:style>
  <w:style w:type="paragraph" w:styleId="TDC3">
    <w:name w:val="toc 3"/>
    <w:basedOn w:val="Normal"/>
    <w:next w:val="Normal"/>
    <w:autoRedefine/>
    <w:uiPriority w:val="39"/>
    <w:unhideWhenUsed/>
    <w:rsid w:val="003F1B6F"/>
    <w:pPr>
      <w:ind w:left="480"/>
    </w:pPr>
    <w:rPr>
      <w:rFonts w:asciiTheme="minorHAnsi" w:hAnsiTheme="minorHAnsi"/>
      <w:sz w:val="22"/>
      <w:szCs w:val="22"/>
    </w:rPr>
  </w:style>
  <w:style w:type="paragraph" w:styleId="TDC4">
    <w:name w:val="toc 4"/>
    <w:basedOn w:val="Normal"/>
    <w:next w:val="Normal"/>
    <w:autoRedefine/>
    <w:uiPriority w:val="39"/>
    <w:unhideWhenUsed/>
    <w:rsid w:val="003F1B6F"/>
    <w:pPr>
      <w:ind w:left="720"/>
    </w:pPr>
    <w:rPr>
      <w:rFonts w:asciiTheme="minorHAnsi" w:hAnsiTheme="minorHAnsi"/>
      <w:sz w:val="20"/>
      <w:szCs w:val="20"/>
    </w:rPr>
  </w:style>
  <w:style w:type="paragraph" w:styleId="TDC5">
    <w:name w:val="toc 5"/>
    <w:basedOn w:val="Normal"/>
    <w:next w:val="Normal"/>
    <w:autoRedefine/>
    <w:uiPriority w:val="39"/>
    <w:unhideWhenUsed/>
    <w:rsid w:val="003F1B6F"/>
    <w:pPr>
      <w:ind w:left="960"/>
    </w:pPr>
    <w:rPr>
      <w:rFonts w:asciiTheme="minorHAnsi" w:hAnsiTheme="minorHAnsi"/>
      <w:sz w:val="20"/>
      <w:szCs w:val="20"/>
    </w:rPr>
  </w:style>
  <w:style w:type="paragraph" w:styleId="TDC6">
    <w:name w:val="toc 6"/>
    <w:basedOn w:val="Normal"/>
    <w:next w:val="Normal"/>
    <w:autoRedefine/>
    <w:uiPriority w:val="39"/>
    <w:unhideWhenUsed/>
    <w:rsid w:val="003F1B6F"/>
    <w:pPr>
      <w:ind w:left="1200"/>
    </w:pPr>
    <w:rPr>
      <w:rFonts w:asciiTheme="minorHAnsi" w:hAnsiTheme="minorHAnsi"/>
      <w:sz w:val="20"/>
      <w:szCs w:val="20"/>
    </w:rPr>
  </w:style>
  <w:style w:type="paragraph" w:styleId="TDC7">
    <w:name w:val="toc 7"/>
    <w:basedOn w:val="Normal"/>
    <w:next w:val="Normal"/>
    <w:autoRedefine/>
    <w:uiPriority w:val="39"/>
    <w:unhideWhenUsed/>
    <w:rsid w:val="003F1B6F"/>
    <w:pPr>
      <w:ind w:left="1440"/>
    </w:pPr>
    <w:rPr>
      <w:rFonts w:asciiTheme="minorHAnsi" w:hAnsiTheme="minorHAnsi"/>
      <w:sz w:val="20"/>
      <w:szCs w:val="20"/>
    </w:rPr>
  </w:style>
  <w:style w:type="paragraph" w:styleId="TDC8">
    <w:name w:val="toc 8"/>
    <w:basedOn w:val="Normal"/>
    <w:next w:val="Normal"/>
    <w:autoRedefine/>
    <w:uiPriority w:val="39"/>
    <w:unhideWhenUsed/>
    <w:rsid w:val="003F1B6F"/>
    <w:pPr>
      <w:ind w:left="1680"/>
    </w:pPr>
    <w:rPr>
      <w:rFonts w:asciiTheme="minorHAnsi" w:hAnsiTheme="minorHAnsi"/>
      <w:sz w:val="20"/>
      <w:szCs w:val="20"/>
    </w:rPr>
  </w:style>
  <w:style w:type="paragraph" w:styleId="TDC9">
    <w:name w:val="toc 9"/>
    <w:basedOn w:val="Normal"/>
    <w:next w:val="Normal"/>
    <w:autoRedefine/>
    <w:uiPriority w:val="39"/>
    <w:unhideWhenUsed/>
    <w:rsid w:val="003F1B6F"/>
    <w:pPr>
      <w:ind w:left="1920"/>
    </w:pPr>
    <w:rPr>
      <w:rFonts w:asciiTheme="minorHAnsi" w:hAnsiTheme="minorHAnsi"/>
      <w:sz w:val="20"/>
      <w:szCs w:val="20"/>
    </w:rPr>
  </w:style>
  <w:style w:type="character" w:customStyle="1" w:styleId="Ttulo4Car">
    <w:name w:val="Título 4 Car"/>
    <w:basedOn w:val="Fuentedeprrafopredeter"/>
    <w:link w:val="Ttulo4"/>
    <w:uiPriority w:val="9"/>
    <w:rsid w:val="00151BB2"/>
    <w:rPr>
      <w:rFonts w:asciiTheme="majorHAnsi" w:eastAsiaTheme="majorEastAsia" w:hAnsiTheme="majorHAnsi" w:cstheme="majorBidi"/>
      <w:i/>
      <w:iCs/>
      <w:color w:val="2F5496" w:themeColor="accent1" w:themeShade="BF"/>
      <w:lang w:eastAsia="es-ES_tradnl"/>
    </w:rPr>
  </w:style>
  <w:style w:type="paragraph" w:styleId="Descripcin">
    <w:name w:val="caption"/>
    <w:basedOn w:val="Normal"/>
    <w:next w:val="Normal"/>
    <w:uiPriority w:val="35"/>
    <w:unhideWhenUsed/>
    <w:qFormat/>
    <w:rsid w:val="00EF1E46"/>
    <w:pPr>
      <w:spacing w:after="200"/>
    </w:pPr>
    <w:rPr>
      <w:i/>
      <w:iCs/>
      <w:color w:val="44546A" w:themeColor="text2"/>
      <w:sz w:val="18"/>
      <w:szCs w:val="18"/>
    </w:rPr>
  </w:style>
  <w:style w:type="paragraph" w:styleId="Tabladeilustraciones">
    <w:name w:val="table of figures"/>
    <w:basedOn w:val="Normal"/>
    <w:next w:val="Normal"/>
    <w:uiPriority w:val="99"/>
    <w:unhideWhenUsed/>
    <w:rsid w:val="00EF1E46"/>
    <w:pPr>
      <w:ind w:left="480" w:hanging="480"/>
    </w:pPr>
    <w:rPr>
      <w:rFonts w:asciiTheme="minorHAnsi" w:hAnsiTheme="minorHAnsi"/>
      <w:b/>
      <w:bCs/>
      <w:sz w:val="20"/>
      <w:szCs w:val="20"/>
    </w:rPr>
  </w:style>
  <w:style w:type="paragraph" w:styleId="TtuloTDC">
    <w:name w:val="TOC Heading"/>
    <w:basedOn w:val="Ttulo1"/>
    <w:next w:val="Normal"/>
    <w:uiPriority w:val="39"/>
    <w:semiHidden/>
    <w:unhideWhenUsed/>
    <w:qFormat/>
    <w:rsid w:val="00063B89"/>
    <w:pPr>
      <w:outlineLvl w:val="9"/>
    </w:pPr>
    <w:rPr>
      <w:b w:val="0"/>
      <w:color w:val="2F5496" w:themeColor="accent1" w:themeShade="BF"/>
    </w:rPr>
  </w:style>
  <w:style w:type="paragraph" w:styleId="Textodeglobo">
    <w:name w:val="Balloon Text"/>
    <w:basedOn w:val="Normal"/>
    <w:link w:val="TextodegloboCar"/>
    <w:uiPriority w:val="99"/>
    <w:semiHidden/>
    <w:unhideWhenUsed/>
    <w:rsid w:val="008A2813"/>
    <w:rPr>
      <w:sz w:val="18"/>
      <w:szCs w:val="18"/>
    </w:rPr>
  </w:style>
  <w:style w:type="character" w:customStyle="1" w:styleId="TextodegloboCar">
    <w:name w:val="Texto de globo Car"/>
    <w:basedOn w:val="Fuentedeprrafopredeter"/>
    <w:link w:val="Textodeglobo"/>
    <w:uiPriority w:val="99"/>
    <w:semiHidden/>
    <w:rsid w:val="008A2813"/>
    <w:rPr>
      <w:rFonts w:ascii="Times New Roman" w:hAnsi="Times New Roman" w:cs="Times New Roman"/>
      <w:sz w:val="18"/>
      <w:szCs w:val="18"/>
      <w:lang w:eastAsia="es-ES_tradnl"/>
    </w:rPr>
  </w:style>
  <w:style w:type="paragraph" w:styleId="Encabezado">
    <w:name w:val="header"/>
    <w:basedOn w:val="Normal"/>
    <w:link w:val="EncabezadoCar"/>
    <w:uiPriority w:val="99"/>
    <w:unhideWhenUsed/>
    <w:rsid w:val="00413F38"/>
    <w:pPr>
      <w:tabs>
        <w:tab w:val="center" w:pos="4252"/>
        <w:tab w:val="right" w:pos="8504"/>
      </w:tabs>
    </w:pPr>
  </w:style>
  <w:style w:type="character" w:customStyle="1" w:styleId="EncabezadoCar">
    <w:name w:val="Encabezado Car"/>
    <w:basedOn w:val="Fuentedeprrafopredeter"/>
    <w:link w:val="Encabezado"/>
    <w:uiPriority w:val="99"/>
    <w:rsid w:val="00413F38"/>
    <w:rPr>
      <w:rFonts w:ascii="Times New Roman" w:hAnsi="Times New Roman" w:cs="Times New Roman"/>
      <w:lang w:eastAsia="es-ES_tradnl"/>
    </w:rPr>
  </w:style>
  <w:style w:type="paragraph" w:styleId="Piedepgina">
    <w:name w:val="footer"/>
    <w:basedOn w:val="Normal"/>
    <w:link w:val="PiedepginaCar"/>
    <w:uiPriority w:val="99"/>
    <w:unhideWhenUsed/>
    <w:rsid w:val="00413F38"/>
    <w:pPr>
      <w:tabs>
        <w:tab w:val="center" w:pos="4252"/>
        <w:tab w:val="right" w:pos="8504"/>
      </w:tabs>
    </w:pPr>
  </w:style>
  <w:style w:type="character" w:customStyle="1" w:styleId="PiedepginaCar">
    <w:name w:val="Pie de página Car"/>
    <w:basedOn w:val="Fuentedeprrafopredeter"/>
    <w:link w:val="Piedepgina"/>
    <w:uiPriority w:val="99"/>
    <w:rsid w:val="00413F38"/>
    <w:rPr>
      <w:rFonts w:ascii="Times New Roman" w:hAnsi="Times New Roman" w:cs="Times New Roman"/>
      <w:lang w:eastAsia="es-ES_tradnl"/>
    </w:rPr>
  </w:style>
  <w:style w:type="character" w:styleId="Nmerodepgina">
    <w:name w:val="page number"/>
    <w:basedOn w:val="Fuentedeprrafopredeter"/>
    <w:uiPriority w:val="99"/>
    <w:semiHidden/>
    <w:unhideWhenUsed/>
    <w:rsid w:val="00413F38"/>
  </w:style>
  <w:style w:type="table" w:styleId="Tabladelista7concolores-nfasis5">
    <w:name w:val="List Table 7 Colorful Accent 5"/>
    <w:basedOn w:val="Tablanormal"/>
    <w:uiPriority w:val="52"/>
    <w:rsid w:val="009E008C"/>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tulo">
    <w:name w:val="Title"/>
    <w:basedOn w:val="Normal"/>
    <w:link w:val="TtuloCar"/>
    <w:uiPriority w:val="10"/>
    <w:qFormat/>
    <w:rsid w:val="00555C6E"/>
    <w:pPr>
      <w:widowControl w:val="0"/>
      <w:autoSpaceDE w:val="0"/>
      <w:autoSpaceDN w:val="0"/>
      <w:spacing w:before="264"/>
      <w:ind w:left="575" w:right="1047"/>
      <w:jc w:val="both"/>
    </w:pPr>
    <w:rPr>
      <w:rFonts w:ascii="Microsoft Sans Serif" w:eastAsia="Microsoft Sans Serif" w:hAnsi="Microsoft Sans Serif" w:cs="Microsoft Sans Serif"/>
      <w:sz w:val="48"/>
      <w:szCs w:val="48"/>
      <w:lang w:val="es-ES" w:eastAsia="en-US"/>
    </w:rPr>
  </w:style>
  <w:style w:type="character" w:customStyle="1" w:styleId="TtuloCar">
    <w:name w:val="Título Car"/>
    <w:basedOn w:val="Fuentedeprrafopredeter"/>
    <w:link w:val="Ttulo"/>
    <w:uiPriority w:val="10"/>
    <w:rsid w:val="00555C6E"/>
    <w:rPr>
      <w:rFonts w:ascii="Microsoft Sans Serif" w:eastAsia="Microsoft Sans Serif" w:hAnsi="Microsoft Sans Serif" w:cs="Microsoft Sans Serif"/>
      <w:sz w:val="48"/>
      <w:szCs w:val="48"/>
      <w:lang w:val="es-ES"/>
    </w:rPr>
  </w:style>
  <w:style w:type="paragraph" w:styleId="Textoindependiente">
    <w:name w:val="Body Text"/>
    <w:basedOn w:val="Normal"/>
    <w:link w:val="TextoindependienteCar"/>
    <w:uiPriority w:val="1"/>
    <w:qFormat/>
    <w:rsid w:val="00555C6E"/>
    <w:pPr>
      <w:widowControl w:val="0"/>
      <w:autoSpaceDE w:val="0"/>
      <w:autoSpaceDN w:val="0"/>
    </w:pPr>
    <w:rPr>
      <w:rFonts w:ascii="Microsoft Sans Serif" w:eastAsia="Microsoft Sans Serif" w:hAnsi="Microsoft Sans Serif" w:cs="Microsoft Sans Serif"/>
      <w:lang w:val="es-ES" w:eastAsia="en-US"/>
    </w:rPr>
  </w:style>
  <w:style w:type="character" w:customStyle="1" w:styleId="TextoindependienteCar">
    <w:name w:val="Texto independiente Car"/>
    <w:basedOn w:val="Fuentedeprrafopredeter"/>
    <w:link w:val="Textoindependiente"/>
    <w:uiPriority w:val="1"/>
    <w:rsid w:val="00555C6E"/>
    <w:rPr>
      <w:rFonts w:ascii="Microsoft Sans Serif" w:eastAsia="Microsoft Sans Serif" w:hAnsi="Microsoft Sans Serif" w:cs="Microsoft Sans Serif"/>
      <w:lang w:val="es-ES"/>
    </w:rPr>
  </w:style>
  <w:style w:type="paragraph" w:styleId="HTMLconformatoprevio">
    <w:name w:val="HTML Preformatted"/>
    <w:basedOn w:val="Normal"/>
    <w:link w:val="HTMLconformatoprevioCar"/>
    <w:uiPriority w:val="99"/>
    <w:semiHidden/>
    <w:unhideWhenUsed/>
    <w:rsid w:val="00BC5C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C5C5D"/>
    <w:rPr>
      <w:rFonts w:ascii="Courier New" w:hAnsi="Courier New" w:cs="Courier New"/>
      <w:sz w:val="20"/>
      <w:szCs w:val="20"/>
      <w:lang w:eastAsia="es-ES_tradnl"/>
    </w:rPr>
  </w:style>
  <w:style w:type="character" w:customStyle="1" w:styleId="y2iqfc">
    <w:name w:val="y2iqfc"/>
    <w:basedOn w:val="Fuentedeprrafopredeter"/>
    <w:rsid w:val="00BC5C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24485">
      <w:bodyDiv w:val="1"/>
      <w:marLeft w:val="0"/>
      <w:marRight w:val="0"/>
      <w:marTop w:val="0"/>
      <w:marBottom w:val="0"/>
      <w:divBdr>
        <w:top w:val="none" w:sz="0" w:space="0" w:color="auto"/>
        <w:left w:val="none" w:sz="0" w:space="0" w:color="auto"/>
        <w:bottom w:val="none" w:sz="0" w:space="0" w:color="auto"/>
        <w:right w:val="none" w:sz="0" w:space="0" w:color="auto"/>
      </w:divBdr>
    </w:div>
    <w:div w:id="190849295">
      <w:bodyDiv w:val="1"/>
      <w:marLeft w:val="0"/>
      <w:marRight w:val="0"/>
      <w:marTop w:val="0"/>
      <w:marBottom w:val="0"/>
      <w:divBdr>
        <w:top w:val="none" w:sz="0" w:space="0" w:color="auto"/>
        <w:left w:val="none" w:sz="0" w:space="0" w:color="auto"/>
        <w:bottom w:val="none" w:sz="0" w:space="0" w:color="auto"/>
        <w:right w:val="none" w:sz="0" w:space="0" w:color="auto"/>
      </w:divBdr>
    </w:div>
    <w:div w:id="193080221">
      <w:bodyDiv w:val="1"/>
      <w:marLeft w:val="0"/>
      <w:marRight w:val="0"/>
      <w:marTop w:val="0"/>
      <w:marBottom w:val="0"/>
      <w:divBdr>
        <w:top w:val="none" w:sz="0" w:space="0" w:color="auto"/>
        <w:left w:val="none" w:sz="0" w:space="0" w:color="auto"/>
        <w:bottom w:val="none" w:sz="0" w:space="0" w:color="auto"/>
        <w:right w:val="none" w:sz="0" w:space="0" w:color="auto"/>
      </w:divBdr>
    </w:div>
    <w:div w:id="339818631">
      <w:bodyDiv w:val="1"/>
      <w:marLeft w:val="0"/>
      <w:marRight w:val="0"/>
      <w:marTop w:val="0"/>
      <w:marBottom w:val="0"/>
      <w:divBdr>
        <w:top w:val="none" w:sz="0" w:space="0" w:color="auto"/>
        <w:left w:val="none" w:sz="0" w:space="0" w:color="auto"/>
        <w:bottom w:val="none" w:sz="0" w:space="0" w:color="auto"/>
        <w:right w:val="none" w:sz="0" w:space="0" w:color="auto"/>
      </w:divBdr>
    </w:div>
    <w:div w:id="670911777">
      <w:bodyDiv w:val="1"/>
      <w:marLeft w:val="0"/>
      <w:marRight w:val="0"/>
      <w:marTop w:val="0"/>
      <w:marBottom w:val="0"/>
      <w:divBdr>
        <w:top w:val="none" w:sz="0" w:space="0" w:color="auto"/>
        <w:left w:val="none" w:sz="0" w:space="0" w:color="auto"/>
        <w:bottom w:val="none" w:sz="0" w:space="0" w:color="auto"/>
        <w:right w:val="none" w:sz="0" w:space="0" w:color="auto"/>
      </w:divBdr>
    </w:div>
    <w:div w:id="976185145">
      <w:bodyDiv w:val="1"/>
      <w:marLeft w:val="0"/>
      <w:marRight w:val="0"/>
      <w:marTop w:val="0"/>
      <w:marBottom w:val="0"/>
      <w:divBdr>
        <w:top w:val="none" w:sz="0" w:space="0" w:color="auto"/>
        <w:left w:val="none" w:sz="0" w:space="0" w:color="auto"/>
        <w:bottom w:val="none" w:sz="0" w:space="0" w:color="auto"/>
        <w:right w:val="none" w:sz="0" w:space="0" w:color="auto"/>
      </w:divBdr>
    </w:div>
    <w:div w:id="1094472049">
      <w:bodyDiv w:val="1"/>
      <w:marLeft w:val="0"/>
      <w:marRight w:val="0"/>
      <w:marTop w:val="0"/>
      <w:marBottom w:val="0"/>
      <w:divBdr>
        <w:top w:val="none" w:sz="0" w:space="0" w:color="auto"/>
        <w:left w:val="none" w:sz="0" w:space="0" w:color="auto"/>
        <w:bottom w:val="none" w:sz="0" w:space="0" w:color="auto"/>
        <w:right w:val="none" w:sz="0" w:space="0" w:color="auto"/>
      </w:divBdr>
    </w:div>
    <w:div w:id="1118069086">
      <w:bodyDiv w:val="1"/>
      <w:marLeft w:val="0"/>
      <w:marRight w:val="0"/>
      <w:marTop w:val="0"/>
      <w:marBottom w:val="0"/>
      <w:divBdr>
        <w:top w:val="none" w:sz="0" w:space="0" w:color="auto"/>
        <w:left w:val="none" w:sz="0" w:space="0" w:color="auto"/>
        <w:bottom w:val="none" w:sz="0" w:space="0" w:color="auto"/>
        <w:right w:val="none" w:sz="0" w:space="0" w:color="auto"/>
      </w:divBdr>
    </w:div>
    <w:div w:id="1154563616">
      <w:bodyDiv w:val="1"/>
      <w:marLeft w:val="0"/>
      <w:marRight w:val="0"/>
      <w:marTop w:val="0"/>
      <w:marBottom w:val="0"/>
      <w:divBdr>
        <w:top w:val="none" w:sz="0" w:space="0" w:color="auto"/>
        <w:left w:val="none" w:sz="0" w:space="0" w:color="auto"/>
        <w:bottom w:val="none" w:sz="0" w:space="0" w:color="auto"/>
        <w:right w:val="none" w:sz="0" w:space="0" w:color="auto"/>
      </w:divBdr>
    </w:div>
    <w:div w:id="1210413389">
      <w:bodyDiv w:val="1"/>
      <w:marLeft w:val="0"/>
      <w:marRight w:val="0"/>
      <w:marTop w:val="0"/>
      <w:marBottom w:val="0"/>
      <w:divBdr>
        <w:top w:val="none" w:sz="0" w:space="0" w:color="auto"/>
        <w:left w:val="none" w:sz="0" w:space="0" w:color="auto"/>
        <w:bottom w:val="none" w:sz="0" w:space="0" w:color="auto"/>
        <w:right w:val="none" w:sz="0" w:space="0" w:color="auto"/>
      </w:divBdr>
    </w:div>
    <w:div w:id="1255014591">
      <w:bodyDiv w:val="1"/>
      <w:marLeft w:val="0"/>
      <w:marRight w:val="0"/>
      <w:marTop w:val="0"/>
      <w:marBottom w:val="0"/>
      <w:divBdr>
        <w:top w:val="none" w:sz="0" w:space="0" w:color="auto"/>
        <w:left w:val="none" w:sz="0" w:space="0" w:color="auto"/>
        <w:bottom w:val="none" w:sz="0" w:space="0" w:color="auto"/>
        <w:right w:val="none" w:sz="0" w:space="0" w:color="auto"/>
      </w:divBdr>
    </w:div>
    <w:div w:id="1305618146">
      <w:bodyDiv w:val="1"/>
      <w:marLeft w:val="0"/>
      <w:marRight w:val="0"/>
      <w:marTop w:val="0"/>
      <w:marBottom w:val="0"/>
      <w:divBdr>
        <w:top w:val="none" w:sz="0" w:space="0" w:color="auto"/>
        <w:left w:val="none" w:sz="0" w:space="0" w:color="auto"/>
        <w:bottom w:val="none" w:sz="0" w:space="0" w:color="auto"/>
        <w:right w:val="none" w:sz="0" w:space="0" w:color="auto"/>
      </w:divBdr>
    </w:div>
    <w:div w:id="1691956312">
      <w:bodyDiv w:val="1"/>
      <w:marLeft w:val="0"/>
      <w:marRight w:val="0"/>
      <w:marTop w:val="0"/>
      <w:marBottom w:val="0"/>
      <w:divBdr>
        <w:top w:val="none" w:sz="0" w:space="0" w:color="auto"/>
        <w:left w:val="none" w:sz="0" w:space="0" w:color="auto"/>
        <w:bottom w:val="none" w:sz="0" w:space="0" w:color="auto"/>
        <w:right w:val="none" w:sz="0" w:space="0" w:color="auto"/>
      </w:divBdr>
    </w:div>
    <w:div w:id="1709599419">
      <w:bodyDiv w:val="1"/>
      <w:marLeft w:val="0"/>
      <w:marRight w:val="0"/>
      <w:marTop w:val="0"/>
      <w:marBottom w:val="0"/>
      <w:divBdr>
        <w:top w:val="none" w:sz="0" w:space="0" w:color="auto"/>
        <w:left w:val="none" w:sz="0" w:space="0" w:color="auto"/>
        <w:bottom w:val="none" w:sz="0" w:space="0" w:color="auto"/>
        <w:right w:val="none" w:sz="0" w:space="0" w:color="auto"/>
      </w:divBdr>
    </w:div>
    <w:div w:id="1777215106">
      <w:bodyDiv w:val="1"/>
      <w:marLeft w:val="0"/>
      <w:marRight w:val="0"/>
      <w:marTop w:val="0"/>
      <w:marBottom w:val="0"/>
      <w:divBdr>
        <w:top w:val="none" w:sz="0" w:space="0" w:color="auto"/>
        <w:left w:val="none" w:sz="0" w:space="0" w:color="auto"/>
        <w:bottom w:val="none" w:sz="0" w:space="0" w:color="auto"/>
        <w:right w:val="none" w:sz="0" w:space="0" w:color="auto"/>
      </w:divBdr>
    </w:div>
    <w:div w:id="1795830794">
      <w:bodyDiv w:val="1"/>
      <w:marLeft w:val="0"/>
      <w:marRight w:val="0"/>
      <w:marTop w:val="0"/>
      <w:marBottom w:val="0"/>
      <w:divBdr>
        <w:top w:val="none" w:sz="0" w:space="0" w:color="auto"/>
        <w:left w:val="none" w:sz="0" w:space="0" w:color="auto"/>
        <w:bottom w:val="none" w:sz="0" w:space="0" w:color="auto"/>
        <w:right w:val="none" w:sz="0" w:space="0" w:color="auto"/>
      </w:divBdr>
    </w:div>
    <w:div w:id="1828980180">
      <w:bodyDiv w:val="1"/>
      <w:marLeft w:val="0"/>
      <w:marRight w:val="0"/>
      <w:marTop w:val="0"/>
      <w:marBottom w:val="0"/>
      <w:divBdr>
        <w:top w:val="none" w:sz="0" w:space="0" w:color="auto"/>
        <w:left w:val="none" w:sz="0" w:space="0" w:color="auto"/>
        <w:bottom w:val="none" w:sz="0" w:space="0" w:color="auto"/>
        <w:right w:val="none" w:sz="0" w:space="0" w:color="auto"/>
      </w:divBdr>
    </w:div>
    <w:div w:id="1900433029">
      <w:bodyDiv w:val="1"/>
      <w:marLeft w:val="0"/>
      <w:marRight w:val="0"/>
      <w:marTop w:val="0"/>
      <w:marBottom w:val="0"/>
      <w:divBdr>
        <w:top w:val="none" w:sz="0" w:space="0" w:color="auto"/>
        <w:left w:val="none" w:sz="0" w:space="0" w:color="auto"/>
        <w:bottom w:val="none" w:sz="0" w:space="0" w:color="auto"/>
        <w:right w:val="none" w:sz="0" w:space="0" w:color="auto"/>
      </w:divBdr>
      <w:divsChild>
        <w:div w:id="1836531750">
          <w:marLeft w:val="0"/>
          <w:marRight w:val="0"/>
          <w:marTop w:val="0"/>
          <w:marBottom w:val="0"/>
          <w:divBdr>
            <w:top w:val="none" w:sz="0" w:space="0" w:color="auto"/>
            <w:left w:val="none" w:sz="0" w:space="0" w:color="auto"/>
            <w:bottom w:val="none" w:sz="0" w:space="0" w:color="auto"/>
            <w:right w:val="none" w:sz="0" w:space="0" w:color="auto"/>
          </w:divBdr>
        </w:div>
        <w:div w:id="459106412">
          <w:marLeft w:val="0"/>
          <w:marRight w:val="0"/>
          <w:marTop w:val="0"/>
          <w:marBottom w:val="0"/>
          <w:divBdr>
            <w:top w:val="none" w:sz="0" w:space="0" w:color="auto"/>
            <w:left w:val="none" w:sz="0" w:space="0" w:color="auto"/>
            <w:bottom w:val="none" w:sz="0" w:space="0" w:color="auto"/>
            <w:right w:val="none" w:sz="0" w:space="0" w:color="auto"/>
          </w:divBdr>
        </w:div>
        <w:div w:id="216672554">
          <w:marLeft w:val="0"/>
          <w:marRight w:val="0"/>
          <w:marTop w:val="0"/>
          <w:marBottom w:val="0"/>
          <w:divBdr>
            <w:top w:val="none" w:sz="0" w:space="0" w:color="auto"/>
            <w:left w:val="none" w:sz="0" w:space="0" w:color="auto"/>
            <w:bottom w:val="none" w:sz="0" w:space="0" w:color="auto"/>
            <w:right w:val="none" w:sz="0" w:space="0" w:color="auto"/>
          </w:divBdr>
        </w:div>
        <w:div w:id="856113802">
          <w:marLeft w:val="0"/>
          <w:marRight w:val="0"/>
          <w:marTop w:val="0"/>
          <w:marBottom w:val="0"/>
          <w:divBdr>
            <w:top w:val="none" w:sz="0" w:space="0" w:color="auto"/>
            <w:left w:val="none" w:sz="0" w:space="0" w:color="auto"/>
            <w:bottom w:val="none" w:sz="0" w:space="0" w:color="auto"/>
            <w:right w:val="none" w:sz="0" w:space="0" w:color="auto"/>
          </w:divBdr>
        </w:div>
        <w:div w:id="1289579809">
          <w:marLeft w:val="0"/>
          <w:marRight w:val="0"/>
          <w:marTop w:val="0"/>
          <w:marBottom w:val="0"/>
          <w:divBdr>
            <w:top w:val="none" w:sz="0" w:space="0" w:color="auto"/>
            <w:left w:val="none" w:sz="0" w:space="0" w:color="auto"/>
            <w:bottom w:val="none" w:sz="0" w:space="0" w:color="auto"/>
            <w:right w:val="none" w:sz="0" w:space="0" w:color="auto"/>
          </w:divBdr>
        </w:div>
        <w:div w:id="654915704">
          <w:marLeft w:val="0"/>
          <w:marRight w:val="0"/>
          <w:marTop w:val="0"/>
          <w:marBottom w:val="0"/>
          <w:divBdr>
            <w:top w:val="none" w:sz="0" w:space="0" w:color="auto"/>
            <w:left w:val="none" w:sz="0" w:space="0" w:color="auto"/>
            <w:bottom w:val="none" w:sz="0" w:space="0" w:color="auto"/>
            <w:right w:val="none" w:sz="0" w:space="0" w:color="auto"/>
          </w:divBdr>
        </w:div>
        <w:div w:id="1600717830">
          <w:marLeft w:val="0"/>
          <w:marRight w:val="0"/>
          <w:marTop w:val="0"/>
          <w:marBottom w:val="0"/>
          <w:divBdr>
            <w:top w:val="none" w:sz="0" w:space="0" w:color="auto"/>
            <w:left w:val="none" w:sz="0" w:space="0" w:color="auto"/>
            <w:bottom w:val="none" w:sz="0" w:space="0" w:color="auto"/>
            <w:right w:val="none" w:sz="0" w:space="0" w:color="auto"/>
          </w:divBdr>
        </w:div>
        <w:div w:id="1637100974">
          <w:marLeft w:val="0"/>
          <w:marRight w:val="0"/>
          <w:marTop w:val="0"/>
          <w:marBottom w:val="0"/>
          <w:divBdr>
            <w:top w:val="none" w:sz="0" w:space="0" w:color="auto"/>
            <w:left w:val="none" w:sz="0" w:space="0" w:color="auto"/>
            <w:bottom w:val="none" w:sz="0" w:space="0" w:color="auto"/>
            <w:right w:val="none" w:sz="0" w:space="0" w:color="auto"/>
          </w:divBdr>
        </w:div>
      </w:divsChild>
    </w:div>
    <w:div w:id="1901361364">
      <w:bodyDiv w:val="1"/>
      <w:marLeft w:val="0"/>
      <w:marRight w:val="0"/>
      <w:marTop w:val="0"/>
      <w:marBottom w:val="0"/>
      <w:divBdr>
        <w:top w:val="none" w:sz="0" w:space="0" w:color="auto"/>
        <w:left w:val="none" w:sz="0" w:space="0" w:color="auto"/>
        <w:bottom w:val="none" w:sz="0" w:space="0" w:color="auto"/>
        <w:right w:val="none" w:sz="0" w:space="0" w:color="auto"/>
      </w:divBdr>
    </w:div>
    <w:div w:id="1985113546">
      <w:bodyDiv w:val="1"/>
      <w:marLeft w:val="0"/>
      <w:marRight w:val="0"/>
      <w:marTop w:val="0"/>
      <w:marBottom w:val="0"/>
      <w:divBdr>
        <w:top w:val="none" w:sz="0" w:space="0" w:color="auto"/>
        <w:left w:val="none" w:sz="0" w:space="0" w:color="auto"/>
        <w:bottom w:val="none" w:sz="0" w:space="0" w:color="auto"/>
        <w:right w:val="none" w:sz="0" w:space="0" w:color="auto"/>
      </w:divBdr>
    </w:div>
    <w:div w:id="203692475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image" Target="media/image3.emf"/><Relationship Id="rId26" Type="http://schemas.openxmlformats.org/officeDocument/2006/relationships/image" Target="media/image11.emf"/><Relationship Id="rId39" Type="http://schemas.openxmlformats.org/officeDocument/2006/relationships/hyperlink" Target="mailto:irola3@gmail.com" TargetMode="External"/><Relationship Id="rId21" Type="http://schemas.openxmlformats.org/officeDocument/2006/relationships/image" Target="media/image6.emf"/><Relationship Id="rId34" Type="http://schemas.openxmlformats.org/officeDocument/2006/relationships/image" Target="media/image19.emf"/><Relationship Id="rId42" Type="http://schemas.openxmlformats.org/officeDocument/2006/relationships/image" Target="media/image26.emf"/><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Colors" Target="diagrams/colors1.xml"/><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9.emf"/><Relationship Id="rId32" Type="http://schemas.openxmlformats.org/officeDocument/2006/relationships/image" Target="media/image17.emf"/><Relationship Id="rId37" Type="http://schemas.openxmlformats.org/officeDocument/2006/relationships/image" Target="media/image22.emf"/><Relationship Id="rId40" Type="http://schemas.openxmlformats.org/officeDocument/2006/relationships/image" Target="media/image24.emf"/><Relationship Id="rId45"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image" Target="media/image8.emf"/><Relationship Id="rId28" Type="http://schemas.openxmlformats.org/officeDocument/2006/relationships/image" Target="media/image13.emf"/><Relationship Id="rId36" Type="http://schemas.openxmlformats.org/officeDocument/2006/relationships/image" Target="media/image21.emf"/><Relationship Id="rId10" Type="http://schemas.openxmlformats.org/officeDocument/2006/relationships/footer" Target="footer2.xml"/><Relationship Id="rId19" Type="http://schemas.openxmlformats.org/officeDocument/2006/relationships/image" Target="media/image4.emf"/><Relationship Id="rId31" Type="http://schemas.openxmlformats.org/officeDocument/2006/relationships/image" Target="media/image16.emf"/><Relationship Id="rId44"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Layout" Target="diagrams/layout1.xml"/><Relationship Id="rId22" Type="http://schemas.openxmlformats.org/officeDocument/2006/relationships/image" Target="media/image7.emf"/><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image" Target="media/image20.emf"/><Relationship Id="rId43" Type="http://schemas.openxmlformats.org/officeDocument/2006/relationships/image" Target="media/image27.emf"/><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emf"/><Relationship Id="rId17" Type="http://schemas.microsoft.com/office/2007/relationships/diagramDrawing" Target="diagrams/drawing1.xml"/><Relationship Id="rId25" Type="http://schemas.openxmlformats.org/officeDocument/2006/relationships/image" Target="media/image10.emf"/><Relationship Id="rId33" Type="http://schemas.openxmlformats.org/officeDocument/2006/relationships/image" Target="media/image18.emf"/><Relationship Id="rId38" Type="http://schemas.openxmlformats.org/officeDocument/2006/relationships/image" Target="media/image23.emf"/><Relationship Id="rId46" Type="http://schemas.openxmlformats.org/officeDocument/2006/relationships/fontTable" Target="fontTable.xml"/><Relationship Id="rId20" Type="http://schemas.openxmlformats.org/officeDocument/2006/relationships/image" Target="media/image5.emf"/><Relationship Id="rId41" Type="http://schemas.openxmlformats.org/officeDocument/2006/relationships/image" Target="media/image25.emf"/></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0FB7B9E-1A06-7F4A-8476-20C9B3D80531}" type="doc">
      <dgm:prSet loTypeId="urn:microsoft.com/office/officeart/2008/layout/RadialCluster" loCatId="" qsTypeId="urn:microsoft.com/office/officeart/2005/8/quickstyle/simple4" qsCatId="simple" csTypeId="urn:microsoft.com/office/officeart/2005/8/colors/colorful5" csCatId="colorful" phldr="1"/>
      <dgm:spPr/>
      <dgm:t>
        <a:bodyPr/>
        <a:lstStyle/>
        <a:p>
          <a:endParaRPr lang="es-ES_tradnl"/>
        </a:p>
      </dgm:t>
    </dgm:pt>
    <dgm:pt modelId="{1FE4725D-C831-7E48-BE75-2121F47F6017}">
      <dgm:prSet phldrT="[Texto]"/>
      <dgm:spPr/>
      <dgm:t>
        <a:bodyPr/>
        <a:lstStyle/>
        <a:p>
          <a:r>
            <a:rPr lang="es-ES_tradnl" dirty="0" smtClean="0"/>
            <a:t>Variables que definen la motivación por aprender</a:t>
          </a:r>
          <a:endParaRPr lang="es-ES_tradnl" dirty="0"/>
        </a:p>
      </dgm:t>
    </dgm:pt>
    <dgm:pt modelId="{F9519388-D46E-BA42-9788-536A87CDF269}" type="parTrans" cxnId="{4CA7AB07-454A-5C4E-A4FA-6E994B88FEF0}">
      <dgm:prSet/>
      <dgm:spPr/>
      <dgm:t>
        <a:bodyPr/>
        <a:lstStyle/>
        <a:p>
          <a:endParaRPr lang="es-ES_tradnl"/>
        </a:p>
      </dgm:t>
    </dgm:pt>
    <dgm:pt modelId="{6E0458E1-C152-6847-A90B-98CADD733A57}" type="sibTrans" cxnId="{4CA7AB07-454A-5C4E-A4FA-6E994B88FEF0}">
      <dgm:prSet/>
      <dgm:spPr/>
      <dgm:t>
        <a:bodyPr/>
        <a:lstStyle/>
        <a:p>
          <a:endParaRPr lang="es-ES_tradnl"/>
        </a:p>
      </dgm:t>
    </dgm:pt>
    <dgm:pt modelId="{7C3FED33-7E39-0644-B164-BB27E1BE5CD3}">
      <dgm:prSet phldrT="[Texto]"/>
      <dgm:spPr/>
      <dgm:t>
        <a:bodyPr/>
        <a:lstStyle/>
        <a:p>
          <a:r>
            <a:rPr lang="es-ES_tradnl" dirty="0" smtClean="0"/>
            <a:t>Recursos y materiales</a:t>
          </a:r>
          <a:endParaRPr lang="es-ES_tradnl" dirty="0"/>
        </a:p>
      </dgm:t>
    </dgm:pt>
    <dgm:pt modelId="{F44BD3D5-DF2F-2D46-9E7D-B6BD3D13347F}" type="parTrans" cxnId="{697D6CC9-216E-2841-88E8-35841DDE3B65}">
      <dgm:prSet/>
      <dgm:spPr/>
      <dgm:t>
        <a:bodyPr/>
        <a:lstStyle/>
        <a:p>
          <a:endParaRPr lang="es-ES_tradnl"/>
        </a:p>
      </dgm:t>
    </dgm:pt>
    <dgm:pt modelId="{D441C9C0-A49E-A745-A7FA-D44731AE10A5}" type="sibTrans" cxnId="{697D6CC9-216E-2841-88E8-35841DDE3B65}">
      <dgm:prSet/>
      <dgm:spPr/>
      <dgm:t>
        <a:bodyPr/>
        <a:lstStyle/>
        <a:p>
          <a:endParaRPr lang="es-ES_tradnl"/>
        </a:p>
      </dgm:t>
    </dgm:pt>
    <dgm:pt modelId="{16B9EF8B-9AE0-A44A-A6DC-F23355F5EA43}">
      <dgm:prSet phldrT="[Texto]"/>
      <dgm:spPr/>
      <dgm:t>
        <a:bodyPr/>
        <a:lstStyle/>
        <a:p>
          <a:r>
            <a:rPr lang="es-ES_tradnl" dirty="0" smtClean="0"/>
            <a:t>Contenidos</a:t>
          </a:r>
          <a:endParaRPr lang="es-ES_tradnl" dirty="0"/>
        </a:p>
      </dgm:t>
    </dgm:pt>
    <dgm:pt modelId="{C02AB532-0023-4040-98E3-16A238004F5E}" type="parTrans" cxnId="{2C4A112F-08DB-7D4D-8113-F43FCA66D162}">
      <dgm:prSet/>
      <dgm:spPr/>
      <dgm:t>
        <a:bodyPr/>
        <a:lstStyle/>
        <a:p>
          <a:endParaRPr lang="es-ES_tradnl"/>
        </a:p>
      </dgm:t>
    </dgm:pt>
    <dgm:pt modelId="{157BD87D-27A0-1A4E-B7A0-53D9ABB5ED9D}" type="sibTrans" cxnId="{2C4A112F-08DB-7D4D-8113-F43FCA66D162}">
      <dgm:prSet/>
      <dgm:spPr/>
      <dgm:t>
        <a:bodyPr/>
        <a:lstStyle/>
        <a:p>
          <a:endParaRPr lang="es-ES_tradnl"/>
        </a:p>
      </dgm:t>
    </dgm:pt>
    <dgm:pt modelId="{9083845A-2937-8D4C-A906-0E20DC9A4058}">
      <dgm:prSet phldrT="[Texto]"/>
      <dgm:spPr/>
      <dgm:t>
        <a:bodyPr/>
        <a:lstStyle/>
        <a:p>
          <a:r>
            <a:rPr lang="es-ES_tradnl" dirty="0" smtClean="0"/>
            <a:t>Evaluación</a:t>
          </a:r>
          <a:endParaRPr lang="es-ES_tradnl" dirty="0"/>
        </a:p>
      </dgm:t>
    </dgm:pt>
    <dgm:pt modelId="{424DC3E9-4B6F-8B41-86D2-048ACFF17FED}" type="parTrans" cxnId="{DD3BD7B3-AF80-EC4F-AF91-6AEAEA59540A}">
      <dgm:prSet/>
      <dgm:spPr/>
      <dgm:t>
        <a:bodyPr/>
        <a:lstStyle/>
        <a:p>
          <a:endParaRPr lang="es-ES_tradnl"/>
        </a:p>
      </dgm:t>
    </dgm:pt>
    <dgm:pt modelId="{83993217-D213-E044-A1AC-696513548479}" type="sibTrans" cxnId="{DD3BD7B3-AF80-EC4F-AF91-6AEAEA59540A}">
      <dgm:prSet/>
      <dgm:spPr/>
      <dgm:t>
        <a:bodyPr/>
        <a:lstStyle/>
        <a:p>
          <a:endParaRPr lang="es-ES_tradnl"/>
        </a:p>
      </dgm:t>
    </dgm:pt>
    <dgm:pt modelId="{E2703547-C8FB-1541-8767-701F8002B05D}">
      <dgm:prSet phldrT="[Texto]"/>
      <dgm:spPr/>
      <dgm:t>
        <a:bodyPr/>
        <a:lstStyle/>
        <a:p>
          <a:r>
            <a:rPr lang="es-ES_tradnl" dirty="0" smtClean="0"/>
            <a:t>Tareas</a:t>
          </a:r>
          <a:endParaRPr lang="es-ES_tradnl" dirty="0"/>
        </a:p>
      </dgm:t>
    </dgm:pt>
    <dgm:pt modelId="{96A67FD9-2336-2C4D-AB9E-69A9A974A8D2}" type="parTrans" cxnId="{B1A5F50C-D2D2-974E-B502-4E0BC0721353}">
      <dgm:prSet/>
      <dgm:spPr/>
      <dgm:t>
        <a:bodyPr/>
        <a:lstStyle/>
        <a:p>
          <a:endParaRPr lang="es-ES_tradnl"/>
        </a:p>
      </dgm:t>
    </dgm:pt>
    <dgm:pt modelId="{A4282862-5684-914B-BD54-781FCAD8A76B}" type="sibTrans" cxnId="{B1A5F50C-D2D2-974E-B502-4E0BC0721353}">
      <dgm:prSet/>
      <dgm:spPr/>
      <dgm:t>
        <a:bodyPr/>
        <a:lstStyle/>
        <a:p>
          <a:endParaRPr lang="es-ES_tradnl"/>
        </a:p>
      </dgm:t>
    </dgm:pt>
    <dgm:pt modelId="{DD958124-65F3-8245-A452-F808AB53B8D1}">
      <dgm:prSet phldrT="[Texto]"/>
      <dgm:spPr/>
      <dgm:t>
        <a:bodyPr/>
        <a:lstStyle/>
        <a:p>
          <a:r>
            <a:rPr lang="es-ES_tradnl" dirty="0" smtClean="0"/>
            <a:t>Organización de la actividad</a:t>
          </a:r>
          <a:endParaRPr lang="es-ES_tradnl" dirty="0"/>
        </a:p>
      </dgm:t>
    </dgm:pt>
    <dgm:pt modelId="{DB1B0CB2-3CFA-8C47-AE7A-18423BF0E70B}" type="parTrans" cxnId="{68DC4F48-2925-9346-98AE-C6146E7760C7}">
      <dgm:prSet/>
      <dgm:spPr/>
      <dgm:t>
        <a:bodyPr/>
        <a:lstStyle/>
        <a:p>
          <a:endParaRPr lang="es-ES_tradnl"/>
        </a:p>
      </dgm:t>
    </dgm:pt>
    <dgm:pt modelId="{0A12FC53-5E1A-B740-B380-424BE5E4A024}" type="sibTrans" cxnId="{68DC4F48-2925-9346-98AE-C6146E7760C7}">
      <dgm:prSet/>
      <dgm:spPr/>
      <dgm:t>
        <a:bodyPr/>
        <a:lstStyle/>
        <a:p>
          <a:endParaRPr lang="es-ES_tradnl"/>
        </a:p>
      </dgm:t>
    </dgm:pt>
    <dgm:pt modelId="{C8710957-2B3E-C84E-B3DE-52FE3359C0FD}">
      <dgm:prSet phldrT="[Texto]" custT="1"/>
      <dgm:spPr/>
      <dgm:t>
        <a:bodyPr/>
        <a:lstStyle/>
        <a:p>
          <a:r>
            <a:rPr lang="es-ES_tradnl" sz="900" dirty="0" smtClean="0"/>
            <a:t>Mensajes y retroalimentación</a:t>
          </a:r>
          <a:endParaRPr lang="es-ES_tradnl" sz="900" dirty="0"/>
        </a:p>
      </dgm:t>
    </dgm:pt>
    <dgm:pt modelId="{9A19C5B0-E627-E84D-B2A8-792972D5CA79}" type="parTrans" cxnId="{CCA43AA5-6F5B-714C-8FCB-623C95F22B07}">
      <dgm:prSet/>
      <dgm:spPr/>
      <dgm:t>
        <a:bodyPr/>
        <a:lstStyle/>
        <a:p>
          <a:endParaRPr lang="es-ES_tradnl"/>
        </a:p>
      </dgm:t>
    </dgm:pt>
    <dgm:pt modelId="{B52887C1-3038-E840-90C1-795086902E2F}" type="sibTrans" cxnId="{CCA43AA5-6F5B-714C-8FCB-623C95F22B07}">
      <dgm:prSet/>
      <dgm:spPr/>
      <dgm:t>
        <a:bodyPr/>
        <a:lstStyle/>
        <a:p>
          <a:endParaRPr lang="es-ES_tradnl"/>
        </a:p>
      </dgm:t>
    </dgm:pt>
    <dgm:pt modelId="{F44CFD4E-85D4-B74F-AE09-65BA0AD5419F}">
      <dgm:prSet phldrT="[Texto]"/>
      <dgm:spPr/>
      <dgm:t>
        <a:bodyPr/>
        <a:lstStyle/>
        <a:p>
          <a:r>
            <a:rPr lang="es-ES_tradnl" dirty="0" smtClean="0"/>
            <a:t>Patrones de interacción</a:t>
          </a:r>
          <a:endParaRPr lang="es-ES_tradnl" dirty="0"/>
        </a:p>
      </dgm:t>
    </dgm:pt>
    <dgm:pt modelId="{2D357615-9553-D643-920B-23CF5DB8956B}" type="parTrans" cxnId="{170831A3-C0CA-2844-A594-4A6E41DDF786}">
      <dgm:prSet/>
      <dgm:spPr/>
      <dgm:t>
        <a:bodyPr/>
        <a:lstStyle/>
        <a:p>
          <a:endParaRPr lang="es-ES_tradnl"/>
        </a:p>
      </dgm:t>
    </dgm:pt>
    <dgm:pt modelId="{2842CA48-BAE7-6641-BAEA-38264E66EA7A}" type="sibTrans" cxnId="{170831A3-C0CA-2844-A594-4A6E41DDF786}">
      <dgm:prSet/>
      <dgm:spPr/>
      <dgm:t>
        <a:bodyPr/>
        <a:lstStyle/>
        <a:p>
          <a:endParaRPr lang="es-ES_tradnl"/>
        </a:p>
      </dgm:t>
    </dgm:pt>
    <dgm:pt modelId="{CE774B5A-1733-BD44-B2E8-0322266E1FB2}">
      <dgm:prSet phldrT="[Texto]"/>
      <dgm:spPr/>
      <dgm:t>
        <a:bodyPr/>
        <a:lstStyle/>
        <a:p>
          <a:endParaRPr lang="es-ES_tradnl" dirty="0"/>
        </a:p>
      </dgm:t>
    </dgm:pt>
    <dgm:pt modelId="{5D0DD21D-9DE8-1D45-BC38-F1AC99ED07F5}" type="parTrans" cxnId="{47DB6EB4-61B0-C040-8CCE-E2CE74D94260}">
      <dgm:prSet/>
      <dgm:spPr/>
      <dgm:t>
        <a:bodyPr/>
        <a:lstStyle/>
        <a:p>
          <a:endParaRPr lang="es-ES_tradnl"/>
        </a:p>
      </dgm:t>
    </dgm:pt>
    <dgm:pt modelId="{CA701F85-7C54-7945-97F1-0C6975C3ED0E}" type="sibTrans" cxnId="{47DB6EB4-61B0-C040-8CCE-E2CE74D94260}">
      <dgm:prSet/>
      <dgm:spPr/>
      <dgm:t>
        <a:bodyPr/>
        <a:lstStyle/>
        <a:p>
          <a:endParaRPr lang="es-ES_tradnl"/>
        </a:p>
      </dgm:t>
    </dgm:pt>
    <dgm:pt modelId="{F93CAE09-0E69-2343-8F11-4D1EDD168E0E}" type="pres">
      <dgm:prSet presAssocID="{20FB7B9E-1A06-7F4A-8476-20C9B3D80531}" presName="Name0" presStyleCnt="0">
        <dgm:presLayoutVars>
          <dgm:chMax val="1"/>
          <dgm:chPref val="1"/>
          <dgm:dir/>
          <dgm:animOne val="branch"/>
          <dgm:animLvl val="lvl"/>
        </dgm:presLayoutVars>
      </dgm:prSet>
      <dgm:spPr/>
      <dgm:t>
        <a:bodyPr/>
        <a:lstStyle/>
        <a:p>
          <a:endParaRPr lang="es-ES_tradnl"/>
        </a:p>
      </dgm:t>
    </dgm:pt>
    <dgm:pt modelId="{568AD776-3FBC-0148-BD33-ECE618EDADB4}" type="pres">
      <dgm:prSet presAssocID="{1FE4725D-C831-7E48-BE75-2121F47F6017}" presName="singleCycle" presStyleCnt="0"/>
      <dgm:spPr/>
    </dgm:pt>
    <dgm:pt modelId="{F9CDCD94-F9C1-6741-A49C-6EC9CB2FF534}" type="pres">
      <dgm:prSet presAssocID="{1FE4725D-C831-7E48-BE75-2121F47F6017}" presName="singleCenter" presStyleLbl="node1" presStyleIdx="0" presStyleCnt="8">
        <dgm:presLayoutVars>
          <dgm:chMax val="7"/>
          <dgm:chPref val="7"/>
        </dgm:presLayoutVars>
      </dgm:prSet>
      <dgm:spPr/>
      <dgm:t>
        <a:bodyPr/>
        <a:lstStyle/>
        <a:p>
          <a:endParaRPr lang="es-ES_tradnl"/>
        </a:p>
      </dgm:t>
    </dgm:pt>
    <dgm:pt modelId="{9481EDD6-DC6E-AE45-B35A-572823D44181}" type="pres">
      <dgm:prSet presAssocID="{F44BD3D5-DF2F-2D46-9E7D-B6BD3D13347F}" presName="Name56" presStyleLbl="parChTrans1D2" presStyleIdx="0" presStyleCnt="7"/>
      <dgm:spPr/>
      <dgm:t>
        <a:bodyPr/>
        <a:lstStyle/>
        <a:p>
          <a:endParaRPr lang="es-ES_tradnl"/>
        </a:p>
      </dgm:t>
    </dgm:pt>
    <dgm:pt modelId="{1FE70351-5EE8-7A47-9826-FDCC6AC7FB48}" type="pres">
      <dgm:prSet presAssocID="{7C3FED33-7E39-0644-B164-BB27E1BE5CD3}" presName="text0" presStyleLbl="node1" presStyleIdx="1" presStyleCnt="8">
        <dgm:presLayoutVars>
          <dgm:bulletEnabled val="1"/>
        </dgm:presLayoutVars>
      </dgm:prSet>
      <dgm:spPr/>
      <dgm:t>
        <a:bodyPr/>
        <a:lstStyle/>
        <a:p>
          <a:endParaRPr lang="es-ES_tradnl"/>
        </a:p>
      </dgm:t>
    </dgm:pt>
    <dgm:pt modelId="{7BFFB839-3A1E-A240-9CE3-E71E6D94FCE7}" type="pres">
      <dgm:prSet presAssocID="{C02AB532-0023-4040-98E3-16A238004F5E}" presName="Name56" presStyleLbl="parChTrans1D2" presStyleIdx="1" presStyleCnt="7"/>
      <dgm:spPr/>
      <dgm:t>
        <a:bodyPr/>
        <a:lstStyle/>
        <a:p>
          <a:endParaRPr lang="es-ES_tradnl"/>
        </a:p>
      </dgm:t>
    </dgm:pt>
    <dgm:pt modelId="{B9A390D2-FB03-F340-B32B-E034F310B2D3}" type="pres">
      <dgm:prSet presAssocID="{16B9EF8B-9AE0-A44A-A6DC-F23355F5EA43}" presName="text0" presStyleLbl="node1" presStyleIdx="2" presStyleCnt="8">
        <dgm:presLayoutVars>
          <dgm:bulletEnabled val="1"/>
        </dgm:presLayoutVars>
      </dgm:prSet>
      <dgm:spPr/>
      <dgm:t>
        <a:bodyPr/>
        <a:lstStyle/>
        <a:p>
          <a:endParaRPr lang="es-ES_tradnl"/>
        </a:p>
      </dgm:t>
    </dgm:pt>
    <dgm:pt modelId="{9216E432-2CDA-B14A-AC8C-721FDDE1C5D2}" type="pres">
      <dgm:prSet presAssocID="{424DC3E9-4B6F-8B41-86D2-048ACFF17FED}" presName="Name56" presStyleLbl="parChTrans1D2" presStyleIdx="2" presStyleCnt="7"/>
      <dgm:spPr/>
      <dgm:t>
        <a:bodyPr/>
        <a:lstStyle/>
        <a:p>
          <a:endParaRPr lang="es-ES_tradnl"/>
        </a:p>
      </dgm:t>
    </dgm:pt>
    <dgm:pt modelId="{AA69C3F4-F803-8842-ADB6-FCB6E09873B2}" type="pres">
      <dgm:prSet presAssocID="{9083845A-2937-8D4C-A906-0E20DC9A4058}" presName="text0" presStyleLbl="node1" presStyleIdx="3" presStyleCnt="8">
        <dgm:presLayoutVars>
          <dgm:bulletEnabled val="1"/>
        </dgm:presLayoutVars>
      </dgm:prSet>
      <dgm:spPr/>
      <dgm:t>
        <a:bodyPr/>
        <a:lstStyle/>
        <a:p>
          <a:endParaRPr lang="es-ES_tradnl"/>
        </a:p>
      </dgm:t>
    </dgm:pt>
    <dgm:pt modelId="{86D941D8-31BF-3C46-B102-34908A6DA047}" type="pres">
      <dgm:prSet presAssocID="{96A67FD9-2336-2C4D-AB9E-69A9A974A8D2}" presName="Name56" presStyleLbl="parChTrans1D2" presStyleIdx="3" presStyleCnt="7"/>
      <dgm:spPr/>
      <dgm:t>
        <a:bodyPr/>
        <a:lstStyle/>
        <a:p>
          <a:endParaRPr lang="es-ES_tradnl"/>
        </a:p>
      </dgm:t>
    </dgm:pt>
    <dgm:pt modelId="{3B78007B-A61D-014A-A700-30E88EEDA675}" type="pres">
      <dgm:prSet presAssocID="{E2703547-C8FB-1541-8767-701F8002B05D}" presName="text0" presStyleLbl="node1" presStyleIdx="4" presStyleCnt="8">
        <dgm:presLayoutVars>
          <dgm:bulletEnabled val="1"/>
        </dgm:presLayoutVars>
      </dgm:prSet>
      <dgm:spPr/>
      <dgm:t>
        <a:bodyPr/>
        <a:lstStyle/>
        <a:p>
          <a:endParaRPr lang="es-ES_tradnl"/>
        </a:p>
      </dgm:t>
    </dgm:pt>
    <dgm:pt modelId="{EB31C7D0-D92F-9548-8148-E14670A1A2BE}" type="pres">
      <dgm:prSet presAssocID="{DB1B0CB2-3CFA-8C47-AE7A-18423BF0E70B}" presName="Name56" presStyleLbl="parChTrans1D2" presStyleIdx="4" presStyleCnt="7"/>
      <dgm:spPr/>
      <dgm:t>
        <a:bodyPr/>
        <a:lstStyle/>
        <a:p>
          <a:endParaRPr lang="es-ES_tradnl"/>
        </a:p>
      </dgm:t>
    </dgm:pt>
    <dgm:pt modelId="{A6F3061C-C0C3-634A-B1E9-DDB154C768D2}" type="pres">
      <dgm:prSet presAssocID="{DD958124-65F3-8245-A452-F808AB53B8D1}" presName="text0" presStyleLbl="node1" presStyleIdx="5" presStyleCnt="8">
        <dgm:presLayoutVars>
          <dgm:bulletEnabled val="1"/>
        </dgm:presLayoutVars>
      </dgm:prSet>
      <dgm:spPr/>
      <dgm:t>
        <a:bodyPr/>
        <a:lstStyle/>
        <a:p>
          <a:endParaRPr lang="es-ES_tradnl"/>
        </a:p>
      </dgm:t>
    </dgm:pt>
    <dgm:pt modelId="{AB276B23-CB5B-BB42-9DE3-145D63E4D392}" type="pres">
      <dgm:prSet presAssocID="{9A19C5B0-E627-E84D-B2A8-792972D5CA79}" presName="Name56" presStyleLbl="parChTrans1D2" presStyleIdx="5" presStyleCnt="7"/>
      <dgm:spPr/>
      <dgm:t>
        <a:bodyPr/>
        <a:lstStyle/>
        <a:p>
          <a:endParaRPr lang="es-ES_tradnl"/>
        </a:p>
      </dgm:t>
    </dgm:pt>
    <dgm:pt modelId="{FE4C9F0A-4B0D-BE4A-A65E-933D729EA5B9}" type="pres">
      <dgm:prSet presAssocID="{C8710957-2B3E-C84E-B3DE-52FE3359C0FD}" presName="text0" presStyleLbl="node1" presStyleIdx="6" presStyleCnt="8" custScaleX="141123">
        <dgm:presLayoutVars>
          <dgm:bulletEnabled val="1"/>
        </dgm:presLayoutVars>
      </dgm:prSet>
      <dgm:spPr/>
      <dgm:t>
        <a:bodyPr/>
        <a:lstStyle/>
        <a:p>
          <a:endParaRPr lang="es-ES_tradnl"/>
        </a:p>
      </dgm:t>
    </dgm:pt>
    <dgm:pt modelId="{27DAE34A-9804-204F-B402-DFF1F23C4121}" type="pres">
      <dgm:prSet presAssocID="{2D357615-9553-D643-920B-23CF5DB8956B}" presName="Name56" presStyleLbl="parChTrans1D2" presStyleIdx="6" presStyleCnt="7"/>
      <dgm:spPr/>
      <dgm:t>
        <a:bodyPr/>
        <a:lstStyle/>
        <a:p>
          <a:endParaRPr lang="es-ES_tradnl"/>
        </a:p>
      </dgm:t>
    </dgm:pt>
    <dgm:pt modelId="{0A2CCC8E-ACAA-D14A-A436-97ADDAEA6002}" type="pres">
      <dgm:prSet presAssocID="{F44CFD4E-85D4-B74F-AE09-65BA0AD5419F}" presName="text0" presStyleLbl="node1" presStyleIdx="7" presStyleCnt="8">
        <dgm:presLayoutVars>
          <dgm:bulletEnabled val="1"/>
        </dgm:presLayoutVars>
      </dgm:prSet>
      <dgm:spPr/>
      <dgm:t>
        <a:bodyPr/>
        <a:lstStyle/>
        <a:p>
          <a:endParaRPr lang="es-ES_tradnl"/>
        </a:p>
      </dgm:t>
    </dgm:pt>
  </dgm:ptLst>
  <dgm:cxnLst>
    <dgm:cxn modelId="{2C4A112F-08DB-7D4D-8113-F43FCA66D162}" srcId="{1FE4725D-C831-7E48-BE75-2121F47F6017}" destId="{16B9EF8B-9AE0-A44A-A6DC-F23355F5EA43}" srcOrd="1" destOrd="0" parTransId="{C02AB532-0023-4040-98E3-16A238004F5E}" sibTransId="{157BD87D-27A0-1A4E-B7A0-53D9ABB5ED9D}"/>
    <dgm:cxn modelId="{CCA43AA5-6F5B-714C-8FCB-623C95F22B07}" srcId="{1FE4725D-C831-7E48-BE75-2121F47F6017}" destId="{C8710957-2B3E-C84E-B3DE-52FE3359C0FD}" srcOrd="5" destOrd="0" parTransId="{9A19C5B0-E627-E84D-B2A8-792972D5CA79}" sibTransId="{B52887C1-3038-E840-90C1-795086902E2F}"/>
    <dgm:cxn modelId="{170831A3-C0CA-2844-A594-4A6E41DDF786}" srcId="{1FE4725D-C831-7E48-BE75-2121F47F6017}" destId="{F44CFD4E-85D4-B74F-AE09-65BA0AD5419F}" srcOrd="6" destOrd="0" parTransId="{2D357615-9553-D643-920B-23CF5DB8956B}" sibTransId="{2842CA48-BAE7-6641-BAEA-38264E66EA7A}"/>
    <dgm:cxn modelId="{68DC4F48-2925-9346-98AE-C6146E7760C7}" srcId="{1FE4725D-C831-7E48-BE75-2121F47F6017}" destId="{DD958124-65F3-8245-A452-F808AB53B8D1}" srcOrd="4" destOrd="0" parTransId="{DB1B0CB2-3CFA-8C47-AE7A-18423BF0E70B}" sibTransId="{0A12FC53-5E1A-B740-B380-424BE5E4A024}"/>
    <dgm:cxn modelId="{B1A5F50C-D2D2-974E-B502-4E0BC0721353}" srcId="{1FE4725D-C831-7E48-BE75-2121F47F6017}" destId="{E2703547-C8FB-1541-8767-701F8002B05D}" srcOrd="3" destOrd="0" parTransId="{96A67FD9-2336-2C4D-AB9E-69A9A974A8D2}" sibTransId="{A4282862-5684-914B-BD54-781FCAD8A76B}"/>
    <dgm:cxn modelId="{623CA1DC-5B95-0943-8457-E62B8A970819}" type="presOf" srcId="{16B9EF8B-9AE0-A44A-A6DC-F23355F5EA43}" destId="{B9A390D2-FB03-F340-B32B-E034F310B2D3}" srcOrd="0" destOrd="0" presId="urn:microsoft.com/office/officeart/2008/layout/RadialCluster"/>
    <dgm:cxn modelId="{F9990D21-C550-F747-ACD6-BAE64E85C1C7}" type="presOf" srcId="{424DC3E9-4B6F-8B41-86D2-048ACFF17FED}" destId="{9216E432-2CDA-B14A-AC8C-721FDDE1C5D2}" srcOrd="0" destOrd="0" presId="urn:microsoft.com/office/officeart/2008/layout/RadialCluster"/>
    <dgm:cxn modelId="{697D6CC9-216E-2841-88E8-35841DDE3B65}" srcId="{1FE4725D-C831-7E48-BE75-2121F47F6017}" destId="{7C3FED33-7E39-0644-B164-BB27E1BE5CD3}" srcOrd="0" destOrd="0" parTransId="{F44BD3D5-DF2F-2D46-9E7D-B6BD3D13347F}" sibTransId="{D441C9C0-A49E-A745-A7FA-D44731AE10A5}"/>
    <dgm:cxn modelId="{DD2EC02C-56F7-BB48-B5E4-60E01A92E84C}" type="presOf" srcId="{DD958124-65F3-8245-A452-F808AB53B8D1}" destId="{A6F3061C-C0C3-634A-B1E9-DDB154C768D2}" srcOrd="0" destOrd="0" presId="urn:microsoft.com/office/officeart/2008/layout/RadialCluster"/>
    <dgm:cxn modelId="{47DB6EB4-61B0-C040-8CCE-E2CE74D94260}" srcId="{1FE4725D-C831-7E48-BE75-2121F47F6017}" destId="{CE774B5A-1733-BD44-B2E8-0322266E1FB2}" srcOrd="7" destOrd="0" parTransId="{5D0DD21D-9DE8-1D45-BC38-F1AC99ED07F5}" sibTransId="{CA701F85-7C54-7945-97F1-0C6975C3ED0E}"/>
    <dgm:cxn modelId="{7F196C0F-3932-0043-BE6B-984DB5E3E0BD}" type="presOf" srcId="{DB1B0CB2-3CFA-8C47-AE7A-18423BF0E70B}" destId="{EB31C7D0-D92F-9548-8148-E14670A1A2BE}" srcOrd="0" destOrd="0" presId="urn:microsoft.com/office/officeart/2008/layout/RadialCluster"/>
    <dgm:cxn modelId="{0BDEBA25-FE24-4740-8D86-B1293B0877BD}" type="presOf" srcId="{E2703547-C8FB-1541-8767-701F8002B05D}" destId="{3B78007B-A61D-014A-A700-30E88EEDA675}" srcOrd="0" destOrd="0" presId="urn:microsoft.com/office/officeart/2008/layout/RadialCluster"/>
    <dgm:cxn modelId="{66ACDA01-A90C-CA4C-AE16-CC1E317F8748}" type="presOf" srcId="{9A19C5B0-E627-E84D-B2A8-792972D5CA79}" destId="{AB276B23-CB5B-BB42-9DE3-145D63E4D392}" srcOrd="0" destOrd="0" presId="urn:microsoft.com/office/officeart/2008/layout/RadialCluster"/>
    <dgm:cxn modelId="{0C1B7965-DF48-1743-A54F-7F0282427182}" type="presOf" srcId="{96A67FD9-2336-2C4D-AB9E-69A9A974A8D2}" destId="{86D941D8-31BF-3C46-B102-34908A6DA047}" srcOrd="0" destOrd="0" presId="urn:microsoft.com/office/officeart/2008/layout/RadialCluster"/>
    <dgm:cxn modelId="{CB419421-634B-1A4E-9BEE-1AD8C1C2AA5E}" type="presOf" srcId="{F44CFD4E-85D4-B74F-AE09-65BA0AD5419F}" destId="{0A2CCC8E-ACAA-D14A-A436-97ADDAEA6002}" srcOrd="0" destOrd="0" presId="urn:microsoft.com/office/officeart/2008/layout/RadialCluster"/>
    <dgm:cxn modelId="{97D6F08E-27A8-934B-9345-445B383A2CA8}" type="presOf" srcId="{20FB7B9E-1A06-7F4A-8476-20C9B3D80531}" destId="{F93CAE09-0E69-2343-8F11-4D1EDD168E0E}" srcOrd="0" destOrd="0" presId="urn:microsoft.com/office/officeart/2008/layout/RadialCluster"/>
    <dgm:cxn modelId="{2E3D7C24-5BCE-A243-B368-C0500B51039F}" type="presOf" srcId="{C02AB532-0023-4040-98E3-16A238004F5E}" destId="{7BFFB839-3A1E-A240-9CE3-E71E6D94FCE7}" srcOrd="0" destOrd="0" presId="urn:microsoft.com/office/officeart/2008/layout/RadialCluster"/>
    <dgm:cxn modelId="{DD3BD7B3-AF80-EC4F-AF91-6AEAEA59540A}" srcId="{1FE4725D-C831-7E48-BE75-2121F47F6017}" destId="{9083845A-2937-8D4C-A906-0E20DC9A4058}" srcOrd="2" destOrd="0" parTransId="{424DC3E9-4B6F-8B41-86D2-048ACFF17FED}" sibTransId="{83993217-D213-E044-A1AC-696513548479}"/>
    <dgm:cxn modelId="{C2D5C470-B71D-6E4B-BB07-41A2BA257589}" type="presOf" srcId="{9083845A-2937-8D4C-A906-0E20DC9A4058}" destId="{AA69C3F4-F803-8842-ADB6-FCB6E09873B2}" srcOrd="0" destOrd="0" presId="urn:microsoft.com/office/officeart/2008/layout/RadialCluster"/>
    <dgm:cxn modelId="{E9607F23-782F-634F-8D15-B5BAE49E6ECF}" type="presOf" srcId="{7C3FED33-7E39-0644-B164-BB27E1BE5CD3}" destId="{1FE70351-5EE8-7A47-9826-FDCC6AC7FB48}" srcOrd="0" destOrd="0" presId="urn:microsoft.com/office/officeart/2008/layout/RadialCluster"/>
    <dgm:cxn modelId="{4CA7AB07-454A-5C4E-A4FA-6E994B88FEF0}" srcId="{20FB7B9E-1A06-7F4A-8476-20C9B3D80531}" destId="{1FE4725D-C831-7E48-BE75-2121F47F6017}" srcOrd="0" destOrd="0" parTransId="{F9519388-D46E-BA42-9788-536A87CDF269}" sibTransId="{6E0458E1-C152-6847-A90B-98CADD733A57}"/>
    <dgm:cxn modelId="{D075832F-DA59-9B48-A947-1CA586D17700}" type="presOf" srcId="{2D357615-9553-D643-920B-23CF5DB8956B}" destId="{27DAE34A-9804-204F-B402-DFF1F23C4121}" srcOrd="0" destOrd="0" presId="urn:microsoft.com/office/officeart/2008/layout/RadialCluster"/>
    <dgm:cxn modelId="{DEAEB49C-541A-E546-B358-3C9205F26898}" type="presOf" srcId="{1FE4725D-C831-7E48-BE75-2121F47F6017}" destId="{F9CDCD94-F9C1-6741-A49C-6EC9CB2FF534}" srcOrd="0" destOrd="0" presId="urn:microsoft.com/office/officeart/2008/layout/RadialCluster"/>
    <dgm:cxn modelId="{8EA8CB85-0355-3642-977C-E7DCF95E6D72}" type="presOf" srcId="{C8710957-2B3E-C84E-B3DE-52FE3359C0FD}" destId="{FE4C9F0A-4B0D-BE4A-A65E-933D729EA5B9}" srcOrd="0" destOrd="0" presId="urn:microsoft.com/office/officeart/2008/layout/RadialCluster"/>
    <dgm:cxn modelId="{B8AD5DD8-E25D-4146-AB71-8A330A3D20A6}" type="presOf" srcId="{F44BD3D5-DF2F-2D46-9E7D-B6BD3D13347F}" destId="{9481EDD6-DC6E-AE45-B35A-572823D44181}" srcOrd="0" destOrd="0" presId="urn:microsoft.com/office/officeart/2008/layout/RadialCluster"/>
    <dgm:cxn modelId="{2DF5FCCC-A8C5-6F45-AD64-3262F469D2C0}" type="presParOf" srcId="{F93CAE09-0E69-2343-8F11-4D1EDD168E0E}" destId="{568AD776-3FBC-0148-BD33-ECE618EDADB4}" srcOrd="0" destOrd="0" presId="urn:microsoft.com/office/officeart/2008/layout/RadialCluster"/>
    <dgm:cxn modelId="{FE590DF7-3168-F840-BEEA-863AD1A72F7F}" type="presParOf" srcId="{568AD776-3FBC-0148-BD33-ECE618EDADB4}" destId="{F9CDCD94-F9C1-6741-A49C-6EC9CB2FF534}" srcOrd="0" destOrd="0" presId="urn:microsoft.com/office/officeart/2008/layout/RadialCluster"/>
    <dgm:cxn modelId="{FA9E7627-A945-F048-A0B7-C70A62FF3A8D}" type="presParOf" srcId="{568AD776-3FBC-0148-BD33-ECE618EDADB4}" destId="{9481EDD6-DC6E-AE45-B35A-572823D44181}" srcOrd="1" destOrd="0" presId="urn:microsoft.com/office/officeart/2008/layout/RadialCluster"/>
    <dgm:cxn modelId="{330FF38E-4793-504D-BDC3-7A8D5C95699E}" type="presParOf" srcId="{568AD776-3FBC-0148-BD33-ECE618EDADB4}" destId="{1FE70351-5EE8-7A47-9826-FDCC6AC7FB48}" srcOrd="2" destOrd="0" presId="urn:microsoft.com/office/officeart/2008/layout/RadialCluster"/>
    <dgm:cxn modelId="{D829EDD9-F44E-374A-8E9F-E2D0649658ED}" type="presParOf" srcId="{568AD776-3FBC-0148-BD33-ECE618EDADB4}" destId="{7BFFB839-3A1E-A240-9CE3-E71E6D94FCE7}" srcOrd="3" destOrd="0" presId="urn:microsoft.com/office/officeart/2008/layout/RadialCluster"/>
    <dgm:cxn modelId="{698C7407-B200-B542-BACA-E81C589F6F80}" type="presParOf" srcId="{568AD776-3FBC-0148-BD33-ECE618EDADB4}" destId="{B9A390D2-FB03-F340-B32B-E034F310B2D3}" srcOrd="4" destOrd="0" presId="urn:microsoft.com/office/officeart/2008/layout/RadialCluster"/>
    <dgm:cxn modelId="{911D721E-B264-AB4F-B236-BDE51662FC63}" type="presParOf" srcId="{568AD776-3FBC-0148-BD33-ECE618EDADB4}" destId="{9216E432-2CDA-B14A-AC8C-721FDDE1C5D2}" srcOrd="5" destOrd="0" presId="urn:microsoft.com/office/officeart/2008/layout/RadialCluster"/>
    <dgm:cxn modelId="{7AEE5F60-4783-F946-8C22-8A21A407EC58}" type="presParOf" srcId="{568AD776-3FBC-0148-BD33-ECE618EDADB4}" destId="{AA69C3F4-F803-8842-ADB6-FCB6E09873B2}" srcOrd="6" destOrd="0" presId="urn:microsoft.com/office/officeart/2008/layout/RadialCluster"/>
    <dgm:cxn modelId="{35EE427F-6352-A94B-9E10-D357280B6071}" type="presParOf" srcId="{568AD776-3FBC-0148-BD33-ECE618EDADB4}" destId="{86D941D8-31BF-3C46-B102-34908A6DA047}" srcOrd="7" destOrd="0" presId="urn:microsoft.com/office/officeart/2008/layout/RadialCluster"/>
    <dgm:cxn modelId="{B9E592B3-C12E-F44F-A67A-6A683EC8D802}" type="presParOf" srcId="{568AD776-3FBC-0148-BD33-ECE618EDADB4}" destId="{3B78007B-A61D-014A-A700-30E88EEDA675}" srcOrd="8" destOrd="0" presId="urn:microsoft.com/office/officeart/2008/layout/RadialCluster"/>
    <dgm:cxn modelId="{D58AF200-E90C-814C-A991-12BC6581BF51}" type="presParOf" srcId="{568AD776-3FBC-0148-BD33-ECE618EDADB4}" destId="{EB31C7D0-D92F-9548-8148-E14670A1A2BE}" srcOrd="9" destOrd="0" presId="urn:microsoft.com/office/officeart/2008/layout/RadialCluster"/>
    <dgm:cxn modelId="{B9D42033-2822-8147-9D09-010C1FEB7D8A}" type="presParOf" srcId="{568AD776-3FBC-0148-BD33-ECE618EDADB4}" destId="{A6F3061C-C0C3-634A-B1E9-DDB154C768D2}" srcOrd="10" destOrd="0" presId="urn:microsoft.com/office/officeart/2008/layout/RadialCluster"/>
    <dgm:cxn modelId="{3D3199EE-E3AB-E447-9C5F-39DE2522C79E}" type="presParOf" srcId="{568AD776-3FBC-0148-BD33-ECE618EDADB4}" destId="{AB276B23-CB5B-BB42-9DE3-145D63E4D392}" srcOrd="11" destOrd="0" presId="urn:microsoft.com/office/officeart/2008/layout/RadialCluster"/>
    <dgm:cxn modelId="{7E8B9528-A2B3-A742-A4BE-14FBA09000D0}" type="presParOf" srcId="{568AD776-3FBC-0148-BD33-ECE618EDADB4}" destId="{FE4C9F0A-4B0D-BE4A-A65E-933D729EA5B9}" srcOrd="12" destOrd="0" presId="urn:microsoft.com/office/officeart/2008/layout/RadialCluster"/>
    <dgm:cxn modelId="{FF52E081-97D5-9140-B14F-8D9BA181A377}" type="presParOf" srcId="{568AD776-3FBC-0148-BD33-ECE618EDADB4}" destId="{27DAE34A-9804-204F-B402-DFF1F23C4121}" srcOrd="13" destOrd="0" presId="urn:microsoft.com/office/officeart/2008/layout/RadialCluster"/>
    <dgm:cxn modelId="{E7A18BF5-2578-4F4F-8FA3-F703C0E3C150}" type="presParOf" srcId="{568AD776-3FBC-0148-BD33-ECE618EDADB4}" destId="{0A2CCC8E-ACAA-D14A-A436-97ADDAEA6002}" srcOrd="14" destOrd="0" presId="urn:microsoft.com/office/officeart/2008/layout/RadialCluster"/>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9CDCD94-F9C1-6741-A49C-6EC9CB2FF534}">
      <dsp:nvSpPr>
        <dsp:cNvPr id="0" name=""/>
        <dsp:cNvSpPr/>
      </dsp:nvSpPr>
      <dsp:spPr>
        <a:xfrm>
          <a:off x="2232858" y="1332016"/>
          <a:ext cx="1079182" cy="1079182"/>
        </a:xfrm>
        <a:prstGeom prst="roundRect">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3020" tIns="33020" rIns="33020" bIns="33020" numCol="1" spcCol="1270" anchor="ctr" anchorCtr="0">
          <a:noAutofit/>
        </a:bodyPr>
        <a:lstStyle/>
        <a:p>
          <a:pPr lvl="0" algn="ctr" defTabSz="577850">
            <a:lnSpc>
              <a:spcPct val="90000"/>
            </a:lnSpc>
            <a:spcBef>
              <a:spcPct val="0"/>
            </a:spcBef>
            <a:spcAft>
              <a:spcPct val="35000"/>
            </a:spcAft>
          </a:pPr>
          <a:r>
            <a:rPr lang="es-ES_tradnl" sz="1300" kern="1200" dirty="0" smtClean="0"/>
            <a:t>Variables que definen la motivación por aprender</a:t>
          </a:r>
          <a:endParaRPr lang="es-ES_tradnl" sz="1300" kern="1200" dirty="0"/>
        </a:p>
      </dsp:txBody>
      <dsp:txXfrm>
        <a:off x="2285539" y="1384697"/>
        <a:ext cx="973820" cy="973820"/>
      </dsp:txXfrm>
    </dsp:sp>
    <dsp:sp modelId="{9481EDD6-DC6E-AE45-B35A-572823D44181}">
      <dsp:nvSpPr>
        <dsp:cNvPr id="0" name=""/>
        <dsp:cNvSpPr/>
      </dsp:nvSpPr>
      <dsp:spPr>
        <a:xfrm rot="16200000">
          <a:off x="2486164" y="1045731"/>
          <a:ext cx="572570" cy="0"/>
        </a:xfrm>
        <a:custGeom>
          <a:avLst/>
          <a:gdLst/>
          <a:ahLst/>
          <a:cxnLst/>
          <a:rect l="0" t="0" r="0" b="0"/>
          <a:pathLst>
            <a:path>
              <a:moveTo>
                <a:pt x="0" y="0"/>
              </a:moveTo>
              <a:lnTo>
                <a:pt x="572570" y="0"/>
              </a:lnTo>
            </a:path>
          </a:pathLst>
        </a:custGeom>
        <a:noFill/>
        <a:ln w="6350" cap="flat" cmpd="sng" algn="ctr">
          <a:solidFill>
            <a:schemeClr val="accent6">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1FE70351-5EE8-7A47-9826-FDCC6AC7FB48}">
      <dsp:nvSpPr>
        <dsp:cNvPr id="0" name=""/>
        <dsp:cNvSpPr/>
      </dsp:nvSpPr>
      <dsp:spPr>
        <a:xfrm>
          <a:off x="2410924" y="36393"/>
          <a:ext cx="723052" cy="723052"/>
        </a:xfrm>
        <a:prstGeom prst="roundRect">
          <a:avLst/>
        </a:prstGeom>
        <a:gradFill rotWithShape="0">
          <a:gsLst>
            <a:gs pos="0">
              <a:schemeClr val="accent5">
                <a:hueOff val="-965506"/>
                <a:satOff val="-2488"/>
                <a:lumOff val="-1681"/>
                <a:alphaOff val="0"/>
                <a:satMod val="103000"/>
                <a:lumMod val="102000"/>
                <a:tint val="94000"/>
              </a:schemeClr>
            </a:gs>
            <a:gs pos="50000">
              <a:schemeClr val="accent5">
                <a:hueOff val="-965506"/>
                <a:satOff val="-2488"/>
                <a:lumOff val="-1681"/>
                <a:alphaOff val="0"/>
                <a:satMod val="110000"/>
                <a:lumMod val="100000"/>
                <a:shade val="100000"/>
              </a:schemeClr>
            </a:gs>
            <a:gs pos="100000">
              <a:schemeClr val="accent5">
                <a:hueOff val="-965506"/>
                <a:satOff val="-2488"/>
                <a:lumOff val="-1681"/>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5400" tIns="25400" rIns="25400" bIns="25400" numCol="1" spcCol="1270" anchor="ctr" anchorCtr="0">
          <a:noAutofit/>
        </a:bodyPr>
        <a:lstStyle/>
        <a:p>
          <a:pPr lvl="0" algn="ctr" defTabSz="444500">
            <a:lnSpc>
              <a:spcPct val="90000"/>
            </a:lnSpc>
            <a:spcBef>
              <a:spcPct val="0"/>
            </a:spcBef>
            <a:spcAft>
              <a:spcPct val="35000"/>
            </a:spcAft>
          </a:pPr>
          <a:r>
            <a:rPr lang="es-ES_tradnl" sz="1000" kern="1200" dirty="0" smtClean="0"/>
            <a:t>Recursos y materiales</a:t>
          </a:r>
          <a:endParaRPr lang="es-ES_tradnl" sz="1000" kern="1200" dirty="0"/>
        </a:p>
      </dsp:txBody>
      <dsp:txXfrm>
        <a:off x="2446220" y="71689"/>
        <a:ext cx="652460" cy="652460"/>
      </dsp:txXfrm>
    </dsp:sp>
    <dsp:sp modelId="{7BFFB839-3A1E-A240-9CE3-E71E6D94FCE7}">
      <dsp:nvSpPr>
        <dsp:cNvPr id="0" name=""/>
        <dsp:cNvSpPr/>
      </dsp:nvSpPr>
      <dsp:spPr>
        <a:xfrm rot="19285714">
          <a:off x="3277012" y="1341192"/>
          <a:ext cx="321115" cy="0"/>
        </a:xfrm>
        <a:custGeom>
          <a:avLst/>
          <a:gdLst/>
          <a:ahLst/>
          <a:cxnLst/>
          <a:rect l="0" t="0" r="0" b="0"/>
          <a:pathLst>
            <a:path>
              <a:moveTo>
                <a:pt x="0" y="0"/>
              </a:moveTo>
              <a:lnTo>
                <a:pt x="321115" y="0"/>
              </a:lnTo>
            </a:path>
          </a:pathLst>
        </a:custGeom>
        <a:noFill/>
        <a:ln w="6350" cap="flat" cmpd="sng" algn="ctr">
          <a:solidFill>
            <a:schemeClr val="accent6">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B9A390D2-FB03-F340-B32B-E034F310B2D3}">
      <dsp:nvSpPr>
        <dsp:cNvPr id="0" name=""/>
        <dsp:cNvSpPr/>
      </dsp:nvSpPr>
      <dsp:spPr>
        <a:xfrm>
          <a:off x="3563100" y="591252"/>
          <a:ext cx="723052" cy="723052"/>
        </a:xfrm>
        <a:prstGeom prst="roundRect">
          <a:avLst/>
        </a:prstGeom>
        <a:gradFill rotWithShape="0">
          <a:gsLst>
            <a:gs pos="0">
              <a:schemeClr val="accent5">
                <a:hueOff val="-1931012"/>
                <a:satOff val="-4977"/>
                <a:lumOff val="-3361"/>
                <a:alphaOff val="0"/>
                <a:satMod val="103000"/>
                <a:lumMod val="102000"/>
                <a:tint val="94000"/>
              </a:schemeClr>
            </a:gs>
            <a:gs pos="50000">
              <a:schemeClr val="accent5">
                <a:hueOff val="-1931012"/>
                <a:satOff val="-4977"/>
                <a:lumOff val="-3361"/>
                <a:alphaOff val="0"/>
                <a:satMod val="110000"/>
                <a:lumMod val="100000"/>
                <a:shade val="100000"/>
              </a:schemeClr>
            </a:gs>
            <a:gs pos="100000">
              <a:schemeClr val="accent5">
                <a:hueOff val="-1931012"/>
                <a:satOff val="-4977"/>
                <a:lumOff val="-3361"/>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5400" tIns="25400" rIns="25400" bIns="25400" numCol="1" spcCol="1270" anchor="ctr" anchorCtr="0">
          <a:noAutofit/>
        </a:bodyPr>
        <a:lstStyle/>
        <a:p>
          <a:pPr lvl="0" algn="ctr" defTabSz="444500">
            <a:lnSpc>
              <a:spcPct val="90000"/>
            </a:lnSpc>
            <a:spcBef>
              <a:spcPct val="0"/>
            </a:spcBef>
            <a:spcAft>
              <a:spcPct val="35000"/>
            </a:spcAft>
          </a:pPr>
          <a:r>
            <a:rPr lang="es-ES_tradnl" sz="1000" kern="1200" dirty="0" smtClean="0"/>
            <a:t>Contenidos</a:t>
          </a:r>
          <a:endParaRPr lang="es-ES_tradnl" sz="1000" kern="1200" dirty="0"/>
        </a:p>
      </dsp:txBody>
      <dsp:txXfrm>
        <a:off x="3598396" y="626548"/>
        <a:ext cx="652460" cy="652460"/>
      </dsp:txXfrm>
    </dsp:sp>
    <dsp:sp modelId="{9216E432-2CDA-B14A-AC8C-721FDDE1C5D2}">
      <dsp:nvSpPr>
        <dsp:cNvPr id="0" name=""/>
        <dsp:cNvSpPr/>
      </dsp:nvSpPr>
      <dsp:spPr>
        <a:xfrm rot="771429">
          <a:off x="3305154" y="2055892"/>
          <a:ext cx="549397" cy="0"/>
        </a:xfrm>
        <a:custGeom>
          <a:avLst/>
          <a:gdLst/>
          <a:ahLst/>
          <a:cxnLst/>
          <a:rect l="0" t="0" r="0" b="0"/>
          <a:pathLst>
            <a:path>
              <a:moveTo>
                <a:pt x="0" y="0"/>
              </a:moveTo>
              <a:lnTo>
                <a:pt x="549397" y="0"/>
              </a:lnTo>
            </a:path>
          </a:pathLst>
        </a:custGeom>
        <a:noFill/>
        <a:ln w="6350" cap="flat" cmpd="sng" algn="ctr">
          <a:solidFill>
            <a:schemeClr val="accent6">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AA69C3F4-F803-8842-ADB6-FCB6E09873B2}">
      <dsp:nvSpPr>
        <dsp:cNvPr id="0" name=""/>
        <dsp:cNvSpPr/>
      </dsp:nvSpPr>
      <dsp:spPr>
        <a:xfrm>
          <a:off x="3847663" y="1838008"/>
          <a:ext cx="723052" cy="723052"/>
        </a:xfrm>
        <a:prstGeom prst="roundRect">
          <a:avLst/>
        </a:prstGeom>
        <a:gradFill rotWithShape="0">
          <a:gsLst>
            <a:gs pos="0">
              <a:schemeClr val="accent5">
                <a:hueOff val="-2896518"/>
                <a:satOff val="-7465"/>
                <a:lumOff val="-5042"/>
                <a:alphaOff val="0"/>
                <a:satMod val="103000"/>
                <a:lumMod val="102000"/>
                <a:tint val="94000"/>
              </a:schemeClr>
            </a:gs>
            <a:gs pos="50000">
              <a:schemeClr val="accent5">
                <a:hueOff val="-2896518"/>
                <a:satOff val="-7465"/>
                <a:lumOff val="-5042"/>
                <a:alphaOff val="0"/>
                <a:satMod val="110000"/>
                <a:lumMod val="100000"/>
                <a:shade val="100000"/>
              </a:schemeClr>
            </a:gs>
            <a:gs pos="100000">
              <a:schemeClr val="accent5">
                <a:hueOff val="-2896518"/>
                <a:satOff val="-7465"/>
                <a:lumOff val="-5042"/>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5400" tIns="25400" rIns="25400" bIns="25400" numCol="1" spcCol="1270" anchor="ctr" anchorCtr="0">
          <a:noAutofit/>
        </a:bodyPr>
        <a:lstStyle/>
        <a:p>
          <a:pPr lvl="0" algn="ctr" defTabSz="444500">
            <a:lnSpc>
              <a:spcPct val="90000"/>
            </a:lnSpc>
            <a:spcBef>
              <a:spcPct val="0"/>
            </a:spcBef>
            <a:spcAft>
              <a:spcPct val="35000"/>
            </a:spcAft>
          </a:pPr>
          <a:r>
            <a:rPr lang="es-ES_tradnl" sz="1000" kern="1200" dirty="0" smtClean="0"/>
            <a:t>Evaluación</a:t>
          </a:r>
          <a:endParaRPr lang="es-ES_tradnl" sz="1000" kern="1200" dirty="0"/>
        </a:p>
      </dsp:txBody>
      <dsp:txXfrm>
        <a:off x="3882959" y="1873304"/>
        <a:ext cx="652460" cy="652460"/>
      </dsp:txXfrm>
    </dsp:sp>
    <dsp:sp modelId="{86D941D8-31BF-3C46-B102-34908A6DA047}">
      <dsp:nvSpPr>
        <dsp:cNvPr id="0" name=""/>
        <dsp:cNvSpPr/>
      </dsp:nvSpPr>
      <dsp:spPr>
        <a:xfrm rot="3857143">
          <a:off x="2898268" y="2624514"/>
          <a:ext cx="473523" cy="0"/>
        </a:xfrm>
        <a:custGeom>
          <a:avLst/>
          <a:gdLst/>
          <a:ahLst/>
          <a:cxnLst/>
          <a:rect l="0" t="0" r="0" b="0"/>
          <a:pathLst>
            <a:path>
              <a:moveTo>
                <a:pt x="0" y="0"/>
              </a:moveTo>
              <a:lnTo>
                <a:pt x="473523" y="0"/>
              </a:lnTo>
            </a:path>
          </a:pathLst>
        </a:custGeom>
        <a:noFill/>
        <a:ln w="6350" cap="flat" cmpd="sng" algn="ctr">
          <a:solidFill>
            <a:schemeClr val="accent6">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3B78007B-A61D-014A-A700-30E88EEDA675}">
      <dsp:nvSpPr>
        <dsp:cNvPr id="0" name=""/>
        <dsp:cNvSpPr/>
      </dsp:nvSpPr>
      <dsp:spPr>
        <a:xfrm>
          <a:off x="3050333" y="2837829"/>
          <a:ext cx="723052" cy="723052"/>
        </a:xfrm>
        <a:prstGeom prst="roundRect">
          <a:avLst/>
        </a:prstGeom>
        <a:gradFill rotWithShape="0">
          <a:gsLst>
            <a:gs pos="0">
              <a:schemeClr val="accent5">
                <a:hueOff val="-3862025"/>
                <a:satOff val="-9954"/>
                <a:lumOff val="-6723"/>
                <a:alphaOff val="0"/>
                <a:satMod val="103000"/>
                <a:lumMod val="102000"/>
                <a:tint val="94000"/>
              </a:schemeClr>
            </a:gs>
            <a:gs pos="50000">
              <a:schemeClr val="accent5">
                <a:hueOff val="-3862025"/>
                <a:satOff val="-9954"/>
                <a:lumOff val="-6723"/>
                <a:alphaOff val="0"/>
                <a:satMod val="110000"/>
                <a:lumMod val="100000"/>
                <a:shade val="100000"/>
              </a:schemeClr>
            </a:gs>
            <a:gs pos="100000">
              <a:schemeClr val="accent5">
                <a:hueOff val="-3862025"/>
                <a:satOff val="-9954"/>
                <a:lumOff val="-6723"/>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43180" tIns="43180" rIns="43180" bIns="43180" numCol="1" spcCol="1270" anchor="ctr" anchorCtr="0">
          <a:noAutofit/>
        </a:bodyPr>
        <a:lstStyle/>
        <a:p>
          <a:pPr lvl="0" algn="ctr" defTabSz="755650">
            <a:lnSpc>
              <a:spcPct val="90000"/>
            </a:lnSpc>
            <a:spcBef>
              <a:spcPct val="0"/>
            </a:spcBef>
            <a:spcAft>
              <a:spcPct val="35000"/>
            </a:spcAft>
          </a:pPr>
          <a:r>
            <a:rPr lang="es-ES_tradnl" sz="1700" kern="1200" dirty="0" smtClean="0"/>
            <a:t>Tareas</a:t>
          </a:r>
          <a:endParaRPr lang="es-ES_tradnl" sz="1700" kern="1200" dirty="0"/>
        </a:p>
      </dsp:txBody>
      <dsp:txXfrm>
        <a:off x="3085629" y="2873125"/>
        <a:ext cx="652460" cy="652460"/>
      </dsp:txXfrm>
    </dsp:sp>
    <dsp:sp modelId="{EB31C7D0-D92F-9548-8148-E14670A1A2BE}">
      <dsp:nvSpPr>
        <dsp:cNvPr id="0" name=""/>
        <dsp:cNvSpPr/>
      </dsp:nvSpPr>
      <dsp:spPr>
        <a:xfrm rot="6942857">
          <a:off x="2173107" y="2624514"/>
          <a:ext cx="473523" cy="0"/>
        </a:xfrm>
        <a:custGeom>
          <a:avLst/>
          <a:gdLst/>
          <a:ahLst/>
          <a:cxnLst/>
          <a:rect l="0" t="0" r="0" b="0"/>
          <a:pathLst>
            <a:path>
              <a:moveTo>
                <a:pt x="0" y="0"/>
              </a:moveTo>
              <a:lnTo>
                <a:pt x="473523" y="0"/>
              </a:lnTo>
            </a:path>
          </a:pathLst>
        </a:custGeom>
        <a:noFill/>
        <a:ln w="6350" cap="flat" cmpd="sng" algn="ctr">
          <a:solidFill>
            <a:schemeClr val="accent6">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A6F3061C-C0C3-634A-B1E9-DDB154C768D2}">
      <dsp:nvSpPr>
        <dsp:cNvPr id="0" name=""/>
        <dsp:cNvSpPr/>
      </dsp:nvSpPr>
      <dsp:spPr>
        <a:xfrm>
          <a:off x="1771514" y="2837829"/>
          <a:ext cx="723052" cy="723052"/>
        </a:xfrm>
        <a:prstGeom prst="roundRect">
          <a:avLst/>
        </a:prstGeom>
        <a:gradFill rotWithShape="0">
          <a:gsLst>
            <a:gs pos="0">
              <a:schemeClr val="accent5">
                <a:hueOff val="-4827531"/>
                <a:satOff val="-12442"/>
                <a:lumOff val="-8404"/>
                <a:alphaOff val="0"/>
                <a:satMod val="103000"/>
                <a:lumMod val="102000"/>
                <a:tint val="94000"/>
              </a:schemeClr>
            </a:gs>
            <a:gs pos="50000">
              <a:schemeClr val="accent5">
                <a:hueOff val="-4827531"/>
                <a:satOff val="-12442"/>
                <a:lumOff val="-8404"/>
                <a:alphaOff val="0"/>
                <a:satMod val="110000"/>
                <a:lumMod val="100000"/>
                <a:shade val="100000"/>
              </a:schemeClr>
            </a:gs>
            <a:gs pos="100000">
              <a:schemeClr val="accent5">
                <a:hueOff val="-4827531"/>
                <a:satOff val="-12442"/>
                <a:lumOff val="-8404"/>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400050">
            <a:lnSpc>
              <a:spcPct val="90000"/>
            </a:lnSpc>
            <a:spcBef>
              <a:spcPct val="0"/>
            </a:spcBef>
            <a:spcAft>
              <a:spcPct val="35000"/>
            </a:spcAft>
          </a:pPr>
          <a:r>
            <a:rPr lang="es-ES_tradnl" sz="900" kern="1200" dirty="0" smtClean="0"/>
            <a:t>Organización de la actividad</a:t>
          </a:r>
          <a:endParaRPr lang="es-ES_tradnl" sz="900" kern="1200" dirty="0"/>
        </a:p>
      </dsp:txBody>
      <dsp:txXfrm>
        <a:off x="1806810" y="2873125"/>
        <a:ext cx="652460" cy="652460"/>
      </dsp:txXfrm>
    </dsp:sp>
    <dsp:sp modelId="{AB276B23-CB5B-BB42-9DE3-145D63E4D392}">
      <dsp:nvSpPr>
        <dsp:cNvPr id="0" name=""/>
        <dsp:cNvSpPr/>
      </dsp:nvSpPr>
      <dsp:spPr>
        <a:xfrm rot="10028571">
          <a:off x="1840931" y="2038925"/>
          <a:ext cx="396903" cy="0"/>
        </a:xfrm>
        <a:custGeom>
          <a:avLst/>
          <a:gdLst/>
          <a:ahLst/>
          <a:cxnLst/>
          <a:rect l="0" t="0" r="0" b="0"/>
          <a:pathLst>
            <a:path>
              <a:moveTo>
                <a:pt x="0" y="0"/>
              </a:moveTo>
              <a:lnTo>
                <a:pt x="396903" y="0"/>
              </a:lnTo>
            </a:path>
          </a:pathLst>
        </a:custGeom>
        <a:noFill/>
        <a:ln w="6350" cap="flat" cmpd="sng" algn="ctr">
          <a:solidFill>
            <a:schemeClr val="accent6">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FE4C9F0A-4B0D-BE4A-A65E-933D729EA5B9}">
      <dsp:nvSpPr>
        <dsp:cNvPr id="0" name=""/>
        <dsp:cNvSpPr/>
      </dsp:nvSpPr>
      <dsp:spPr>
        <a:xfrm>
          <a:off x="825513" y="1838008"/>
          <a:ext cx="1020393" cy="723052"/>
        </a:xfrm>
        <a:prstGeom prst="roundRect">
          <a:avLst/>
        </a:prstGeom>
        <a:gradFill rotWithShape="0">
          <a:gsLst>
            <a:gs pos="0">
              <a:schemeClr val="accent5">
                <a:hueOff val="-5793037"/>
                <a:satOff val="-14931"/>
                <a:lumOff val="-10084"/>
                <a:alphaOff val="0"/>
                <a:satMod val="103000"/>
                <a:lumMod val="102000"/>
                <a:tint val="94000"/>
              </a:schemeClr>
            </a:gs>
            <a:gs pos="50000">
              <a:schemeClr val="accent5">
                <a:hueOff val="-5793037"/>
                <a:satOff val="-14931"/>
                <a:lumOff val="-10084"/>
                <a:alphaOff val="0"/>
                <a:satMod val="110000"/>
                <a:lumMod val="100000"/>
                <a:shade val="100000"/>
              </a:schemeClr>
            </a:gs>
            <a:gs pos="100000">
              <a:schemeClr val="accent5">
                <a:hueOff val="-5793037"/>
                <a:satOff val="-14931"/>
                <a:lumOff val="-10084"/>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400050">
            <a:lnSpc>
              <a:spcPct val="90000"/>
            </a:lnSpc>
            <a:spcBef>
              <a:spcPct val="0"/>
            </a:spcBef>
            <a:spcAft>
              <a:spcPct val="35000"/>
            </a:spcAft>
          </a:pPr>
          <a:r>
            <a:rPr lang="es-ES_tradnl" sz="900" kern="1200" dirty="0" smtClean="0"/>
            <a:t>Mensajes y retroalimentación</a:t>
          </a:r>
          <a:endParaRPr lang="es-ES_tradnl" sz="900" kern="1200" dirty="0"/>
        </a:p>
      </dsp:txBody>
      <dsp:txXfrm>
        <a:off x="860809" y="1873304"/>
        <a:ext cx="949801" cy="652460"/>
      </dsp:txXfrm>
    </dsp:sp>
    <dsp:sp modelId="{27DAE34A-9804-204F-B402-DFF1F23C4121}">
      <dsp:nvSpPr>
        <dsp:cNvPr id="0" name=""/>
        <dsp:cNvSpPr/>
      </dsp:nvSpPr>
      <dsp:spPr>
        <a:xfrm rot="13114286">
          <a:off x="1946771" y="1341192"/>
          <a:ext cx="321115" cy="0"/>
        </a:xfrm>
        <a:custGeom>
          <a:avLst/>
          <a:gdLst/>
          <a:ahLst/>
          <a:cxnLst/>
          <a:rect l="0" t="0" r="0" b="0"/>
          <a:pathLst>
            <a:path>
              <a:moveTo>
                <a:pt x="0" y="0"/>
              </a:moveTo>
              <a:lnTo>
                <a:pt x="321115" y="0"/>
              </a:lnTo>
            </a:path>
          </a:pathLst>
        </a:custGeom>
        <a:noFill/>
        <a:ln w="6350" cap="flat" cmpd="sng" algn="ctr">
          <a:solidFill>
            <a:schemeClr val="accent6">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0A2CCC8E-ACAA-D14A-A436-97ADDAEA6002}">
      <dsp:nvSpPr>
        <dsp:cNvPr id="0" name=""/>
        <dsp:cNvSpPr/>
      </dsp:nvSpPr>
      <dsp:spPr>
        <a:xfrm>
          <a:off x="1258748" y="591252"/>
          <a:ext cx="723052" cy="723052"/>
        </a:xfrm>
        <a:prstGeom prst="roundRect">
          <a:avLst/>
        </a:prstGeom>
        <a:gradFill rotWithShape="0">
          <a:gsLst>
            <a:gs pos="0">
              <a:schemeClr val="accent5">
                <a:hueOff val="-6758543"/>
                <a:satOff val="-17419"/>
                <a:lumOff val="-11765"/>
                <a:alphaOff val="0"/>
                <a:satMod val="103000"/>
                <a:lumMod val="102000"/>
                <a:tint val="94000"/>
              </a:schemeClr>
            </a:gs>
            <a:gs pos="50000">
              <a:schemeClr val="accent5">
                <a:hueOff val="-6758543"/>
                <a:satOff val="-17419"/>
                <a:lumOff val="-11765"/>
                <a:alphaOff val="0"/>
                <a:satMod val="110000"/>
                <a:lumMod val="100000"/>
                <a:shade val="100000"/>
              </a:schemeClr>
            </a:gs>
            <a:gs pos="100000">
              <a:schemeClr val="accent5">
                <a:hueOff val="-6758543"/>
                <a:satOff val="-17419"/>
                <a:lumOff val="-11765"/>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5400" tIns="25400" rIns="25400" bIns="25400" numCol="1" spcCol="1270" anchor="ctr" anchorCtr="0">
          <a:noAutofit/>
        </a:bodyPr>
        <a:lstStyle/>
        <a:p>
          <a:pPr lvl="0" algn="ctr" defTabSz="444500">
            <a:lnSpc>
              <a:spcPct val="90000"/>
            </a:lnSpc>
            <a:spcBef>
              <a:spcPct val="0"/>
            </a:spcBef>
            <a:spcAft>
              <a:spcPct val="35000"/>
            </a:spcAft>
          </a:pPr>
          <a:r>
            <a:rPr lang="es-ES_tradnl" sz="1000" kern="1200" dirty="0" smtClean="0"/>
            <a:t>Patrones de interacción</a:t>
          </a:r>
          <a:endParaRPr lang="es-ES_tradnl" sz="1000" kern="1200" dirty="0"/>
        </a:p>
      </dsp:txBody>
      <dsp:txXfrm>
        <a:off x="1294044" y="626548"/>
        <a:ext cx="652460" cy="652460"/>
      </dsp:txXfrm>
    </dsp:sp>
  </dsp:spTree>
</dsp:drawing>
</file>

<file path=word/diagrams/layout1.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Orden de título"/>
</file>

<file path=customXml/itemProps1.xml><?xml version="1.0" encoding="utf-8"?>
<ds:datastoreItem xmlns:ds="http://schemas.openxmlformats.org/officeDocument/2006/customXml" ds:itemID="{62A68C2A-CEBC-4FC8-B8DE-B43C317E8D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9</Pages>
  <Words>21581</Words>
  <Characters>123012</Characters>
  <Application>Microsoft Office Word</Application>
  <DocSecurity>0</DocSecurity>
  <Lines>1025</Lines>
  <Paragraphs>2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4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Microsoft Office</dc:creator>
  <cp:keywords/>
  <dc:description/>
  <cp:lastModifiedBy>Manu Navarro Flores</cp:lastModifiedBy>
  <cp:revision>2</cp:revision>
  <cp:lastPrinted>2021-07-20T09:32:00Z</cp:lastPrinted>
  <dcterms:created xsi:type="dcterms:W3CDTF">2022-02-17T15:19:00Z</dcterms:created>
  <dcterms:modified xsi:type="dcterms:W3CDTF">2022-02-17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33+fdcd4e51c"&gt;&lt;session id="mP9ZPihC"/&gt;&lt;style id="http://www.zotero.org/styles/vancouver" locale="es-ES" hasBibliography="1" bibliographyStyleHasBeenSet="1"/&gt;&lt;prefs&gt;&lt;pref name="fieldType" value="Field"/&gt;&lt;p</vt:lpwstr>
  </property>
  <property fmtid="{D5CDD505-2E9C-101B-9397-08002B2CF9AE}" pid="3" name="ZOTERO_PREF_2">
    <vt:lpwstr>ref name="automaticJournalAbbreviations" value="true"/&gt;&lt;pref name="dontAskDelayCitationUpdates" value="true"/&gt;&lt;/prefs&gt;&lt;/data&gt;</vt:lpwstr>
  </property>
</Properties>
</file>